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E3842F" w14:textId="4F925A9F" w:rsidR="005B5973" w:rsidRDefault="005B5973" w:rsidP="53339BCF">
      <w:pPr>
        <w:spacing w:line="360" w:lineRule="auto"/>
        <w:rPr>
          <w:rFonts w:ascii="Times New Roman" w:hAnsi="Times New Roman" w:cs="Times New Roman"/>
          <w:color w:val="000000" w:themeColor="text1"/>
        </w:rPr>
      </w:pPr>
      <w:r>
        <w:rPr>
          <w:rFonts w:ascii="Times New Roman" w:hAnsi="Times New Roman" w:cs="Times New Roman"/>
          <w:color w:val="000000" w:themeColor="text1"/>
        </w:rPr>
        <w:softHyphen/>
      </w:r>
      <w:r>
        <w:rPr>
          <w:rFonts w:ascii="Times New Roman" w:hAnsi="Times New Roman" w:cs="Times New Roman"/>
          <w:color w:val="000000" w:themeColor="text1"/>
        </w:rPr>
        <w:softHyphen/>
      </w:r>
    </w:p>
    <w:sdt>
      <w:sdtPr>
        <w:rPr>
          <w:rFonts w:ascii="Times New Roman" w:hAnsi="Times New Roman" w:cs="Times New Roman"/>
          <w:color w:val="000000" w:themeColor="text1"/>
        </w:rPr>
        <w:id w:val="-762606372"/>
        <w:docPartObj>
          <w:docPartGallery w:val="Cover Pages"/>
          <w:docPartUnique/>
        </w:docPartObj>
      </w:sdtPr>
      <w:sdtEndPr>
        <w:rPr>
          <w:rFonts w:eastAsia="Times New Roman"/>
          <w:sz w:val="24"/>
          <w:szCs w:val="24"/>
        </w:rPr>
      </w:sdtEndPr>
      <w:sdtContent>
        <w:p w14:paraId="328F92EE" w14:textId="203B1D66" w:rsidR="004E1318" w:rsidRDefault="004E1318" w:rsidP="53339BCF">
          <w:pPr>
            <w:spacing w:line="360" w:lineRule="auto"/>
            <w:rPr>
              <w:rFonts w:ascii="Times New Roman" w:hAnsi="Times New Roman" w:cs="Times New Roman"/>
              <w:color w:val="000000" w:themeColor="text1"/>
            </w:rPr>
          </w:pPr>
          <w:r w:rsidRPr="00B46571">
            <w:rPr>
              <w:rFonts w:ascii="Times New Roman" w:hAnsi="Times New Roman" w:cs="Times New Roman"/>
              <w:noProof/>
              <w:color w:val="000000" w:themeColor="text1"/>
            </w:rPr>
            <mc:AlternateContent>
              <mc:Choice Requires="wps">
                <w:drawing>
                  <wp:anchor distT="0" distB="0" distL="182880" distR="182880" simplePos="0" relativeHeight="251673088" behindDoc="0" locked="0" layoutInCell="1" allowOverlap="1" wp14:anchorId="3F1E6201" wp14:editId="2A8ACE99">
                    <wp:simplePos x="0" y="0"/>
                    <wp:positionH relativeFrom="margin">
                      <wp:posOffset>624205</wp:posOffset>
                    </wp:positionH>
                    <wp:positionV relativeFrom="page">
                      <wp:posOffset>250825</wp:posOffset>
                    </wp:positionV>
                    <wp:extent cx="4686300" cy="6720840"/>
                    <wp:effectExtent l="0" t="0" r="10160" b="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A57719" w14:textId="77777777" w:rsidR="00715C60" w:rsidRPr="002C2253" w:rsidRDefault="00715C60" w:rsidP="006A4217">
                                <w:pPr>
                                  <w:spacing w:after="0" w:line="360" w:lineRule="auto"/>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AD 1901</w:t>
                                </w:r>
                              </w:p>
                              <w:p w14:paraId="50D6E18F" w14:textId="77777777" w:rsidR="00715C60" w:rsidRPr="002C2253" w:rsidRDefault="00715C60" w:rsidP="006A4217">
                                <w:pPr>
                                  <w:spacing w:after="0" w:line="360" w:lineRule="auto"/>
                                  <w:jc w:val="center"/>
                                  <w:rPr>
                                    <w:rFonts w:ascii="Times New Roman" w:eastAsia="Times New Roman" w:hAnsi="Times New Roman" w:cs="Times New Roman"/>
                                    <w:sz w:val="32"/>
                                    <w:szCs w:val="32"/>
                                  </w:rPr>
                                </w:pPr>
                                <w:r w:rsidRPr="002C2253">
                                  <w:rPr>
                                    <w:rFonts w:ascii="Times New Roman" w:eastAsia="Times New Roman" w:hAnsi="Times New Roman" w:cs="Times New Roman"/>
                                    <w:sz w:val="32"/>
                                    <w:szCs w:val="32"/>
                                  </w:rPr>
                                  <w:t>Design and Analysis of a High-Powered Rocket</w:t>
                                </w:r>
                              </w:p>
                              <w:p w14:paraId="5E97FEF1" w14:textId="69EEA9AD" w:rsidR="00715C60" w:rsidRPr="002C2253" w:rsidRDefault="00715C60" w:rsidP="006A4217">
                                <w:pPr>
                                  <w:spacing w:after="0" w:line="360" w:lineRule="auto"/>
                                  <w:jc w:val="center"/>
                                  <w:rPr>
                                    <w:rFonts w:ascii="Times New Roman" w:eastAsia="Times New Roman" w:hAnsi="Times New Roman" w:cs="Times New Roman"/>
                                    <w:sz w:val="32"/>
                                    <w:szCs w:val="24"/>
                                  </w:rPr>
                                </w:pPr>
                                <w:r>
                                  <w:rPr>
                                    <w:rFonts w:ascii="Times New Roman" w:eastAsia="Times New Roman" w:hAnsi="Times New Roman" w:cs="Times New Roman"/>
                                    <w:sz w:val="32"/>
                                    <w:szCs w:val="24"/>
                                  </w:rPr>
                                  <w:t>Draft 3</w:t>
                                </w:r>
                              </w:p>
                              <w:p w14:paraId="081C5525"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p>
                              <w:p w14:paraId="41FB2E01"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A Major Qualifying Project Report</w:t>
                                </w:r>
                                <w:r w:rsidRPr="002C2253">
                                  <w:rPr>
                                    <w:rStyle w:val="eop"/>
                                  </w:rPr>
                                  <w:t> </w:t>
                                </w:r>
                              </w:p>
                              <w:p w14:paraId="5C20B3BA" w14:textId="77A98ADE"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Submitted to the Facul</w:t>
                                </w:r>
                                <w:r>
                                  <w:rPr>
                                    <w:rStyle w:val="normaltextrun"/>
                                  </w:rPr>
                                  <w:t>t</w:t>
                                </w:r>
                                <w:r w:rsidRPr="002C2253">
                                  <w:rPr>
                                    <w:rStyle w:val="normaltextrun"/>
                                  </w:rPr>
                                  <w:t>y of the</w:t>
                                </w:r>
                                <w:r w:rsidRPr="002C2253">
                                  <w:rPr>
                                    <w:rStyle w:val="eop"/>
                                  </w:rPr>
                                  <w:t> </w:t>
                                </w:r>
                              </w:p>
                              <w:p w14:paraId="6D9BDED4"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WORCESTER POLYTECHNIC INSTITUTE</w:t>
                                </w:r>
                                <w:r w:rsidRPr="002C2253">
                                  <w:rPr>
                                    <w:rStyle w:val="eop"/>
                                  </w:rPr>
                                  <w:t> </w:t>
                                </w:r>
                              </w:p>
                              <w:p w14:paraId="0FC05950"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in Partial Fulfillment of the Requirements for the</w:t>
                                </w:r>
                                <w:r w:rsidRPr="002C2253">
                                  <w:rPr>
                                    <w:rStyle w:val="eop"/>
                                  </w:rPr>
                                  <w:t> </w:t>
                                </w:r>
                              </w:p>
                              <w:p w14:paraId="612F13EC" w14:textId="77777777" w:rsidR="00715C60" w:rsidRPr="002C2253" w:rsidRDefault="00715C60" w:rsidP="006A4217">
                                <w:pPr>
                                  <w:pStyle w:val="paragraph"/>
                                  <w:spacing w:before="0" w:beforeAutospacing="0" w:after="0" w:afterAutospacing="0"/>
                                  <w:jc w:val="center"/>
                                  <w:textAlignment w:val="baseline"/>
                                  <w:rPr>
                                    <w:rStyle w:val="normaltextrun"/>
                                  </w:rPr>
                                </w:pPr>
                                <w:r w:rsidRPr="002C2253">
                                  <w:rPr>
                                    <w:rStyle w:val="normaltextrun"/>
                                  </w:rPr>
                                  <w:t>Degree of Bachelor of Science</w:t>
                                </w:r>
                              </w:p>
                              <w:p w14:paraId="661C37F9"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in Aerospace Engineering</w:t>
                                </w:r>
                              </w:p>
                              <w:p w14:paraId="639C333B"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p>
                              <w:p w14:paraId="7A664E39"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41D3E136" w14:textId="77777777" w:rsidR="00715C60" w:rsidRPr="002C2253" w:rsidRDefault="00715C60"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Alex Alvarez</w:t>
                                </w:r>
                              </w:p>
                              <w:p w14:paraId="78739BDF"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62FB041" w14:textId="77777777" w:rsidR="00715C60" w:rsidRPr="002C2253" w:rsidRDefault="00715C60"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Grace Gerhardt</w:t>
                                </w:r>
                              </w:p>
                              <w:p w14:paraId="6E895300"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25421958"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Evan Kelly</w:t>
                                </w:r>
                              </w:p>
                              <w:p w14:paraId="73D2FFA3"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0A5F2AD"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ohn O’Neill</w:t>
                                </w:r>
                              </w:p>
                              <w:p w14:paraId="795B7E08"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45FEF909"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ackson Whitehouse</w:t>
                                </w:r>
                              </w:p>
                              <w:p w14:paraId="61A4A483" w14:textId="77777777" w:rsidR="00715C60" w:rsidRPr="002C2253" w:rsidRDefault="00715C60" w:rsidP="006A4217">
                                <w:pPr>
                                  <w:spacing w:after="0" w:line="360" w:lineRule="auto"/>
                                  <w:rPr>
                                    <w:rFonts w:ascii="Times New Roman" w:eastAsia="Times New Roman" w:hAnsi="Times New Roman" w:cs="Times New Roman"/>
                                    <w:b/>
                                    <w:sz w:val="32"/>
                                    <w:szCs w:val="24"/>
                                  </w:rPr>
                                </w:pPr>
                              </w:p>
                              <w:p w14:paraId="0448120E" w14:textId="77777777" w:rsidR="00715C60" w:rsidRPr="002C2253" w:rsidRDefault="00715C60" w:rsidP="006A4217">
                                <w:pPr>
                                  <w:spacing w:after="0" w:line="360" w:lineRule="auto"/>
                                  <w:rPr>
                                    <w:rFonts w:ascii="Times New Roman" w:eastAsia="Times New Roman" w:hAnsi="Times New Roman" w:cs="Times New Roman"/>
                                    <w:b/>
                                    <w:sz w:val="32"/>
                                    <w:szCs w:val="24"/>
                                  </w:rPr>
                                </w:pPr>
                              </w:p>
                              <w:p w14:paraId="5BE95C1B" w14:textId="007EDF8A" w:rsidR="00715C60" w:rsidRPr="002C2253" w:rsidRDefault="00715C60" w:rsidP="006A4217">
                                <w:pPr>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To Be Completed </w:t>
                                </w:r>
                                <w:r>
                                  <w:rPr>
                                    <w:rFonts w:ascii="Times New Roman" w:eastAsia="Times New Roman" w:hAnsi="Times New Roman" w:cs="Times New Roman"/>
                                    <w:sz w:val="24"/>
                                    <w:szCs w:val="24"/>
                                  </w:rPr>
                                  <w:t>March</w:t>
                                </w:r>
                                <w:r w:rsidRPr="002C2253">
                                  <w:rPr>
                                    <w:rFonts w:ascii="Times New Roman" w:eastAsia="Times New Roman" w:hAnsi="Times New Roman" w:cs="Times New Roman"/>
                                    <w:sz w:val="24"/>
                                    <w:szCs w:val="24"/>
                                  </w:rPr>
                                  <w:t xml:space="preserve"> 2019</w:t>
                                </w:r>
                              </w:p>
                              <w:p w14:paraId="227F5A6B" w14:textId="77777777" w:rsidR="00715C60" w:rsidRPr="002C2253" w:rsidRDefault="00715C60" w:rsidP="006A4217">
                                <w:pPr>
                                  <w:jc w:val="right"/>
                                  <w:rPr>
                                    <w:rFonts w:ascii="Times New Roman" w:eastAsia="Times New Roman" w:hAnsi="Times New Roman" w:cs="Times New Roman"/>
                                    <w:sz w:val="24"/>
                                    <w:szCs w:val="24"/>
                                  </w:rPr>
                                </w:pPr>
                              </w:p>
                              <w:p w14:paraId="0ABC6FD9"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Approved By: _____________________________</w:t>
                                </w:r>
                                <w:r w:rsidRPr="002C2253">
                                  <w:rPr>
                                    <w:rFonts w:ascii="Times New Roman" w:eastAsia="Times New Roman" w:hAnsi="Times New Roman" w:cs="Times New Roman"/>
                                    <w:sz w:val="24"/>
                                    <w:szCs w:val="24"/>
                                  </w:rPr>
                                  <w:tab/>
                                </w:r>
                              </w:p>
                              <w:p w14:paraId="7A1B9B6A"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ichael A. Demetriou, Advisor</w:t>
                                </w:r>
                              </w:p>
                              <w:p w14:paraId="10262B92"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Professor, Aerospace Engineering Program, </w:t>
                                </w:r>
                              </w:p>
                              <w:p w14:paraId="23622F79"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WPI</w:t>
                                </w:r>
                              </w:p>
                              <w:p w14:paraId="72FF7867" w14:textId="2A7F59D1" w:rsidR="00715C60" w:rsidRDefault="00715C60">
                                <w:pPr>
                                  <w:pStyle w:val="NoSpacing"/>
                                  <w:spacing w:before="80" w:after="40"/>
                                  <w:rPr>
                                    <w:caps/>
                                    <w:color w:val="4472C4"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3F1E6201" id="_x0000_t202" coordsize="21600,21600" o:spt="202" path="m,l,21600r21600,l21600,xe">
                    <v:stroke joinstyle="miter"/>
                    <v:path gradientshapeok="t" o:connecttype="rect"/>
                  </v:shapetype>
                  <v:shape id="Text Box 131" o:spid="_x0000_s1026" type="#_x0000_t202" style="position:absolute;margin-left:49.15pt;margin-top:19.75pt;width:369pt;height:529.2pt;z-index:251673088;visibility:visible;mso-wrap-style:square;mso-width-percent:790;mso-height-percent:350;mso-wrap-distance-left:14.4pt;mso-wrap-distance-top:0;mso-wrap-distance-right:14.4pt;mso-wrap-distance-bottom:0;mso-position-horizontal:absolute;mso-position-horizontal-relative:margin;mso-position-vertical:absolute;mso-position-vertical-relative:page;mso-width-percent:790;mso-height-percent:35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" filled="f" stroked="f" strokeweight=".5pt">
                    <v:textbox style="mso-fit-shape-to-text:t" inset="0,0,0,0">
                      <w:txbxContent>
                        <w:p w14:paraId="72A57719" w14:textId="77777777" w:rsidR="00715C60" w:rsidRPr="002C2253" w:rsidRDefault="00715C60" w:rsidP="006A4217">
                          <w:pPr>
                            <w:spacing w:after="0" w:line="360" w:lineRule="auto"/>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AD 1901</w:t>
                          </w:r>
                        </w:p>
                        <w:p w14:paraId="50D6E18F" w14:textId="77777777" w:rsidR="00715C60" w:rsidRPr="002C2253" w:rsidRDefault="00715C60" w:rsidP="006A4217">
                          <w:pPr>
                            <w:spacing w:after="0" w:line="360" w:lineRule="auto"/>
                            <w:jc w:val="center"/>
                            <w:rPr>
                              <w:rFonts w:ascii="Times New Roman" w:eastAsia="Times New Roman" w:hAnsi="Times New Roman" w:cs="Times New Roman"/>
                              <w:sz w:val="32"/>
                              <w:szCs w:val="32"/>
                            </w:rPr>
                          </w:pPr>
                          <w:r w:rsidRPr="002C2253">
                            <w:rPr>
                              <w:rFonts w:ascii="Times New Roman" w:eastAsia="Times New Roman" w:hAnsi="Times New Roman" w:cs="Times New Roman"/>
                              <w:sz w:val="32"/>
                              <w:szCs w:val="32"/>
                            </w:rPr>
                            <w:t>Design and Analysis of a High-Powered Rocket</w:t>
                          </w:r>
                        </w:p>
                        <w:p w14:paraId="5E97FEF1" w14:textId="69EEA9AD" w:rsidR="00715C60" w:rsidRPr="002C2253" w:rsidRDefault="00715C60" w:rsidP="006A4217">
                          <w:pPr>
                            <w:spacing w:after="0" w:line="360" w:lineRule="auto"/>
                            <w:jc w:val="center"/>
                            <w:rPr>
                              <w:rFonts w:ascii="Times New Roman" w:eastAsia="Times New Roman" w:hAnsi="Times New Roman" w:cs="Times New Roman"/>
                              <w:sz w:val="32"/>
                              <w:szCs w:val="24"/>
                            </w:rPr>
                          </w:pPr>
                          <w:r>
                            <w:rPr>
                              <w:rFonts w:ascii="Times New Roman" w:eastAsia="Times New Roman" w:hAnsi="Times New Roman" w:cs="Times New Roman"/>
                              <w:sz w:val="32"/>
                              <w:szCs w:val="24"/>
                            </w:rPr>
                            <w:t>Draft 3</w:t>
                          </w:r>
                        </w:p>
                        <w:p w14:paraId="081C5525"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p>
                        <w:p w14:paraId="41FB2E01"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A Major Qualifying Project Report</w:t>
                          </w:r>
                          <w:r w:rsidRPr="002C2253">
                            <w:rPr>
                              <w:rStyle w:val="eop"/>
                            </w:rPr>
                            <w:t> </w:t>
                          </w:r>
                        </w:p>
                        <w:p w14:paraId="5C20B3BA" w14:textId="77A98ADE"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Submitted to the Facul</w:t>
                          </w:r>
                          <w:r>
                            <w:rPr>
                              <w:rStyle w:val="normaltextrun"/>
                            </w:rPr>
                            <w:t>t</w:t>
                          </w:r>
                          <w:r w:rsidRPr="002C2253">
                            <w:rPr>
                              <w:rStyle w:val="normaltextrun"/>
                            </w:rPr>
                            <w:t>y of the</w:t>
                          </w:r>
                          <w:r w:rsidRPr="002C2253">
                            <w:rPr>
                              <w:rStyle w:val="eop"/>
                            </w:rPr>
                            <w:t> </w:t>
                          </w:r>
                        </w:p>
                        <w:p w14:paraId="6D9BDED4"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WORCESTER POLYTECHNIC INSTITUTE</w:t>
                          </w:r>
                          <w:r w:rsidRPr="002C2253">
                            <w:rPr>
                              <w:rStyle w:val="eop"/>
                            </w:rPr>
                            <w:t> </w:t>
                          </w:r>
                        </w:p>
                        <w:p w14:paraId="0FC05950"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in Partial Fulfillment of the Requirements for the</w:t>
                          </w:r>
                          <w:r w:rsidRPr="002C2253">
                            <w:rPr>
                              <w:rStyle w:val="eop"/>
                            </w:rPr>
                            <w:t> </w:t>
                          </w:r>
                        </w:p>
                        <w:p w14:paraId="612F13EC" w14:textId="77777777" w:rsidR="00715C60" w:rsidRPr="002C2253" w:rsidRDefault="00715C60" w:rsidP="006A4217">
                          <w:pPr>
                            <w:pStyle w:val="paragraph"/>
                            <w:spacing w:before="0" w:beforeAutospacing="0" w:after="0" w:afterAutospacing="0"/>
                            <w:jc w:val="center"/>
                            <w:textAlignment w:val="baseline"/>
                            <w:rPr>
                              <w:rStyle w:val="normaltextrun"/>
                            </w:rPr>
                          </w:pPr>
                          <w:r w:rsidRPr="002C2253">
                            <w:rPr>
                              <w:rStyle w:val="normaltextrun"/>
                            </w:rPr>
                            <w:t>Degree of Bachelor of Science</w:t>
                          </w:r>
                        </w:p>
                        <w:p w14:paraId="661C37F9" w14:textId="77777777" w:rsidR="00715C60" w:rsidRPr="002C2253" w:rsidRDefault="00715C60" w:rsidP="006A4217">
                          <w:pPr>
                            <w:pStyle w:val="paragraph"/>
                            <w:spacing w:before="0" w:beforeAutospacing="0" w:after="0" w:afterAutospacing="0"/>
                            <w:jc w:val="center"/>
                            <w:textAlignment w:val="baseline"/>
                            <w:rPr>
                              <w:sz w:val="18"/>
                              <w:szCs w:val="18"/>
                            </w:rPr>
                          </w:pPr>
                          <w:r w:rsidRPr="002C2253">
                            <w:rPr>
                              <w:rStyle w:val="normaltextrun"/>
                            </w:rPr>
                            <w:t>in Aerospace Engineering</w:t>
                          </w:r>
                        </w:p>
                        <w:p w14:paraId="639C333B"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p>
                        <w:p w14:paraId="7A664E39"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41D3E136" w14:textId="77777777" w:rsidR="00715C60" w:rsidRPr="002C2253" w:rsidRDefault="00715C60"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Alex Alvarez</w:t>
                          </w:r>
                        </w:p>
                        <w:p w14:paraId="78739BDF"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62FB041" w14:textId="77777777" w:rsidR="00715C60" w:rsidRPr="002C2253" w:rsidRDefault="00715C60" w:rsidP="006A4217">
                          <w:pPr>
                            <w:spacing w:after="0" w:line="360" w:lineRule="auto"/>
                            <w:jc w:val="center"/>
                            <w:rPr>
                              <w:rFonts w:ascii="Times New Roman" w:eastAsia="Times New Roman" w:hAnsi="Times New Roman" w:cs="Times New Roman"/>
                              <w:szCs w:val="24"/>
                            </w:rPr>
                          </w:pPr>
                          <w:r w:rsidRPr="002C2253">
                            <w:rPr>
                              <w:rFonts w:ascii="Times New Roman" w:eastAsia="Times New Roman" w:hAnsi="Times New Roman" w:cs="Times New Roman"/>
                              <w:szCs w:val="24"/>
                            </w:rPr>
                            <w:t>Grace Gerhardt</w:t>
                          </w:r>
                        </w:p>
                        <w:p w14:paraId="6E895300"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w:t>
                          </w:r>
                        </w:p>
                        <w:p w14:paraId="25421958"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Evan Kelly</w:t>
                          </w:r>
                        </w:p>
                        <w:p w14:paraId="73D2FFA3"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00A5F2AD"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ohn O’Neill</w:t>
                          </w:r>
                        </w:p>
                        <w:p w14:paraId="795B7E08" w14:textId="77777777" w:rsidR="00715C60" w:rsidRPr="002C2253" w:rsidRDefault="00715C60" w:rsidP="006A4217">
                          <w:pPr>
                            <w:spacing w:after="0" w:line="360" w:lineRule="auto"/>
                            <w:jc w:val="center"/>
                            <w:rPr>
                              <w:rFonts w:ascii="Times New Roman" w:eastAsia="Times New Roman" w:hAnsi="Times New Roman" w:cs="Times New Roman"/>
                              <w:sz w:val="32"/>
                              <w:szCs w:val="24"/>
                            </w:rPr>
                          </w:pPr>
                          <w:r w:rsidRPr="002C2253">
                            <w:rPr>
                              <w:rFonts w:ascii="Times New Roman" w:eastAsia="Times New Roman" w:hAnsi="Times New Roman" w:cs="Times New Roman"/>
                              <w:sz w:val="32"/>
                              <w:szCs w:val="24"/>
                            </w:rPr>
                            <w:t>________________</w:t>
                          </w:r>
                        </w:p>
                        <w:p w14:paraId="45FEF909" w14:textId="77777777" w:rsidR="00715C60" w:rsidRPr="002C2253" w:rsidRDefault="00715C60" w:rsidP="006A4217">
                          <w:pPr>
                            <w:spacing w:after="0" w:line="360" w:lineRule="auto"/>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Jackson Whitehouse</w:t>
                          </w:r>
                        </w:p>
                        <w:p w14:paraId="61A4A483" w14:textId="77777777" w:rsidR="00715C60" w:rsidRPr="002C2253" w:rsidRDefault="00715C60" w:rsidP="006A4217">
                          <w:pPr>
                            <w:spacing w:after="0" w:line="360" w:lineRule="auto"/>
                            <w:rPr>
                              <w:rFonts w:ascii="Times New Roman" w:eastAsia="Times New Roman" w:hAnsi="Times New Roman" w:cs="Times New Roman"/>
                              <w:b/>
                              <w:sz w:val="32"/>
                              <w:szCs w:val="24"/>
                            </w:rPr>
                          </w:pPr>
                        </w:p>
                        <w:p w14:paraId="0448120E" w14:textId="77777777" w:rsidR="00715C60" w:rsidRPr="002C2253" w:rsidRDefault="00715C60" w:rsidP="006A4217">
                          <w:pPr>
                            <w:spacing w:after="0" w:line="360" w:lineRule="auto"/>
                            <w:rPr>
                              <w:rFonts w:ascii="Times New Roman" w:eastAsia="Times New Roman" w:hAnsi="Times New Roman" w:cs="Times New Roman"/>
                              <w:b/>
                              <w:sz w:val="32"/>
                              <w:szCs w:val="24"/>
                            </w:rPr>
                          </w:pPr>
                        </w:p>
                        <w:p w14:paraId="5BE95C1B" w14:textId="007EDF8A" w:rsidR="00715C60" w:rsidRPr="002C2253" w:rsidRDefault="00715C60" w:rsidP="006A4217">
                          <w:pPr>
                            <w:jc w:val="center"/>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To Be Completed </w:t>
                          </w:r>
                          <w:r>
                            <w:rPr>
                              <w:rFonts w:ascii="Times New Roman" w:eastAsia="Times New Roman" w:hAnsi="Times New Roman" w:cs="Times New Roman"/>
                              <w:sz w:val="24"/>
                              <w:szCs w:val="24"/>
                            </w:rPr>
                            <w:t>March</w:t>
                          </w:r>
                          <w:r w:rsidRPr="002C2253">
                            <w:rPr>
                              <w:rFonts w:ascii="Times New Roman" w:eastAsia="Times New Roman" w:hAnsi="Times New Roman" w:cs="Times New Roman"/>
                              <w:sz w:val="24"/>
                              <w:szCs w:val="24"/>
                            </w:rPr>
                            <w:t xml:space="preserve"> 2019</w:t>
                          </w:r>
                        </w:p>
                        <w:p w14:paraId="227F5A6B" w14:textId="77777777" w:rsidR="00715C60" w:rsidRPr="002C2253" w:rsidRDefault="00715C60" w:rsidP="006A4217">
                          <w:pPr>
                            <w:jc w:val="right"/>
                            <w:rPr>
                              <w:rFonts w:ascii="Times New Roman" w:eastAsia="Times New Roman" w:hAnsi="Times New Roman" w:cs="Times New Roman"/>
                              <w:sz w:val="24"/>
                              <w:szCs w:val="24"/>
                            </w:rPr>
                          </w:pPr>
                        </w:p>
                        <w:p w14:paraId="0ABC6FD9"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Approved By: _____________________________</w:t>
                          </w:r>
                          <w:r w:rsidRPr="002C2253">
                            <w:rPr>
                              <w:rFonts w:ascii="Times New Roman" w:eastAsia="Times New Roman" w:hAnsi="Times New Roman" w:cs="Times New Roman"/>
                              <w:sz w:val="24"/>
                              <w:szCs w:val="24"/>
                            </w:rPr>
                            <w:tab/>
                          </w:r>
                        </w:p>
                        <w:p w14:paraId="7A1B9B6A"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Michael A. Demetriou, Advisor</w:t>
                          </w:r>
                        </w:p>
                        <w:p w14:paraId="10262B92"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 xml:space="preserve">Professor, Aerospace Engineering Program, </w:t>
                          </w:r>
                        </w:p>
                        <w:p w14:paraId="23622F79" w14:textId="77777777" w:rsidR="00715C60" w:rsidRPr="002C2253" w:rsidRDefault="00715C60" w:rsidP="006A4217">
                          <w:pPr>
                            <w:jc w:val="right"/>
                            <w:rPr>
                              <w:rFonts w:ascii="Times New Roman" w:eastAsia="Times New Roman" w:hAnsi="Times New Roman" w:cs="Times New Roman"/>
                              <w:sz w:val="24"/>
                              <w:szCs w:val="24"/>
                            </w:rPr>
                          </w:pPr>
                          <w:r w:rsidRPr="002C2253">
                            <w:rPr>
                              <w:rFonts w:ascii="Times New Roman" w:eastAsia="Times New Roman" w:hAnsi="Times New Roman" w:cs="Times New Roman"/>
                              <w:sz w:val="24"/>
                              <w:szCs w:val="24"/>
                            </w:rPr>
                            <w:t>WPI</w:t>
                          </w:r>
                        </w:p>
                        <w:p w14:paraId="72FF7867" w14:textId="2A7F59D1" w:rsidR="00715C60" w:rsidRDefault="00715C60">
                          <w:pPr>
                            <w:pStyle w:val="NoSpacing"/>
                            <w:spacing w:before="80" w:after="40"/>
                            <w:rPr>
                              <w:caps/>
                              <w:color w:val="4472C4" w:themeColor="accent5"/>
                              <w:sz w:val="24"/>
                              <w:szCs w:val="24"/>
                            </w:rPr>
                          </w:pPr>
                        </w:p>
                      </w:txbxContent>
                    </v:textbox>
                    <w10:wrap type="square" anchorx="margin" anchory="page"/>
                  </v:shape>
                </w:pict>
              </mc:Fallback>
            </mc:AlternateContent>
          </w:r>
        </w:p>
        <w:p w14:paraId="4C9DAB1F" w14:textId="77777777" w:rsidR="004E1318" w:rsidRDefault="004E1318" w:rsidP="53339BCF">
          <w:pPr>
            <w:spacing w:line="360" w:lineRule="auto"/>
            <w:rPr>
              <w:rFonts w:ascii="Times New Roman" w:eastAsia="Times New Roman" w:hAnsi="Times New Roman" w:cs="Times New Roman"/>
              <w:i/>
              <w:iCs/>
              <w:sz w:val="21"/>
              <w:szCs w:val="21"/>
            </w:rPr>
          </w:pPr>
        </w:p>
        <w:p w14:paraId="2E2D7329" w14:textId="77777777" w:rsidR="004E1318" w:rsidRDefault="004E1318" w:rsidP="53339BCF">
          <w:pPr>
            <w:spacing w:line="360" w:lineRule="auto"/>
            <w:rPr>
              <w:rFonts w:ascii="Times New Roman" w:eastAsia="Times New Roman" w:hAnsi="Times New Roman" w:cs="Times New Roman"/>
              <w:i/>
              <w:iCs/>
              <w:sz w:val="21"/>
              <w:szCs w:val="21"/>
            </w:rPr>
          </w:pPr>
        </w:p>
        <w:p w14:paraId="5DB8C1B8" w14:textId="77777777" w:rsidR="004E1318" w:rsidRDefault="004E1318" w:rsidP="53339BCF">
          <w:pPr>
            <w:spacing w:line="360" w:lineRule="auto"/>
            <w:rPr>
              <w:rFonts w:ascii="Times New Roman" w:eastAsia="Times New Roman" w:hAnsi="Times New Roman" w:cs="Times New Roman"/>
              <w:i/>
              <w:iCs/>
              <w:sz w:val="21"/>
              <w:szCs w:val="21"/>
            </w:rPr>
          </w:pPr>
        </w:p>
        <w:p w14:paraId="55A1B8FB" w14:textId="77777777" w:rsidR="004E1318" w:rsidRDefault="004E1318" w:rsidP="53339BCF">
          <w:pPr>
            <w:spacing w:line="360" w:lineRule="auto"/>
            <w:rPr>
              <w:rFonts w:ascii="Times New Roman" w:eastAsia="Times New Roman" w:hAnsi="Times New Roman" w:cs="Times New Roman"/>
              <w:i/>
              <w:iCs/>
              <w:sz w:val="21"/>
              <w:szCs w:val="21"/>
            </w:rPr>
          </w:pPr>
        </w:p>
        <w:p w14:paraId="6362A4E7" w14:textId="77777777" w:rsidR="004E1318" w:rsidRDefault="004E1318" w:rsidP="53339BCF">
          <w:pPr>
            <w:spacing w:line="360" w:lineRule="auto"/>
            <w:rPr>
              <w:rFonts w:ascii="Times New Roman" w:eastAsia="Times New Roman" w:hAnsi="Times New Roman" w:cs="Times New Roman"/>
              <w:i/>
              <w:iCs/>
              <w:sz w:val="21"/>
              <w:szCs w:val="21"/>
            </w:rPr>
          </w:pPr>
        </w:p>
        <w:p w14:paraId="3EDDE00C" w14:textId="77777777" w:rsidR="004E1318" w:rsidRDefault="004E1318" w:rsidP="53339BCF">
          <w:pPr>
            <w:spacing w:line="360" w:lineRule="auto"/>
            <w:rPr>
              <w:rFonts w:ascii="Times New Roman" w:eastAsia="Times New Roman" w:hAnsi="Times New Roman" w:cs="Times New Roman"/>
              <w:i/>
              <w:iCs/>
              <w:sz w:val="21"/>
              <w:szCs w:val="21"/>
            </w:rPr>
          </w:pPr>
        </w:p>
        <w:p w14:paraId="633B8B41" w14:textId="77777777" w:rsidR="004E1318" w:rsidRDefault="004E1318" w:rsidP="53339BCF">
          <w:pPr>
            <w:spacing w:line="360" w:lineRule="auto"/>
            <w:rPr>
              <w:rFonts w:ascii="Times New Roman" w:eastAsia="Times New Roman" w:hAnsi="Times New Roman" w:cs="Times New Roman"/>
              <w:i/>
              <w:iCs/>
              <w:sz w:val="21"/>
              <w:szCs w:val="21"/>
            </w:rPr>
          </w:pPr>
        </w:p>
        <w:p w14:paraId="6394955C" w14:textId="77777777" w:rsidR="004E1318" w:rsidRDefault="004E1318" w:rsidP="53339BCF">
          <w:pPr>
            <w:spacing w:line="360" w:lineRule="auto"/>
            <w:rPr>
              <w:rFonts w:ascii="Times New Roman" w:eastAsia="Times New Roman" w:hAnsi="Times New Roman" w:cs="Times New Roman"/>
              <w:i/>
              <w:iCs/>
              <w:sz w:val="21"/>
              <w:szCs w:val="21"/>
            </w:rPr>
          </w:pPr>
        </w:p>
        <w:p w14:paraId="76B0F836" w14:textId="77777777" w:rsidR="004E1318" w:rsidRDefault="004E1318" w:rsidP="53339BCF">
          <w:pPr>
            <w:spacing w:line="360" w:lineRule="auto"/>
            <w:rPr>
              <w:rFonts w:ascii="Times New Roman" w:eastAsia="Times New Roman" w:hAnsi="Times New Roman" w:cs="Times New Roman"/>
              <w:i/>
              <w:iCs/>
              <w:sz w:val="21"/>
              <w:szCs w:val="21"/>
            </w:rPr>
          </w:pPr>
        </w:p>
        <w:p w14:paraId="100ECD64" w14:textId="7E2F385C" w:rsidR="006A4217" w:rsidRPr="00B46571" w:rsidRDefault="004E1318" w:rsidP="53339BCF">
          <w:pPr>
            <w:spacing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i/>
              <w:iCs/>
              <w:sz w:val="21"/>
              <w:szCs w:val="21"/>
            </w:rPr>
            <w:t xml:space="preserve">"Certain materials are included under the fair use exemption of the U.S. Copyright Law and have been </w:t>
          </w:r>
          <w:r w:rsidR="53339BCF" w:rsidRPr="53339BCF">
            <w:rPr>
              <w:rFonts w:ascii="Times New Roman" w:eastAsia="Times New Roman" w:hAnsi="Times New Roman" w:cs="Times New Roman"/>
              <w:i/>
              <w:iCs/>
              <w:sz w:val="21"/>
              <w:szCs w:val="21"/>
            </w:rPr>
            <w:t>prepared according to the fair use guidelines and are restricted from further use."</w:t>
          </w:r>
          <w:r w:rsidR="006A4217" w:rsidRPr="53339BCF">
            <w:rPr>
              <w:rFonts w:ascii="Times New Roman" w:eastAsia="Times New Roman" w:hAnsi="Times New Roman" w:cs="Times New Roman"/>
              <w:color w:val="000000" w:themeColor="text1"/>
              <w:sz w:val="24"/>
              <w:szCs w:val="24"/>
            </w:rPr>
            <w:br w:type="page"/>
          </w:r>
        </w:p>
      </w:sdtContent>
    </w:sdt>
    <w:bookmarkStart w:id="0" w:name="_Toc2082165" w:displacedByCustomXml="next"/>
    <w:sdt>
      <w:sdtPr>
        <w:rPr>
          <w:rFonts w:asciiTheme="minorHAnsi" w:eastAsiaTheme="minorHAnsi" w:hAnsiTheme="minorHAnsi" w:cstheme="minorBidi"/>
          <w:b w:val="0"/>
          <w:color w:val="auto"/>
          <w:sz w:val="22"/>
          <w:szCs w:val="22"/>
        </w:rPr>
        <w:id w:val="1519198764"/>
        <w:docPartObj>
          <w:docPartGallery w:val="Table of Contents"/>
          <w:docPartUnique/>
        </w:docPartObj>
      </w:sdtPr>
      <w:sdtEndPr>
        <w:rPr>
          <w:bCs/>
          <w:noProof/>
        </w:rPr>
      </w:sdtEndPr>
      <w:sdtContent>
        <w:p w14:paraId="27410126" w14:textId="6CE6F94D" w:rsidR="00EF30A9" w:rsidRPr="00C72490" w:rsidRDefault="00A47654" w:rsidP="009D1457">
          <w:pPr>
            <w:pStyle w:val="Heading1"/>
            <w:numPr>
              <w:ilvl w:val="0"/>
              <w:numId w:val="0"/>
            </w:numPr>
            <w:ind w:left="720"/>
          </w:pPr>
          <w:r w:rsidRPr="00C72490">
            <w:rPr>
              <w:rFonts w:eastAsiaTheme="minorHAnsi"/>
            </w:rPr>
            <w:t>Table of C</w:t>
          </w:r>
          <w:r w:rsidR="00EF30A9" w:rsidRPr="00C72490">
            <w:t>ontents</w:t>
          </w:r>
          <w:bookmarkEnd w:id="0"/>
        </w:p>
        <w:p w14:paraId="6435A0C3" w14:textId="77777777" w:rsidR="00A47654" w:rsidRPr="00C72490" w:rsidRDefault="00A47654" w:rsidP="006D0668">
          <w:pPr>
            <w:spacing w:line="360" w:lineRule="auto"/>
            <w:rPr>
              <w:rFonts w:ascii="Times New Roman" w:hAnsi="Times New Roman" w:cs="Times New Roman"/>
              <w:color w:val="000000" w:themeColor="text1"/>
            </w:rPr>
          </w:pPr>
        </w:p>
        <w:p w14:paraId="39B3BAD8" w14:textId="643184A2" w:rsidR="00DA2EEF" w:rsidRDefault="00EF30A9">
          <w:pPr>
            <w:pStyle w:val="TOC1"/>
            <w:tabs>
              <w:tab w:val="right" w:leader="dot" w:pos="9350"/>
            </w:tabs>
            <w:rPr>
              <w:rFonts w:eastAsiaTheme="minorEastAsia"/>
              <w:noProof/>
            </w:rPr>
          </w:pPr>
          <w:r w:rsidRPr="00C72490">
            <w:rPr>
              <w:rFonts w:ascii="Times New Roman" w:hAnsi="Times New Roman" w:cs="Times New Roman"/>
              <w:b/>
              <w:bCs/>
              <w:noProof/>
              <w:color w:val="000000" w:themeColor="text1"/>
            </w:rPr>
            <w:fldChar w:fldCharType="begin"/>
          </w:r>
          <w:r w:rsidRPr="00C72490">
            <w:rPr>
              <w:rFonts w:ascii="Times New Roman" w:hAnsi="Times New Roman" w:cs="Times New Roman"/>
              <w:b/>
              <w:bCs/>
              <w:noProof/>
              <w:color w:val="000000" w:themeColor="text1"/>
            </w:rPr>
            <w:instrText xml:space="preserve"> TOC \o "1-3" \h \z \u </w:instrText>
          </w:r>
          <w:r w:rsidRPr="00C72490">
            <w:rPr>
              <w:rFonts w:ascii="Times New Roman" w:hAnsi="Times New Roman" w:cs="Times New Roman"/>
              <w:b/>
              <w:bCs/>
              <w:noProof/>
              <w:color w:val="000000" w:themeColor="text1"/>
            </w:rPr>
            <w:fldChar w:fldCharType="separate"/>
          </w:r>
          <w:hyperlink w:anchor="_Toc2082165" w:history="1">
            <w:r w:rsidR="00DA2EEF" w:rsidRPr="0064065C">
              <w:rPr>
                <w:rStyle w:val="Hyperlink"/>
                <w:noProof/>
              </w:rPr>
              <w:t>Table of Contents</w:t>
            </w:r>
            <w:r w:rsidR="00DA2EEF">
              <w:rPr>
                <w:noProof/>
                <w:webHidden/>
              </w:rPr>
              <w:tab/>
            </w:r>
            <w:r w:rsidR="00DA2EEF">
              <w:rPr>
                <w:noProof/>
                <w:webHidden/>
              </w:rPr>
              <w:fldChar w:fldCharType="begin"/>
            </w:r>
            <w:r w:rsidR="00DA2EEF">
              <w:rPr>
                <w:noProof/>
                <w:webHidden/>
              </w:rPr>
              <w:instrText xml:space="preserve"> PAGEREF _Toc2082165 \h </w:instrText>
            </w:r>
            <w:r w:rsidR="00DA2EEF">
              <w:rPr>
                <w:noProof/>
                <w:webHidden/>
              </w:rPr>
            </w:r>
            <w:r w:rsidR="00DA2EEF">
              <w:rPr>
                <w:noProof/>
                <w:webHidden/>
              </w:rPr>
              <w:fldChar w:fldCharType="separate"/>
            </w:r>
            <w:r w:rsidR="00DA2EEF">
              <w:rPr>
                <w:noProof/>
                <w:webHidden/>
              </w:rPr>
              <w:t>1</w:t>
            </w:r>
            <w:r w:rsidR="00DA2EEF">
              <w:rPr>
                <w:noProof/>
                <w:webHidden/>
              </w:rPr>
              <w:fldChar w:fldCharType="end"/>
            </w:r>
          </w:hyperlink>
        </w:p>
        <w:p w14:paraId="3F13D433" w14:textId="666FAC3F" w:rsidR="00DA2EEF" w:rsidRDefault="00DF654B">
          <w:pPr>
            <w:pStyle w:val="TOC1"/>
            <w:tabs>
              <w:tab w:val="left" w:pos="440"/>
              <w:tab w:val="right" w:leader="dot" w:pos="9350"/>
            </w:tabs>
            <w:rPr>
              <w:rFonts w:eastAsiaTheme="minorEastAsia"/>
              <w:noProof/>
            </w:rPr>
          </w:pPr>
          <w:hyperlink w:anchor="_Toc2082166" w:history="1">
            <w:r w:rsidR="00DA2EEF" w:rsidRPr="0064065C">
              <w:rPr>
                <w:rStyle w:val="Hyperlink"/>
                <w:noProof/>
              </w:rPr>
              <w:t>1.</w:t>
            </w:r>
            <w:r w:rsidR="00DA2EEF">
              <w:rPr>
                <w:rFonts w:eastAsiaTheme="minorEastAsia"/>
                <w:noProof/>
              </w:rPr>
              <w:tab/>
            </w:r>
            <w:r w:rsidR="00DA2EEF" w:rsidRPr="0064065C">
              <w:rPr>
                <w:rStyle w:val="Hyperlink"/>
                <w:noProof/>
              </w:rPr>
              <w:t>Introduction</w:t>
            </w:r>
            <w:r w:rsidR="00DA2EEF">
              <w:rPr>
                <w:noProof/>
                <w:webHidden/>
              </w:rPr>
              <w:tab/>
            </w:r>
            <w:r w:rsidR="00DA2EEF">
              <w:rPr>
                <w:noProof/>
                <w:webHidden/>
              </w:rPr>
              <w:fldChar w:fldCharType="begin"/>
            </w:r>
            <w:r w:rsidR="00DA2EEF">
              <w:rPr>
                <w:noProof/>
                <w:webHidden/>
              </w:rPr>
              <w:instrText xml:space="preserve"> PAGEREF _Toc2082166 \h </w:instrText>
            </w:r>
            <w:r w:rsidR="00DA2EEF">
              <w:rPr>
                <w:noProof/>
                <w:webHidden/>
              </w:rPr>
            </w:r>
            <w:r w:rsidR="00DA2EEF">
              <w:rPr>
                <w:noProof/>
                <w:webHidden/>
              </w:rPr>
              <w:fldChar w:fldCharType="separate"/>
            </w:r>
            <w:r w:rsidR="00DA2EEF">
              <w:rPr>
                <w:noProof/>
                <w:webHidden/>
              </w:rPr>
              <w:t>4</w:t>
            </w:r>
            <w:r w:rsidR="00DA2EEF">
              <w:rPr>
                <w:noProof/>
                <w:webHidden/>
              </w:rPr>
              <w:fldChar w:fldCharType="end"/>
            </w:r>
          </w:hyperlink>
        </w:p>
        <w:p w14:paraId="76C0794C" w14:textId="1F707802" w:rsidR="00DA2EEF" w:rsidRDefault="00DF654B">
          <w:pPr>
            <w:pStyle w:val="TOC2"/>
            <w:tabs>
              <w:tab w:val="right" w:leader="dot" w:pos="9350"/>
            </w:tabs>
            <w:rPr>
              <w:rFonts w:eastAsiaTheme="minorEastAsia"/>
              <w:noProof/>
            </w:rPr>
          </w:pPr>
          <w:hyperlink w:anchor="_Toc2082167" w:history="1">
            <w:r w:rsidR="00DA2EEF" w:rsidRPr="0064065C">
              <w:rPr>
                <w:rStyle w:val="Hyperlink"/>
                <w:noProof/>
              </w:rPr>
              <w:t>1.1 Review</w:t>
            </w:r>
            <w:r w:rsidR="00DA2EEF">
              <w:rPr>
                <w:noProof/>
                <w:webHidden/>
              </w:rPr>
              <w:tab/>
            </w:r>
            <w:r w:rsidR="00DA2EEF">
              <w:rPr>
                <w:noProof/>
                <w:webHidden/>
              </w:rPr>
              <w:fldChar w:fldCharType="begin"/>
            </w:r>
            <w:r w:rsidR="00DA2EEF">
              <w:rPr>
                <w:noProof/>
                <w:webHidden/>
              </w:rPr>
              <w:instrText xml:space="preserve"> PAGEREF _Toc2082167 \h </w:instrText>
            </w:r>
            <w:r w:rsidR="00DA2EEF">
              <w:rPr>
                <w:noProof/>
                <w:webHidden/>
              </w:rPr>
            </w:r>
            <w:r w:rsidR="00DA2EEF">
              <w:rPr>
                <w:noProof/>
                <w:webHidden/>
              </w:rPr>
              <w:fldChar w:fldCharType="separate"/>
            </w:r>
            <w:r w:rsidR="00DA2EEF">
              <w:rPr>
                <w:noProof/>
                <w:webHidden/>
              </w:rPr>
              <w:t>6</w:t>
            </w:r>
            <w:r w:rsidR="00DA2EEF">
              <w:rPr>
                <w:noProof/>
                <w:webHidden/>
              </w:rPr>
              <w:fldChar w:fldCharType="end"/>
            </w:r>
          </w:hyperlink>
        </w:p>
        <w:p w14:paraId="50FA5178" w14:textId="1B948208" w:rsidR="00DA2EEF" w:rsidRDefault="00DF654B">
          <w:pPr>
            <w:pStyle w:val="TOC3"/>
            <w:tabs>
              <w:tab w:val="right" w:leader="dot" w:pos="9350"/>
            </w:tabs>
            <w:rPr>
              <w:noProof/>
            </w:rPr>
          </w:pPr>
          <w:hyperlink w:anchor="_Toc2082168" w:history="1">
            <w:r w:rsidR="00DA2EEF" w:rsidRPr="0064065C">
              <w:rPr>
                <w:rStyle w:val="Hyperlink"/>
                <w:noProof/>
              </w:rPr>
              <w:t>1.1.1 An Introduction to Control Systems</w:t>
            </w:r>
            <w:r w:rsidR="00DA2EEF">
              <w:rPr>
                <w:noProof/>
                <w:webHidden/>
              </w:rPr>
              <w:tab/>
            </w:r>
            <w:r w:rsidR="00DA2EEF">
              <w:rPr>
                <w:noProof/>
                <w:webHidden/>
              </w:rPr>
              <w:fldChar w:fldCharType="begin"/>
            </w:r>
            <w:r w:rsidR="00DA2EEF">
              <w:rPr>
                <w:noProof/>
                <w:webHidden/>
              </w:rPr>
              <w:instrText xml:space="preserve"> PAGEREF _Toc2082168 \h </w:instrText>
            </w:r>
            <w:r w:rsidR="00DA2EEF">
              <w:rPr>
                <w:noProof/>
                <w:webHidden/>
              </w:rPr>
            </w:r>
            <w:r w:rsidR="00DA2EEF">
              <w:rPr>
                <w:noProof/>
                <w:webHidden/>
              </w:rPr>
              <w:fldChar w:fldCharType="separate"/>
            </w:r>
            <w:r w:rsidR="00DA2EEF">
              <w:rPr>
                <w:noProof/>
                <w:webHidden/>
              </w:rPr>
              <w:t>6</w:t>
            </w:r>
            <w:r w:rsidR="00DA2EEF">
              <w:rPr>
                <w:noProof/>
                <w:webHidden/>
              </w:rPr>
              <w:fldChar w:fldCharType="end"/>
            </w:r>
          </w:hyperlink>
        </w:p>
        <w:p w14:paraId="2E1441FC" w14:textId="209DD4B4" w:rsidR="00DA2EEF" w:rsidRDefault="00DF654B">
          <w:pPr>
            <w:pStyle w:val="TOC3"/>
            <w:tabs>
              <w:tab w:val="right" w:leader="dot" w:pos="9350"/>
            </w:tabs>
            <w:rPr>
              <w:noProof/>
            </w:rPr>
          </w:pPr>
          <w:hyperlink w:anchor="_Toc2082169" w:history="1">
            <w:r w:rsidR="00DA2EEF" w:rsidRPr="0064065C">
              <w:rPr>
                <w:rStyle w:val="Hyperlink"/>
                <w:noProof/>
              </w:rPr>
              <w:t>1.1.2 Rocket Stability</w:t>
            </w:r>
            <w:r w:rsidR="00DA2EEF">
              <w:rPr>
                <w:noProof/>
                <w:webHidden/>
              </w:rPr>
              <w:tab/>
            </w:r>
            <w:r w:rsidR="00DA2EEF">
              <w:rPr>
                <w:noProof/>
                <w:webHidden/>
              </w:rPr>
              <w:fldChar w:fldCharType="begin"/>
            </w:r>
            <w:r w:rsidR="00DA2EEF">
              <w:rPr>
                <w:noProof/>
                <w:webHidden/>
              </w:rPr>
              <w:instrText xml:space="preserve"> PAGEREF _Toc2082169 \h </w:instrText>
            </w:r>
            <w:r w:rsidR="00DA2EEF">
              <w:rPr>
                <w:noProof/>
                <w:webHidden/>
              </w:rPr>
            </w:r>
            <w:r w:rsidR="00DA2EEF">
              <w:rPr>
                <w:noProof/>
                <w:webHidden/>
              </w:rPr>
              <w:fldChar w:fldCharType="separate"/>
            </w:r>
            <w:r w:rsidR="00DA2EEF">
              <w:rPr>
                <w:noProof/>
                <w:webHidden/>
              </w:rPr>
              <w:t>7</w:t>
            </w:r>
            <w:r w:rsidR="00DA2EEF">
              <w:rPr>
                <w:noProof/>
                <w:webHidden/>
              </w:rPr>
              <w:fldChar w:fldCharType="end"/>
            </w:r>
          </w:hyperlink>
        </w:p>
        <w:p w14:paraId="5A342EC5" w14:textId="5783E14C" w:rsidR="00DA2EEF" w:rsidRDefault="00DF654B">
          <w:pPr>
            <w:pStyle w:val="TOC3"/>
            <w:tabs>
              <w:tab w:val="right" w:leader="dot" w:pos="9350"/>
            </w:tabs>
            <w:rPr>
              <w:noProof/>
            </w:rPr>
          </w:pPr>
          <w:hyperlink w:anchor="_Toc2082170" w:history="1">
            <w:r w:rsidR="00DA2EEF" w:rsidRPr="0064065C">
              <w:rPr>
                <w:rStyle w:val="Hyperlink"/>
                <w:noProof/>
              </w:rPr>
              <w:t>1.1.3 Fin Shape</w:t>
            </w:r>
            <w:r w:rsidR="00DA2EEF">
              <w:rPr>
                <w:noProof/>
                <w:webHidden/>
              </w:rPr>
              <w:tab/>
            </w:r>
            <w:r w:rsidR="00DA2EEF">
              <w:rPr>
                <w:noProof/>
                <w:webHidden/>
              </w:rPr>
              <w:fldChar w:fldCharType="begin"/>
            </w:r>
            <w:r w:rsidR="00DA2EEF">
              <w:rPr>
                <w:noProof/>
                <w:webHidden/>
              </w:rPr>
              <w:instrText xml:space="preserve"> PAGEREF _Toc2082170 \h </w:instrText>
            </w:r>
            <w:r w:rsidR="00DA2EEF">
              <w:rPr>
                <w:noProof/>
                <w:webHidden/>
              </w:rPr>
            </w:r>
            <w:r w:rsidR="00DA2EEF">
              <w:rPr>
                <w:noProof/>
                <w:webHidden/>
              </w:rPr>
              <w:fldChar w:fldCharType="separate"/>
            </w:r>
            <w:r w:rsidR="00DA2EEF">
              <w:rPr>
                <w:noProof/>
                <w:webHidden/>
              </w:rPr>
              <w:t>11</w:t>
            </w:r>
            <w:r w:rsidR="00DA2EEF">
              <w:rPr>
                <w:noProof/>
                <w:webHidden/>
              </w:rPr>
              <w:fldChar w:fldCharType="end"/>
            </w:r>
          </w:hyperlink>
        </w:p>
        <w:p w14:paraId="1EF32DAF" w14:textId="7AF598CA" w:rsidR="00DA2EEF" w:rsidRDefault="00DF654B">
          <w:pPr>
            <w:pStyle w:val="TOC3"/>
            <w:tabs>
              <w:tab w:val="right" w:leader="dot" w:pos="9350"/>
            </w:tabs>
            <w:rPr>
              <w:noProof/>
            </w:rPr>
          </w:pPr>
          <w:hyperlink w:anchor="_Toc2082171" w:history="1">
            <w:r w:rsidR="00DA2EEF" w:rsidRPr="0064065C">
              <w:rPr>
                <w:rStyle w:val="Hyperlink"/>
                <w:noProof/>
              </w:rPr>
              <w:t>1.1.4 Active Control in Rockets</w:t>
            </w:r>
            <w:r w:rsidR="00DA2EEF">
              <w:rPr>
                <w:noProof/>
                <w:webHidden/>
              </w:rPr>
              <w:tab/>
            </w:r>
            <w:r w:rsidR="00DA2EEF">
              <w:rPr>
                <w:noProof/>
                <w:webHidden/>
              </w:rPr>
              <w:fldChar w:fldCharType="begin"/>
            </w:r>
            <w:r w:rsidR="00DA2EEF">
              <w:rPr>
                <w:noProof/>
                <w:webHidden/>
              </w:rPr>
              <w:instrText xml:space="preserve"> PAGEREF _Toc2082171 \h </w:instrText>
            </w:r>
            <w:r w:rsidR="00DA2EEF">
              <w:rPr>
                <w:noProof/>
                <w:webHidden/>
              </w:rPr>
            </w:r>
            <w:r w:rsidR="00DA2EEF">
              <w:rPr>
                <w:noProof/>
                <w:webHidden/>
              </w:rPr>
              <w:fldChar w:fldCharType="separate"/>
            </w:r>
            <w:r w:rsidR="00DA2EEF">
              <w:rPr>
                <w:noProof/>
                <w:webHidden/>
              </w:rPr>
              <w:t>13</w:t>
            </w:r>
            <w:r w:rsidR="00DA2EEF">
              <w:rPr>
                <w:noProof/>
                <w:webHidden/>
              </w:rPr>
              <w:fldChar w:fldCharType="end"/>
            </w:r>
          </w:hyperlink>
        </w:p>
        <w:p w14:paraId="722C5E8C" w14:textId="6DC75012" w:rsidR="00DA2EEF" w:rsidRDefault="00DF654B">
          <w:pPr>
            <w:pStyle w:val="TOC3"/>
            <w:tabs>
              <w:tab w:val="right" w:leader="dot" w:pos="9350"/>
            </w:tabs>
            <w:rPr>
              <w:noProof/>
            </w:rPr>
          </w:pPr>
          <w:hyperlink w:anchor="_Toc2082172" w:history="1">
            <w:r w:rsidR="00DA2EEF" w:rsidRPr="0064065C">
              <w:rPr>
                <w:rStyle w:val="Hyperlink"/>
                <w:noProof/>
              </w:rPr>
              <w:t>1.1.5 Euler Angles and Quaternions</w:t>
            </w:r>
            <w:r w:rsidR="00DA2EEF">
              <w:rPr>
                <w:noProof/>
                <w:webHidden/>
              </w:rPr>
              <w:tab/>
            </w:r>
            <w:r w:rsidR="00DA2EEF">
              <w:rPr>
                <w:noProof/>
                <w:webHidden/>
              </w:rPr>
              <w:fldChar w:fldCharType="begin"/>
            </w:r>
            <w:r w:rsidR="00DA2EEF">
              <w:rPr>
                <w:noProof/>
                <w:webHidden/>
              </w:rPr>
              <w:instrText xml:space="preserve"> PAGEREF _Toc2082172 \h </w:instrText>
            </w:r>
            <w:r w:rsidR="00DA2EEF">
              <w:rPr>
                <w:noProof/>
                <w:webHidden/>
              </w:rPr>
            </w:r>
            <w:r w:rsidR="00DA2EEF">
              <w:rPr>
                <w:noProof/>
                <w:webHidden/>
              </w:rPr>
              <w:fldChar w:fldCharType="separate"/>
            </w:r>
            <w:r w:rsidR="00DA2EEF">
              <w:rPr>
                <w:noProof/>
                <w:webHidden/>
              </w:rPr>
              <w:t>15</w:t>
            </w:r>
            <w:r w:rsidR="00DA2EEF">
              <w:rPr>
                <w:noProof/>
                <w:webHidden/>
              </w:rPr>
              <w:fldChar w:fldCharType="end"/>
            </w:r>
          </w:hyperlink>
        </w:p>
        <w:p w14:paraId="2B34281B" w14:textId="29187F0C" w:rsidR="00DA2EEF" w:rsidRDefault="00DF654B">
          <w:pPr>
            <w:pStyle w:val="TOC3"/>
            <w:tabs>
              <w:tab w:val="right" w:leader="dot" w:pos="9350"/>
            </w:tabs>
            <w:rPr>
              <w:noProof/>
            </w:rPr>
          </w:pPr>
          <w:hyperlink w:anchor="_Toc2082173" w:history="1">
            <w:r w:rsidR="00DA2EEF" w:rsidRPr="0064065C">
              <w:rPr>
                <w:rStyle w:val="Hyperlink"/>
                <w:noProof/>
              </w:rPr>
              <w:t>1.1.6 Computational Fluid Dynamics</w:t>
            </w:r>
            <w:r w:rsidR="00DA2EEF">
              <w:rPr>
                <w:noProof/>
                <w:webHidden/>
              </w:rPr>
              <w:tab/>
            </w:r>
            <w:r w:rsidR="00DA2EEF">
              <w:rPr>
                <w:noProof/>
                <w:webHidden/>
              </w:rPr>
              <w:fldChar w:fldCharType="begin"/>
            </w:r>
            <w:r w:rsidR="00DA2EEF">
              <w:rPr>
                <w:noProof/>
                <w:webHidden/>
              </w:rPr>
              <w:instrText xml:space="preserve"> PAGEREF _Toc2082173 \h </w:instrText>
            </w:r>
            <w:r w:rsidR="00DA2EEF">
              <w:rPr>
                <w:noProof/>
                <w:webHidden/>
              </w:rPr>
            </w:r>
            <w:r w:rsidR="00DA2EEF">
              <w:rPr>
                <w:noProof/>
                <w:webHidden/>
              </w:rPr>
              <w:fldChar w:fldCharType="separate"/>
            </w:r>
            <w:r w:rsidR="00DA2EEF">
              <w:rPr>
                <w:noProof/>
                <w:webHidden/>
              </w:rPr>
              <w:t>15</w:t>
            </w:r>
            <w:r w:rsidR="00DA2EEF">
              <w:rPr>
                <w:noProof/>
                <w:webHidden/>
              </w:rPr>
              <w:fldChar w:fldCharType="end"/>
            </w:r>
          </w:hyperlink>
        </w:p>
        <w:p w14:paraId="0AF36868" w14:textId="238D9919" w:rsidR="00DA2EEF" w:rsidRDefault="00DF654B">
          <w:pPr>
            <w:pStyle w:val="TOC3"/>
            <w:tabs>
              <w:tab w:val="right" w:leader="dot" w:pos="9350"/>
            </w:tabs>
            <w:rPr>
              <w:noProof/>
            </w:rPr>
          </w:pPr>
          <w:hyperlink w:anchor="_Toc2082174" w:history="1">
            <w:r w:rsidR="00DA2EEF" w:rsidRPr="0064065C">
              <w:rPr>
                <w:rStyle w:val="Hyperlink"/>
                <w:noProof/>
              </w:rPr>
              <w:t>1.1.7 Simulation of Rocket Flight</w:t>
            </w:r>
            <w:r w:rsidR="00DA2EEF">
              <w:rPr>
                <w:noProof/>
                <w:webHidden/>
              </w:rPr>
              <w:tab/>
            </w:r>
            <w:r w:rsidR="00DA2EEF">
              <w:rPr>
                <w:noProof/>
                <w:webHidden/>
              </w:rPr>
              <w:fldChar w:fldCharType="begin"/>
            </w:r>
            <w:r w:rsidR="00DA2EEF">
              <w:rPr>
                <w:noProof/>
                <w:webHidden/>
              </w:rPr>
              <w:instrText xml:space="preserve"> PAGEREF _Toc2082174 \h </w:instrText>
            </w:r>
            <w:r w:rsidR="00DA2EEF">
              <w:rPr>
                <w:noProof/>
                <w:webHidden/>
              </w:rPr>
            </w:r>
            <w:r w:rsidR="00DA2EEF">
              <w:rPr>
                <w:noProof/>
                <w:webHidden/>
              </w:rPr>
              <w:fldChar w:fldCharType="separate"/>
            </w:r>
            <w:r w:rsidR="00DA2EEF">
              <w:rPr>
                <w:noProof/>
                <w:webHidden/>
              </w:rPr>
              <w:t>16</w:t>
            </w:r>
            <w:r w:rsidR="00DA2EEF">
              <w:rPr>
                <w:noProof/>
                <w:webHidden/>
              </w:rPr>
              <w:fldChar w:fldCharType="end"/>
            </w:r>
          </w:hyperlink>
        </w:p>
        <w:p w14:paraId="36F91408" w14:textId="475E199B" w:rsidR="00DA2EEF" w:rsidRDefault="00DF654B">
          <w:pPr>
            <w:pStyle w:val="TOC3"/>
            <w:tabs>
              <w:tab w:val="right" w:leader="dot" w:pos="9350"/>
            </w:tabs>
            <w:rPr>
              <w:noProof/>
            </w:rPr>
          </w:pPr>
          <w:hyperlink w:anchor="_Toc2082175" w:history="1">
            <w:r w:rsidR="00DA2EEF" w:rsidRPr="0064065C">
              <w:rPr>
                <w:rStyle w:val="Hyperlink"/>
                <w:noProof/>
              </w:rPr>
              <w:t>1.1.8 Avionics and Electronic Systems</w:t>
            </w:r>
            <w:r w:rsidR="00DA2EEF">
              <w:rPr>
                <w:noProof/>
                <w:webHidden/>
              </w:rPr>
              <w:tab/>
            </w:r>
            <w:r w:rsidR="00DA2EEF">
              <w:rPr>
                <w:noProof/>
                <w:webHidden/>
              </w:rPr>
              <w:fldChar w:fldCharType="begin"/>
            </w:r>
            <w:r w:rsidR="00DA2EEF">
              <w:rPr>
                <w:noProof/>
                <w:webHidden/>
              </w:rPr>
              <w:instrText xml:space="preserve"> PAGEREF _Toc2082175 \h </w:instrText>
            </w:r>
            <w:r w:rsidR="00DA2EEF">
              <w:rPr>
                <w:noProof/>
                <w:webHidden/>
              </w:rPr>
            </w:r>
            <w:r w:rsidR="00DA2EEF">
              <w:rPr>
                <w:noProof/>
                <w:webHidden/>
              </w:rPr>
              <w:fldChar w:fldCharType="separate"/>
            </w:r>
            <w:r w:rsidR="00DA2EEF">
              <w:rPr>
                <w:noProof/>
                <w:webHidden/>
              </w:rPr>
              <w:t>20</w:t>
            </w:r>
            <w:r w:rsidR="00DA2EEF">
              <w:rPr>
                <w:noProof/>
                <w:webHidden/>
              </w:rPr>
              <w:fldChar w:fldCharType="end"/>
            </w:r>
          </w:hyperlink>
        </w:p>
        <w:p w14:paraId="0C823DDE" w14:textId="71261CE2" w:rsidR="00DA2EEF" w:rsidRDefault="00DF654B">
          <w:pPr>
            <w:pStyle w:val="TOC2"/>
            <w:tabs>
              <w:tab w:val="right" w:leader="dot" w:pos="9350"/>
            </w:tabs>
            <w:rPr>
              <w:rFonts w:eastAsiaTheme="minorEastAsia"/>
              <w:noProof/>
            </w:rPr>
          </w:pPr>
          <w:hyperlink w:anchor="_Toc2082176" w:history="1">
            <w:r w:rsidR="00DA2EEF" w:rsidRPr="0064065C">
              <w:rPr>
                <w:rStyle w:val="Hyperlink"/>
                <w:noProof/>
              </w:rPr>
              <w:t>1.2 HPMR Program Goals</w:t>
            </w:r>
            <w:r w:rsidR="00DA2EEF">
              <w:rPr>
                <w:noProof/>
                <w:webHidden/>
              </w:rPr>
              <w:tab/>
            </w:r>
            <w:r w:rsidR="00DA2EEF">
              <w:rPr>
                <w:noProof/>
                <w:webHidden/>
              </w:rPr>
              <w:fldChar w:fldCharType="begin"/>
            </w:r>
            <w:r w:rsidR="00DA2EEF">
              <w:rPr>
                <w:noProof/>
                <w:webHidden/>
              </w:rPr>
              <w:instrText xml:space="preserve"> PAGEREF _Toc2082176 \h </w:instrText>
            </w:r>
            <w:r w:rsidR="00DA2EEF">
              <w:rPr>
                <w:noProof/>
                <w:webHidden/>
              </w:rPr>
            </w:r>
            <w:r w:rsidR="00DA2EEF">
              <w:rPr>
                <w:noProof/>
                <w:webHidden/>
              </w:rPr>
              <w:fldChar w:fldCharType="separate"/>
            </w:r>
            <w:r w:rsidR="00DA2EEF">
              <w:rPr>
                <w:noProof/>
                <w:webHidden/>
              </w:rPr>
              <w:t>21</w:t>
            </w:r>
            <w:r w:rsidR="00DA2EEF">
              <w:rPr>
                <w:noProof/>
                <w:webHidden/>
              </w:rPr>
              <w:fldChar w:fldCharType="end"/>
            </w:r>
          </w:hyperlink>
        </w:p>
        <w:p w14:paraId="7B8C21A5" w14:textId="076391FB" w:rsidR="00DA2EEF" w:rsidRDefault="00DF654B">
          <w:pPr>
            <w:pStyle w:val="TOC2"/>
            <w:tabs>
              <w:tab w:val="right" w:leader="dot" w:pos="9350"/>
            </w:tabs>
            <w:rPr>
              <w:rFonts w:eastAsiaTheme="minorEastAsia"/>
              <w:noProof/>
            </w:rPr>
          </w:pPr>
          <w:hyperlink w:anchor="_Toc2082177" w:history="1">
            <w:r w:rsidR="00DA2EEF" w:rsidRPr="0064065C">
              <w:rPr>
                <w:rStyle w:val="Hyperlink"/>
                <w:noProof/>
              </w:rPr>
              <w:t>1.3 HPMR Program Design Requirements, Constrains, Standards and Other Considerations</w:t>
            </w:r>
            <w:r w:rsidR="00DA2EEF">
              <w:rPr>
                <w:noProof/>
                <w:webHidden/>
              </w:rPr>
              <w:tab/>
            </w:r>
            <w:r w:rsidR="00DA2EEF">
              <w:rPr>
                <w:noProof/>
                <w:webHidden/>
              </w:rPr>
              <w:fldChar w:fldCharType="begin"/>
            </w:r>
            <w:r w:rsidR="00DA2EEF">
              <w:rPr>
                <w:noProof/>
                <w:webHidden/>
              </w:rPr>
              <w:instrText xml:space="preserve"> PAGEREF _Toc2082177 \h </w:instrText>
            </w:r>
            <w:r w:rsidR="00DA2EEF">
              <w:rPr>
                <w:noProof/>
                <w:webHidden/>
              </w:rPr>
            </w:r>
            <w:r w:rsidR="00DA2EEF">
              <w:rPr>
                <w:noProof/>
                <w:webHidden/>
              </w:rPr>
              <w:fldChar w:fldCharType="separate"/>
            </w:r>
            <w:r w:rsidR="00DA2EEF">
              <w:rPr>
                <w:noProof/>
                <w:webHidden/>
              </w:rPr>
              <w:t>21</w:t>
            </w:r>
            <w:r w:rsidR="00DA2EEF">
              <w:rPr>
                <w:noProof/>
                <w:webHidden/>
              </w:rPr>
              <w:fldChar w:fldCharType="end"/>
            </w:r>
          </w:hyperlink>
        </w:p>
        <w:p w14:paraId="49F3B964" w14:textId="781E0C33" w:rsidR="00DA2EEF" w:rsidRDefault="00DF654B">
          <w:pPr>
            <w:pStyle w:val="TOC2"/>
            <w:tabs>
              <w:tab w:val="right" w:leader="dot" w:pos="9350"/>
            </w:tabs>
            <w:rPr>
              <w:rFonts w:eastAsiaTheme="minorEastAsia"/>
              <w:noProof/>
            </w:rPr>
          </w:pPr>
          <w:hyperlink w:anchor="_Toc2082178" w:history="1">
            <w:r w:rsidR="00DA2EEF" w:rsidRPr="0064065C">
              <w:rPr>
                <w:rStyle w:val="Hyperlink"/>
                <w:noProof/>
              </w:rPr>
              <w:t>1.4 HPMR Program Management and Budget</w:t>
            </w:r>
            <w:r w:rsidR="00DA2EEF">
              <w:rPr>
                <w:noProof/>
                <w:webHidden/>
              </w:rPr>
              <w:tab/>
            </w:r>
            <w:r w:rsidR="00DA2EEF">
              <w:rPr>
                <w:noProof/>
                <w:webHidden/>
              </w:rPr>
              <w:fldChar w:fldCharType="begin"/>
            </w:r>
            <w:r w:rsidR="00DA2EEF">
              <w:rPr>
                <w:noProof/>
                <w:webHidden/>
              </w:rPr>
              <w:instrText xml:space="preserve"> PAGEREF _Toc2082178 \h </w:instrText>
            </w:r>
            <w:r w:rsidR="00DA2EEF">
              <w:rPr>
                <w:noProof/>
                <w:webHidden/>
              </w:rPr>
            </w:r>
            <w:r w:rsidR="00DA2EEF">
              <w:rPr>
                <w:noProof/>
                <w:webHidden/>
              </w:rPr>
              <w:fldChar w:fldCharType="separate"/>
            </w:r>
            <w:r w:rsidR="00DA2EEF">
              <w:rPr>
                <w:noProof/>
                <w:webHidden/>
              </w:rPr>
              <w:t>24</w:t>
            </w:r>
            <w:r w:rsidR="00DA2EEF">
              <w:rPr>
                <w:noProof/>
                <w:webHidden/>
              </w:rPr>
              <w:fldChar w:fldCharType="end"/>
            </w:r>
          </w:hyperlink>
        </w:p>
        <w:p w14:paraId="261C144F" w14:textId="29AB2ADA" w:rsidR="00DA2EEF" w:rsidRDefault="00DF654B">
          <w:pPr>
            <w:pStyle w:val="TOC2"/>
            <w:tabs>
              <w:tab w:val="right" w:leader="dot" w:pos="9350"/>
            </w:tabs>
            <w:rPr>
              <w:rFonts w:eastAsiaTheme="minorEastAsia"/>
              <w:noProof/>
            </w:rPr>
          </w:pPr>
          <w:hyperlink w:anchor="_Toc2082179" w:history="1">
            <w:r w:rsidR="00DA2EEF" w:rsidRPr="0064065C">
              <w:rPr>
                <w:rStyle w:val="Hyperlink"/>
                <w:noProof/>
              </w:rPr>
              <w:t>1.5 MQP Objectives, Methods and Standards</w:t>
            </w:r>
            <w:r w:rsidR="00DA2EEF">
              <w:rPr>
                <w:noProof/>
                <w:webHidden/>
              </w:rPr>
              <w:tab/>
            </w:r>
            <w:r w:rsidR="00DA2EEF">
              <w:rPr>
                <w:noProof/>
                <w:webHidden/>
              </w:rPr>
              <w:fldChar w:fldCharType="begin"/>
            </w:r>
            <w:r w:rsidR="00DA2EEF">
              <w:rPr>
                <w:noProof/>
                <w:webHidden/>
              </w:rPr>
              <w:instrText xml:space="preserve"> PAGEREF _Toc2082179 \h </w:instrText>
            </w:r>
            <w:r w:rsidR="00DA2EEF">
              <w:rPr>
                <w:noProof/>
                <w:webHidden/>
              </w:rPr>
            </w:r>
            <w:r w:rsidR="00DA2EEF">
              <w:rPr>
                <w:noProof/>
                <w:webHidden/>
              </w:rPr>
              <w:fldChar w:fldCharType="separate"/>
            </w:r>
            <w:r w:rsidR="00DA2EEF">
              <w:rPr>
                <w:noProof/>
                <w:webHidden/>
              </w:rPr>
              <w:t>26</w:t>
            </w:r>
            <w:r w:rsidR="00DA2EEF">
              <w:rPr>
                <w:noProof/>
                <w:webHidden/>
              </w:rPr>
              <w:fldChar w:fldCharType="end"/>
            </w:r>
          </w:hyperlink>
        </w:p>
        <w:p w14:paraId="1E43F284" w14:textId="449C8C74" w:rsidR="00DA2EEF" w:rsidRDefault="00DF654B">
          <w:pPr>
            <w:pStyle w:val="TOC2"/>
            <w:tabs>
              <w:tab w:val="right" w:leader="dot" w:pos="9350"/>
            </w:tabs>
            <w:rPr>
              <w:rFonts w:eastAsiaTheme="minorEastAsia"/>
              <w:noProof/>
            </w:rPr>
          </w:pPr>
          <w:hyperlink w:anchor="_Toc2082180" w:history="1">
            <w:r w:rsidR="00DA2EEF" w:rsidRPr="0064065C">
              <w:rPr>
                <w:rStyle w:val="Hyperlink"/>
                <w:rFonts w:eastAsia="Times New Roman"/>
                <w:noProof/>
              </w:rPr>
              <w:t>1.6 MQP Tasks and Timetable</w:t>
            </w:r>
            <w:r w:rsidR="00DA2EEF">
              <w:rPr>
                <w:noProof/>
                <w:webHidden/>
              </w:rPr>
              <w:tab/>
            </w:r>
            <w:r w:rsidR="00DA2EEF">
              <w:rPr>
                <w:noProof/>
                <w:webHidden/>
              </w:rPr>
              <w:fldChar w:fldCharType="begin"/>
            </w:r>
            <w:r w:rsidR="00DA2EEF">
              <w:rPr>
                <w:noProof/>
                <w:webHidden/>
              </w:rPr>
              <w:instrText xml:space="preserve"> PAGEREF _Toc2082180 \h </w:instrText>
            </w:r>
            <w:r w:rsidR="00DA2EEF">
              <w:rPr>
                <w:noProof/>
                <w:webHidden/>
              </w:rPr>
            </w:r>
            <w:r w:rsidR="00DA2EEF">
              <w:rPr>
                <w:noProof/>
                <w:webHidden/>
              </w:rPr>
              <w:fldChar w:fldCharType="separate"/>
            </w:r>
            <w:r w:rsidR="00DA2EEF">
              <w:rPr>
                <w:noProof/>
                <w:webHidden/>
              </w:rPr>
              <w:t>27</w:t>
            </w:r>
            <w:r w:rsidR="00DA2EEF">
              <w:rPr>
                <w:noProof/>
                <w:webHidden/>
              </w:rPr>
              <w:fldChar w:fldCharType="end"/>
            </w:r>
          </w:hyperlink>
        </w:p>
        <w:p w14:paraId="2FBB874C" w14:textId="553817B5" w:rsidR="00DA2EEF" w:rsidRDefault="00DF654B">
          <w:pPr>
            <w:pStyle w:val="TOC1"/>
            <w:tabs>
              <w:tab w:val="left" w:pos="440"/>
              <w:tab w:val="right" w:leader="dot" w:pos="9350"/>
            </w:tabs>
            <w:rPr>
              <w:rFonts w:eastAsiaTheme="minorEastAsia"/>
              <w:noProof/>
            </w:rPr>
          </w:pPr>
          <w:hyperlink w:anchor="_Toc2082181" w:history="1">
            <w:r w:rsidR="00DA2EEF" w:rsidRPr="0064065C">
              <w:rPr>
                <w:rStyle w:val="Hyperlink"/>
                <w:noProof/>
              </w:rPr>
              <w:t>2.</w:t>
            </w:r>
            <w:r w:rsidR="00DA2EEF">
              <w:rPr>
                <w:rFonts w:eastAsiaTheme="minorEastAsia"/>
                <w:noProof/>
              </w:rPr>
              <w:tab/>
            </w:r>
            <w:r w:rsidR="00DA2EEF" w:rsidRPr="0064065C">
              <w:rPr>
                <w:rStyle w:val="Hyperlink"/>
                <w:noProof/>
              </w:rPr>
              <w:t>Methodology</w:t>
            </w:r>
            <w:r w:rsidR="00DA2EEF">
              <w:rPr>
                <w:noProof/>
                <w:webHidden/>
              </w:rPr>
              <w:tab/>
            </w:r>
            <w:r w:rsidR="00DA2EEF">
              <w:rPr>
                <w:noProof/>
                <w:webHidden/>
              </w:rPr>
              <w:fldChar w:fldCharType="begin"/>
            </w:r>
            <w:r w:rsidR="00DA2EEF">
              <w:rPr>
                <w:noProof/>
                <w:webHidden/>
              </w:rPr>
              <w:instrText xml:space="preserve"> PAGEREF _Toc2082181 \h </w:instrText>
            </w:r>
            <w:r w:rsidR="00DA2EEF">
              <w:rPr>
                <w:noProof/>
                <w:webHidden/>
              </w:rPr>
            </w:r>
            <w:r w:rsidR="00DA2EEF">
              <w:rPr>
                <w:noProof/>
                <w:webHidden/>
              </w:rPr>
              <w:fldChar w:fldCharType="separate"/>
            </w:r>
            <w:r w:rsidR="00DA2EEF">
              <w:rPr>
                <w:noProof/>
                <w:webHidden/>
              </w:rPr>
              <w:t>28</w:t>
            </w:r>
            <w:r w:rsidR="00DA2EEF">
              <w:rPr>
                <w:noProof/>
                <w:webHidden/>
              </w:rPr>
              <w:fldChar w:fldCharType="end"/>
            </w:r>
          </w:hyperlink>
        </w:p>
        <w:p w14:paraId="4842442D" w14:textId="4055EDBA" w:rsidR="00DA2EEF" w:rsidRDefault="00DF654B">
          <w:pPr>
            <w:pStyle w:val="TOC2"/>
            <w:tabs>
              <w:tab w:val="right" w:leader="dot" w:pos="9350"/>
            </w:tabs>
            <w:rPr>
              <w:rFonts w:eastAsiaTheme="minorEastAsia"/>
              <w:noProof/>
            </w:rPr>
          </w:pPr>
          <w:hyperlink w:anchor="_Toc2082182" w:history="1">
            <w:r w:rsidR="00DA2EEF" w:rsidRPr="0064065C">
              <w:rPr>
                <w:rStyle w:val="Hyperlink"/>
                <w:noProof/>
              </w:rPr>
              <w:t>2.1 Fin Design</w:t>
            </w:r>
            <w:r w:rsidR="00DA2EEF">
              <w:rPr>
                <w:noProof/>
                <w:webHidden/>
              </w:rPr>
              <w:tab/>
            </w:r>
            <w:r w:rsidR="00DA2EEF">
              <w:rPr>
                <w:noProof/>
                <w:webHidden/>
              </w:rPr>
              <w:fldChar w:fldCharType="begin"/>
            </w:r>
            <w:r w:rsidR="00DA2EEF">
              <w:rPr>
                <w:noProof/>
                <w:webHidden/>
              </w:rPr>
              <w:instrText xml:space="preserve"> PAGEREF _Toc2082182 \h </w:instrText>
            </w:r>
            <w:r w:rsidR="00DA2EEF">
              <w:rPr>
                <w:noProof/>
                <w:webHidden/>
              </w:rPr>
            </w:r>
            <w:r w:rsidR="00DA2EEF">
              <w:rPr>
                <w:noProof/>
                <w:webHidden/>
              </w:rPr>
              <w:fldChar w:fldCharType="separate"/>
            </w:r>
            <w:r w:rsidR="00DA2EEF">
              <w:rPr>
                <w:noProof/>
                <w:webHidden/>
              </w:rPr>
              <w:t>28</w:t>
            </w:r>
            <w:r w:rsidR="00DA2EEF">
              <w:rPr>
                <w:noProof/>
                <w:webHidden/>
              </w:rPr>
              <w:fldChar w:fldCharType="end"/>
            </w:r>
          </w:hyperlink>
        </w:p>
        <w:p w14:paraId="313E5CD2" w14:textId="798EA66F" w:rsidR="00DA2EEF" w:rsidRDefault="00DF654B">
          <w:pPr>
            <w:pStyle w:val="TOC2"/>
            <w:tabs>
              <w:tab w:val="right" w:leader="dot" w:pos="9350"/>
            </w:tabs>
            <w:rPr>
              <w:rFonts w:eastAsiaTheme="minorEastAsia"/>
              <w:noProof/>
            </w:rPr>
          </w:pPr>
          <w:hyperlink w:anchor="_Toc2082183" w:history="1">
            <w:r w:rsidR="00DA2EEF" w:rsidRPr="0064065C">
              <w:rPr>
                <w:rStyle w:val="Hyperlink"/>
                <w:noProof/>
              </w:rPr>
              <w:t>2.2 Solving the Equations of Motion</w:t>
            </w:r>
            <w:r w:rsidR="00DA2EEF">
              <w:rPr>
                <w:noProof/>
                <w:webHidden/>
              </w:rPr>
              <w:tab/>
            </w:r>
            <w:r w:rsidR="00DA2EEF">
              <w:rPr>
                <w:noProof/>
                <w:webHidden/>
              </w:rPr>
              <w:fldChar w:fldCharType="begin"/>
            </w:r>
            <w:r w:rsidR="00DA2EEF">
              <w:rPr>
                <w:noProof/>
                <w:webHidden/>
              </w:rPr>
              <w:instrText xml:space="preserve"> PAGEREF _Toc2082183 \h </w:instrText>
            </w:r>
            <w:r w:rsidR="00DA2EEF">
              <w:rPr>
                <w:noProof/>
                <w:webHidden/>
              </w:rPr>
            </w:r>
            <w:r w:rsidR="00DA2EEF">
              <w:rPr>
                <w:noProof/>
                <w:webHidden/>
              </w:rPr>
              <w:fldChar w:fldCharType="separate"/>
            </w:r>
            <w:r w:rsidR="00DA2EEF">
              <w:rPr>
                <w:noProof/>
                <w:webHidden/>
              </w:rPr>
              <w:t>32</w:t>
            </w:r>
            <w:r w:rsidR="00DA2EEF">
              <w:rPr>
                <w:noProof/>
                <w:webHidden/>
              </w:rPr>
              <w:fldChar w:fldCharType="end"/>
            </w:r>
          </w:hyperlink>
        </w:p>
        <w:p w14:paraId="407BC266" w14:textId="08561916" w:rsidR="00DA2EEF" w:rsidRDefault="00DF654B">
          <w:pPr>
            <w:pStyle w:val="TOC2"/>
            <w:tabs>
              <w:tab w:val="right" w:leader="dot" w:pos="9350"/>
            </w:tabs>
            <w:rPr>
              <w:rFonts w:eastAsiaTheme="minorEastAsia"/>
              <w:noProof/>
            </w:rPr>
          </w:pPr>
          <w:hyperlink w:anchor="_Toc2082184" w:history="1">
            <w:r w:rsidR="00DA2EEF" w:rsidRPr="0064065C">
              <w:rPr>
                <w:rStyle w:val="Hyperlink"/>
                <w:noProof/>
              </w:rPr>
              <w:t>2.3 Active Control Design</w:t>
            </w:r>
            <w:r w:rsidR="00DA2EEF">
              <w:rPr>
                <w:noProof/>
                <w:webHidden/>
              </w:rPr>
              <w:tab/>
            </w:r>
            <w:r w:rsidR="00DA2EEF">
              <w:rPr>
                <w:noProof/>
                <w:webHidden/>
              </w:rPr>
              <w:fldChar w:fldCharType="begin"/>
            </w:r>
            <w:r w:rsidR="00DA2EEF">
              <w:rPr>
                <w:noProof/>
                <w:webHidden/>
              </w:rPr>
              <w:instrText xml:space="preserve"> PAGEREF _Toc2082184 \h </w:instrText>
            </w:r>
            <w:r w:rsidR="00DA2EEF">
              <w:rPr>
                <w:noProof/>
                <w:webHidden/>
              </w:rPr>
            </w:r>
            <w:r w:rsidR="00DA2EEF">
              <w:rPr>
                <w:noProof/>
                <w:webHidden/>
              </w:rPr>
              <w:fldChar w:fldCharType="separate"/>
            </w:r>
            <w:r w:rsidR="00DA2EEF">
              <w:rPr>
                <w:noProof/>
                <w:webHidden/>
              </w:rPr>
              <w:t>32</w:t>
            </w:r>
            <w:r w:rsidR="00DA2EEF">
              <w:rPr>
                <w:noProof/>
                <w:webHidden/>
              </w:rPr>
              <w:fldChar w:fldCharType="end"/>
            </w:r>
          </w:hyperlink>
        </w:p>
        <w:p w14:paraId="66DDA249" w14:textId="36A5CF1B" w:rsidR="00DA2EEF" w:rsidRDefault="00DF654B">
          <w:pPr>
            <w:pStyle w:val="TOC2"/>
            <w:tabs>
              <w:tab w:val="right" w:leader="dot" w:pos="9350"/>
            </w:tabs>
            <w:rPr>
              <w:rFonts w:eastAsiaTheme="minorEastAsia"/>
              <w:noProof/>
            </w:rPr>
          </w:pPr>
          <w:hyperlink w:anchor="_Toc2082185" w:history="1">
            <w:r w:rsidR="00DA2EEF" w:rsidRPr="0064065C">
              <w:rPr>
                <w:rStyle w:val="Hyperlink"/>
                <w:noProof/>
              </w:rPr>
              <w:t>2.4 Creating the Simulation</w:t>
            </w:r>
            <w:r w:rsidR="00DA2EEF">
              <w:rPr>
                <w:noProof/>
                <w:webHidden/>
              </w:rPr>
              <w:tab/>
            </w:r>
            <w:r w:rsidR="00DA2EEF">
              <w:rPr>
                <w:noProof/>
                <w:webHidden/>
              </w:rPr>
              <w:fldChar w:fldCharType="begin"/>
            </w:r>
            <w:r w:rsidR="00DA2EEF">
              <w:rPr>
                <w:noProof/>
                <w:webHidden/>
              </w:rPr>
              <w:instrText xml:space="preserve"> PAGEREF _Toc2082185 \h </w:instrText>
            </w:r>
            <w:r w:rsidR="00DA2EEF">
              <w:rPr>
                <w:noProof/>
                <w:webHidden/>
              </w:rPr>
            </w:r>
            <w:r w:rsidR="00DA2EEF">
              <w:rPr>
                <w:noProof/>
                <w:webHidden/>
              </w:rPr>
              <w:fldChar w:fldCharType="separate"/>
            </w:r>
            <w:r w:rsidR="00DA2EEF">
              <w:rPr>
                <w:noProof/>
                <w:webHidden/>
              </w:rPr>
              <w:t>34</w:t>
            </w:r>
            <w:r w:rsidR="00DA2EEF">
              <w:rPr>
                <w:noProof/>
                <w:webHidden/>
              </w:rPr>
              <w:fldChar w:fldCharType="end"/>
            </w:r>
          </w:hyperlink>
        </w:p>
        <w:p w14:paraId="5FA7C58D" w14:textId="5E31BAA9" w:rsidR="00DA2EEF" w:rsidRDefault="00DF654B">
          <w:pPr>
            <w:pStyle w:val="TOC2"/>
            <w:tabs>
              <w:tab w:val="right" w:leader="dot" w:pos="9350"/>
            </w:tabs>
            <w:rPr>
              <w:rFonts w:eastAsiaTheme="minorEastAsia"/>
              <w:noProof/>
            </w:rPr>
          </w:pPr>
          <w:hyperlink w:anchor="_Toc2082186" w:history="1">
            <w:r w:rsidR="00DA2EEF" w:rsidRPr="0064065C">
              <w:rPr>
                <w:rStyle w:val="Hyperlink"/>
                <w:noProof/>
              </w:rPr>
              <w:t>2.5 Electronics and E-Bay Fabrication</w:t>
            </w:r>
            <w:r w:rsidR="00DA2EEF">
              <w:rPr>
                <w:noProof/>
                <w:webHidden/>
              </w:rPr>
              <w:tab/>
            </w:r>
            <w:r w:rsidR="00DA2EEF">
              <w:rPr>
                <w:noProof/>
                <w:webHidden/>
              </w:rPr>
              <w:fldChar w:fldCharType="begin"/>
            </w:r>
            <w:r w:rsidR="00DA2EEF">
              <w:rPr>
                <w:noProof/>
                <w:webHidden/>
              </w:rPr>
              <w:instrText xml:space="preserve"> PAGEREF _Toc2082186 \h </w:instrText>
            </w:r>
            <w:r w:rsidR="00DA2EEF">
              <w:rPr>
                <w:noProof/>
                <w:webHidden/>
              </w:rPr>
            </w:r>
            <w:r w:rsidR="00DA2EEF">
              <w:rPr>
                <w:noProof/>
                <w:webHidden/>
              </w:rPr>
              <w:fldChar w:fldCharType="separate"/>
            </w:r>
            <w:r w:rsidR="00DA2EEF">
              <w:rPr>
                <w:noProof/>
                <w:webHidden/>
              </w:rPr>
              <w:t>41</w:t>
            </w:r>
            <w:r w:rsidR="00DA2EEF">
              <w:rPr>
                <w:noProof/>
                <w:webHidden/>
              </w:rPr>
              <w:fldChar w:fldCharType="end"/>
            </w:r>
          </w:hyperlink>
        </w:p>
        <w:p w14:paraId="425295CD" w14:textId="696FC0F3" w:rsidR="00DA2EEF" w:rsidRDefault="00DF654B">
          <w:pPr>
            <w:pStyle w:val="TOC2"/>
            <w:tabs>
              <w:tab w:val="right" w:leader="dot" w:pos="9350"/>
            </w:tabs>
            <w:rPr>
              <w:rFonts w:eastAsiaTheme="minorEastAsia"/>
              <w:noProof/>
            </w:rPr>
          </w:pPr>
          <w:hyperlink w:anchor="_Toc2082187" w:history="1">
            <w:r w:rsidR="00DA2EEF" w:rsidRPr="0064065C">
              <w:rPr>
                <w:rStyle w:val="Hyperlink"/>
                <w:noProof/>
              </w:rPr>
              <w:t xml:space="preserve">2.6 </w:t>
            </w:r>
            <w:r w:rsidR="00841D7F">
              <w:rPr>
                <w:rStyle w:val="Hyperlink"/>
                <w:noProof/>
              </w:rPr>
              <w:t>Arduino</w:t>
            </w:r>
            <w:r w:rsidR="00841D7F" w:rsidRPr="00841D7F">
              <w:rPr>
                <w:rStyle w:val="Hyperlink"/>
                <w:noProof/>
                <w:vertAlign w:val="superscript"/>
              </w:rPr>
              <w:t>®</w:t>
            </w:r>
            <w:r w:rsidR="00DA2EEF" w:rsidRPr="0064065C">
              <w:rPr>
                <w:rStyle w:val="Hyperlink"/>
                <w:noProof/>
              </w:rPr>
              <w:t xml:space="preserve"> Code for Flight Controller</w:t>
            </w:r>
            <w:r w:rsidR="00DA2EEF">
              <w:rPr>
                <w:noProof/>
                <w:webHidden/>
              </w:rPr>
              <w:tab/>
            </w:r>
            <w:r w:rsidR="00DA2EEF">
              <w:rPr>
                <w:noProof/>
                <w:webHidden/>
              </w:rPr>
              <w:fldChar w:fldCharType="begin"/>
            </w:r>
            <w:r w:rsidR="00DA2EEF">
              <w:rPr>
                <w:noProof/>
                <w:webHidden/>
              </w:rPr>
              <w:instrText xml:space="preserve"> PAGEREF _Toc2082187 \h </w:instrText>
            </w:r>
            <w:r w:rsidR="00DA2EEF">
              <w:rPr>
                <w:noProof/>
                <w:webHidden/>
              </w:rPr>
            </w:r>
            <w:r w:rsidR="00DA2EEF">
              <w:rPr>
                <w:noProof/>
                <w:webHidden/>
              </w:rPr>
              <w:fldChar w:fldCharType="separate"/>
            </w:r>
            <w:r w:rsidR="00DA2EEF">
              <w:rPr>
                <w:noProof/>
                <w:webHidden/>
              </w:rPr>
              <w:t>42</w:t>
            </w:r>
            <w:r w:rsidR="00DA2EEF">
              <w:rPr>
                <w:noProof/>
                <w:webHidden/>
              </w:rPr>
              <w:fldChar w:fldCharType="end"/>
            </w:r>
          </w:hyperlink>
        </w:p>
        <w:p w14:paraId="7549C2AB" w14:textId="26FC05DC" w:rsidR="00DA2EEF" w:rsidRDefault="00DF654B">
          <w:pPr>
            <w:pStyle w:val="TOC2"/>
            <w:tabs>
              <w:tab w:val="right" w:leader="dot" w:pos="9350"/>
            </w:tabs>
            <w:rPr>
              <w:rFonts w:eastAsiaTheme="minorEastAsia"/>
              <w:noProof/>
            </w:rPr>
          </w:pPr>
          <w:hyperlink w:anchor="_Toc2082188" w:history="1">
            <w:r w:rsidR="00DA2EEF" w:rsidRPr="0064065C">
              <w:rPr>
                <w:rStyle w:val="Hyperlink"/>
                <w:noProof/>
              </w:rPr>
              <w:t>2.7 Testing and Success Criteria</w:t>
            </w:r>
            <w:r w:rsidR="00DA2EEF">
              <w:rPr>
                <w:noProof/>
                <w:webHidden/>
              </w:rPr>
              <w:tab/>
            </w:r>
            <w:r w:rsidR="00DA2EEF">
              <w:rPr>
                <w:noProof/>
                <w:webHidden/>
              </w:rPr>
              <w:fldChar w:fldCharType="begin"/>
            </w:r>
            <w:r w:rsidR="00DA2EEF">
              <w:rPr>
                <w:noProof/>
                <w:webHidden/>
              </w:rPr>
              <w:instrText xml:space="preserve"> PAGEREF _Toc2082188 \h </w:instrText>
            </w:r>
            <w:r w:rsidR="00DA2EEF">
              <w:rPr>
                <w:noProof/>
                <w:webHidden/>
              </w:rPr>
            </w:r>
            <w:r w:rsidR="00DA2EEF">
              <w:rPr>
                <w:noProof/>
                <w:webHidden/>
              </w:rPr>
              <w:fldChar w:fldCharType="separate"/>
            </w:r>
            <w:r w:rsidR="00DA2EEF">
              <w:rPr>
                <w:noProof/>
                <w:webHidden/>
              </w:rPr>
              <w:t>43</w:t>
            </w:r>
            <w:r w:rsidR="00DA2EEF">
              <w:rPr>
                <w:noProof/>
                <w:webHidden/>
              </w:rPr>
              <w:fldChar w:fldCharType="end"/>
            </w:r>
          </w:hyperlink>
        </w:p>
        <w:p w14:paraId="29BE1B39" w14:textId="6F63D900" w:rsidR="00DA2EEF" w:rsidRDefault="00DF654B">
          <w:pPr>
            <w:pStyle w:val="TOC2"/>
            <w:tabs>
              <w:tab w:val="right" w:leader="dot" w:pos="9350"/>
            </w:tabs>
            <w:rPr>
              <w:rFonts w:eastAsiaTheme="minorEastAsia"/>
              <w:noProof/>
            </w:rPr>
          </w:pPr>
          <w:hyperlink w:anchor="_Toc2082189" w:history="1">
            <w:r w:rsidR="00DA2EEF" w:rsidRPr="0064065C">
              <w:rPr>
                <w:rStyle w:val="Hyperlink"/>
                <w:noProof/>
              </w:rPr>
              <w:t>2.8 Launch Success Criteria</w:t>
            </w:r>
            <w:r w:rsidR="00DA2EEF">
              <w:rPr>
                <w:noProof/>
                <w:webHidden/>
              </w:rPr>
              <w:tab/>
            </w:r>
            <w:r w:rsidR="00DA2EEF">
              <w:rPr>
                <w:noProof/>
                <w:webHidden/>
              </w:rPr>
              <w:fldChar w:fldCharType="begin"/>
            </w:r>
            <w:r w:rsidR="00DA2EEF">
              <w:rPr>
                <w:noProof/>
                <w:webHidden/>
              </w:rPr>
              <w:instrText xml:space="preserve"> PAGEREF _Toc2082189 \h </w:instrText>
            </w:r>
            <w:r w:rsidR="00DA2EEF">
              <w:rPr>
                <w:noProof/>
                <w:webHidden/>
              </w:rPr>
            </w:r>
            <w:r w:rsidR="00DA2EEF">
              <w:rPr>
                <w:noProof/>
                <w:webHidden/>
              </w:rPr>
              <w:fldChar w:fldCharType="separate"/>
            </w:r>
            <w:r w:rsidR="00DA2EEF">
              <w:rPr>
                <w:noProof/>
                <w:webHidden/>
              </w:rPr>
              <w:t>45</w:t>
            </w:r>
            <w:r w:rsidR="00DA2EEF">
              <w:rPr>
                <w:noProof/>
                <w:webHidden/>
              </w:rPr>
              <w:fldChar w:fldCharType="end"/>
            </w:r>
          </w:hyperlink>
        </w:p>
        <w:p w14:paraId="7D273258" w14:textId="576AFE90" w:rsidR="00DA2EEF" w:rsidRDefault="00DF654B">
          <w:pPr>
            <w:pStyle w:val="TOC1"/>
            <w:tabs>
              <w:tab w:val="left" w:pos="440"/>
              <w:tab w:val="right" w:leader="dot" w:pos="9350"/>
            </w:tabs>
            <w:rPr>
              <w:rFonts w:eastAsiaTheme="minorEastAsia"/>
              <w:noProof/>
            </w:rPr>
          </w:pPr>
          <w:hyperlink w:anchor="_Toc2082190" w:history="1">
            <w:r w:rsidR="00DA2EEF" w:rsidRPr="0064065C">
              <w:rPr>
                <w:rStyle w:val="Hyperlink"/>
                <w:noProof/>
              </w:rPr>
              <w:t>3.</w:t>
            </w:r>
            <w:r w:rsidR="00DA2EEF">
              <w:rPr>
                <w:rFonts w:eastAsiaTheme="minorEastAsia"/>
                <w:noProof/>
              </w:rPr>
              <w:tab/>
            </w:r>
            <w:r w:rsidR="00DA2EEF" w:rsidRPr="0064065C">
              <w:rPr>
                <w:rStyle w:val="Hyperlink"/>
                <w:noProof/>
              </w:rPr>
              <w:t>Results</w:t>
            </w:r>
            <w:r w:rsidR="00DA2EEF">
              <w:rPr>
                <w:noProof/>
                <w:webHidden/>
              </w:rPr>
              <w:tab/>
            </w:r>
            <w:r w:rsidR="00DA2EEF">
              <w:rPr>
                <w:noProof/>
                <w:webHidden/>
              </w:rPr>
              <w:fldChar w:fldCharType="begin"/>
            </w:r>
            <w:r w:rsidR="00DA2EEF">
              <w:rPr>
                <w:noProof/>
                <w:webHidden/>
              </w:rPr>
              <w:instrText xml:space="preserve"> PAGEREF _Toc2082190 \h </w:instrText>
            </w:r>
            <w:r w:rsidR="00DA2EEF">
              <w:rPr>
                <w:noProof/>
                <w:webHidden/>
              </w:rPr>
            </w:r>
            <w:r w:rsidR="00DA2EEF">
              <w:rPr>
                <w:noProof/>
                <w:webHidden/>
              </w:rPr>
              <w:fldChar w:fldCharType="separate"/>
            </w:r>
            <w:r w:rsidR="00DA2EEF">
              <w:rPr>
                <w:noProof/>
                <w:webHidden/>
              </w:rPr>
              <w:t>47</w:t>
            </w:r>
            <w:r w:rsidR="00DA2EEF">
              <w:rPr>
                <w:noProof/>
                <w:webHidden/>
              </w:rPr>
              <w:fldChar w:fldCharType="end"/>
            </w:r>
          </w:hyperlink>
        </w:p>
        <w:p w14:paraId="63C35599" w14:textId="113F8D30" w:rsidR="00DA2EEF" w:rsidRDefault="00DF654B">
          <w:pPr>
            <w:pStyle w:val="TOC2"/>
            <w:tabs>
              <w:tab w:val="right" w:leader="dot" w:pos="9350"/>
            </w:tabs>
            <w:rPr>
              <w:rFonts w:eastAsiaTheme="minorEastAsia"/>
              <w:noProof/>
            </w:rPr>
          </w:pPr>
          <w:hyperlink w:anchor="_Toc2082191" w:history="1">
            <w:r w:rsidR="00DA2EEF" w:rsidRPr="0064065C">
              <w:rPr>
                <w:rStyle w:val="Hyperlink"/>
                <w:noProof/>
              </w:rPr>
              <w:t>3.1 January Test Launch</w:t>
            </w:r>
            <w:r w:rsidR="00DA2EEF">
              <w:rPr>
                <w:noProof/>
                <w:webHidden/>
              </w:rPr>
              <w:tab/>
            </w:r>
            <w:r w:rsidR="00DA2EEF">
              <w:rPr>
                <w:noProof/>
                <w:webHidden/>
              </w:rPr>
              <w:fldChar w:fldCharType="begin"/>
            </w:r>
            <w:r w:rsidR="00DA2EEF">
              <w:rPr>
                <w:noProof/>
                <w:webHidden/>
              </w:rPr>
              <w:instrText xml:space="preserve"> PAGEREF _Toc2082191 \h </w:instrText>
            </w:r>
            <w:r w:rsidR="00DA2EEF">
              <w:rPr>
                <w:noProof/>
                <w:webHidden/>
              </w:rPr>
            </w:r>
            <w:r w:rsidR="00DA2EEF">
              <w:rPr>
                <w:noProof/>
                <w:webHidden/>
              </w:rPr>
              <w:fldChar w:fldCharType="separate"/>
            </w:r>
            <w:r w:rsidR="00DA2EEF">
              <w:rPr>
                <w:noProof/>
                <w:webHidden/>
              </w:rPr>
              <w:t>47</w:t>
            </w:r>
            <w:r w:rsidR="00DA2EEF">
              <w:rPr>
                <w:noProof/>
                <w:webHidden/>
              </w:rPr>
              <w:fldChar w:fldCharType="end"/>
            </w:r>
          </w:hyperlink>
        </w:p>
        <w:p w14:paraId="57B7C3B2" w14:textId="6293BC57" w:rsidR="00DA2EEF" w:rsidRDefault="00DF654B">
          <w:pPr>
            <w:pStyle w:val="TOC2"/>
            <w:tabs>
              <w:tab w:val="right" w:leader="dot" w:pos="9350"/>
            </w:tabs>
            <w:rPr>
              <w:rFonts w:eastAsiaTheme="minorEastAsia"/>
              <w:noProof/>
            </w:rPr>
          </w:pPr>
          <w:hyperlink w:anchor="_Toc2082192" w:history="1">
            <w:r w:rsidR="00DA2EEF" w:rsidRPr="0064065C">
              <w:rPr>
                <w:rStyle w:val="Hyperlink"/>
                <w:rFonts w:eastAsia="Times New Roman"/>
                <w:noProof/>
              </w:rPr>
              <w:t>3.2 Final Product for the Fins</w:t>
            </w:r>
            <w:r w:rsidR="00DA2EEF">
              <w:rPr>
                <w:noProof/>
                <w:webHidden/>
              </w:rPr>
              <w:tab/>
            </w:r>
            <w:r w:rsidR="00DA2EEF">
              <w:rPr>
                <w:noProof/>
                <w:webHidden/>
              </w:rPr>
              <w:fldChar w:fldCharType="begin"/>
            </w:r>
            <w:r w:rsidR="00DA2EEF">
              <w:rPr>
                <w:noProof/>
                <w:webHidden/>
              </w:rPr>
              <w:instrText xml:space="preserve"> PAGEREF _Toc2082192 \h </w:instrText>
            </w:r>
            <w:r w:rsidR="00DA2EEF">
              <w:rPr>
                <w:noProof/>
                <w:webHidden/>
              </w:rPr>
            </w:r>
            <w:r w:rsidR="00DA2EEF">
              <w:rPr>
                <w:noProof/>
                <w:webHidden/>
              </w:rPr>
              <w:fldChar w:fldCharType="separate"/>
            </w:r>
            <w:r w:rsidR="00DA2EEF">
              <w:rPr>
                <w:noProof/>
                <w:webHidden/>
              </w:rPr>
              <w:t>49</w:t>
            </w:r>
            <w:r w:rsidR="00DA2EEF">
              <w:rPr>
                <w:noProof/>
                <w:webHidden/>
              </w:rPr>
              <w:fldChar w:fldCharType="end"/>
            </w:r>
          </w:hyperlink>
        </w:p>
        <w:p w14:paraId="3FDB59D5" w14:textId="41D8D154" w:rsidR="00DA2EEF" w:rsidRDefault="00DF654B">
          <w:pPr>
            <w:pStyle w:val="TOC2"/>
            <w:tabs>
              <w:tab w:val="right" w:leader="dot" w:pos="9350"/>
            </w:tabs>
            <w:rPr>
              <w:rFonts w:eastAsiaTheme="minorEastAsia"/>
              <w:noProof/>
            </w:rPr>
          </w:pPr>
          <w:hyperlink w:anchor="_Toc2082193" w:history="1">
            <w:r w:rsidR="00DA2EEF" w:rsidRPr="0064065C">
              <w:rPr>
                <w:rStyle w:val="Hyperlink"/>
                <w:rFonts w:eastAsia="Times New Roman"/>
                <w:noProof/>
              </w:rPr>
              <w:t>3.4 E-bay configuration and Capability</w:t>
            </w:r>
            <w:r w:rsidR="00DA2EEF">
              <w:rPr>
                <w:noProof/>
                <w:webHidden/>
              </w:rPr>
              <w:tab/>
            </w:r>
            <w:r w:rsidR="00DA2EEF">
              <w:rPr>
                <w:noProof/>
                <w:webHidden/>
              </w:rPr>
              <w:fldChar w:fldCharType="begin"/>
            </w:r>
            <w:r w:rsidR="00DA2EEF">
              <w:rPr>
                <w:noProof/>
                <w:webHidden/>
              </w:rPr>
              <w:instrText xml:space="preserve"> PAGEREF _Toc2082193 \h </w:instrText>
            </w:r>
            <w:r w:rsidR="00DA2EEF">
              <w:rPr>
                <w:noProof/>
                <w:webHidden/>
              </w:rPr>
            </w:r>
            <w:r w:rsidR="00DA2EEF">
              <w:rPr>
                <w:noProof/>
                <w:webHidden/>
              </w:rPr>
              <w:fldChar w:fldCharType="separate"/>
            </w:r>
            <w:r w:rsidR="00DA2EEF">
              <w:rPr>
                <w:noProof/>
                <w:webHidden/>
              </w:rPr>
              <w:t>50</w:t>
            </w:r>
            <w:r w:rsidR="00DA2EEF">
              <w:rPr>
                <w:noProof/>
                <w:webHidden/>
              </w:rPr>
              <w:fldChar w:fldCharType="end"/>
            </w:r>
          </w:hyperlink>
        </w:p>
        <w:p w14:paraId="5D1215DF" w14:textId="6E4FE183" w:rsidR="00DA2EEF" w:rsidRDefault="00DF654B">
          <w:pPr>
            <w:pStyle w:val="TOC1"/>
            <w:tabs>
              <w:tab w:val="left" w:pos="440"/>
              <w:tab w:val="right" w:leader="dot" w:pos="9350"/>
            </w:tabs>
            <w:rPr>
              <w:rFonts w:eastAsiaTheme="minorEastAsia"/>
              <w:noProof/>
            </w:rPr>
          </w:pPr>
          <w:hyperlink w:anchor="_Toc2082194" w:history="1">
            <w:r w:rsidR="00DA2EEF" w:rsidRPr="0064065C">
              <w:rPr>
                <w:rStyle w:val="Hyperlink"/>
                <w:noProof/>
              </w:rPr>
              <w:t>4.</w:t>
            </w:r>
            <w:r w:rsidR="00DA2EEF">
              <w:rPr>
                <w:rFonts w:eastAsiaTheme="minorEastAsia"/>
                <w:noProof/>
              </w:rPr>
              <w:tab/>
            </w:r>
            <w:r w:rsidR="00DA2EEF" w:rsidRPr="0064065C">
              <w:rPr>
                <w:rStyle w:val="Hyperlink"/>
                <w:noProof/>
              </w:rPr>
              <w:t>Summaries, Conclusions, Recommendations, Broader Impacts</w:t>
            </w:r>
            <w:r w:rsidR="00DA2EEF">
              <w:rPr>
                <w:noProof/>
                <w:webHidden/>
              </w:rPr>
              <w:tab/>
            </w:r>
            <w:r w:rsidR="00DA2EEF">
              <w:rPr>
                <w:noProof/>
                <w:webHidden/>
              </w:rPr>
              <w:fldChar w:fldCharType="begin"/>
            </w:r>
            <w:r w:rsidR="00DA2EEF">
              <w:rPr>
                <w:noProof/>
                <w:webHidden/>
              </w:rPr>
              <w:instrText xml:space="preserve"> PAGEREF _Toc2082194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19DDEF85" w14:textId="696CEF87" w:rsidR="00DA2EEF" w:rsidRDefault="00DF654B">
          <w:pPr>
            <w:pStyle w:val="TOC2"/>
            <w:tabs>
              <w:tab w:val="right" w:leader="dot" w:pos="9350"/>
            </w:tabs>
            <w:rPr>
              <w:rFonts w:eastAsiaTheme="minorEastAsia"/>
              <w:noProof/>
            </w:rPr>
          </w:pPr>
          <w:hyperlink w:anchor="_Toc2082195" w:history="1">
            <w:r w:rsidR="00DA2EEF" w:rsidRPr="0064065C">
              <w:rPr>
                <w:rStyle w:val="Hyperlink"/>
                <w:rFonts w:eastAsia="Times New Roman"/>
                <w:noProof/>
              </w:rPr>
              <w:t>4.1 Summary</w:t>
            </w:r>
            <w:r w:rsidR="00DA2EEF">
              <w:rPr>
                <w:noProof/>
                <w:webHidden/>
              </w:rPr>
              <w:tab/>
            </w:r>
            <w:r w:rsidR="00DA2EEF">
              <w:rPr>
                <w:noProof/>
                <w:webHidden/>
              </w:rPr>
              <w:fldChar w:fldCharType="begin"/>
            </w:r>
            <w:r w:rsidR="00DA2EEF">
              <w:rPr>
                <w:noProof/>
                <w:webHidden/>
              </w:rPr>
              <w:instrText xml:space="preserve"> PAGEREF _Toc2082195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723A7D2E" w14:textId="412D7DFA" w:rsidR="00DA2EEF" w:rsidRDefault="00DF654B">
          <w:pPr>
            <w:pStyle w:val="TOC3"/>
            <w:tabs>
              <w:tab w:val="right" w:leader="dot" w:pos="9350"/>
            </w:tabs>
            <w:rPr>
              <w:noProof/>
            </w:rPr>
          </w:pPr>
          <w:hyperlink w:anchor="_Toc2082196" w:history="1">
            <w:r w:rsidR="00DA2EEF" w:rsidRPr="0064065C">
              <w:rPr>
                <w:rStyle w:val="Hyperlink"/>
                <w:rFonts w:eastAsia="Times New Roman"/>
                <w:noProof/>
              </w:rPr>
              <w:t>4.1.1 Summary and Conclusion of Fins:</w:t>
            </w:r>
            <w:r w:rsidR="00DA2EEF">
              <w:rPr>
                <w:noProof/>
                <w:webHidden/>
              </w:rPr>
              <w:tab/>
            </w:r>
            <w:r w:rsidR="00DA2EEF">
              <w:rPr>
                <w:noProof/>
                <w:webHidden/>
              </w:rPr>
              <w:fldChar w:fldCharType="begin"/>
            </w:r>
            <w:r w:rsidR="00DA2EEF">
              <w:rPr>
                <w:noProof/>
                <w:webHidden/>
              </w:rPr>
              <w:instrText xml:space="preserve"> PAGEREF _Toc2082196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48E152EF" w14:textId="6A538FAF" w:rsidR="00DA2EEF" w:rsidRDefault="00DF654B">
          <w:pPr>
            <w:pStyle w:val="TOC3"/>
            <w:tabs>
              <w:tab w:val="right" w:leader="dot" w:pos="9350"/>
            </w:tabs>
            <w:rPr>
              <w:noProof/>
            </w:rPr>
          </w:pPr>
          <w:hyperlink w:anchor="_Toc2082197" w:history="1">
            <w:r w:rsidR="00DA2EEF" w:rsidRPr="0064065C">
              <w:rPr>
                <w:rStyle w:val="Hyperlink"/>
                <w:rFonts w:eastAsia="Times New Roman"/>
                <w:noProof/>
              </w:rPr>
              <w:t>4.1.2 Summary and Conclusion of Electronics bay and Design</w:t>
            </w:r>
            <w:r w:rsidR="00DA2EEF">
              <w:rPr>
                <w:noProof/>
                <w:webHidden/>
              </w:rPr>
              <w:tab/>
            </w:r>
            <w:r w:rsidR="00DA2EEF">
              <w:rPr>
                <w:noProof/>
                <w:webHidden/>
              </w:rPr>
              <w:fldChar w:fldCharType="begin"/>
            </w:r>
            <w:r w:rsidR="00DA2EEF">
              <w:rPr>
                <w:noProof/>
                <w:webHidden/>
              </w:rPr>
              <w:instrText xml:space="preserve"> PAGEREF _Toc2082197 \h </w:instrText>
            </w:r>
            <w:r w:rsidR="00DA2EEF">
              <w:rPr>
                <w:noProof/>
                <w:webHidden/>
              </w:rPr>
            </w:r>
            <w:r w:rsidR="00DA2EEF">
              <w:rPr>
                <w:noProof/>
                <w:webHidden/>
              </w:rPr>
              <w:fldChar w:fldCharType="separate"/>
            </w:r>
            <w:r w:rsidR="00DA2EEF">
              <w:rPr>
                <w:noProof/>
                <w:webHidden/>
              </w:rPr>
              <w:t>51</w:t>
            </w:r>
            <w:r w:rsidR="00DA2EEF">
              <w:rPr>
                <w:noProof/>
                <w:webHidden/>
              </w:rPr>
              <w:fldChar w:fldCharType="end"/>
            </w:r>
          </w:hyperlink>
        </w:p>
        <w:p w14:paraId="0737732B" w14:textId="2C5FE8F1" w:rsidR="00DA2EEF" w:rsidRDefault="00DF654B">
          <w:pPr>
            <w:pStyle w:val="TOC3"/>
            <w:tabs>
              <w:tab w:val="right" w:leader="dot" w:pos="9350"/>
            </w:tabs>
            <w:rPr>
              <w:noProof/>
            </w:rPr>
          </w:pPr>
          <w:hyperlink w:anchor="_Toc2082198" w:history="1">
            <w:r w:rsidR="00DA2EEF" w:rsidRPr="0064065C">
              <w:rPr>
                <w:rStyle w:val="Hyperlink"/>
                <w:rFonts w:eastAsia="Times New Roman"/>
                <w:noProof/>
              </w:rPr>
              <w:t>4.1.3. Summary and Conclusion of Flight Controller:</w:t>
            </w:r>
            <w:r w:rsidR="00DA2EEF">
              <w:rPr>
                <w:noProof/>
                <w:webHidden/>
              </w:rPr>
              <w:tab/>
            </w:r>
            <w:r w:rsidR="00DA2EEF">
              <w:rPr>
                <w:noProof/>
                <w:webHidden/>
              </w:rPr>
              <w:fldChar w:fldCharType="begin"/>
            </w:r>
            <w:r w:rsidR="00DA2EEF">
              <w:rPr>
                <w:noProof/>
                <w:webHidden/>
              </w:rPr>
              <w:instrText xml:space="preserve"> PAGEREF _Toc2082198 \h </w:instrText>
            </w:r>
            <w:r w:rsidR="00DA2EEF">
              <w:rPr>
                <w:noProof/>
                <w:webHidden/>
              </w:rPr>
            </w:r>
            <w:r w:rsidR="00DA2EEF">
              <w:rPr>
                <w:noProof/>
                <w:webHidden/>
              </w:rPr>
              <w:fldChar w:fldCharType="separate"/>
            </w:r>
            <w:r w:rsidR="00DA2EEF">
              <w:rPr>
                <w:noProof/>
                <w:webHidden/>
              </w:rPr>
              <w:t>52</w:t>
            </w:r>
            <w:r w:rsidR="00DA2EEF">
              <w:rPr>
                <w:noProof/>
                <w:webHidden/>
              </w:rPr>
              <w:fldChar w:fldCharType="end"/>
            </w:r>
          </w:hyperlink>
        </w:p>
        <w:p w14:paraId="7549F203" w14:textId="5A8ECAE4" w:rsidR="00DA2EEF" w:rsidRDefault="00DF654B">
          <w:pPr>
            <w:pStyle w:val="TOC3"/>
            <w:tabs>
              <w:tab w:val="right" w:leader="dot" w:pos="9350"/>
            </w:tabs>
            <w:rPr>
              <w:noProof/>
            </w:rPr>
          </w:pPr>
          <w:hyperlink w:anchor="_Toc2082199" w:history="1">
            <w:r w:rsidR="00DA2EEF" w:rsidRPr="0064065C">
              <w:rPr>
                <w:rStyle w:val="Hyperlink"/>
                <w:rFonts w:eastAsia="Times New Roman"/>
                <w:noProof/>
              </w:rPr>
              <w:t xml:space="preserve">4.1.4 Summary of </w:t>
            </w:r>
            <w:r w:rsidR="005B5973">
              <w:rPr>
                <w:rStyle w:val="Hyperlink"/>
                <w:rFonts w:eastAsia="Times New Roman"/>
                <w:noProof/>
              </w:rPr>
              <w:t>MATLAB</w:t>
            </w:r>
            <w:r w:rsidR="00841D7F" w:rsidRPr="00841D7F">
              <w:rPr>
                <w:rStyle w:val="Hyperlink"/>
                <w:rFonts w:eastAsia="Times New Roman"/>
                <w:noProof/>
                <w:vertAlign w:val="superscript"/>
              </w:rPr>
              <w:t>®</w:t>
            </w:r>
            <w:r w:rsidR="00DA2EEF" w:rsidRPr="0064065C">
              <w:rPr>
                <w:rStyle w:val="Hyperlink"/>
                <w:rFonts w:eastAsia="Times New Roman"/>
                <w:noProof/>
              </w:rPr>
              <w:t xml:space="preserve"> Simulation and Control Law:</w:t>
            </w:r>
            <w:r w:rsidR="00DA2EEF">
              <w:rPr>
                <w:noProof/>
                <w:webHidden/>
              </w:rPr>
              <w:tab/>
            </w:r>
            <w:r w:rsidR="00DA2EEF">
              <w:rPr>
                <w:noProof/>
                <w:webHidden/>
              </w:rPr>
              <w:fldChar w:fldCharType="begin"/>
            </w:r>
            <w:r w:rsidR="00DA2EEF">
              <w:rPr>
                <w:noProof/>
                <w:webHidden/>
              </w:rPr>
              <w:instrText xml:space="preserve"> PAGEREF _Toc2082199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30D6628A" w14:textId="211F673A" w:rsidR="00DA2EEF" w:rsidRDefault="00DF654B">
          <w:pPr>
            <w:pStyle w:val="TOC2"/>
            <w:tabs>
              <w:tab w:val="right" w:leader="dot" w:pos="9350"/>
            </w:tabs>
            <w:rPr>
              <w:rFonts w:eastAsiaTheme="minorEastAsia"/>
              <w:noProof/>
            </w:rPr>
          </w:pPr>
          <w:hyperlink w:anchor="_Toc2082200" w:history="1">
            <w:r w:rsidR="00DA2EEF" w:rsidRPr="0064065C">
              <w:rPr>
                <w:rStyle w:val="Hyperlink"/>
                <w:rFonts w:eastAsia="Times New Roman"/>
                <w:noProof/>
              </w:rPr>
              <w:t>4.2 Conclusions</w:t>
            </w:r>
            <w:r w:rsidR="00DA2EEF">
              <w:rPr>
                <w:noProof/>
                <w:webHidden/>
              </w:rPr>
              <w:tab/>
            </w:r>
            <w:r w:rsidR="00DA2EEF">
              <w:rPr>
                <w:noProof/>
                <w:webHidden/>
              </w:rPr>
              <w:fldChar w:fldCharType="begin"/>
            </w:r>
            <w:r w:rsidR="00DA2EEF">
              <w:rPr>
                <w:noProof/>
                <w:webHidden/>
              </w:rPr>
              <w:instrText xml:space="preserve"> PAGEREF _Toc2082200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2B8F0EF1" w14:textId="226E29EB" w:rsidR="00DA2EEF" w:rsidRDefault="00DF654B">
          <w:pPr>
            <w:pStyle w:val="TOC2"/>
            <w:tabs>
              <w:tab w:val="right" w:leader="dot" w:pos="9350"/>
            </w:tabs>
            <w:rPr>
              <w:rFonts w:eastAsiaTheme="minorEastAsia"/>
              <w:noProof/>
            </w:rPr>
          </w:pPr>
          <w:hyperlink w:anchor="_Toc2082201" w:history="1">
            <w:r w:rsidR="00DA2EEF" w:rsidRPr="0064065C">
              <w:rPr>
                <w:rStyle w:val="Hyperlink"/>
                <w:rFonts w:eastAsia="Times New Roman"/>
                <w:noProof/>
              </w:rPr>
              <w:t>4.3 Recommendations for Future Work</w:t>
            </w:r>
            <w:r w:rsidR="00DA2EEF">
              <w:rPr>
                <w:noProof/>
                <w:webHidden/>
              </w:rPr>
              <w:tab/>
            </w:r>
            <w:r w:rsidR="00DA2EEF">
              <w:rPr>
                <w:noProof/>
                <w:webHidden/>
              </w:rPr>
              <w:fldChar w:fldCharType="begin"/>
            </w:r>
            <w:r w:rsidR="00DA2EEF">
              <w:rPr>
                <w:noProof/>
                <w:webHidden/>
              </w:rPr>
              <w:instrText xml:space="preserve"> PAGEREF _Toc2082201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2A3CFFFB" w14:textId="35A44E69" w:rsidR="00DA2EEF" w:rsidRDefault="00DF654B">
          <w:pPr>
            <w:pStyle w:val="TOC2"/>
            <w:tabs>
              <w:tab w:val="right" w:leader="dot" w:pos="9350"/>
            </w:tabs>
            <w:rPr>
              <w:rFonts w:eastAsiaTheme="minorEastAsia"/>
              <w:noProof/>
            </w:rPr>
          </w:pPr>
          <w:hyperlink w:anchor="_Toc2082202" w:history="1">
            <w:r w:rsidR="00DA2EEF" w:rsidRPr="0064065C">
              <w:rPr>
                <w:rStyle w:val="Hyperlink"/>
                <w:rFonts w:eastAsia="Times New Roman"/>
                <w:noProof/>
              </w:rPr>
              <w:t>4.4 Overall Project Broader Impacts</w:t>
            </w:r>
            <w:r w:rsidR="00DA2EEF">
              <w:rPr>
                <w:noProof/>
                <w:webHidden/>
              </w:rPr>
              <w:tab/>
            </w:r>
            <w:r w:rsidR="00DA2EEF">
              <w:rPr>
                <w:noProof/>
                <w:webHidden/>
              </w:rPr>
              <w:fldChar w:fldCharType="begin"/>
            </w:r>
            <w:r w:rsidR="00DA2EEF">
              <w:rPr>
                <w:noProof/>
                <w:webHidden/>
              </w:rPr>
              <w:instrText xml:space="preserve"> PAGEREF _Toc2082202 \h </w:instrText>
            </w:r>
            <w:r w:rsidR="00DA2EEF">
              <w:rPr>
                <w:noProof/>
                <w:webHidden/>
              </w:rPr>
            </w:r>
            <w:r w:rsidR="00DA2EEF">
              <w:rPr>
                <w:noProof/>
                <w:webHidden/>
              </w:rPr>
              <w:fldChar w:fldCharType="separate"/>
            </w:r>
            <w:r w:rsidR="00DA2EEF">
              <w:rPr>
                <w:noProof/>
                <w:webHidden/>
              </w:rPr>
              <w:t>53</w:t>
            </w:r>
            <w:r w:rsidR="00DA2EEF">
              <w:rPr>
                <w:noProof/>
                <w:webHidden/>
              </w:rPr>
              <w:fldChar w:fldCharType="end"/>
            </w:r>
          </w:hyperlink>
        </w:p>
        <w:p w14:paraId="0134FE27" w14:textId="4327F9AD" w:rsidR="00DA2EEF" w:rsidRDefault="00DF654B">
          <w:pPr>
            <w:pStyle w:val="TOC1"/>
            <w:tabs>
              <w:tab w:val="left" w:pos="440"/>
              <w:tab w:val="right" w:leader="dot" w:pos="9350"/>
            </w:tabs>
            <w:rPr>
              <w:rFonts w:eastAsiaTheme="minorEastAsia"/>
              <w:noProof/>
            </w:rPr>
          </w:pPr>
          <w:hyperlink w:anchor="_Toc2082203" w:history="1">
            <w:r w:rsidR="00DA2EEF" w:rsidRPr="0064065C">
              <w:rPr>
                <w:rStyle w:val="Hyperlink"/>
                <w:noProof/>
              </w:rPr>
              <w:t>5.</w:t>
            </w:r>
            <w:r w:rsidR="00DA2EEF">
              <w:rPr>
                <w:rFonts w:eastAsiaTheme="minorEastAsia"/>
                <w:noProof/>
              </w:rPr>
              <w:tab/>
            </w:r>
            <w:r w:rsidR="00DA2EEF" w:rsidRPr="0064065C">
              <w:rPr>
                <w:rStyle w:val="Hyperlink"/>
                <w:noProof/>
              </w:rPr>
              <w:t>References</w:t>
            </w:r>
            <w:r w:rsidR="00DA2EEF">
              <w:rPr>
                <w:noProof/>
                <w:webHidden/>
              </w:rPr>
              <w:tab/>
            </w:r>
            <w:r w:rsidR="00DA2EEF">
              <w:rPr>
                <w:noProof/>
                <w:webHidden/>
              </w:rPr>
              <w:fldChar w:fldCharType="begin"/>
            </w:r>
            <w:r w:rsidR="00DA2EEF">
              <w:rPr>
                <w:noProof/>
                <w:webHidden/>
              </w:rPr>
              <w:instrText xml:space="preserve"> PAGEREF _Toc2082203 \h </w:instrText>
            </w:r>
            <w:r w:rsidR="00DA2EEF">
              <w:rPr>
                <w:noProof/>
                <w:webHidden/>
              </w:rPr>
            </w:r>
            <w:r w:rsidR="00DA2EEF">
              <w:rPr>
                <w:noProof/>
                <w:webHidden/>
              </w:rPr>
              <w:fldChar w:fldCharType="separate"/>
            </w:r>
            <w:r w:rsidR="00DA2EEF">
              <w:rPr>
                <w:noProof/>
                <w:webHidden/>
              </w:rPr>
              <w:t>55</w:t>
            </w:r>
            <w:r w:rsidR="00DA2EEF">
              <w:rPr>
                <w:noProof/>
                <w:webHidden/>
              </w:rPr>
              <w:fldChar w:fldCharType="end"/>
            </w:r>
          </w:hyperlink>
        </w:p>
        <w:p w14:paraId="7D5CE7DF" w14:textId="722612FF" w:rsidR="00177234" w:rsidRPr="00CE0448" w:rsidRDefault="00EF30A9" w:rsidP="006D0668">
          <w:pPr>
            <w:spacing w:line="360" w:lineRule="auto"/>
            <w:rPr>
              <w:rFonts w:ascii="Times New Roman" w:hAnsi="Times New Roman" w:cs="Times New Roman"/>
              <w:color w:val="000000" w:themeColor="text1"/>
            </w:rPr>
          </w:pPr>
          <w:r w:rsidRPr="00C72490">
            <w:rPr>
              <w:rFonts w:ascii="Times New Roman" w:hAnsi="Times New Roman" w:cs="Times New Roman"/>
              <w:b/>
              <w:bCs/>
              <w:noProof/>
              <w:color w:val="000000" w:themeColor="text1"/>
            </w:rPr>
            <w:fldChar w:fldCharType="end"/>
          </w:r>
        </w:p>
      </w:sdtContent>
    </w:sdt>
    <w:p w14:paraId="3BC4D889" w14:textId="77777777" w:rsidR="00DA2EEF" w:rsidRDefault="00DA2EEF">
      <w:pPr>
        <w:rPr>
          <w:rFonts w:ascii="Times New Roman" w:eastAsia="Times New Roman" w:hAnsi="Times New Roman" w:cs="Times New Roman"/>
          <w:b/>
          <w:bCs/>
          <w:color w:val="000000" w:themeColor="text1"/>
          <w:sz w:val="32"/>
          <w:szCs w:val="32"/>
        </w:rPr>
      </w:pPr>
      <w:r>
        <w:rPr>
          <w:rFonts w:ascii="Times New Roman" w:eastAsia="Times New Roman" w:hAnsi="Times New Roman" w:cs="Times New Roman"/>
          <w:b/>
          <w:bCs/>
          <w:color w:val="000000" w:themeColor="text1"/>
          <w:sz w:val="32"/>
          <w:szCs w:val="32"/>
        </w:rPr>
        <w:br w:type="page"/>
      </w:r>
    </w:p>
    <w:p w14:paraId="42AAC80B" w14:textId="6FA22DD3" w:rsidR="5378C16A" w:rsidRPr="00B46571" w:rsidRDefault="00A47654" w:rsidP="006D0668">
      <w:pPr>
        <w:spacing w:line="360" w:lineRule="auto"/>
        <w:rPr>
          <w:rFonts w:ascii="Times New Roman" w:eastAsia="Times New Roman" w:hAnsi="Times New Roman" w:cs="Times New Roman"/>
          <w:b/>
          <w:bCs/>
          <w:color w:val="000000" w:themeColor="text1"/>
          <w:sz w:val="32"/>
          <w:szCs w:val="32"/>
        </w:rPr>
      </w:pPr>
      <w:r w:rsidRPr="00B46571">
        <w:rPr>
          <w:rFonts w:ascii="Times New Roman" w:eastAsia="Times New Roman" w:hAnsi="Times New Roman" w:cs="Times New Roman"/>
          <w:b/>
          <w:bCs/>
          <w:color w:val="000000" w:themeColor="text1"/>
          <w:sz w:val="32"/>
          <w:szCs w:val="32"/>
        </w:rPr>
        <w:lastRenderedPageBreak/>
        <w:t xml:space="preserve">List of </w:t>
      </w:r>
      <w:r w:rsidR="00C90D4E" w:rsidRPr="00B46571">
        <w:rPr>
          <w:rFonts w:ascii="Times New Roman" w:eastAsia="Times New Roman" w:hAnsi="Times New Roman" w:cs="Times New Roman"/>
          <w:b/>
          <w:bCs/>
          <w:color w:val="000000" w:themeColor="text1"/>
          <w:sz w:val="32"/>
          <w:szCs w:val="32"/>
        </w:rPr>
        <w:t>Figures</w:t>
      </w:r>
    </w:p>
    <w:p w14:paraId="0BAC1F23" w14:textId="77777777" w:rsidR="00334FCD" w:rsidRPr="00B46571" w:rsidRDefault="00C90D4E" w:rsidP="006D0668">
      <w:pPr>
        <w:pStyle w:val="TableofFigures"/>
        <w:tabs>
          <w:tab w:val="right" w:leader="dot" w:pos="9350"/>
        </w:tabs>
        <w:spacing w:line="360" w:lineRule="auto"/>
        <w:rPr>
          <w:rFonts w:ascii="Times New Roman" w:eastAsiaTheme="minorEastAsia" w:hAnsi="Times New Roman" w:cs="Times New Roman"/>
          <w:noProof/>
        </w:rPr>
      </w:pPr>
      <w:r w:rsidRPr="00B46571">
        <w:rPr>
          <w:rFonts w:ascii="Times New Roman" w:eastAsia="Times New Roman" w:hAnsi="Times New Roman" w:cs="Times New Roman"/>
          <w:b/>
          <w:bCs/>
          <w:color w:val="000000" w:themeColor="text1"/>
          <w:sz w:val="24"/>
        </w:rPr>
        <w:fldChar w:fldCharType="begin"/>
      </w:r>
      <w:r w:rsidRPr="00B46571">
        <w:rPr>
          <w:rFonts w:ascii="Times New Roman" w:eastAsia="Times New Roman" w:hAnsi="Times New Roman" w:cs="Times New Roman"/>
          <w:b/>
          <w:bCs/>
          <w:color w:val="000000" w:themeColor="text1"/>
          <w:sz w:val="24"/>
        </w:rPr>
        <w:instrText xml:space="preserve"> TOC \h \z \c "Figure" </w:instrText>
      </w:r>
      <w:r w:rsidRPr="00B46571">
        <w:rPr>
          <w:rFonts w:ascii="Times New Roman" w:eastAsia="Times New Roman" w:hAnsi="Times New Roman" w:cs="Times New Roman"/>
          <w:b/>
          <w:bCs/>
          <w:color w:val="000000" w:themeColor="text1"/>
          <w:sz w:val="24"/>
        </w:rPr>
        <w:fldChar w:fldCharType="separate"/>
      </w:r>
      <w:hyperlink r:id="rId8" w:anchor="_Toc272473" w:history="1">
        <w:r w:rsidR="00334FCD" w:rsidRPr="00B46571">
          <w:rPr>
            <w:rStyle w:val="Hyperlink"/>
            <w:rFonts w:ascii="Times New Roman" w:hAnsi="Times New Roman" w:cs="Times New Roman"/>
            <w:noProof/>
          </w:rPr>
          <w:t>[2] Figure 1: An illustration of forces on a rocket body. Copyright 2018, NASA.</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3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6</w:t>
        </w:r>
        <w:r w:rsidR="00334FCD" w:rsidRPr="00B46571">
          <w:rPr>
            <w:rFonts w:ascii="Times New Roman" w:hAnsi="Times New Roman" w:cs="Times New Roman"/>
            <w:noProof/>
            <w:webHidden/>
          </w:rPr>
          <w:fldChar w:fldCharType="end"/>
        </w:r>
      </w:hyperlink>
    </w:p>
    <w:p w14:paraId="65334AD8" w14:textId="77777777"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r:id="rId9" w:anchor="_Toc272474" w:history="1">
        <w:r w:rsidR="00334FCD" w:rsidRPr="00B46571">
          <w:rPr>
            <w:rStyle w:val="Hyperlink"/>
            <w:rFonts w:ascii="Times New Roman" w:hAnsi="Times New Roman" w:cs="Times New Roman"/>
            <w:noProof/>
          </w:rPr>
          <w:t>[7] Figure 2: Fin sizing illustration. Copyright 2018, Richard Nakka.</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4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9</w:t>
        </w:r>
        <w:r w:rsidR="00334FCD" w:rsidRPr="00B46571">
          <w:rPr>
            <w:rFonts w:ascii="Times New Roman" w:hAnsi="Times New Roman" w:cs="Times New Roman"/>
            <w:noProof/>
            <w:webHidden/>
          </w:rPr>
          <w:fldChar w:fldCharType="end"/>
        </w:r>
      </w:hyperlink>
    </w:p>
    <w:p w14:paraId="7BCB2518" w14:textId="77777777"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r:id="rId10" w:anchor="_Toc272475" w:history="1">
        <w:r w:rsidR="00334FCD" w:rsidRPr="00B46571">
          <w:rPr>
            <w:rStyle w:val="Hyperlink"/>
            <w:rFonts w:ascii="Times New Roman" w:hAnsi="Times New Roman" w:cs="Times New Roman"/>
            <w:noProof/>
          </w:rPr>
          <w:t>[6] Figure 3: Drag force by airfoil shape. Copyright 2018, Apogee Rockets.</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5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0</w:t>
        </w:r>
        <w:r w:rsidR="00334FCD" w:rsidRPr="00B46571">
          <w:rPr>
            <w:rFonts w:ascii="Times New Roman" w:hAnsi="Times New Roman" w:cs="Times New Roman"/>
            <w:noProof/>
            <w:webHidden/>
          </w:rPr>
          <w:fldChar w:fldCharType="end"/>
        </w:r>
      </w:hyperlink>
    </w:p>
    <w:p w14:paraId="3B5B07C0" w14:textId="77777777"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r:id="rId11" w:anchor="_Toc272476" w:history="1">
        <w:r w:rsidR="00334FCD" w:rsidRPr="00B46571">
          <w:rPr>
            <w:rStyle w:val="Hyperlink"/>
            <w:rFonts w:ascii="Times New Roman" w:hAnsi="Times New Roman" w:cs="Times New Roman"/>
            <w:noProof/>
          </w:rPr>
          <w:t>[6] Figure 4: Fin shape and corresponding drag force values. Copyright 2018, Apogee Rockets</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6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1</w:t>
        </w:r>
        <w:r w:rsidR="00334FCD" w:rsidRPr="00B46571">
          <w:rPr>
            <w:rFonts w:ascii="Times New Roman" w:hAnsi="Times New Roman" w:cs="Times New Roman"/>
            <w:noProof/>
            <w:webHidden/>
          </w:rPr>
          <w:fldChar w:fldCharType="end"/>
        </w:r>
      </w:hyperlink>
    </w:p>
    <w:p w14:paraId="2E45184F" w14:textId="77777777"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r:id="rId12" w:anchor="_Toc272477" w:history="1">
        <w:r w:rsidR="00334FCD" w:rsidRPr="00B46571">
          <w:rPr>
            <w:rStyle w:val="Hyperlink"/>
            <w:rFonts w:ascii="Times New Roman" w:hAnsi="Times New Roman" w:cs="Times New Roman"/>
            <w:noProof/>
          </w:rPr>
          <w:t>[8] Figure 5: Active control for rockets. Copyright 2018, NASA.</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7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2</w:t>
        </w:r>
        <w:r w:rsidR="00334FCD" w:rsidRPr="00B46571">
          <w:rPr>
            <w:rFonts w:ascii="Times New Roman" w:hAnsi="Times New Roman" w:cs="Times New Roman"/>
            <w:noProof/>
            <w:webHidden/>
          </w:rPr>
          <w:fldChar w:fldCharType="end"/>
        </w:r>
      </w:hyperlink>
    </w:p>
    <w:p w14:paraId="2BC25416" w14:textId="77777777"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r:id="rId13" w:anchor="_Toc272478" w:history="1">
        <w:r w:rsidR="00334FCD" w:rsidRPr="00B46571">
          <w:rPr>
            <w:rStyle w:val="Hyperlink"/>
            <w:rFonts w:ascii="Times New Roman" w:hAnsi="Times New Roman" w:cs="Times New Roman"/>
            <w:noProof/>
          </w:rPr>
          <w:t>Figure 6: Preliminary CFD simulations for a fin at Mach 1.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8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4</w:t>
        </w:r>
        <w:r w:rsidR="00334FCD" w:rsidRPr="00B46571">
          <w:rPr>
            <w:rFonts w:ascii="Times New Roman" w:hAnsi="Times New Roman" w:cs="Times New Roman"/>
            <w:noProof/>
            <w:webHidden/>
          </w:rPr>
          <w:fldChar w:fldCharType="end"/>
        </w:r>
      </w:hyperlink>
    </w:p>
    <w:p w14:paraId="59208B1C" w14:textId="77777777"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r:id="rId14" w:anchor="_Toc272479" w:history="1">
        <w:r w:rsidR="00334FCD" w:rsidRPr="00B46571">
          <w:rPr>
            <w:rStyle w:val="Hyperlink"/>
            <w:rFonts w:ascii="Times New Roman" w:hAnsi="Times New Roman" w:cs="Times New Roman"/>
            <w:noProof/>
          </w:rPr>
          <w:t>Figure 7: Body-fixed axes system of the rocket</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79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17</w:t>
        </w:r>
        <w:r w:rsidR="00334FCD" w:rsidRPr="00B46571">
          <w:rPr>
            <w:rFonts w:ascii="Times New Roman" w:hAnsi="Times New Roman" w:cs="Times New Roman"/>
            <w:noProof/>
            <w:webHidden/>
          </w:rPr>
          <w:fldChar w:fldCharType="end"/>
        </w:r>
      </w:hyperlink>
    </w:p>
    <w:p w14:paraId="50859713" w14:textId="77777777"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w:anchor="_Toc272480" w:history="1">
        <w:r w:rsidR="00334FCD" w:rsidRPr="00B46571">
          <w:rPr>
            <w:rStyle w:val="Hyperlink"/>
            <w:rFonts w:ascii="Times New Roman" w:hAnsi="Times New Roman" w:cs="Times New Roman"/>
            <w:noProof/>
          </w:rPr>
          <w:t>Figure 8: Preliminary stationary fin design.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0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0</w:t>
        </w:r>
        <w:r w:rsidR="00334FCD" w:rsidRPr="00B46571">
          <w:rPr>
            <w:rFonts w:ascii="Times New Roman" w:hAnsi="Times New Roman" w:cs="Times New Roman"/>
            <w:noProof/>
            <w:webHidden/>
          </w:rPr>
          <w:fldChar w:fldCharType="end"/>
        </w:r>
      </w:hyperlink>
    </w:p>
    <w:p w14:paraId="30018EF1" w14:textId="77777777"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w:anchor="_Toc272481" w:history="1">
        <w:r w:rsidR="00334FCD" w:rsidRPr="00B46571">
          <w:rPr>
            <w:rStyle w:val="Hyperlink"/>
            <w:rFonts w:ascii="Times New Roman" w:hAnsi="Times New Roman" w:cs="Times New Roman"/>
            <w:noProof/>
          </w:rPr>
          <w:t>Figure 9: Preliminary actuated fin design.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1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1</w:t>
        </w:r>
        <w:r w:rsidR="00334FCD" w:rsidRPr="00B46571">
          <w:rPr>
            <w:rFonts w:ascii="Times New Roman" w:hAnsi="Times New Roman" w:cs="Times New Roman"/>
            <w:noProof/>
            <w:webHidden/>
          </w:rPr>
          <w:fldChar w:fldCharType="end"/>
        </w:r>
      </w:hyperlink>
    </w:p>
    <w:p w14:paraId="46D581A0" w14:textId="77777777"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w:anchor="_Toc272482" w:history="1">
        <w:r w:rsidR="00334FCD" w:rsidRPr="00B46571">
          <w:rPr>
            <w:rStyle w:val="Hyperlink"/>
            <w:rFonts w:ascii="Times New Roman" w:hAnsi="Times New Roman" w:cs="Times New Roman"/>
            <w:noProof/>
          </w:rPr>
          <w:t>Figure 10: Final actuated fin design.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2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2</w:t>
        </w:r>
        <w:r w:rsidR="00334FCD" w:rsidRPr="00B46571">
          <w:rPr>
            <w:rFonts w:ascii="Times New Roman" w:hAnsi="Times New Roman" w:cs="Times New Roman"/>
            <w:noProof/>
            <w:webHidden/>
          </w:rPr>
          <w:fldChar w:fldCharType="end"/>
        </w:r>
      </w:hyperlink>
    </w:p>
    <w:p w14:paraId="07DABB4F" w14:textId="1C745D0E"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w:anchor="_Toc272483" w:history="1">
        <w:r w:rsidR="00334FCD" w:rsidRPr="00B46571">
          <w:rPr>
            <w:rStyle w:val="Hyperlink"/>
            <w:rFonts w:ascii="Times New Roman" w:hAnsi="Times New Roman" w:cs="Times New Roman"/>
            <w:noProof/>
          </w:rPr>
          <w:t xml:space="preserve">Figure 11: Plot of Drag Coefficient against Flow Time using </w:t>
        </w:r>
        <w:r w:rsidR="00841D7F">
          <w:rPr>
            <w:rStyle w:val="Hyperlink"/>
            <w:rFonts w:ascii="Times New Roman" w:hAnsi="Times New Roman" w:cs="Times New Roman"/>
            <w:noProof/>
          </w:rPr>
          <w:t>ANSYS</w:t>
        </w:r>
        <w:r w:rsidR="00841D7F" w:rsidRPr="00841D7F">
          <w:rPr>
            <w:rStyle w:val="Hyperlink"/>
            <w:rFonts w:ascii="Times New Roman" w:hAnsi="Times New Roman" w:cs="Times New Roman"/>
            <w:noProof/>
            <w:vertAlign w:val="superscript"/>
          </w:rPr>
          <w:t>®</w:t>
        </w:r>
        <w:r w:rsidR="00334FCD" w:rsidRPr="00B46571">
          <w:rPr>
            <w:rStyle w:val="Hyperlink"/>
            <w:rFonts w:ascii="Times New Roman" w:hAnsi="Times New Roman" w:cs="Times New Roman"/>
            <w:noProof/>
          </w:rPr>
          <w:t xml:space="preserve"> </w:t>
        </w:r>
        <w:r w:rsidR="00841D7F">
          <w:rPr>
            <w:rStyle w:val="Hyperlink"/>
            <w:rFonts w:ascii="Times New Roman" w:hAnsi="Times New Roman" w:cs="Times New Roman"/>
            <w:noProof/>
          </w:rPr>
          <w:t>Fluent</w:t>
        </w:r>
        <w:r w:rsidR="00841D7F" w:rsidRPr="00841D7F">
          <w:rPr>
            <w:rStyle w:val="Hyperlink"/>
            <w:rFonts w:ascii="Times New Roman" w:hAnsi="Times New Roman" w:cs="Times New Roman"/>
            <w:noProof/>
            <w:vertAlign w:val="superscript"/>
          </w:rPr>
          <w:t>®</w:t>
        </w:r>
        <w:r w:rsidR="00334FCD" w:rsidRPr="00B46571">
          <w:rPr>
            <w:rStyle w:val="Hyperlink"/>
            <w:rFonts w:ascii="Times New Roman" w:hAnsi="Times New Roman" w:cs="Times New Roman"/>
            <w:noProof/>
          </w:rPr>
          <w:t>.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3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3</w:t>
        </w:r>
        <w:r w:rsidR="00334FCD" w:rsidRPr="00B46571">
          <w:rPr>
            <w:rFonts w:ascii="Times New Roman" w:hAnsi="Times New Roman" w:cs="Times New Roman"/>
            <w:noProof/>
            <w:webHidden/>
          </w:rPr>
          <w:fldChar w:fldCharType="end"/>
        </w:r>
      </w:hyperlink>
    </w:p>
    <w:p w14:paraId="6D50738E" w14:textId="77777777"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w:anchor="_Toc272484" w:history="1">
        <w:r w:rsidR="00334FCD" w:rsidRPr="00B46571">
          <w:rPr>
            <w:rStyle w:val="Hyperlink"/>
            <w:rFonts w:ascii="Times New Roman" w:hAnsi="Times New Roman" w:cs="Times New Roman"/>
            <w:noProof/>
          </w:rPr>
          <w:t>Figure 12: Simulated Wind Velocity vs. Altitude.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4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7</w:t>
        </w:r>
        <w:r w:rsidR="00334FCD" w:rsidRPr="00B46571">
          <w:rPr>
            <w:rFonts w:ascii="Times New Roman" w:hAnsi="Times New Roman" w:cs="Times New Roman"/>
            <w:noProof/>
            <w:webHidden/>
          </w:rPr>
          <w:fldChar w:fldCharType="end"/>
        </w:r>
      </w:hyperlink>
    </w:p>
    <w:p w14:paraId="426DEEB8" w14:textId="77777777"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w:anchor="_Toc272485" w:history="1">
        <w:r w:rsidR="00334FCD" w:rsidRPr="00B46571">
          <w:rPr>
            <w:rStyle w:val="Hyperlink"/>
            <w:rFonts w:ascii="Times New Roman" w:hAnsi="Times New Roman" w:cs="Times New Roman"/>
            <w:noProof/>
          </w:rPr>
          <w:t>Figure 13: "Stationary" and "Following" visualizations of the rocket's trajectory.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5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8</w:t>
        </w:r>
        <w:r w:rsidR="00334FCD" w:rsidRPr="00B46571">
          <w:rPr>
            <w:rFonts w:ascii="Times New Roman" w:hAnsi="Times New Roman" w:cs="Times New Roman"/>
            <w:noProof/>
            <w:webHidden/>
          </w:rPr>
          <w:fldChar w:fldCharType="end"/>
        </w:r>
      </w:hyperlink>
    </w:p>
    <w:p w14:paraId="0E6BE47C" w14:textId="77777777"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r:id="rId15" w:anchor="_Toc272486" w:history="1">
        <w:r w:rsidR="00334FCD" w:rsidRPr="00B46571">
          <w:rPr>
            <w:rStyle w:val="Hyperlink"/>
            <w:rFonts w:ascii="Times New Roman" w:hAnsi="Times New Roman" w:cs="Times New Roman"/>
            <w:noProof/>
          </w:rPr>
          <w:t>Figure 14: Landing Radius vs. Average Wind Speed. Copyright 2018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6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29</w:t>
        </w:r>
        <w:r w:rsidR="00334FCD" w:rsidRPr="00B46571">
          <w:rPr>
            <w:rFonts w:ascii="Times New Roman" w:hAnsi="Times New Roman" w:cs="Times New Roman"/>
            <w:noProof/>
            <w:webHidden/>
          </w:rPr>
          <w:fldChar w:fldCharType="end"/>
        </w:r>
      </w:hyperlink>
    </w:p>
    <w:p w14:paraId="5C292224" w14:textId="77777777"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w:anchor="_Toc272487" w:history="1">
        <w:r w:rsidR="00334FCD" w:rsidRPr="00B46571">
          <w:rPr>
            <w:rStyle w:val="Hyperlink"/>
            <w:rFonts w:ascii="Times New Roman" w:hAnsi="Times New Roman" w:cs="Times New Roman"/>
            <w:noProof/>
          </w:rPr>
          <w:t>Figure 15: Various trajectories with motor failures and no wind</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7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30</w:t>
        </w:r>
        <w:r w:rsidR="00334FCD" w:rsidRPr="00B46571">
          <w:rPr>
            <w:rFonts w:ascii="Times New Roman" w:hAnsi="Times New Roman" w:cs="Times New Roman"/>
            <w:noProof/>
            <w:webHidden/>
          </w:rPr>
          <w:fldChar w:fldCharType="end"/>
        </w:r>
      </w:hyperlink>
    </w:p>
    <w:p w14:paraId="310FA8A7" w14:textId="326C635C"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r:id="rId16" w:anchor="_Toc272488" w:history="1">
        <w:r w:rsidR="00334FCD" w:rsidRPr="00B46571">
          <w:rPr>
            <w:rStyle w:val="Hyperlink"/>
            <w:rFonts w:ascii="Times New Roman" w:hAnsi="Times New Roman" w:cs="Times New Roman"/>
            <w:noProof/>
          </w:rPr>
          <w:t xml:space="preserve">Figure 16: </w:t>
        </w:r>
        <w:r w:rsidR="00841D7F">
          <w:rPr>
            <w:rStyle w:val="Hyperlink"/>
            <w:rFonts w:ascii="Times New Roman" w:hAnsi="Times New Roman" w:cs="Times New Roman"/>
            <w:noProof/>
          </w:rPr>
          <w:t>Arduino</w:t>
        </w:r>
        <w:r w:rsidR="00841D7F" w:rsidRPr="00841D7F">
          <w:rPr>
            <w:rStyle w:val="Hyperlink"/>
            <w:rFonts w:ascii="Times New Roman" w:hAnsi="Times New Roman" w:cs="Times New Roman"/>
            <w:noProof/>
            <w:vertAlign w:val="superscript"/>
          </w:rPr>
          <w:t>®</w:t>
        </w:r>
        <w:r w:rsidR="00334FCD" w:rsidRPr="00B46571">
          <w:rPr>
            <w:rStyle w:val="Hyperlink"/>
            <w:rFonts w:ascii="Times New Roman" w:hAnsi="Times New Roman" w:cs="Times New Roman"/>
            <w:noProof/>
          </w:rPr>
          <w:t xml:space="preserve"> IDE code sample using </w:t>
        </w:r>
        <w:r w:rsidR="005B5973">
          <w:rPr>
            <w:rStyle w:val="Hyperlink"/>
            <w:rFonts w:ascii="Times New Roman" w:hAnsi="Times New Roman" w:cs="Times New Roman"/>
            <w:noProof/>
          </w:rPr>
          <w:t>MATLAB</w:t>
        </w:r>
        <w:r w:rsidR="00841D7F" w:rsidRPr="00841D7F">
          <w:rPr>
            <w:rStyle w:val="Hyperlink"/>
            <w:rFonts w:ascii="Times New Roman" w:hAnsi="Times New Roman" w:cs="Times New Roman"/>
            <w:noProof/>
            <w:vertAlign w:val="superscript"/>
          </w:rPr>
          <w:t>®</w:t>
        </w:r>
        <w:r w:rsidR="00334FCD" w:rsidRPr="00B46571">
          <w:rPr>
            <w:rStyle w:val="Hyperlink"/>
            <w:rFonts w:ascii="Times New Roman" w:hAnsi="Times New Roman" w:cs="Times New Roman"/>
            <w:noProof/>
          </w:rPr>
          <w:t>. Copyright 2019,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8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32</w:t>
        </w:r>
        <w:r w:rsidR="00334FCD" w:rsidRPr="00B46571">
          <w:rPr>
            <w:rFonts w:ascii="Times New Roman" w:hAnsi="Times New Roman" w:cs="Times New Roman"/>
            <w:noProof/>
            <w:webHidden/>
          </w:rPr>
          <w:fldChar w:fldCharType="end"/>
        </w:r>
      </w:hyperlink>
    </w:p>
    <w:p w14:paraId="40C5E5E3" w14:textId="77777777" w:rsidR="00334FCD"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rPr>
      </w:pPr>
      <w:hyperlink w:anchor="_Toc272489" w:history="1">
        <w:r w:rsidR="00334FCD" w:rsidRPr="00B46571">
          <w:rPr>
            <w:rStyle w:val="Hyperlink"/>
            <w:rFonts w:ascii="Times New Roman" w:hAnsi="Times New Roman" w:cs="Times New Roman"/>
            <w:noProof/>
          </w:rPr>
          <w:t>Figure 17: Acceleration vs. Time graph at the test launch. Copyright 2019, WPI.</w:t>
        </w:r>
        <w:r w:rsidR="00334FCD" w:rsidRPr="00B46571">
          <w:rPr>
            <w:rFonts w:ascii="Times New Roman" w:hAnsi="Times New Roman" w:cs="Times New Roman"/>
            <w:noProof/>
            <w:webHidden/>
          </w:rPr>
          <w:tab/>
        </w:r>
        <w:r w:rsidR="00334FCD" w:rsidRPr="00B46571">
          <w:rPr>
            <w:rFonts w:ascii="Times New Roman" w:hAnsi="Times New Roman" w:cs="Times New Roman"/>
            <w:noProof/>
            <w:webHidden/>
          </w:rPr>
          <w:fldChar w:fldCharType="begin"/>
        </w:r>
        <w:r w:rsidR="00334FCD" w:rsidRPr="00B46571">
          <w:rPr>
            <w:rFonts w:ascii="Times New Roman" w:hAnsi="Times New Roman" w:cs="Times New Roman"/>
            <w:noProof/>
            <w:webHidden/>
          </w:rPr>
          <w:instrText xml:space="preserve"> PAGEREF _Toc272489 \h </w:instrText>
        </w:r>
        <w:r w:rsidR="00334FCD" w:rsidRPr="00B46571">
          <w:rPr>
            <w:rFonts w:ascii="Times New Roman" w:hAnsi="Times New Roman" w:cs="Times New Roman"/>
            <w:noProof/>
            <w:webHidden/>
          </w:rPr>
        </w:r>
        <w:r w:rsidR="00334FCD" w:rsidRPr="00B46571">
          <w:rPr>
            <w:rFonts w:ascii="Times New Roman" w:hAnsi="Times New Roman" w:cs="Times New Roman"/>
            <w:noProof/>
            <w:webHidden/>
          </w:rPr>
          <w:fldChar w:fldCharType="separate"/>
        </w:r>
        <w:r w:rsidR="00334FCD" w:rsidRPr="00B46571">
          <w:rPr>
            <w:rFonts w:ascii="Times New Roman" w:hAnsi="Times New Roman" w:cs="Times New Roman"/>
            <w:noProof/>
            <w:webHidden/>
          </w:rPr>
          <w:t>35</w:t>
        </w:r>
        <w:r w:rsidR="00334FCD" w:rsidRPr="00B46571">
          <w:rPr>
            <w:rFonts w:ascii="Times New Roman" w:hAnsi="Times New Roman" w:cs="Times New Roman"/>
            <w:noProof/>
            <w:webHidden/>
          </w:rPr>
          <w:fldChar w:fldCharType="end"/>
        </w:r>
      </w:hyperlink>
    </w:p>
    <w:p w14:paraId="7503BFE6" w14:textId="1B18FB28" w:rsidR="00C90D4E" w:rsidRPr="00B46571" w:rsidRDefault="00C90D4E" w:rsidP="006D0668">
      <w:pPr>
        <w:spacing w:line="360" w:lineRule="auto"/>
        <w:rPr>
          <w:rFonts w:ascii="Times New Roman" w:eastAsia="Times New Roman" w:hAnsi="Times New Roman" w:cs="Times New Roman"/>
          <w:b/>
          <w:bCs/>
          <w:color w:val="000000" w:themeColor="text1"/>
        </w:rPr>
      </w:pPr>
      <w:r w:rsidRPr="00B46571">
        <w:rPr>
          <w:rFonts w:ascii="Times New Roman" w:hAnsi="Times New Roman" w:cs="Times New Roman"/>
        </w:rPr>
        <w:fldChar w:fldCharType="end"/>
      </w:r>
    </w:p>
    <w:p w14:paraId="55725923" w14:textId="035BE8EF" w:rsidR="09BCA631" w:rsidRPr="00B46571" w:rsidRDefault="09BCA631" w:rsidP="006D0668">
      <w:pPr>
        <w:spacing w:line="360" w:lineRule="auto"/>
        <w:rPr>
          <w:rFonts w:ascii="Times New Roman" w:hAnsi="Times New Roman" w:cs="Times New Roman"/>
        </w:rPr>
      </w:pPr>
      <w:r w:rsidRPr="00B46571">
        <w:rPr>
          <w:rFonts w:ascii="Times New Roman" w:hAnsi="Times New Roman" w:cs="Times New Roman"/>
        </w:rPr>
        <w:br w:type="page"/>
      </w:r>
    </w:p>
    <w:p w14:paraId="0602CB8C" w14:textId="63B2FA35" w:rsidR="002168B9" w:rsidRPr="00B46571" w:rsidRDefault="00A47654" w:rsidP="006D0668">
      <w:pPr>
        <w:spacing w:line="360" w:lineRule="auto"/>
        <w:rPr>
          <w:rFonts w:ascii="Times New Roman" w:eastAsia="Times New Roman" w:hAnsi="Times New Roman" w:cs="Times New Roman"/>
          <w:b/>
          <w:bCs/>
          <w:color w:val="000000" w:themeColor="text1"/>
          <w:sz w:val="32"/>
        </w:rPr>
      </w:pPr>
      <w:r w:rsidRPr="00B46571">
        <w:rPr>
          <w:rFonts w:ascii="Times New Roman" w:eastAsia="Times New Roman" w:hAnsi="Times New Roman" w:cs="Times New Roman"/>
          <w:b/>
          <w:bCs/>
          <w:color w:val="000000" w:themeColor="text1"/>
          <w:sz w:val="32"/>
        </w:rPr>
        <w:lastRenderedPageBreak/>
        <w:t xml:space="preserve">List of </w:t>
      </w:r>
      <w:r w:rsidR="002168B9" w:rsidRPr="00B46571">
        <w:rPr>
          <w:rFonts w:ascii="Times New Roman" w:eastAsia="Times New Roman" w:hAnsi="Times New Roman" w:cs="Times New Roman"/>
          <w:b/>
          <w:bCs/>
          <w:color w:val="000000" w:themeColor="text1"/>
          <w:sz w:val="32"/>
        </w:rPr>
        <w:t>Tables</w:t>
      </w:r>
    </w:p>
    <w:p w14:paraId="142E3D06" w14:textId="610530B8" w:rsidR="00177234" w:rsidRPr="00B46571" w:rsidRDefault="002168B9" w:rsidP="006D0668">
      <w:pPr>
        <w:pStyle w:val="TableofFigures"/>
        <w:tabs>
          <w:tab w:val="right" w:leader="dot" w:pos="9350"/>
        </w:tabs>
        <w:spacing w:line="360" w:lineRule="auto"/>
        <w:rPr>
          <w:rFonts w:ascii="Times New Roman" w:eastAsiaTheme="minorEastAsia" w:hAnsi="Times New Roman" w:cs="Times New Roman"/>
          <w:noProof/>
          <w:color w:val="000000" w:themeColor="text1"/>
          <w:sz w:val="24"/>
          <w:szCs w:val="24"/>
        </w:rPr>
      </w:pPr>
      <w:r w:rsidRPr="00B46571">
        <w:rPr>
          <w:rFonts w:ascii="Times New Roman" w:eastAsia="Times New Roman" w:hAnsi="Times New Roman" w:cs="Times New Roman"/>
          <w:b/>
          <w:bCs/>
          <w:color w:val="000000" w:themeColor="text1"/>
          <w:sz w:val="24"/>
          <w:szCs w:val="24"/>
        </w:rPr>
        <w:fldChar w:fldCharType="begin"/>
      </w:r>
      <w:r w:rsidRPr="00B46571">
        <w:rPr>
          <w:rFonts w:ascii="Times New Roman" w:eastAsia="Times New Roman" w:hAnsi="Times New Roman" w:cs="Times New Roman"/>
          <w:b/>
          <w:bCs/>
          <w:color w:val="000000" w:themeColor="text1"/>
          <w:sz w:val="24"/>
          <w:szCs w:val="24"/>
        </w:rPr>
        <w:instrText xml:space="preserve"> TOC \h \z \c "Table" </w:instrText>
      </w:r>
      <w:r w:rsidRPr="00B46571">
        <w:rPr>
          <w:rFonts w:ascii="Times New Roman" w:eastAsia="Times New Roman" w:hAnsi="Times New Roman" w:cs="Times New Roman"/>
          <w:b/>
          <w:bCs/>
          <w:color w:val="000000" w:themeColor="text1"/>
          <w:sz w:val="24"/>
          <w:szCs w:val="24"/>
        </w:rPr>
        <w:fldChar w:fldCharType="separate"/>
      </w:r>
      <w:hyperlink w:anchor="_Toc532299137" w:history="1">
        <w:r w:rsidR="00177234" w:rsidRPr="00B46571">
          <w:rPr>
            <w:rStyle w:val="Hyperlink"/>
            <w:rFonts w:ascii="Times New Roman" w:hAnsi="Times New Roman" w:cs="Times New Roman"/>
            <w:noProof/>
            <w:color w:val="000000" w:themeColor="text1"/>
            <w:sz w:val="24"/>
            <w:szCs w:val="24"/>
          </w:rPr>
          <w:t>Table 1</w:t>
        </w:r>
        <w:r w:rsidR="00A47654" w:rsidRPr="00B46571">
          <w:rPr>
            <w:rStyle w:val="Hyperlink"/>
            <w:rFonts w:ascii="Times New Roman" w:hAnsi="Times New Roman" w:cs="Times New Roman"/>
            <w:noProof/>
            <w:color w:val="000000" w:themeColor="text1"/>
            <w:sz w:val="24"/>
            <w:szCs w:val="24"/>
          </w:rPr>
          <w:t>:</w:t>
        </w:r>
        <w:r w:rsidR="00177234" w:rsidRPr="00B46571">
          <w:rPr>
            <w:rStyle w:val="Hyperlink"/>
            <w:rFonts w:ascii="Times New Roman" w:hAnsi="Times New Roman" w:cs="Times New Roman"/>
            <w:noProof/>
            <w:color w:val="000000" w:themeColor="text1"/>
            <w:sz w:val="24"/>
            <w:szCs w:val="24"/>
          </w:rPr>
          <w:t xml:space="preserve"> Equations of Motions Constants and Variables</w:t>
        </w:r>
        <w:r w:rsidR="00177234" w:rsidRPr="00B46571">
          <w:rPr>
            <w:rFonts w:ascii="Times New Roman" w:hAnsi="Times New Roman" w:cs="Times New Roman"/>
            <w:noProof/>
            <w:webHidden/>
            <w:color w:val="000000" w:themeColor="text1"/>
            <w:sz w:val="24"/>
            <w:szCs w:val="24"/>
          </w:rPr>
          <w:tab/>
        </w:r>
        <w:r w:rsidR="00177234" w:rsidRPr="00B46571">
          <w:rPr>
            <w:rFonts w:ascii="Times New Roman" w:hAnsi="Times New Roman" w:cs="Times New Roman"/>
            <w:noProof/>
            <w:webHidden/>
            <w:color w:val="000000" w:themeColor="text1"/>
            <w:sz w:val="24"/>
            <w:szCs w:val="24"/>
          </w:rPr>
          <w:fldChar w:fldCharType="begin"/>
        </w:r>
        <w:r w:rsidR="00177234" w:rsidRPr="00B46571">
          <w:rPr>
            <w:rFonts w:ascii="Times New Roman" w:hAnsi="Times New Roman" w:cs="Times New Roman"/>
            <w:noProof/>
            <w:webHidden/>
            <w:color w:val="000000" w:themeColor="text1"/>
            <w:sz w:val="24"/>
            <w:szCs w:val="24"/>
          </w:rPr>
          <w:instrText xml:space="preserve"> PAGEREF _Toc532299137 \h </w:instrText>
        </w:r>
        <w:r w:rsidR="00177234" w:rsidRPr="00B46571">
          <w:rPr>
            <w:rFonts w:ascii="Times New Roman" w:hAnsi="Times New Roman" w:cs="Times New Roman"/>
            <w:noProof/>
            <w:webHidden/>
            <w:color w:val="000000" w:themeColor="text1"/>
            <w:sz w:val="24"/>
            <w:szCs w:val="24"/>
          </w:rPr>
        </w:r>
        <w:r w:rsidR="00177234" w:rsidRPr="00B46571">
          <w:rPr>
            <w:rFonts w:ascii="Times New Roman" w:hAnsi="Times New Roman" w:cs="Times New Roman"/>
            <w:noProof/>
            <w:webHidden/>
            <w:color w:val="000000" w:themeColor="text1"/>
            <w:sz w:val="24"/>
            <w:szCs w:val="24"/>
          </w:rPr>
          <w:fldChar w:fldCharType="separate"/>
        </w:r>
        <w:r w:rsidR="00177234" w:rsidRPr="00B46571">
          <w:rPr>
            <w:rFonts w:ascii="Times New Roman" w:hAnsi="Times New Roman" w:cs="Times New Roman"/>
            <w:noProof/>
            <w:webHidden/>
            <w:color w:val="000000" w:themeColor="text1"/>
            <w:sz w:val="24"/>
            <w:szCs w:val="24"/>
          </w:rPr>
          <w:t>14</w:t>
        </w:r>
        <w:r w:rsidR="00177234" w:rsidRPr="00B46571">
          <w:rPr>
            <w:rFonts w:ascii="Times New Roman" w:hAnsi="Times New Roman" w:cs="Times New Roman"/>
            <w:noProof/>
            <w:webHidden/>
            <w:color w:val="000000" w:themeColor="text1"/>
            <w:sz w:val="24"/>
            <w:szCs w:val="24"/>
          </w:rPr>
          <w:fldChar w:fldCharType="end"/>
        </w:r>
      </w:hyperlink>
    </w:p>
    <w:p w14:paraId="4CE7C773" w14:textId="1F2ADF02" w:rsidR="00177234"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color w:val="000000" w:themeColor="text1"/>
          <w:sz w:val="24"/>
          <w:szCs w:val="24"/>
        </w:rPr>
      </w:pPr>
      <w:hyperlink w:anchor="_Toc532299138" w:history="1">
        <w:r w:rsidR="00177234" w:rsidRPr="00B46571">
          <w:rPr>
            <w:rStyle w:val="Hyperlink"/>
            <w:rFonts w:ascii="Times New Roman" w:hAnsi="Times New Roman" w:cs="Times New Roman"/>
            <w:noProof/>
            <w:color w:val="000000" w:themeColor="text1"/>
            <w:sz w:val="24"/>
            <w:szCs w:val="24"/>
          </w:rPr>
          <w:t>Table 2</w:t>
        </w:r>
        <w:r w:rsidR="00A47654" w:rsidRPr="00B46571">
          <w:rPr>
            <w:rStyle w:val="Hyperlink"/>
            <w:rFonts w:ascii="Times New Roman" w:hAnsi="Times New Roman" w:cs="Times New Roman"/>
            <w:noProof/>
            <w:color w:val="000000" w:themeColor="text1"/>
            <w:sz w:val="24"/>
            <w:szCs w:val="24"/>
          </w:rPr>
          <w:t>:</w:t>
        </w:r>
        <w:r w:rsidR="00177234" w:rsidRPr="00B46571">
          <w:rPr>
            <w:rStyle w:val="Hyperlink"/>
            <w:rFonts w:ascii="Times New Roman" w:hAnsi="Times New Roman" w:cs="Times New Roman"/>
            <w:noProof/>
            <w:color w:val="000000" w:themeColor="text1"/>
            <w:sz w:val="24"/>
            <w:szCs w:val="24"/>
          </w:rPr>
          <w:t xml:space="preserve"> Fin Aerodynamics Constants and Variables</w:t>
        </w:r>
        <w:r w:rsidR="00177234" w:rsidRPr="00B46571">
          <w:rPr>
            <w:rFonts w:ascii="Times New Roman" w:hAnsi="Times New Roman" w:cs="Times New Roman"/>
            <w:noProof/>
            <w:webHidden/>
            <w:color w:val="000000" w:themeColor="text1"/>
            <w:sz w:val="24"/>
            <w:szCs w:val="24"/>
          </w:rPr>
          <w:tab/>
        </w:r>
        <w:r w:rsidR="00177234" w:rsidRPr="00B46571">
          <w:rPr>
            <w:rFonts w:ascii="Times New Roman" w:hAnsi="Times New Roman" w:cs="Times New Roman"/>
            <w:noProof/>
            <w:webHidden/>
            <w:color w:val="000000" w:themeColor="text1"/>
            <w:sz w:val="24"/>
            <w:szCs w:val="24"/>
          </w:rPr>
          <w:fldChar w:fldCharType="begin"/>
        </w:r>
        <w:r w:rsidR="00177234" w:rsidRPr="00B46571">
          <w:rPr>
            <w:rFonts w:ascii="Times New Roman" w:hAnsi="Times New Roman" w:cs="Times New Roman"/>
            <w:noProof/>
            <w:webHidden/>
            <w:color w:val="000000" w:themeColor="text1"/>
            <w:sz w:val="24"/>
            <w:szCs w:val="24"/>
          </w:rPr>
          <w:instrText xml:space="preserve"> PAGEREF _Toc532299138 \h </w:instrText>
        </w:r>
        <w:r w:rsidR="00177234" w:rsidRPr="00B46571">
          <w:rPr>
            <w:rFonts w:ascii="Times New Roman" w:hAnsi="Times New Roman" w:cs="Times New Roman"/>
            <w:noProof/>
            <w:webHidden/>
            <w:color w:val="000000" w:themeColor="text1"/>
            <w:sz w:val="24"/>
            <w:szCs w:val="24"/>
          </w:rPr>
        </w:r>
        <w:r w:rsidR="00177234" w:rsidRPr="00B46571">
          <w:rPr>
            <w:rFonts w:ascii="Times New Roman" w:hAnsi="Times New Roman" w:cs="Times New Roman"/>
            <w:noProof/>
            <w:webHidden/>
            <w:color w:val="000000" w:themeColor="text1"/>
            <w:sz w:val="24"/>
            <w:szCs w:val="24"/>
          </w:rPr>
          <w:fldChar w:fldCharType="separate"/>
        </w:r>
        <w:r w:rsidR="00177234" w:rsidRPr="00B46571">
          <w:rPr>
            <w:rFonts w:ascii="Times New Roman" w:hAnsi="Times New Roman" w:cs="Times New Roman"/>
            <w:noProof/>
            <w:webHidden/>
            <w:color w:val="000000" w:themeColor="text1"/>
            <w:sz w:val="24"/>
            <w:szCs w:val="24"/>
          </w:rPr>
          <w:t>20</w:t>
        </w:r>
        <w:r w:rsidR="00177234" w:rsidRPr="00B46571">
          <w:rPr>
            <w:rFonts w:ascii="Times New Roman" w:hAnsi="Times New Roman" w:cs="Times New Roman"/>
            <w:noProof/>
            <w:webHidden/>
            <w:color w:val="000000" w:themeColor="text1"/>
            <w:sz w:val="24"/>
            <w:szCs w:val="24"/>
          </w:rPr>
          <w:fldChar w:fldCharType="end"/>
        </w:r>
      </w:hyperlink>
    </w:p>
    <w:p w14:paraId="72DB706C" w14:textId="4ABA133D" w:rsidR="00177234" w:rsidRPr="00B46571" w:rsidRDefault="00DF654B" w:rsidP="006D0668">
      <w:pPr>
        <w:pStyle w:val="TableofFigures"/>
        <w:tabs>
          <w:tab w:val="right" w:leader="dot" w:pos="9350"/>
        </w:tabs>
        <w:spacing w:line="360" w:lineRule="auto"/>
        <w:rPr>
          <w:rFonts w:ascii="Times New Roman" w:eastAsiaTheme="minorEastAsia" w:hAnsi="Times New Roman" w:cs="Times New Roman"/>
          <w:noProof/>
          <w:color w:val="000000" w:themeColor="text1"/>
          <w:sz w:val="24"/>
          <w:szCs w:val="24"/>
        </w:rPr>
      </w:pPr>
      <w:hyperlink w:anchor="_Toc532299139" w:history="1">
        <w:r w:rsidR="00177234" w:rsidRPr="00B46571">
          <w:rPr>
            <w:rStyle w:val="Hyperlink"/>
            <w:rFonts w:ascii="Times New Roman" w:hAnsi="Times New Roman" w:cs="Times New Roman"/>
            <w:noProof/>
            <w:color w:val="000000" w:themeColor="text1"/>
            <w:sz w:val="24"/>
            <w:szCs w:val="24"/>
          </w:rPr>
          <w:t>Table 3</w:t>
        </w:r>
        <w:r w:rsidR="00A47654" w:rsidRPr="00B46571">
          <w:rPr>
            <w:rStyle w:val="Hyperlink"/>
            <w:rFonts w:ascii="Times New Roman" w:hAnsi="Times New Roman" w:cs="Times New Roman"/>
            <w:noProof/>
            <w:color w:val="000000" w:themeColor="text1"/>
            <w:sz w:val="24"/>
            <w:szCs w:val="24"/>
          </w:rPr>
          <w:t>:</w:t>
        </w:r>
        <w:r w:rsidR="00177234" w:rsidRPr="00B46571">
          <w:rPr>
            <w:rStyle w:val="Hyperlink"/>
            <w:rFonts w:ascii="Times New Roman" w:hAnsi="Times New Roman" w:cs="Times New Roman"/>
            <w:noProof/>
            <w:color w:val="000000" w:themeColor="text1"/>
            <w:sz w:val="24"/>
            <w:szCs w:val="24"/>
          </w:rPr>
          <w:t xml:space="preserve"> Launch Test Criteria</w:t>
        </w:r>
        <w:r w:rsidR="00177234" w:rsidRPr="00B46571">
          <w:rPr>
            <w:rFonts w:ascii="Times New Roman" w:hAnsi="Times New Roman" w:cs="Times New Roman"/>
            <w:noProof/>
            <w:webHidden/>
            <w:color w:val="000000" w:themeColor="text1"/>
            <w:sz w:val="24"/>
            <w:szCs w:val="24"/>
          </w:rPr>
          <w:tab/>
        </w:r>
        <w:r w:rsidR="00177234" w:rsidRPr="00B46571">
          <w:rPr>
            <w:rFonts w:ascii="Times New Roman" w:hAnsi="Times New Roman" w:cs="Times New Roman"/>
            <w:noProof/>
            <w:webHidden/>
            <w:color w:val="000000" w:themeColor="text1"/>
            <w:sz w:val="24"/>
            <w:szCs w:val="24"/>
          </w:rPr>
          <w:fldChar w:fldCharType="begin"/>
        </w:r>
        <w:r w:rsidR="00177234" w:rsidRPr="00B46571">
          <w:rPr>
            <w:rFonts w:ascii="Times New Roman" w:hAnsi="Times New Roman" w:cs="Times New Roman"/>
            <w:noProof/>
            <w:webHidden/>
            <w:color w:val="000000" w:themeColor="text1"/>
            <w:sz w:val="24"/>
            <w:szCs w:val="24"/>
          </w:rPr>
          <w:instrText xml:space="preserve"> PAGEREF _Toc532299139 \h </w:instrText>
        </w:r>
        <w:r w:rsidR="00177234" w:rsidRPr="00B46571">
          <w:rPr>
            <w:rFonts w:ascii="Times New Roman" w:hAnsi="Times New Roman" w:cs="Times New Roman"/>
            <w:noProof/>
            <w:webHidden/>
            <w:color w:val="000000" w:themeColor="text1"/>
            <w:sz w:val="24"/>
            <w:szCs w:val="24"/>
          </w:rPr>
        </w:r>
        <w:r w:rsidR="00177234" w:rsidRPr="00B46571">
          <w:rPr>
            <w:rFonts w:ascii="Times New Roman" w:hAnsi="Times New Roman" w:cs="Times New Roman"/>
            <w:noProof/>
            <w:webHidden/>
            <w:color w:val="000000" w:themeColor="text1"/>
            <w:sz w:val="24"/>
            <w:szCs w:val="24"/>
          </w:rPr>
          <w:fldChar w:fldCharType="separate"/>
        </w:r>
        <w:r w:rsidR="00177234" w:rsidRPr="00B46571">
          <w:rPr>
            <w:rFonts w:ascii="Times New Roman" w:hAnsi="Times New Roman" w:cs="Times New Roman"/>
            <w:noProof/>
            <w:webHidden/>
            <w:color w:val="000000" w:themeColor="text1"/>
            <w:sz w:val="24"/>
            <w:szCs w:val="24"/>
          </w:rPr>
          <w:t>30</w:t>
        </w:r>
        <w:r w:rsidR="00177234" w:rsidRPr="00B46571">
          <w:rPr>
            <w:rFonts w:ascii="Times New Roman" w:hAnsi="Times New Roman" w:cs="Times New Roman"/>
            <w:noProof/>
            <w:webHidden/>
            <w:color w:val="000000" w:themeColor="text1"/>
            <w:sz w:val="24"/>
            <w:szCs w:val="24"/>
          </w:rPr>
          <w:fldChar w:fldCharType="end"/>
        </w:r>
      </w:hyperlink>
    </w:p>
    <w:p w14:paraId="5EF3AB53" w14:textId="752E8196" w:rsidR="00177234" w:rsidRPr="00B46571" w:rsidRDefault="002168B9" w:rsidP="006D0668">
      <w:pPr>
        <w:spacing w:line="360" w:lineRule="auto"/>
        <w:rPr>
          <w:rFonts w:ascii="Times New Roman" w:eastAsia="Times New Roman" w:hAnsi="Times New Roman" w:cs="Times New Roman"/>
          <w:b/>
          <w:bCs/>
          <w:color w:val="000000" w:themeColor="text1"/>
          <w:sz w:val="32"/>
          <w:szCs w:val="32"/>
        </w:rPr>
      </w:pPr>
      <w:r w:rsidRPr="00B46571">
        <w:rPr>
          <w:rFonts w:ascii="Times New Roman" w:eastAsia="Times New Roman" w:hAnsi="Times New Roman" w:cs="Times New Roman"/>
          <w:b/>
          <w:bCs/>
          <w:color w:val="000000" w:themeColor="text1"/>
          <w:sz w:val="24"/>
          <w:szCs w:val="24"/>
        </w:rPr>
        <w:fldChar w:fldCharType="end"/>
      </w:r>
    </w:p>
    <w:p w14:paraId="40DD26F0" w14:textId="361D301D" w:rsidR="002168B9" w:rsidRPr="00B46571" w:rsidRDefault="00177234" w:rsidP="006D0668">
      <w:pPr>
        <w:spacing w:line="360" w:lineRule="auto"/>
        <w:rPr>
          <w:rFonts w:ascii="Times New Roman" w:eastAsia="Times New Roman" w:hAnsi="Times New Roman" w:cs="Times New Roman"/>
          <w:b/>
          <w:bCs/>
          <w:color w:val="000000" w:themeColor="text1"/>
          <w:sz w:val="32"/>
          <w:szCs w:val="32"/>
        </w:rPr>
      </w:pPr>
      <w:r w:rsidRPr="00B46571">
        <w:rPr>
          <w:rFonts w:ascii="Times New Roman" w:eastAsia="Times New Roman" w:hAnsi="Times New Roman" w:cs="Times New Roman"/>
          <w:b/>
          <w:bCs/>
          <w:color w:val="000000" w:themeColor="text1"/>
          <w:sz w:val="32"/>
          <w:szCs w:val="32"/>
        </w:rPr>
        <w:br w:type="page"/>
      </w:r>
    </w:p>
    <w:p w14:paraId="3753D4D7" w14:textId="5FC50FB3" w:rsidR="0098779E" w:rsidRPr="009D1457" w:rsidRDefault="006E1438" w:rsidP="006D0668">
      <w:pPr>
        <w:pStyle w:val="Heading1"/>
      </w:pPr>
      <w:bookmarkStart w:id="1" w:name="_Toc2082166"/>
      <w:r w:rsidRPr="00B46571">
        <w:lastRenderedPageBreak/>
        <w:t>Introduction</w:t>
      </w:r>
      <w:bookmarkEnd w:id="1"/>
    </w:p>
    <w:p w14:paraId="18B572DC" w14:textId="0A2D6076" w:rsidR="006E1438" w:rsidRPr="00B46571" w:rsidRDefault="59759139"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Model rockets have been around since the late 1950’s, starting in the United States. They can range from simple to extremely complex, since model rockets can be bought as a small kit from a hobby store or thoroughly researched and built for competitions. This project is complex, with the purpose of this project being to apply the knowledge and concepts gained from our undergraduate studies to an aerospace-related project. The twenty-person MQP group was broken up into three specific sub-teams, each with their own specialties. The sub-teams were the Mechanical Design Structural Aerodynamics and Thermal team, the Propulsion Staging and Recovery Team, and our team, the Flight Dynamics and Stability </w:t>
      </w:r>
      <w:r w:rsidR="006D0668">
        <w:rPr>
          <w:rFonts w:ascii="Times New Roman" w:eastAsia="Times New Roman" w:hAnsi="Times New Roman" w:cs="Times New Roman"/>
          <w:color w:val="000000" w:themeColor="text1"/>
          <w:sz w:val="24"/>
          <w:szCs w:val="24"/>
        </w:rPr>
        <w:t xml:space="preserve">(Controls) </w:t>
      </w:r>
      <w:r w:rsidRPr="00B46571">
        <w:rPr>
          <w:rFonts w:ascii="Times New Roman" w:eastAsia="Times New Roman" w:hAnsi="Times New Roman" w:cs="Times New Roman"/>
          <w:color w:val="000000" w:themeColor="text1"/>
          <w:sz w:val="24"/>
          <w:szCs w:val="24"/>
        </w:rPr>
        <w:t>Team. Originally the goal of this project was simple: to fly a rocket to 1500 feet without any unique additions. However, after a thorough gro</w:t>
      </w:r>
      <w:r w:rsidR="00922D77">
        <w:rPr>
          <w:rFonts w:ascii="Times New Roman" w:eastAsia="Times New Roman" w:hAnsi="Times New Roman" w:cs="Times New Roman"/>
          <w:color w:val="000000" w:themeColor="text1"/>
          <w:sz w:val="24"/>
          <w:szCs w:val="24"/>
        </w:rPr>
        <w:t>up discussion we re-evaluated the goal</w:t>
      </w:r>
      <w:r w:rsidRPr="00B46571">
        <w:rPr>
          <w:rFonts w:ascii="Times New Roman" w:eastAsia="Times New Roman" w:hAnsi="Times New Roman" w:cs="Times New Roman"/>
          <w:color w:val="000000" w:themeColor="text1"/>
          <w:sz w:val="24"/>
          <w:szCs w:val="24"/>
        </w:rPr>
        <w:t xml:space="preserve"> and made it more complex by assigning individual team projects to each of the three sub-teams that would ultimately combine to form the final rocket. The final goals of the project are listed below:</w:t>
      </w:r>
    </w:p>
    <w:p w14:paraId="75EB7FE8" w14:textId="7BFF8B90" w:rsidR="59759139" w:rsidRPr="00B46571" w:rsidRDefault="59759139" w:rsidP="006D0668">
      <w:pPr>
        <w:spacing w:after="0" w:line="360" w:lineRule="auto"/>
        <w:ind w:firstLine="720"/>
        <w:rPr>
          <w:rFonts w:ascii="Times New Roman" w:eastAsia="Times New Roman" w:hAnsi="Times New Roman" w:cs="Times New Roman"/>
          <w:color w:val="000000" w:themeColor="text1"/>
          <w:sz w:val="24"/>
          <w:szCs w:val="24"/>
        </w:rPr>
      </w:pPr>
    </w:p>
    <w:p w14:paraId="04042F67" w14:textId="7700ED49"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Reach an altitude of at least </w:t>
      </w:r>
      <w:r w:rsidR="00626BF9" w:rsidRPr="00B46571">
        <w:rPr>
          <w:rFonts w:ascii="Times New Roman" w:eastAsia="Times New Roman" w:hAnsi="Times New Roman" w:cs="Times New Roman"/>
          <w:color w:val="000000" w:themeColor="text1"/>
          <w:sz w:val="24"/>
          <w:szCs w:val="24"/>
        </w:rPr>
        <w:t>1</w:t>
      </w:r>
      <w:r w:rsidR="008C50F8" w:rsidRPr="00B46571">
        <w:rPr>
          <w:rFonts w:ascii="Times New Roman" w:eastAsia="Times New Roman" w:hAnsi="Times New Roman" w:cs="Times New Roman"/>
          <w:color w:val="000000" w:themeColor="text1"/>
          <w:sz w:val="24"/>
          <w:szCs w:val="24"/>
        </w:rPr>
        <w:t>500</w:t>
      </w:r>
      <w:r w:rsidRPr="00B46571">
        <w:rPr>
          <w:rFonts w:ascii="Times New Roman" w:eastAsia="Times New Roman" w:hAnsi="Times New Roman" w:cs="Times New Roman"/>
          <w:color w:val="000000" w:themeColor="text1"/>
          <w:sz w:val="24"/>
          <w:szCs w:val="24"/>
        </w:rPr>
        <w:t xml:space="preserve"> feet</w:t>
      </w:r>
    </w:p>
    <w:p w14:paraId="2F9B2EDA" w14:textId="75EE5A7A"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Use active control to keep the rocket stable in flight and above </w:t>
      </w:r>
      <w:r w:rsidR="00677D03">
        <w:rPr>
          <w:rFonts w:ascii="Times New Roman" w:eastAsia="Times New Roman" w:hAnsi="Times New Roman" w:cs="Times New Roman"/>
          <w:color w:val="000000" w:themeColor="text1"/>
          <w:sz w:val="24"/>
          <w:szCs w:val="24"/>
        </w:rPr>
        <w:t>the launch</w:t>
      </w:r>
      <w:r w:rsidR="00922D77">
        <w:rPr>
          <w:rFonts w:ascii="Times New Roman" w:eastAsia="Times New Roman" w:hAnsi="Times New Roman" w:cs="Times New Roman"/>
          <w:color w:val="000000" w:themeColor="text1"/>
          <w:sz w:val="24"/>
          <w:szCs w:val="24"/>
        </w:rPr>
        <w:t xml:space="preserve"> </w:t>
      </w:r>
      <w:r w:rsidR="00677D03">
        <w:rPr>
          <w:rFonts w:ascii="Times New Roman" w:eastAsia="Times New Roman" w:hAnsi="Times New Roman" w:cs="Times New Roman"/>
          <w:color w:val="000000" w:themeColor="text1"/>
          <w:sz w:val="24"/>
          <w:szCs w:val="24"/>
        </w:rPr>
        <w:t>pad</w:t>
      </w:r>
    </w:p>
    <w:p w14:paraId="6F613004" w14:textId="77777777"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Recover the rocket using a Radio Frequency locator </w:t>
      </w:r>
    </w:p>
    <w:p w14:paraId="7E7C0CF3" w14:textId="77777777"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Utilize an autorotation system to allow the rocket to land safely on the ground</w:t>
      </w:r>
    </w:p>
    <w:p w14:paraId="7809BE16" w14:textId="77777777"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Use CO2 separation to deploy autorotation system</w:t>
      </w:r>
    </w:p>
    <w:p w14:paraId="28CE3CEB" w14:textId="77777777" w:rsidR="006E1438" w:rsidRPr="00B46571" w:rsidRDefault="59759139" w:rsidP="006D0668">
      <w:pPr>
        <w:numPr>
          <w:ilvl w:val="0"/>
          <w:numId w:val="6"/>
        </w:numPr>
        <w:spacing w:after="0" w:line="360" w:lineRule="auto"/>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Utilize side boosters with electromagnetic separation during flight</w:t>
      </w:r>
    </w:p>
    <w:p w14:paraId="6F49BBF6" w14:textId="6108A627" w:rsidR="59759139" w:rsidRPr="00B46571" w:rsidRDefault="59759139" w:rsidP="006D0668">
      <w:pPr>
        <w:spacing w:after="0" w:line="360" w:lineRule="auto"/>
        <w:rPr>
          <w:rFonts w:ascii="Times New Roman" w:eastAsia="Times New Roman" w:hAnsi="Times New Roman" w:cs="Times New Roman"/>
          <w:color w:val="000000" w:themeColor="text1"/>
          <w:sz w:val="24"/>
          <w:szCs w:val="24"/>
        </w:rPr>
      </w:pPr>
    </w:p>
    <w:p w14:paraId="2F3F56E2" w14:textId="429CAE86" w:rsidR="006E1438" w:rsidRDefault="006D0668" w:rsidP="006D0668">
      <w:pPr>
        <w:spacing w:after="0" w:line="360" w:lineRule="auto"/>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 xml:space="preserve"> Goals specific to the Controls team included designing the active control system and fins, and recovering the rocket using a Radio Frequency locator. </w:t>
      </w:r>
      <w:r w:rsidR="006E1438" w:rsidRPr="00B46571">
        <w:rPr>
          <w:rFonts w:ascii="Times New Roman" w:eastAsia="Times New Roman" w:hAnsi="Times New Roman" w:cs="Times New Roman"/>
          <w:color w:val="000000" w:themeColor="text1"/>
          <w:sz w:val="24"/>
          <w:szCs w:val="24"/>
        </w:rPr>
        <w:t>There were a few main constraints with this project that added to the challenge of accomplishing the goal</w:t>
      </w:r>
      <w:r>
        <w:rPr>
          <w:rFonts w:ascii="Times New Roman" w:eastAsia="Times New Roman" w:hAnsi="Times New Roman" w:cs="Times New Roman"/>
          <w:color w:val="000000" w:themeColor="text1"/>
          <w:sz w:val="24"/>
          <w:szCs w:val="24"/>
        </w:rPr>
        <w:t>s</w:t>
      </w:r>
      <w:r w:rsidR="006E1438" w:rsidRPr="00B46571">
        <w:rPr>
          <w:rFonts w:ascii="Times New Roman" w:eastAsia="Times New Roman" w:hAnsi="Times New Roman" w:cs="Times New Roman"/>
          <w:color w:val="000000" w:themeColor="text1"/>
          <w:sz w:val="24"/>
          <w:szCs w:val="24"/>
        </w:rPr>
        <w:t xml:space="preserve"> established by our group. </w:t>
      </w:r>
      <w:r w:rsidR="00681E94" w:rsidRPr="00B46571">
        <w:rPr>
          <w:rFonts w:ascii="Times New Roman" w:eastAsia="Times New Roman" w:hAnsi="Times New Roman" w:cs="Times New Roman"/>
          <w:color w:val="000000" w:themeColor="text1"/>
          <w:sz w:val="24"/>
          <w:szCs w:val="24"/>
        </w:rPr>
        <w:t xml:space="preserve">As with all projects, time </w:t>
      </w:r>
      <w:r w:rsidR="006E1438" w:rsidRPr="00B46571">
        <w:rPr>
          <w:rFonts w:ascii="Times New Roman" w:eastAsia="Times New Roman" w:hAnsi="Times New Roman" w:cs="Times New Roman"/>
          <w:color w:val="000000" w:themeColor="text1"/>
          <w:sz w:val="24"/>
          <w:szCs w:val="24"/>
        </w:rPr>
        <w:t>was a major constraint of this project. The group was given three terms, one and a half semes</w:t>
      </w:r>
      <w:r w:rsidR="0039717E" w:rsidRPr="00B46571">
        <w:rPr>
          <w:rFonts w:ascii="Times New Roman" w:eastAsia="Times New Roman" w:hAnsi="Times New Roman" w:cs="Times New Roman"/>
          <w:color w:val="000000" w:themeColor="text1"/>
          <w:sz w:val="24"/>
          <w:szCs w:val="24"/>
        </w:rPr>
        <w:t xml:space="preserve">ters, to accomplish the project’s </w:t>
      </w:r>
      <w:r w:rsidR="006E1438" w:rsidRPr="00B46571">
        <w:rPr>
          <w:rFonts w:ascii="Times New Roman" w:eastAsia="Times New Roman" w:hAnsi="Times New Roman" w:cs="Times New Roman"/>
          <w:color w:val="000000" w:themeColor="text1"/>
          <w:sz w:val="24"/>
          <w:szCs w:val="24"/>
        </w:rPr>
        <w:t>goals.</w:t>
      </w:r>
      <w:r w:rsidR="00922D77">
        <w:rPr>
          <w:rFonts w:ascii="Times New Roman" w:eastAsia="Times New Roman" w:hAnsi="Times New Roman" w:cs="Times New Roman"/>
          <w:color w:val="000000" w:themeColor="text1"/>
          <w:sz w:val="24"/>
          <w:szCs w:val="24"/>
        </w:rPr>
        <w:t xml:space="preserve"> We only had time for one test launch during that time, and a final launch turned out to be impossible within the</w:t>
      </w:r>
      <w:r w:rsidR="00C23F33">
        <w:rPr>
          <w:rFonts w:ascii="Times New Roman" w:eastAsia="Times New Roman" w:hAnsi="Times New Roman" w:cs="Times New Roman"/>
          <w:color w:val="000000" w:themeColor="text1"/>
          <w:sz w:val="24"/>
          <w:szCs w:val="24"/>
        </w:rPr>
        <w:t xml:space="preserve"> given</w:t>
      </w:r>
      <w:r w:rsidR="00922D77">
        <w:rPr>
          <w:rFonts w:ascii="Times New Roman" w:eastAsia="Times New Roman" w:hAnsi="Times New Roman" w:cs="Times New Roman"/>
          <w:color w:val="000000" w:themeColor="text1"/>
          <w:sz w:val="24"/>
          <w:szCs w:val="24"/>
        </w:rPr>
        <w:t xml:space="preserve"> time constraint.</w:t>
      </w:r>
      <w:r w:rsidR="006E1438" w:rsidRPr="00B46571">
        <w:rPr>
          <w:rFonts w:ascii="Times New Roman" w:eastAsia="Times New Roman" w:hAnsi="Times New Roman" w:cs="Times New Roman"/>
          <w:color w:val="000000" w:themeColor="text1"/>
          <w:sz w:val="24"/>
          <w:szCs w:val="24"/>
        </w:rPr>
        <w:t xml:space="preserve"> </w:t>
      </w:r>
      <w:r w:rsidR="00C23F33">
        <w:rPr>
          <w:rFonts w:ascii="Times New Roman" w:eastAsia="Times New Roman" w:hAnsi="Times New Roman" w:cs="Times New Roman"/>
          <w:color w:val="000000" w:themeColor="text1"/>
          <w:sz w:val="24"/>
          <w:szCs w:val="24"/>
        </w:rPr>
        <w:t>In addition to limited time, m</w:t>
      </w:r>
      <w:r w:rsidR="006E1438" w:rsidRPr="00B46571">
        <w:rPr>
          <w:rFonts w:ascii="Times New Roman" w:eastAsia="Times New Roman" w:hAnsi="Times New Roman" w:cs="Times New Roman"/>
          <w:color w:val="000000" w:themeColor="text1"/>
          <w:sz w:val="24"/>
          <w:szCs w:val="24"/>
        </w:rPr>
        <w:t>oney was another constraint with this project</w:t>
      </w:r>
      <w:r w:rsidR="00681E94" w:rsidRPr="00B46571">
        <w:rPr>
          <w:rFonts w:ascii="Times New Roman" w:eastAsia="Times New Roman" w:hAnsi="Times New Roman" w:cs="Times New Roman"/>
          <w:color w:val="000000" w:themeColor="text1"/>
          <w:sz w:val="24"/>
          <w:szCs w:val="24"/>
        </w:rPr>
        <w:t>,</w:t>
      </w:r>
      <w:r w:rsidR="006E1438" w:rsidRPr="00B46571">
        <w:rPr>
          <w:rFonts w:ascii="Times New Roman" w:eastAsia="Times New Roman" w:hAnsi="Times New Roman" w:cs="Times New Roman"/>
          <w:color w:val="000000" w:themeColor="text1"/>
          <w:sz w:val="24"/>
          <w:szCs w:val="24"/>
        </w:rPr>
        <w:t xml:space="preserve"> with the </w:t>
      </w:r>
      <w:r w:rsidR="00681E94" w:rsidRPr="00B46571">
        <w:rPr>
          <w:rFonts w:ascii="Times New Roman" w:eastAsia="Times New Roman" w:hAnsi="Times New Roman" w:cs="Times New Roman"/>
          <w:color w:val="000000" w:themeColor="text1"/>
          <w:sz w:val="24"/>
          <w:szCs w:val="24"/>
        </w:rPr>
        <w:t>budget</w:t>
      </w:r>
      <w:r w:rsidR="006E1438" w:rsidRPr="00B46571">
        <w:rPr>
          <w:rFonts w:ascii="Times New Roman" w:eastAsia="Times New Roman" w:hAnsi="Times New Roman" w:cs="Times New Roman"/>
          <w:color w:val="000000" w:themeColor="text1"/>
          <w:sz w:val="24"/>
          <w:szCs w:val="24"/>
        </w:rPr>
        <w:t xml:space="preserve"> being $250 per person. The final c</w:t>
      </w:r>
      <w:r w:rsidR="00C23F33">
        <w:rPr>
          <w:rFonts w:ascii="Times New Roman" w:eastAsia="Times New Roman" w:hAnsi="Times New Roman" w:cs="Times New Roman"/>
          <w:color w:val="000000" w:themeColor="text1"/>
          <w:sz w:val="24"/>
          <w:szCs w:val="24"/>
        </w:rPr>
        <w:t>onstraint was the total impulse</w:t>
      </w:r>
      <w:r w:rsidR="006E1438" w:rsidRPr="00B46571">
        <w:rPr>
          <w:rFonts w:ascii="Times New Roman" w:eastAsia="Times New Roman" w:hAnsi="Times New Roman" w:cs="Times New Roman"/>
          <w:color w:val="000000" w:themeColor="text1"/>
          <w:sz w:val="24"/>
          <w:szCs w:val="24"/>
        </w:rPr>
        <w:t xml:space="preserve"> the rocket</w:t>
      </w:r>
      <w:r w:rsidR="00C23F33">
        <w:rPr>
          <w:rFonts w:ascii="Times New Roman" w:eastAsia="Times New Roman" w:hAnsi="Times New Roman" w:cs="Times New Roman"/>
          <w:color w:val="000000" w:themeColor="text1"/>
          <w:sz w:val="24"/>
          <w:szCs w:val="24"/>
        </w:rPr>
        <w:t xml:space="preserve"> motors could produce upon take</w:t>
      </w:r>
      <w:r w:rsidR="006E1438" w:rsidRPr="00B46571">
        <w:rPr>
          <w:rFonts w:ascii="Times New Roman" w:eastAsia="Times New Roman" w:hAnsi="Times New Roman" w:cs="Times New Roman"/>
          <w:color w:val="000000" w:themeColor="text1"/>
          <w:sz w:val="24"/>
          <w:szCs w:val="24"/>
        </w:rPr>
        <w:t>off. Our group was only certified to launch a rocket wit</w:t>
      </w:r>
      <w:r w:rsidR="00681E94" w:rsidRPr="00B46571">
        <w:rPr>
          <w:rFonts w:ascii="Times New Roman" w:eastAsia="Times New Roman" w:hAnsi="Times New Roman" w:cs="Times New Roman"/>
          <w:color w:val="000000" w:themeColor="text1"/>
          <w:sz w:val="24"/>
          <w:szCs w:val="24"/>
        </w:rPr>
        <w:t>h a total impulse of 640 Newton-</w:t>
      </w:r>
      <w:r w:rsidR="006E1438" w:rsidRPr="00B46571">
        <w:rPr>
          <w:rFonts w:ascii="Times New Roman" w:eastAsia="Times New Roman" w:hAnsi="Times New Roman" w:cs="Times New Roman"/>
          <w:color w:val="000000" w:themeColor="text1"/>
          <w:sz w:val="24"/>
          <w:szCs w:val="24"/>
        </w:rPr>
        <w:lastRenderedPageBreak/>
        <w:t>seconds. Adding these constraints to our project goals made for an adequate engineering challenge.</w:t>
      </w:r>
    </w:p>
    <w:p w14:paraId="1CA4AEDE" w14:textId="57C85EEA" w:rsidR="00A664E1" w:rsidRPr="009D1457" w:rsidRDefault="00A664E1" w:rsidP="009D1457">
      <w:pPr>
        <w:spacing w:line="360" w:lineRule="auto"/>
        <w:rPr>
          <w:rFonts w:ascii="Times New Roman" w:hAnsi="Times New Roman" w:cs="Times New Roman"/>
          <w:sz w:val="24"/>
          <w:szCs w:val="24"/>
        </w:rPr>
      </w:pPr>
      <w:r>
        <w:rPr>
          <w:rFonts w:ascii="Times New Roman" w:eastAsia="Times New Roman" w:hAnsi="Times New Roman" w:cs="Times New Roman"/>
          <w:color w:val="000000" w:themeColor="text1"/>
          <w:sz w:val="24"/>
          <w:szCs w:val="24"/>
        </w:rPr>
        <w:tab/>
      </w:r>
      <w:r w:rsidRPr="009D1457">
        <w:rPr>
          <w:rFonts w:ascii="Times New Roman" w:hAnsi="Times New Roman" w:cs="Times New Roman"/>
          <w:color w:val="000000" w:themeColor="text1"/>
          <w:sz w:val="24"/>
          <w:szCs w:val="24"/>
        </w:rPr>
        <w:t>This Major Qualifying Project (MQP) team was part of the High-Powered Model Rocket (HPMR) Program consisting of two additional MQP teams (</w:t>
      </w:r>
      <w:r w:rsidRPr="009D1457">
        <w:rPr>
          <w:rFonts w:ascii="Times New Roman" w:hAnsi="Times New Roman" w:cs="Times New Roman"/>
          <w:i/>
          <w:color w:val="000000" w:themeColor="text1"/>
          <w:sz w:val="24"/>
          <w:szCs w:val="24"/>
        </w:rPr>
        <w:t xml:space="preserve">JB3-1901, MAD-1901 you can refer to the other two MQP projects by their </w:t>
      </w:r>
      <w:r w:rsidR="00715C60" w:rsidRPr="009D1457">
        <w:rPr>
          <w:rFonts w:ascii="Times New Roman" w:hAnsi="Times New Roman" w:cs="Times New Roman"/>
          <w:i/>
          <w:color w:val="000000" w:themeColor="text1"/>
          <w:sz w:val="24"/>
          <w:szCs w:val="24"/>
        </w:rPr>
        <w:t>code but</w:t>
      </w:r>
      <w:r w:rsidRPr="009D1457">
        <w:rPr>
          <w:rFonts w:ascii="Times New Roman" w:hAnsi="Times New Roman" w:cs="Times New Roman"/>
          <w:i/>
          <w:color w:val="000000" w:themeColor="text1"/>
          <w:sz w:val="24"/>
          <w:szCs w:val="24"/>
        </w:rPr>
        <w:t xml:space="preserve"> references to them should also include the citation number in your “References” section</w:t>
      </w:r>
      <w:r w:rsidRPr="009D1457">
        <w:rPr>
          <w:rFonts w:ascii="Times New Roman" w:hAnsi="Times New Roman" w:cs="Times New Roman"/>
          <w:color w:val="000000" w:themeColor="text1"/>
          <w:sz w:val="24"/>
          <w:szCs w:val="24"/>
        </w:rPr>
        <w:t>). The goal of the Program is to design, integrate, and test fly a</w:t>
      </w:r>
      <w:r w:rsidRPr="009D1457">
        <w:rPr>
          <w:rFonts w:ascii="Times New Roman" w:hAnsi="Times New Roman" w:cs="Times New Roman"/>
          <w:sz w:val="24"/>
          <w:szCs w:val="24"/>
        </w:rPr>
        <w:t xml:space="preserve"> </w:t>
      </w:r>
      <w:r w:rsidRPr="009D1457">
        <w:rPr>
          <w:rFonts w:ascii="Times New Roman" w:hAnsi="Times New Roman" w:cs="Times New Roman"/>
          <w:color w:val="000000" w:themeColor="text1"/>
          <w:sz w:val="24"/>
          <w:szCs w:val="24"/>
        </w:rPr>
        <w:t>high-powered model rocket capable of reaching an altitude of 457.2 m (1500 ft).</w:t>
      </w:r>
      <w:r w:rsidRPr="009D1457">
        <w:rPr>
          <w:rFonts w:ascii="Times New Roman" w:hAnsi="Times New Roman" w:cs="Times New Roman"/>
          <w:sz w:val="24"/>
          <w:szCs w:val="24"/>
        </w:rPr>
        <w:t xml:space="preserve"> The rocket design and built for the HPMR is a Class-2, based on mass, with design options that included two Level-1 motor configurations.</w:t>
      </w:r>
    </w:p>
    <w:p w14:paraId="74D53A69" w14:textId="77777777" w:rsidR="00A664E1" w:rsidRPr="009D1457" w:rsidRDefault="00A664E1" w:rsidP="009D1457">
      <w:pPr>
        <w:spacing w:line="360" w:lineRule="auto"/>
        <w:rPr>
          <w:rFonts w:ascii="Times New Roman" w:hAnsi="Times New Roman" w:cs="Times New Roman"/>
          <w:color w:val="000000" w:themeColor="text1"/>
          <w:sz w:val="24"/>
          <w:szCs w:val="24"/>
        </w:rPr>
      </w:pPr>
      <w:r w:rsidRPr="009D1457">
        <w:rPr>
          <w:rFonts w:ascii="Times New Roman" w:hAnsi="Times New Roman" w:cs="Times New Roman"/>
          <w:color w:val="000000" w:themeColor="text1"/>
          <w:sz w:val="24"/>
          <w:szCs w:val="24"/>
        </w:rPr>
        <w:t xml:space="preserve">The objectives of this MQP team are: </w:t>
      </w:r>
      <w:r w:rsidRPr="009D1457">
        <w:rPr>
          <w:rFonts w:ascii="Times New Roman" w:hAnsi="Times New Roman" w:cs="Times New Roman"/>
          <w:i/>
          <w:color w:val="000000" w:themeColor="text1"/>
          <w:sz w:val="24"/>
          <w:szCs w:val="24"/>
        </w:rPr>
        <w:t>perform mechanical design; perform structural, aerodynamic and thermal analysis; to acquire and fabricate components; integrate all components</w:t>
      </w:r>
      <w:r w:rsidRPr="009D1457">
        <w:rPr>
          <w:rFonts w:ascii="Times New Roman" w:hAnsi="Times New Roman" w:cs="Times New Roman"/>
          <w:color w:val="000000" w:themeColor="text1"/>
          <w:sz w:val="24"/>
          <w:szCs w:val="24"/>
        </w:rPr>
        <w:t xml:space="preserve"> of the HPMR shown in its final configuration in F</w:t>
      </w:r>
      <w:r w:rsidRPr="00715C60">
        <w:rPr>
          <w:rFonts w:ascii="Times New Roman" w:hAnsi="Times New Roman" w:cs="Times New Roman"/>
          <w:color w:val="000000" w:themeColor="text1"/>
          <w:sz w:val="24"/>
          <w:szCs w:val="24"/>
          <w:highlight w:val="yellow"/>
        </w:rPr>
        <w:t>ig. 1</w:t>
      </w:r>
      <w:r w:rsidRPr="009D1457">
        <w:rPr>
          <w:rFonts w:ascii="Times New Roman" w:hAnsi="Times New Roman" w:cs="Times New Roman"/>
          <w:color w:val="000000" w:themeColor="text1"/>
          <w:sz w:val="24"/>
          <w:szCs w:val="24"/>
        </w:rPr>
        <w:t>.</w:t>
      </w:r>
    </w:p>
    <w:p w14:paraId="1D656FF4" w14:textId="76BF1C11" w:rsidR="00A172D1" w:rsidRPr="00B46571" w:rsidRDefault="00A172D1" w:rsidP="00A172D1">
      <w:pP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br w:type="page"/>
      </w:r>
    </w:p>
    <w:p w14:paraId="1BE76DCB" w14:textId="0DCA81BF" w:rsidR="00AF2190" w:rsidRPr="00B46571" w:rsidRDefault="00A664E1" w:rsidP="009D1457">
      <w:pPr>
        <w:pStyle w:val="Heading2"/>
      </w:pPr>
      <w:bookmarkStart w:id="2" w:name="_Toc2082167"/>
      <w:r>
        <w:lastRenderedPageBreak/>
        <w:t>1.1 Review</w:t>
      </w:r>
      <w:bookmarkEnd w:id="2"/>
    </w:p>
    <w:p w14:paraId="6FACD1A6" w14:textId="5E18F130" w:rsidR="00A47654" w:rsidRPr="009D1457" w:rsidRDefault="00FC3B8F" w:rsidP="006D0668">
      <w:pPr>
        <w:spacing w:line="360" w:lineRule="auto"/>
        <w:rPr>
          <w:rFonts w:ascii="Times New Roman" w:hAnsi="Times New Roman" w:cs="Times New Roman"/>
          <w:color w:val="000000" w:themeColor="text1"/>
          <w:sz w:val="24"/>
        </w:rPr>
      </w:pPr>
      <w:r w:rsidRPr="00B46571">
        <w:rPr>
          <w:rFonts w:ascii="Times New Roman" w:hAnsi="Times New Roman" w:cs="Times New Roman"/>
          <w:color w:val="000000" w:themeColor="text1"/>
        </w:rPr>
        <w:tab/>
      </w:r>
      <w:r w:rsidRPr="00B46571">
        <w:rPr>
          <w:rFonts w:ascii="Times New Roman" w:hAnsi="Times New Roman" w:cs="Times New Roman"/>
          <w:color w:val="000000" w:themeColor="text1"/>
          <w:sz w:val="24"/>
        </w:rPr>
        <w:t xml:space="preserve">The science behind rocketry is very complex. The Flight Dynamics and Stability team focused on the control systems and stability of the rocket by utilizing </w:t>
      </w:r>
      <w:r w:rsidR="005B5973">
        <w:rPr>
          <w:rFonts w:ascii="Times New Roman" w:hAnsi="Times New Roman" w:cs="Times New Roman"/>
          <w:color w:val="000000" w:themeColor="text1"/>
          <w:sz w:val="24"/>
        </w:rPr>
        <w:t>MATLAB</w:t>
      </w:r>
      <w:r w:rsidR="00715C60">
        <w:rPr>
          <w:rStyle w:val="CommentReference"/>
        </w:rPr>
        <w:commentReference w:id="3"/>
      </w:r>
      <w:r w:rsidR="00841D7F" w:rsidRPr="00841D7F">
        <w:rPr>
          <w:rFonts w:ascii="Times New Roman" w:hAnsi="Times New Roman" w:cs="Times New Roman"/>
          <w:color w:val="000000" w:themeColor="text1"/>
          <w:sz w:val="24"/>
          <w:vertAlign w:val="superscript"/>
        </w:rPr>
        <w:t>®</w:t>
      </w:r>
      <w:r w:rsidRPr="00B46571">
        <w:rPr>
          <w:rFonts w:ascii="Times New Roman" w:hAnsi="Times New Roman" w:cs="Times New Roman"/>
          <w:color w:val="000000" w:themeColor="text1"/>
          <w:sz w:val="24"/>
        </w:rPr>
        <w:t>, researching the equations of motion, and using computational fluid dynamics</w:t>
      </w:r>
      <w:r w:rsidR="002C71DB" w:rsidRPr="00B46571">
        <w:rPr>
          <w:rFonts w:ascii="Times New Roman" w:hAnsi="Times New Roman" w:cs="Times New Roman"/>
          <w:color w:val="000000" w:themeColor="text1"/>
          <w:sz w:val="24"/>
        </w:rPr>
        <w:t xml:space="preserve"> to analyze the actuated fins.</w:t>
      </w:r>
    </w:p>
    <w:p w14:paraId="141CC62C" w14:textId="57C43514" w:rsidR="00FC3B8F" w:rsidRPr="009D1457" w:rsidRDefault="003067A9" w:rsidP="009D1457">
      <w:pPr>
        <w:pStyle w:val="Heading3"/>
      </w:pPr>
      <w:bookmarkStart w:id="4" w:name="_Toc2082168"/>
      <w:r w:rsidRPr="009D1457">
        <w:t>1.1</w:t>
      </w:r>
      <w:r w:rsidR="00A664E1" w:rsidRPr="009D1457">
        <w:t>.1</w:t>
      </w:r>
      <w:r w:rsidRPr="009D1457">
        <w:t xml:space="preserve"> </w:t>
      </w:r>
      <w:r w:rsidR="00FC3B8F" w:rsidRPr="009D1457">
        <w:t>An Introduction to Control Systems</w:t>
      </w:r>
      <w:bookmarkEnd w:id="4"/>
    </w:p>
    <w:p w14:paraId="2EEB43A7" w14:textId="140AD1D1" w:rsidR="00FC3B8F" w:rsidRPr="00B46571" w:rsidRDefault="00FC3B8F" w:rsidP="006D0668">
      <w:pPr>
        <w:pStyle w:val="NormalWeb"/>
        <w:spacing w:before="0" w:beforeAutospacing="0" w:after="0" w:afterAutospacing="0" w:line="360" w:lineRule="auto"/>
        <w:ind w:firstLine="720"/>
        <w:rPr>
          <w:color w:val="000000" w:themeColor="text1"/>
        </w:rPr>
      </w:pPr>
      <w:r w:rsidRPr="00B46571">
        <w:rPr>
          <w:color w:val="000000" w:themeColor="text1"/>
        </w:rPr>
        <w:t>Control systems are used everywhere: they are used in a th</w:t>
      </w:r>
      <w:r w:rsidR="0039717E" w:rsidRPr="00B46571">
        <w:rPr>
          <w:color w:val="000000" w:themeColor="text1"/>
        </w:rPr>
        <w:t xml:space="preserve">ermostat in a home, in cars </w:t>
      </w:r>
      <w:r w:rsidRPr="00B46571">
        <w:rPr>
          <w:color w:val="000000" w:themeColor="text1"/>
        </w:rPr>
        <w:t xml:space="preserve">on the road, and in spacecraft outside earth’s atmosphere. </w:t>
      </w:r>
      <w:r w:rsidR="007C4051" w:rsidRPr="00B46571">
        <w:rPr>
          <w:color w:val="000000" w:themeColor="text1"/>
        </w:rPr>
        <w:t>A</w:t>
      </w:r>
      <w:r w:rsidRPr="00B46571">
        <w:rPr>
          <w:color w:val="000000" w:themeColor="text1"/>
        </w:rPr>
        <w:t xml:space="preserve"> control system is “an arrangement of physical components connected or related in such a manner as to command, direct, or regulate itself or another system”</w:t>
      </w:r>
      <w:r w:rsidR="00DF2110" w:rsidRPr="00B46571">
        <w:rPr>
          <w:color w:val="000000" w:themeColor="text1"/>
        </w:rPr>
        <w:t xml:space="preserve"> </w:t>
      </w:r>
      <w:r w:rsidR="00A1135A" w:rsidRPr="00B46571">
        <w:rPr>
          <w:color w:val="000000" w:themeColor="text1"/>
        </w:rPr>
        <w:fldChar w:fldCharType="begin" w:fldLock="1"/>
      </w:r>
      <w:r w:rsidR="00A1135A" w:rsidRPr="00B46571">
        <w:rPr>
          <w:color w:val="000000" w:themeColor="text1"/>
        </w:rPr>
        <w:instrText>ADDIN CSL_CITATION {"citationItems":[{"id":"ITEM-1","itemData":{"ISBN":"978-0-07-182948-9","author":[{"dropping-particle":"","family":"Distefano","given":"Joseph J. III","non-dropping-particle":"","parse-names":false,"suffix":""},{"dropping-particle":"","family":"Stubberud","given":"Allen R.","non-dropping-particle":"","parse-names":false,"suffix":""},{"dropping-particle":"","family":"Williams","given":"Ivan J.","non-dropping-particle":"","parse-names":false,"suffix":""}],"edition":"2nd","id":"ITEM-1","issued":{"date-parts":[["2012"]]},"publisher":"McGraw Hill Education","publisher-place":"Los Angeles","title":"Feedback and Control Systems","type":"book"},"uris":["http://www.mendeley.com/documents/?uuid=6a8e4ffb-cf64-3eb2-aa9b-e63ccfde47e5"]}],"mendeley":{"formattedCitation":"[1]","plainTextFormattedCitation":"[1]","previouslyFormattedCitation":"[1]"},"properties":{"noteIndex":0},"schema":"https://github.com/citation-style-language/schema/raw/master/csl-citation.json"}</w:instrText>
      </w:r>
      <w:r w:rsidR="00A1135A" w:rsidRPr="00B46571">
        <w:rPr>
          <w:color w:val="000000" w:themeColor="text1"/>
        </w:rPr>
        <w:fldChar w:fldCharType="separate"/>
      </w:r>
      <w:r w:rsidR="00A1135A" w:rsidRPr="00B46571">
        <w:rPr>
          <w:noProof/>
          <w:color w:val="000000" w:themeColor="text1"/>
        </w:rPr>
        <w:t>[1]</w:t>
      </w:r>
      <w:r w:rsidR="00A1135A" w:rsidRPr="00B46571">
        <w:rPr>
          <w:color w:val="000000" w:themeColor="text1"/>
        </w:rPr>
        <w:fldChar w:fldCharType="end"/>
      </w:r>
      <w:r w:rsidR="00A1135A" w:rsidRPr="00B46571">
        <w:rPr>
          <w:color w:val="000000" w:themeColor="text1"/>
        </w:rPr>
        <w:t xml:space="preserve">. </w:t>
      </w:r>
      <w:r w:rsidRPr="00B46571">
        <w:rPr>
          <w:color w:val="000000" w:themeColor="text1"/>
        </w:rPr>
        <w:t>Control systems can be broken down into two main categories: active and passive control.</w:t>
      </w:r>
    </w:p>
    <w:p w14:paraId="128F23F4" w14:textId="64B1373B" w:rsidR="00134D3F" w:rsidRPr="00B46571" w:rsidRDefault="00FC3B8F" w:rsidP="006D0668">
      <w:pPr>
        <w:pStyle w:val="NormalWeb"/>
        <w:spacing w:before="0" w:beforeAutospacing="0" w:after="0" w:afterAutospacing="0" w:line="360" w:lineRule="auto"/>
        <w:ind w:firstLine="720"/>
        <w:rPr>
          <w:rFonts w:eastAsiaTheme="minorEastAsia"/>
          <w:color w:val="000000" w:themeColor="text1"/>
        </w:rPr>
      </w:pPr>
      <w:r w:rsidRPr="00B46571">
        <w:rPr>
          <w:color w:val="000000" w:themeColor="text1"/>
        </w:rPr>
        <w:t>Passive control</w:t>
      </w:r>
      <w:r w:rsidR="00896AFD">
        <w:rPr>
          <w:color w:val="000000" w:themeColor="text1"/>
        </w:rPr>
        <w:t>s</w:t>
      </w:r>
      <w:r w:rsidRPr="00B46571">
        <w:rPr>
          <w:color w:val="000000" w:themeColor="text1"/>
        </w:rPr>
        <w:t xml:space="preserve"> are control systems that do not have sensors or use power, thus their control actions do not depend on the output. An example of this would be a passively controlled launch vehicle such as a model rocket that relies on the aerodynamic torques acting on the body to orient itself during flight.</w:t>
      </w:r>
      <w:r w:rsidR="00B96EF2" w:rsidRPr="00B46571">
        <w:rPr>
          <w:color w:val="000000" w:themeColor="text1"/>
        </w:rPr>
        <w:t xml:space="preserve"> </w:t>
      </w:r>
      <w:r w:rsidR="00134D3F" w:rsidRPr="00B46571">
        <w:rPr>
          <w:color w:val="000000" w:themeColor="text1"/>
        </w:rPr>
        <w:t>Torque</w:t>
      </w:r>
      <w:r w:rsidR="00B96EF2" w:rsidRPr="00B46571">
        <w:rPr>
          <w:color w:val="000000" w:themeColor="text1"/>
        </w:rPr>
        <w:t>, as seen below in Equation (1)</w:t>
      </w:r>
      <w:r w:rsidR="00134D3F" w:rsidRPr="00B46571">
        <w:rPr>
          <w:color w:val="000000" w:themeColor="text1"/>
        </w:rPr>
        <w:t xml:space="preserve"> is</w:t>
      </w:r>
      <w:r w:rsidR="00B96EF2" w:rsidRPr="00B46571">
        <w:rPr>
          <w:color w:val="000000" w:themeColor="text1"/>
        </w:rPr>
        <w:t xml:space="preserve"> an applied force (F) at a distance (r) and at an angle (θ) from the axis of rotation</w:t>
      </w:r>
      <w:r w:rsidR="00B96EF2" w:rsidRPr="00B46571">
        <w:rPr>
          <w:rFonts w:eastAsiaTheme="minorEastAsia"/>
          <w:color w:val="000000" w:themeColor="text1"/>
        </w:rPr>
        <w:t xml:space="preserve"> </w:t>
      </w:r>
      <w:r w:rsidR="00A1135A" w:rsidRPr="00B46571">
        <w:rPr>
          <w:rFonts w:eastAsiaTheme="minorEastAsia"/>
          <w:color w:val="000000" w:themeColor="text1"/>
        </w:rPr>
        <w:fldChar w:fldCharType="begin" w:fldLock="1"/>
      </w:r>
      <w:r w:rsidR="00A1135A" w:rsidRPr="00B46571">
        <w:rPr>
          <w:rFonts w:eastAsiaTheme="minorEastAsia"/>
          <w:color w:val="000000" w:themeColor="text1"/>
        </w:rPr>
        <w:instrText>ADDIN CSL_CITATION {"citationItems":[{"id":"ITEM-1","itemData":{"URL":"http://hyperphysics.phy-astr.gsu.edu/hbase/torq2.html","accessed":{"date-parts":[["2018","10","11"]]},"author":[{"dropping-particle":"","family":"NA","given":"","non-dropping-particle":"","parse-names":false,"suffix":""}],"id":"ITEM-1","issued":{"date-parts":[["0"]]},"title":"Torque and Equilibrium","type":"webpage"},"uris":["http://www.mendeley.com/documents/?uuid=71385ff0-f2f8-32a2-90d2-14ffceda8a3e"]}],"mendeley":{"formattedCitation":"[2]","plainTextFormattedCitation":"[2]","previouslyFormattedCitation":"[2]"},"properties":{"noteIndex":0},"schema":"https://github.com/citation-style-language/schema/raw/master/csl-citation.json"}</w:instrText>
      </w:r>
      <w:r w:rsidR="00A1135A" w:rsidRPr="00B46571">
        <w:rPr>
          <w:rFonts w:eastAsiaTheme="minorEastAsia"/>
          <w:color w:val="000000" w:themeColor="text1"/>
        </w:rPr>
        <w:fldChar w:fldCharType="separate"/>
      </w:r>
      <w:r w:rsidR="00A1135A" w:rsidRPr="00B46571">
        <w:rPr>
          <w:rFonts w:eastAsiaTheme="minorEastAsia"/>
          <w:noProof/>
          <w:color w:val="000000" w:themeColor="text1"/>
        </w:rPr>
        <w:t>[2]</w:t>
      </w:r>
      <w:r w:rsidR="00A1135A" w:rsidRPr="00B46571">
        <w:rPr>
          <w:rFonts w:eastAsiaTheme="minorEastAsia"/>
          <w:color w:val="000000" w:themeColor="text1"/>
        </w:rPr>
        <w:fldChar w:fldCharType="end"/>
      </w:r>
      <w:r w:rsidR="0039717E" w:rsidRPr="00B46571">
        <w:rPr>
          <w:rFonts w:eastAsiaTheme="minorEastAsia"/>
          <w:color w:val="000000" w:themeColor="text1"/>
        </w:rPr>
        <w:t>.</w:t>
      </w:r>
    </w:p>
    <w:p w14:paraId="32D2ED1F" w14:textId="77777777" w:rsidR="005B5973" w:rsidRPr="00B46571" w:rsidRDefault="005B5973" w:rsidP="005B5973">
      <w:pPr>
        <w:pStyle w:val="Caption"/>
        <w:keepNext/>
        <w:spacing w:line="360" w:lineRule="auto"/>
        <w:ind w:left="8640"/>
        <w:rPr>
          <w:rFonts w:ascii="Times New Roman" w:hAnsi="Times New Roman" w:cs="Times New Roman"/>
          <w:color w:val="000000" w:themeColor="text1"/>
        </w:rPr>
      </w:pPr>
      <w:r>
        <w:rPr>
          <w:rStyle w:val="CommentReference"/>
          <w:i w:val="0"/>
          <w:iCs w:val="0"/>
          <w:color w:val="auto"/>
        </w:rPr>
        <w:commentReference w:id="5"/>
      </w:r>
      <w:r w:rsidRPr="00B46571">
        <w:rPr>
          <w:rFonts w:ascii="Times New Roman" w:hAnsi="Times New Roman" w:cs="Times New Roman"/>
          <w:noProof/>
          <w:color w:val="000000" w:themeColor="text1"/>
        </w:rPr>
        <w:fldChar w:fldCharType="begin"/>
      </w:r>
      <w:r w:rsidRPr="00B46571">
        <w:rPr>
          <w:rFonts w:ascii="Times New Roman" w:hAnsi="Times New Roman" w:cs="Times New Roman"/>
          <w:noProof/>
          <w:color w:val="000000" w:themeColor="text1"/>
        </w:rPr>
        <w:instrText xml:space="preserve"> SEQ Equation \* ARABIC </w:instrText>
      </w:r>
      <w:r w:rsidRPr="00B46571">
        <w:rPr>
          <w:rFonts w:ascii="Times New Roman" w:hAnsi="Times New Roman" w:cs="Times New Roman"/>
          <w:noProof/>
          <w:color w:val="000000" w:themeColor="text1"/>
        </w:rPr>
        <w:fldChar w:fldCharType="separate"/>
      </w:r>
      <w:r w:rsidRPr="00B46571">
        <w:rPr>
          <w:rFonts w:ascii="Times New Roman" w:hAnsi="Times New Roman" w:cs="Times New Roman"/>
          <w:noProof/>
          <w:color w:val="000000" w:themeColor="text1"/>
        </w:rPr>
        <w:t>1</w:t>
      </w:r>
      <w:r w:rsidRPr="00B46571">
        <w:rPr>
          <w:rFonts w:ascii="Times New Roman" w:hAnsi="Times New Roman" w:cs="Times New Roman"/>
          <w:noProof/>
          <w:color w:val="000000" w:themeColor="text1"/>
        </w:rPr>
        <w:fldChar w:fldCharType="end"/>
      </w:r>
    </w:p>
    <w:p w14:paraId="186309A8" w14:textId="77777777" w:rsidR="00B96EF2" w:rsidRPr="00B46571" w:rsidRDefault="00B96EF2" w:rsidP="005B5973">
      <w:pPr>
        <w:pStyle w:val="NormalWeb"/>
        <w:spacing w:before="0" w:beforeAutospacing="0" w:after="0" w:afterAutospacing="0" w:line="360" w:lineRule="auto"/>
        <w:ind w:firstLine="720"/>
        <w:rPr>
          <w:rFonts w:eastAsiaTheme="minorEastAsia"/>
          <w:color w:val="000000" w:themeColor="text1"/>
        </w:rPr>
      </w:pPr>
    </w:p>
    <w:p w14:paraId="11AF1C38" w14:textId="561099F8" w:rsidR="00B96EF2" w:rsidRPr="005B5973" w:rsidRDefault="00B96EF2" w:rsidP="005B5973">
      <w:pPr>
        <w:pStyle w:val="NormalWeb"/>
        <w:spacing w:before="0" w:beforeAutospacing="0" w:after="0" w:afterAutospacing="0" w:line="360" w:lineRule="auto"/>
        <w:jc w:val="center"/>
        <w:rPr>
          <w:rFonts w:eastAsiaTheme="minorEastAsia"/>
          <w:color w:val="000000" w:themeColor="text1"/>
        </w:rPr>
      </w:pPr>
      <m:oMathPara>
        <m:oMathParaPr>
          <m:jc m:val="center"/>
        </m:oMathParaPr>
        <m:oMath>
          <m:r>
            <w:rPr>
              <w:rFonts w:ascii="Cambria Math" w:hAnsi="Cambria Math"/>
              <w:color w:val="000000" w:themeColor="text1"/>
            </w:rPr>
            <m:t>T=F*r*</m:t>
          </m:r>
          <m:r>
            <m:rPr>
              <m:sty m:val="p"/>
            </m:rPr>
            <w:rPr>
              <w:rFonts w:ascii="Cambria Math" w:hAnsi="Cambria Math"/>
              <w:color w:val="000000" w:themeColor="text1"/>
            </w:rPr>
            <m:t>sin⁡</m:t>
          </m:r>
          <m:r>
            <w:rPr>
              <w:rFonts w:ascii="Cambria Math" w:hAnsi="Cambria Math"/>
              <w:color w:val="000000" w:themeColor="text1"/>
            </w:rPr>
            <m:t>(θ</m:t>
          </m:r>
          <m:r>
            <w:rPr>
              <w:rFonts w:ascii="Cambria Math" w:hAnsi="Cambria Math"/>
              <w:color w:val="000000" w:themeColor="text1"/>
            </w:rPr>
            <m:t>)</m:t>
          </m:r>
        </m:oMath>
      </m:oMathPara>
    </w:p>
    <w:p w14:paraId="05DA5A87" w14:textId="708D305B" w:rsidR="00FC3B8F" w:rsidRPr="00B46571" w:rsidRDefault="00FC3B8F"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The passive control system on the rocket might include stationary fins or a boat tail. The fins use the aerodynamic torques on the body to assist in the orientation of the rocket, while the boat tail on the rocket helps with the stability of the rocket by reducing drag. Both the stationary fins and the boat tail do not use sensors or consume power and as such are considered passive control. In contrast, active control uses mechanical or electromechanical means to change the rocket’s orientation based on input from sensors. An example of active control is the actuating fins of the rocket. While the rocket is flying, the sensors in the electronics bay (gyroscope, altimeter, radio frequency locator and inertial measurement unit) measure the rocket’s position, angle, and acceleration. Since the goal of this project is to keep the rocket completely vertical during its flight, the sensors are used to measure if the rocket becomes off-track of its vertical path. Once the rocket deflects from the original vertical path, the actuated fins will rotate slightly, ultimately correcting for the rocket’s deflection and putting the rocket back on track. </w:t>
      </w:r>
      <w:r w:rsidRPr="00B46571">
        <w:rPr>
          <w:color w:val="000000" w:themeColor="text1"/>
        </w:rPr>
        <w:lastRenderedPageBreak/>
        <w:t>The rotation angle of the fins is based on the feedback measurements of the sensors, making them an active control system. Active control systems</w:t>
      </w:r>
      <w:r w:rsidR="00677D03">
        <w:rPr>
          <w:color w:val="000000" w:themeColor="text1"/>
        </w:rPr>
        <w:t xml:space="preserve"> can be broken down further int</w:t>
      </w:r>
      <w:r w:rsidRPr="00B46571">
        <w:rPr>
          <w:color w:val="000000" w:themeColor="text1"/>
        </w:rPr>
        <w:t>o “closed-loop” or “open-loop” systems. An open-loop system is an active control system whose action is not dependent on the output. In contrast, a closed-loop system is an active control system in which the action is in some way dependent on the output</w:t>
      </w:r>
      <w:r w:rsidR="00A1135A" w:rsidRPr="00B46571">
        <w:rPr>
          <w:color w:val="000000" w:themeColor="text1"/>
        </w:rPr>
        <w:t xml:space="preserve"> of the sensors. </w:t>
      </w:r>
    </w:p>
    <w:p w14:paraId="5CEF1C4D" w14:textId="2E03B532" w:rsidR="00320AF6" w:rsidRDefault="00FC3B8F" w:rsidP="009D1457">
      <w:pPr>
        <w:pStyle w:val="NormalWeb"/>
        <w:spacing w:before="0" w:beforeAutospacing="0" w:after="0" w:afterAutospacing="0" w:line="360" w:lineRule="auto"/>
        <w:ind w:firstLine="720"/>
        <w:rPr>
          <w:color w:val="000000" w:themeColor="text1"/>
        </w:rPr>
      </w:pPr>
      <w:r w:rsidRPr="00B46571">
        <w:rPr>
          <w:color w:val="000000" w:themeColor="text1"/>
        </w:rPr>
        <w:t xml:space="preserve">The main project proposed by the Flight Dynamics and Stability team is the construction and testing of actuated fins. Under the actuated fins are </w:t>
      </w:r>
      <w:r w:rsidR="007C4051" w:rsidRPr="00B46571">
        <w:rPr>
          <w:color w:val="000000" w:themeColor="text1"/>
        </w:rPr>
        <w:t>several</w:t>
      </w:r>
      <w:r w:rsidRPr="00B46571">
        <w:rPr>
          <w:color w:val="000000" w:themeColor="text1"/>
        </w:rPr>
        <w:t xml:space="preserve"> responsibilities including designing optimal fin shape, designing the control theory and building the fins. Other responsibilities for the Flight Dynamics and Stability team include the electrical integration of the various other components from the other two teams such as the side boosters and auto rotation system into the electronics bay.</w:t>
      </w:r>
    </w:p>
    <w:p w14:paraId="5F4AF7CF" w14:textId="77777777" w:rsidR="009D1457" w:rsidRPr="00B46571" w:rsidRDefault="009D1457" w:rsidP="009D1457">
      <w:pPr>
        <w:pStyle w:val="NormalWeb"/>
        <w:spacing w:before="0" w:beforeAutospacing="0" w:after="0" w:afterAutospacing="0" w:line="360" w:lineRule="auto"/>
        <w:ind w:firstLine="720"/>
        <w:rPr>
          <w:color w:val="000000" w:themeColor="text1"/>
        </w:rPr>
      </w:pPr>
    </w:p>
    <w:p w14:paraId="1DD58C24" w14:textId="3D03F5D1" w:rsidR="00FC3B8F" w:rsidRPr="00B46571" w:rsidRDefault="003067A9" w:rsidP="009D1457">
      <w:pPr>
        <w:pStyle w:val="Heading3"/>
      </w:pPr>
      <w:bookmarkStart w:id="6" w:name="_Toc2082169"/>
      <w:r w:rsidRPr="00B46571">
        <w:t>1.</w:t>
      </w:r>
      <w:r w:rsidR="00A664E1">
        <w:t>1.2</w:t>
      </w:r>
      <w:r w:rsidRPr="00B46571">
        <w:t xml:space="preserve"> </w:t>
      </w:r>
      <w:r w:rsidR="00FC3B8F" w:rsidRPr="00B46571">
        <w:t>Rocket Stability</w:t>
      </w:r>
      <w:bookmarkEnd w:id="6"/>
    </w:p>
    <w:p w14:paraId="67CD5F50" w14:textId="1E65947E" w:rsidR="00320AF6" w:rsidRPr="00B46571" w:rsidRDefault="00FC3B8F"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Basic rocket stability is a crucial part to any successful flight and focuses on the forces acting on the rocket during flight</w:t>
      </w:r>
      <w:r w:rsidR="001D383F" w:rsidRPr="00B46571">
        <w:rPr>
          <w:rFonts w:ascii="Times New Roman" w:hAnsi="Times New Roman" w:cs="Times New Roman"/>
          <w:color w:val="000000" w:themeColor="text1"/>
          <w:sz w:val="24"/>
          <w:szCs w:val="24"/>
        </w:rPr>
        <w:t xml:space="preserve"> and</w:t>
      </w:r>
      <w:r w:rsidRPr="00B46571">
        <w:rPr>
          <w:rFonts w:ascii="Times New Roman" w:hAnsi="Times New Roman" w:cs="Times New Roman"/>
          <w:color w:val="000000" w:themeColor="text1"/>
          <w:sz w:val="24"/>
          <w:szCs w:val="24"/>
        </w:rPr>
        <w:t xml:space="preserve"> how </w:t>
      </w:r>
      <w:r w:rsidR="001D383F" w:rsidRPr="00B46571">
        <w:rPr>
          <w:rFonts w:ascii="Times New Roman" w:hAnsi="Times New Roman" w:cs="Times New Roman"/>
          <w:color w:val="000000" w:themeColor="text1"/>
          <w:sz w:val="24"/>
          <w:szCs w:val="24"/>
        </w:rPr>
        <w:t>the rocket</w:t>
      </w:r>
      <w:r w:rsidRPr="00B46571">
        <w:rPr>
          <w:rFonts w:ascii="Times New Roman" w:hAnsi="Times New Roman" w:cs="Times New Roman"/>
          <w:color w:val="000000" w:themeColor="text1"/>
          <w:sz w:val="24"/>
          <w:szCs w:val="24"/>
        </w:rPr>
        <w:t xml:space="preserve"> reacts to them. There are four general forces which</w:t>
      </w:r>
      <w:r w:rsidR="001D383F" w:rsidRPr="00B46571">
        <w:rPr>
          <w:rFonts w:ascii="Times New Roman" w:hAnsi="Times New Roman" w:cs="Times New Roman"/>
          <w:color w:val="000000" w:themeColor="text1"/>
          <w:sz w:val="24"/>
          <w:szCs w:val="24"/>
        </w:rPr>
        <w:t xml:space="preserve"> act on a rocket during flight: </w:t>
      </w:r>
      <w:r w:rsidR="00320AF6" w:rsidRPr="00B46571">
        <w:rPr>
          <w:rFonts w:ascii="Times New Roman" w:hAnsi="Times New Roman" w:cs="Times New Roman"/>
          <w:color w:val="000000" w:themeColor="text1"/>
          <w:sz w:val="24"/>
          <w:szCs w:val="24"/>
        </w:rPr>
        <w:t>thrust, weight, drag, and lift.</w:t>
      </w:r>
    </w:p>
    <w:p w14:paraId="246E13F3" w14:textId="7EB479AF" w:rsidR="00FC3B8F" w:rsidRPr="00B46571" w:rsidRDefault="00FC3B8F"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 xml:space="preserve">Thrust and weight act through the rocket’s center of gravity and generally along its longitudinal axis of symmetry. Drag and lift act through the rocket’s center of pressure perpendicular to each other and produce torques which causes rockets to rotate about their center </w:t>
      </w:r>
      <w:r w:rsidR="00CE0448" w:rsidRPr="00B46571">
        <w:rPr>
          <w:rFonts w:ascii="Times New Roman" w:hAnsi="Times New Roman" w:cs="Times New Roman"/>
          <w:noProof/>
          <w:color w:val="000000" w:themeColor="text1"/>
        </w:rPr>
        <w:drawing>
          <wp:anchor distT="0" distB="0" distL="114300" distR="114300" simplePos="0" relativeHeight="251652608" behindDoc="0" locked="0" layoutInCell="1" allowOverlap="1" wp14:anchorId="73D162EF" wp14:editId="12B6E820">
            <wp:simplePos x="0" y="0"/>
            <wp:positionH relativeFrom="margin">
              <wp:posOffset>1581150</wp:posOffset>
            </wp:positionH>
            <wp:positionV relativeFrom="paragraph">
              <wp:posOffset>688975</wp:posOffset>
            </wp:positionV>
            <wp:extent cx="3067050" cy="2305050"/>
            <wp:effectExtent l="0" t="0" r="0" b="0"/>
            <wp:wrapTopAndBottom/>
            <wp:docPr id="1393300412" name="Picture 1393300412" descr="https://lh4.googleusercontent.com/kDABP27TyQTa2RnEMnAN8ylTPpLh9u2eQm9mFiJM5rWU8Sk4c-LBGIm1gKLzDbU6UPtj1I2zdOQpZqqT8Gejw9GhJOMFNLo4uHHioOBYzrHTAF6eJZEs8SMymicVkiGZ1g_YFSA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bwMode="auto">
                    <a:xfrm>
                      <a:off x="0" y="0"/>
                      <a:ext cx="3067050" cy="2305050"/>
                    </a:xfrm>
                    <a:prstGeom prst="rect">
                      <a:avLst/>
                    </a:prstGeom>
                    <a:noFill/>
                    <a:ln>
                      <a:noFill/>
                    </a:ln>
                  </pic:spPr>
                </pic:pic>
              </a:graphicData>
            </a:graphic>
            <wp14:sizeRelH relativeFrom="page">
              <wp14:pctWidth>0</wp14:pctWidth>
            </wp14:sizeRelH>
            <wp14:sizeRelV relativeFrom="page">
              <wp14:pctHeight>0</wp14:pctHeight>
            </wp14:sizeRelV>
          </wp:anchor>
        </w:drawing>
      </w:r>
      <w:r w:rsidR="00CE0448" w:rsidRPr="00B46571">
        <w:rPr>
          <w:rFonts w:ascii="Times New Roman" w:hAnsi="Times New Roman" w:cs="Times New Roman"/>
          <w:noProof/>
          <w:color w:val="000000" w:themeColor="text1"/>
        </w:rPr>
        <mc:AlternateContent>
          <mc:Choice Requires="wps">
            <w:drawing>
              <wp:anchor distT="0" distB="0" distL="114300" distR="114300" simplePos="0" relativeHeight="251654656" behindDoc="0" locked="0" layoutInCell="1" allowOverlap="1" wp14:anchorId="249BD9B6" wp14:editId="20AAF47E">
                <wp:simplePos x="0" y="0"/>
                <wp:positionH relativeFrom="margin">
                  <wp:posOffset>1257300</wp:posOffset>
                </wp:positionH>
                <wp:positionV relativeFrom="paragraph">
                  <wp:posOffset>2974340</wp:posOffset>
                </wp:positionV>
                <wp:extent cx="3419475" cy="635"/>
                <wp:effectExtent l="0" t="0" r="9525" b="8890"/>
                <wp:wrapTopAndBottom/>
                <wp:docPr id="1" name="Text Box 1"/>
                <wp:cNvGraphicFramePr/>
                <a:graphic xmlns:a="http://schemas.openxmlformats.org/drawingml/2006/main">
                  <a:graphicData uri="http://schemas.microsoft.com/office/word/2010/wordprocessingShape">
                    <wps:wsp>
                      <wps:cNvSpPr txBox="1"/>
                      <wps:spPr>
                        <a:xfrm>
                          <a:off x="0" y="0"/>
                          <a:ext cx="3419475" cy="635"/>
                        </a:xfrm>
                        <a:prstGeom prst="rect">
                          <a:avLst/>
                        </a:prstGeom>
                        <a:solidFill>
                          <a:prstClr val="white"/>
                        </a:solidFill>
                        <a:ln>
                          <a:noFill/>
                        </a:ln>
                        <a:effectLst/>
                      </wps:spPr>
                      <wps:txbx>
                        <w:txbxContent>
                          <w:p w14:paraId="510B0A71" w14:textId="4DDABB6C" w:rsidR="00715C60" w:rsidRPr="00CE5CB4" w:rsidRDefault="00715C60" w:rsidP="001D383F">
                            <w:pPr>
                              <w:pStyle w:val="Caption"/>
                              <w:jc w:val="center"/>
                              <w:rPr>
                                <w:rFonts w:ascii="Times New Roman" w:hAnsi="Times New Roman" w:cs="Times New Roman"/>
                                <w:noProof/>
                                <w:color w:val="auto"/>
                                <w:sz w:val="22"/>
                                <w:szCs w:val="24"/>
                              </w:rPr>
                            </w:pPr>
                            <w:bookmarkStart w:id="7" w:name="_Toc272473"/>
                            <w:r w:rsidRPr="00CE5CB4">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1</w:t>
                            </w:r>
                            <w:r>
                              <w:rPr>
                                <w:rFonts w:ascii="Times New Roman" w:hAnsi="Times New Roman" w:cs="Times New Roman"/>
                                <w:color w:val="auto"/>
                                <w:sz w:val="22"/>
                                <w:szCs w:val="24"/>
                              </w:rPr>
                              <w:fldChar w:fldCharType="end"/>
                            </w:r>
                            <w:r w:rsidRPr="00CE5CB4">
                              <w:rPr>
                                <w:rFonts w:ascii="Times New Roman" w:hAnsi="Times New Roman" w:cs="Times New Roman"/>
                                <w:color w:val="auto"/>
                                <w:sz w:val="22"/>
                                <w:szCs w:val="24"/>
                              </w:rPr>
                              <w:t>: An illustration of forces on a rocket body.</w:t>
                            </w:r>
                            <w:r>
                              <w:rPr>
                                <w:rFonts w:ascii="Times New Roman" w:hAnsi="Times New Roman" w:cs="Times New Roman"/>
                                <w:color w:val="auto"/>
                                <w:sz w:val="22"/>
                                <w:szCs w:val="24"/>
                              </w:rPr>
                              <w:t xml:space="preserve">, </w:t>
                            </w:r>
                            <w:r w:rsidRPr="00CE5CB4">
                              <w:rPr>
                                <w:rFonts w:ascii="Times New Roman" w:hAnsi="Times New Roman" w:cs="Times New Roman"/>
                                <w:color w:val="auto"/>
                                <w:sz w:val="22"/>
                                <w:szCs w:val="24"/>
                              </w:rPr>
                              <w:t>[2] Copyright 2018, NASA.</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49BD9B6" id="Text Box 1" o:spid="_x0000_s1027" type="#_x0000_t202" style="position:absolute;left:0;text-align:left;margin-left:99pt;margin-top:234.2pt;width:269.25pt;height:.05pt;z-index:251654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" stroked="f">
                <v:textbox style="mso-fit-shape-to-text:t" inset="0,0,0,0">
                  <w:txbxContent>
                    <w:p w14:paraId="510B0A71" w14:textId="4DDABB6C" w:rsidR="00715C60" w:rsidRPr="00CE5CB4" w:rsidRDefault="00715C60" w:rsidP="001D383F">
                      <w:pPr>
                        <w:pStyle w:val="Caption"/>
                        <w:jc w:val="center"/>
                        <w:rPr>
                          <w:rFonts w:ascii="Times New Roman" w:hAnsi="Times New Roman" w:cs="Times New Roman"/>
                          <w:noProof/>
                          <w:color w:val="auto"/>
                          <w:sz w:val="22"/>
                          <w:szCs w:val="24"/>
                        </w:rPr>
                      </w:pPr>
                      <w:bookmarkStart w:id="8" w:name="_Toc272473"/>
                      <w:r w:rsidRPr="00CE5CB4">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1</w:t>
                      </w:r>
                      <w:r>
                        <w:rPr>
                          <w:rFonts w:ascii="Times New Roman" w:hAnsi="Times New Roman" w:cs="Times New Roman"/>
                          <w:color w:val="auto"/>
                          <w:sz w:val="22"/>
                          <w:szCs w:val="24"/>
                        </w:rPr>
                        <w:fldChar w:fldCharType="end"/>
                      </w:r>
                      <w:r w:rsidRPr="00CE5CB4">
                        <w:rPr>
                          <w:rFonts w:ascii="Times New Roman" w:hAnsi="Times New Roman" w:cs="Times New Roman"/>
                          <w:color w:val="auto"/>
                          <w:sz w:val="22"/>
                          <w:szCs w:val="24"/>
                        </w:rPr>
                        <w:t>: An illustration of forces on a rocket body.</w:t>
                      </w:r>
                      <w:r>
                        <w:rPr>
                          <w:rFonts w:ascii="Times New Roman" w:hAnsi="Times New Roman" w:cs="Times New Roman"/>
                          <w:color w:val="auto"/>
                          <w:sz w:val="22"/>
                          <w:szCs w:val="24"/>
                        </w:rPr>
                        <w:t xml:space="preserve">, </w:t>
                      </w:r>
                      <w:r w:rsidRPr="00CE5CB4">
                        <w:rPr>
                          <w:rFonts w:ascii="Times New Roman" w:hAnsi="Times New Roman" w:cs="Times New Roman"/>
                          <w:color w:val="auto"/>
                          <w:sz w:val="22"/>
                          <w:szCs w:val="24"/>
                        </w:rPr>
                        <w:t>[2] Copyright 2018, NASA.</w:t>
                      </w:r>
                      <w:bookmarkEnd w:id="8"/>
                    </w:p>
                  </w:txbxContent>
                </v:textbox>
                <w10:wrap type="topAndBottom" anchorx="margin"/>
              </v:shape>
            </w:pict>
          </mc:Fallback>
        </mc:AlternateContent>
      </w:r>
      <w:r w:rsidRPr="00B46571">
        <w:rPr>
          <w:rFonts w:ascii="Times New Roman" w:hAnsi="Times New Roman" w:cs="Times New Roman"/>
          <w:color w:val="000000" w:themeColor="text1"/>
          <w:sz w:val="24"/>
          <w:szCs w:val="24"/>
        </w:rPr>
        <w:t xml:space="preserve">of gravity. </w:t>
      </w:r>
      <w:r w:rsidR="00F96675" w:rsidRPr="00B46571">
        <w:rPr>
          <w:rFonts w:ascii="Times New Roman" w:hAnsi="Times New Roman" w:cs="Times New Roman"/>
          <w:color w:val="000000" w:themeColor="text1"/>
          <w:sz w:val="24"/>
          <w:szCs w:val="24"/>
        </w:rPr>
        <w:t xml:space="preserve">Figure 1 below shows how thrust, weight, drag and lift act on a rocket in flight </w:t>
      </w:r>
      <w:r w:rsidR="00A1135A" w:rsidRPr="3F1F6523">
        <w:fldChar w:fldCharType="begin" w:fldLock="1"/>
      </w:r>
      <w:r w:rsidR="009D6288" w:rsidRPr="00B46571">
        <w:rPr>
          <w:rFonts w:ascii="Times New Roman" w:hAnsi="Times New Roman" w:cs="Times New Roman"/>
          <w:color w:val="000000" w:themeColor="text1"/>
          <w:sz w:val="24"/>
          <w:szCs w:val="24"/>
        </w:rPr>
        <w:instrText>ADDIN CSL_CITATION {"citationItems":[{"id":"ITEM-1","itemData":{"URL":"https://spaceflightsystems.grc.nasa.gov/education/rocket/rktstab.html","accessed":{"date-parts":[["2018","10","11"]]},"author":[{"dropping-particle":"","family":"Benson","given":"Tom","non-dropping-particle":"","parse-names":false,"suffix":""}],"id":"ITEM-1","issued":{"date-parts":[["2015"]]},"title":"Rocket Stability","type":"webpage"},"uris":["http://www.mendeley.com/documents/?uuid=06720537-02ae-3a03-8e18-873c96f5d8a5"]}],"mendeley":{"formattedCitation":"[3]","plainTextFormattedCitation":"[3]","previouslyFormattedCitation":"[3]"},"properties":{"noteIndex":0},"schema":"https://github.com/citation-style-language/schema/raw/master/csl-citation.json"}</w:instrText>
      </w:r>
      <w:r w:rsidR="00A1135A" w:rsidRPr="3F1F6523">
        <w:rPr>
          <w:rFonts w:ascii="Times New Roman" w:hAnsi="Times New Roman" w:cs="Times New Roman"/>
          <w:color w:val="000000" w:themeColor="text1"/>
          <w:sz w:val="24"/>
          <w:szCs w:val="24"/>
        </w:rPr>
        <w:fldChar w:fldCharType="separate"/>
      </w:r>
      <w:r w:rsidR="00A1135A" w:rsidRPr="00B46571">
        <w:rPr>
          <w:rFonts w:ascii="Times New Roman" w:hAnsi="Times New Roman" w:cs="Times New Roman"/>
          <w:noProof/>
          <w:color w:val="000000" w:themeColor="text1"/>
          <w:sz w:val="24"/>
          <w:szCs w:val="24"/>
        </w:rPr>
        <w:t>[3]</w:t>
      </w:r>
      <w:r w:rsidR="00A1135A" w:rsidRPr="3F1F6523">
        <w:fldChar w:fldCharType="end"/>
      </w:r>
      <w:r w:rsidR="00320AF6" w:rsidRPr="00B46571">
        <w:rPr>
          <w:rFonts w:ascii="Times New Roman" w:hAnsi="Times New Roman" w:cs="Times New Roman"/>
          <w:color w:val="000000" w:themeColor="text1"/>
          <w:sz w:val="24"/>
          <w:szCs w:val="24"/>
        </w:rPr>
        <w:t>.</w:t>
      </w:r>
    </w:p>
    <w:p w14:paraId="38212F79" w14:textId="3DB49FC3" w:rsidR="00CE0448" w:rsidRDefault="00CE0448" w:rsidP="006D0668">
      <w:pPr>
        <w:spacing w:line="360" w:lineRule="auto"/>
        <w:ind w:firstLine="720"/>
        <w:rPr>
          <w:rFonts w:ascii="Times New Roman" w:hAnsi="Times New Roman" w:cs="Times New Roman"/>
          <w:color w:val="000000" w:themeColor="text1"/>
          <w:sz w:val="24"/>
          <w:szCs w:val="24"/>
        </w:rPr>
      </w:pPr>
    </w:p>
    <w:p w14:paraId="2E002712" w14:textId="06B5FD46" w:rsidR="00A97BFB" w:rsidRPr="00B46571" w:rsidRDefault="001D383F"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 xml:space="preserve">Thrust is the total force produced by the rocket motor. It opposes </w:t>
      </w:r>
      <w:commentRangeStart w:id="9"/>
      <w:r w:rsidRPr="00B46571">
        <w:rPr>
          <w:rFonts w:ascii="Times New Roman" w:hAnsi="Times New Roman" w:cs="Times New Roman"/>
          <w:color w:val="000000" w:themeColor="text1"/>
          <w:sz w:val="24"/>
          <w:szCs w:val="24"/>
        </w:rPr>
        <w:t xml:space="preserve">weight </w:t>
      </w:r>
      <w:commentRangeEnd w:id="9"/>
      <w:r w:rsidR="00715C60">
        <w:rPr>
          <w:rStyle w:val="CommentReference"/>
        </w:rPr>
        <w:commentReference w:id="9"/>
      </w:r>
      <w:r w:rsidRPr="00B46571">
        <w:rPr>
          <w:rFonts w:ascii="Times New Roman" w:hAnsi="Times New Roman" w:cs="Times New Roman"/>
          <w:color w:val="000000" w:themeColor="text1"/>
          <w:sz w:val="24"/>
          <w:szCs w:val="24"/>
        </w:rPr>
        <w:t>during flight and as a result causes the rocket to accelerate. Thrust depends on the mass flow exiting the nozzle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m</m:t>
            </m:r>
          </m:e>
        </m:acc>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the velocity of the gas exiting the nozz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V</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xml:space="preserve">, the exit pressure of the hot gasses leaving the </w:t>
      </w:r>
      <w:r w:rsidR="004A08D3" w:rsidRPr="00B46571">
        <w:rPr>
          <w:rFonts w:ascii="Times New Roman" w:hAnsi="Times New Roman" w:cs="Times New Roman"/>
          <w:color w:val="000000" w:themeColor="text1"/>
          <w:sz w:val="24"/>
          <w:szCs w:val="24"/>
        </w:rPr>
        <w:t>nozzle</w:t>
      </w:r>
      <w:r w:rsidRPr="00B4657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the atmospheric pressure outside the nozzl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p</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xml:space="preserve"> and the ratio of the areas between the throat of the nozzle and the exit</w:t>
      </w:r>
      <w:r w:rsidR="00271F4E" w:rsidRPr="00B46571">
        <w:rPr>
          <w:rFonts w:ascii="Times New Roman" w:hAnsi="Times New Roman" w:cs="Times New Roman"/>
          <w:color w:val="000000" w:themeColor="text1"/>
          <w:sz w:val="24"/>
          <w:szCs w:val="24"/>
        </w:rPr>
        <w:t xml:space="preserve">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A</m:t>
            </m:r>
          </m:e>
          <m:sub>
            <m:r>
              <w:rPr>
                <w:rFonts w:ascii="Cambria Math" w:hAnsi="Cambria Math" w:cs="Times New Roman"/>
                <w:color w:val="000000" w:themeColor="text1"/>
                <w:sz w:val="24"/>
                <w:szCs w:val="24"/>
              </w:rPr>
              <m:t>e</m:t>
            </m:r>
          </m:sub>
        </m:sSub>
        <m:r>
          <w:rPr>
            <w:rFonts w:ascii="Cambria Math" w:hAnsi="Cambria Math" w:cs="Times New Roman"/>
            <w:color w:val="000000" w:themeColor="text1"/>
            <w:sz w:val="24"/>
            <w:szCs w:val="24"/>
          </w:rPr>
          <m:t>)</m:t>
        </m:r>
      </m:oMath>
      <w:r w:rsidRPr="00B46571">
        <w:rPr>
          <w:rFonts w:ascii="Times New Roman" w:hAnsi="Times New Roman" w:cs="Times New Roman"/>
          <w:color w:val="000000" w:themeColor="text1"/>
          <w:sz w:val="24"/>
          <w:szCs w:val="24"/>
        </w:rPr>
        <w:t>. The rocket’s weight is described simply by the rocket’s mass multiplied by the acceleration due to gravity</w:t>
      </w:r>
      <w:r w:rsidR="00252124" w:rsidRPr="00B46571">
        <w:rPr>
          <w:rFonts w:ascii="Times New Roman" w:hAnsi="Times New Roman" w:cs="Times New Roman"/>
          <w:color w:val="000000" w:themeColor="text1"/>
          <w:sz w:val="24"/>
          <w:szCs w:val="24"/>
        </w:rPr>
        <w:t>. The equations for thrust and weig</w:t>
      </w:r>
      <w:r w:rsidR="00A97BFB" w:rsidRPr="00B46571">
        <w:rPr>
          <w:rFonts w:ascii="Times New Roman" w:hAnsi="Times New Roman" w:cs="Times New Roman"/>
          <w:color w:val="000000" w:themeColor="text1"/>
          <w:sz w:val="24"/>
          <w:szCs w:val="24"/>
        </w:rPr>
        <w:t xml:space="preserve">ht can be found below in Equations </w:t>
      </w:r>
      <w:r w:rsidR="00B96EF2" w:rsidRPr="00B46571">
        <w:rPr>
          <w:rFonts w:ascii="Times New Roman" w:hAnsi="Times New Roman" w:cs="Times New Roman"/>
          <w:color w:val="000000" w:themeColor="text1"/>
          <w:sz w:val="24"/>
          <w:szCs w:val="24"/>
        </w:rPr>
        <w:t>(2</w:t>
      </w:r>
      <w:r w:rsidR="00A97BFB" w:rsidRPr="00B46571">
        <w:rPr>
          <w:rFonts w:ascii="Times New Roman" w:hAnsi="Times New Roman" w:cs="Times New Roman"/>
          <w:color w:val="000000" w:themeColor="text1"/>
          <w:sz w:val="24"/>
          <w:szCs w:val="24"/>
        </w:rPr>
        <w:t xml:space="preserve">) and </w:t>
      </w:r>
      <w:r w:rsidR="00B96EF2" w:rsidRPr="00B46571">
        <w:rPr>
          <w:rFonts w:ascii="Times New Roman" w:hAnsi="Times New Roman" w:cs="Times New Roman"/>
          <w:color w:val="000000" w:themeColor="text1"/>
          <w:sz w:val="24"/>
          <w:szCs w:val="24"/>
        </w:rPr>
        <w:t>(3</w:t>
      </w:r>
      <w:r w:rsidR="00A97BFB" w:rsidRPr="00B46571">
        <w:rPr>
          <w:rFonts w:ascii="Times New Roman" w:hAnsi="Times New Roman" w:cs="Times New Roman"/>
          <w:color w:val="000000" w:themeColor="text1"/>
          <w:sz w:val="24"/>
          <w:szCs w:val="24"/>
        </w:rPr>
        <w:t>)</w:t>
      </w:r>
      <w:r w:rsidR="00320AF6" w:rsidRPr="00B46571">
        <w:rPr>
          <w:rFonts w:ascii="Times New Roman" w:hAnsi="Times New Roman" w:cs="Times New Roman"/>
          <w:color w:val="000000" w:themeColor="text1"/>
          <w:sz w:val="24"/>
          <w:szCs w:val="24"/>
        </w:rPr>
        <w:t>:</w:t>
      </w:r>
      <w:r w:rsidR="00A97BFB" w:rsidRPr="00B46571">
        <w:rPr>
          <w:rFonts w:ascii="Times New Roman" w:hAnsi="Times New Roman" w:cs="Times New Roman"/>
          <w:color w:val="000000" w:themeColor="text1"/>
          <w:sz w:val="24"/>
          <w:szCs w:val="24"/>
        </w:rPr>
        <w:br/>
      </w:r>
    </w:p>
    <w:p w14:paraId="78DE7772" w14:textId="4CC222E9"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2</w:t>
      </w:r>
      <w:r w:rsidR="00DF1CFB" w:rsidRPr="00B46571">
        <w:rPr>
          <w:rFonts w:ascii="Times New Roman" w:hAnsi="Times New Roman" w:cs="Times New Roman"/>
          <w:noProof/>
          <w:color w:val="000000" w:themeColor="text1"/>
        </w:rPr>
        <w:fldChar w:fldCharType="end"/>
      </w:r>
    </w:p>
    <w:p w14:paraId="56E7B68E" w14:textId="7CE17D2E" w:rsidR="00A97BFB" w:rsidRPr="00B46571" w:rsidRDefault="00A97BFB" w:rsidP="006D0668">
      <w:pPr>
        <w:spacing w:line="360" w:lineRule="auto"/>
        <w:ind w:firstLine="720"/>
        <w:jc w:val="center"/>
        <w:rPr>
          <w:rFonts w:ascii="Times New Roman" w:eastAsiaTheme="minorEastAsia" w:hAnsi="Times New Roman" w:cs="Times New Roman"/>
          <w:color w:val="000000" w:themeColor="text1"/>
        </w:rPr>
      </w:pPr>
      <m:oMathPara>
        <m:oMath>
          <m:r>
            <w:rPr>
              <w:rFonts w:ascii="Cambria Math" w:hAnsi="Cambria Math" w:cs="Times New Roman"/>
              <w:color w:val="000000" w:themeColor="text1"/>
              <w:vertAlign w:val="subscript"/>
            </w:rPr>
            <m:t>F=</m:t>
          </m:r>
          <m:r>
            <m:rPr>
              <m:sty m:val="p"/>
            </m:rPr>
            <w:rPr>
              <w:rFonts w:ascii="Cambria Math" w:hAnsi="Cambria Math" w:cs="Times New Roman"/>
              <w:color w:val="000000" w:themeColor="text1"/>
            </w:rPr>
            <m:t>ṁ*</m:t>
          </m:r>
          <m:sSub>
            <m:sSubPr>
              <m:ctrlPr>
                <w:rPr>
                  <w:rFonts w:ascii="Cambria Math" w:hAnsi="Cambria Math" w:cs="Times New Roman"/>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e</m:t>
              </m:r>
            </m:sub>
          </m:sSub>
          <m:r>
            <m:rPr>
              <m:sty m:val="p"/>
            </m:rPr>
            <w:rPr>
              <w:rFonts w:ascii="Cambria Math" w:hAnsi="Cambria Math" w:cs="Times New Roman"/>
              <w:color w:val="000000" w:themeColor="text1"/>
              <w:vertAlign w:val="subscript"/>
            </w:rPr>
            <m:t>+</m:t>
          </m:r>
          <m:d>
            <m:dPr>
              <m:ctrlPr>
                <w:rPr>
                  <w:rFonts w:ascii="Cambria Math" w:hAnsi="Cambria Math" w:cs="Times New Roman"/>
                  <w:color w:val="000000" w:themeColor="text1"/>
                  <w:vertAlign w:val="subscript"/>
                </w:rPr>
              </m:ctrlPr>
            </m:dPr>
            <m:e>
              <m:sSub>
                <m:sSubPr>
                  <m:ctrlPr>
                    <w:rPr>
                      <w:rFonts w:ascii="Cambria Math" w:hAnsi="Cambria Math" w:cs="Times New Roman"/>
                      <w:color w:val="000000" w:themeColor="text1"/>
                      <w:vertAlign w:val="subscript"/>
                    </w:rPr>
                  </m:ctrlPr>
                </m:sSubPr>
                <m:e>
                  <m:r>
                    <w:rPr>
                      <w:rFonts w:ascii="Cambria Math" w:hAnsi="Cambria Math" w:cs="Times New Roman"/>
                      <w:color w:val="000000" w:themeColor="text1"/>
                      <w:vertAlign w:val="subscript"/>
                    </w:rPr>
                    <m:t>p</m:t>
                  </m:r>
                </m:e>
                <m:sub>
                  <m:r>
                    <w:rPr>
                      <w:rFonts w:ascii="Cambria Math" w:hAnsi="Cambria Math" w:cs="Times New Roman"/>
                      <w:color w:val="000000" w:themeColor="text1"/>
                      <w:vertAlign w:val="subscript"/>
                    </w:rPr>
                    <m:t>e</m:t>
                  </m:r>
                </m:sub>
              </m:sSub>
              <m:r>
                <m:rPr>
                  <m:sty m:val="p"/>
                </m:rPr>
                <w:rPr>
                  <w:rFonts w:ascii="Cambria Math" w:hAnsi="Cambria Math" w:cs="Times New Roman"/>
                  <w:color w:val="000000" w:themeColor="text1"/>
                  <w:vertAlign w:val="subscript"/>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e>
          </m:d>
          <m:r>
            <m:rPr>
              <m:sty m:val="p"/>
            </m:rPr>
            <w:rPr>
              <w:rFonts w:ascii="Cambria Math" w:hAnsi="Cambria Math" w:cs="Times New Roman"/>
              <w:color w:val="000000" w:themeColor="text1"/>
              <w:vertAlign w:val="subscript"/>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A</m:t>
              </m:r>
            </m:e>
            <m:sub>
              <m:r>
                <w:rPr>
                  <w:rFonts w:ascii="Cambria Math" w:hAnsi="Cambria Math" w:cs="Times New Roman"/>
                  <w:color w:val="000000" w:themeColor="text1"/>
                </w:rPr>
                <m:t>e</m:t>
              </m:r>
            </m:sub>
          </m:sSub>
        </m:oMath>
      </m:oMathPara>
    </w:p>
    <w:p w14:paraId="4C6C669F" w14:textId="6ACB7335"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3</w:t>
      </w:r>
      <w:r w:rsidR="00DF1CFB" w:rsidRPr="00B46571">
        <w:rPr>
          <w:rFonts w:ascii="Times New Roman" w:hAnsi="Times New Roman" w:cs="Times New Roman"/>
          <w:noProof/>
          <w:color w:val="000000" w:themeColor="text1"/>
        </w:rPr>
        <w:fldChar w:fldCharType="end"/>
      </w:r>
    </w:p>
    <w:p w14:paraId="12533756" w14:textId="718C43B8" w:rsidR="00A97BFB" w:rsidRPr="00B46571" w:rsidRDefault="00A97BFB" w:rsidP="006D0668">
      <w:pPr>
        <w:spacing w:line="360" w:lineRule="auto"/>
        <w:ind w:firstLine="720"/>
        <w:jc w:val="center"/>
        <w:rPr>
          <w:rFonts w:ascii="Times New Roman" w:eastAsiaTheme="minorEastAsia" w:hAnsi="Times New Roman" w:cs="Times New Roman"/>
          <w:color w:val="000000" w:themeColor="text1"/>
        </w:rPr>
      </w:pPr>
      <m:oMathPara>
        <m:oMath>
          <m:r>
            <w:rPr>
              <w:rFonts w:ascii="Cambria Math" w:eastAsiaTheme="minorEastAsia" w:hAnsi="Cambria Math" w:cs="Times New Roman"/>
              <w:color w:val="000000" w:themeColor="text1"/>
            </w:rPr>
            <m:t>W=m*g</m:t>
          </m:r>
        </m:oMath>
      </m:oMathPara>
    </w:p>
    <w:p w14:paraId="06E1D531" w14:textId="77777777" w:rsidR="00D8247D" w:rsidRPr="00B46571" w:rsidRDefault="00D8247D" w:rsidP="006D0668">
      <w:pPr>
        <w:spacing w:line="360" w:lineRule="auto"/>
        <w:ind w:firstLine="720"/>
        <w:rPr>
          <w:rFonts w:ascii="Times New Roman" w:eastAsiaTheme="minorEastAsia" w:hAnsi="Times New Roman" w:cs="Times New Roman"/>
          <w:color w:val="000000" w:themeColor="text1"/>
        </w:rPr>
      </w:pPr>
    </w:p>
    <w:p w14:paraId="1D7E983D" w14:textId="79DDEF8E" w:rsidR="00000D16" w:rsidRPr="00B46571" w:rsidRDefault="49466C26"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Lift and drag are mechanical forces created when there is relative motion between a solid body and a fluid. Lift is the force that makes objects fly and acts perpendicular to the object’s motion. Drag acts opposite to the object’s motion and is broken into three different kinds: skin friction, form drag, and induced drag</w:t>
      </w:r>
      <w:r w:rsidR="009D6288" w:rsidRPr="00B46571">
        <w:rPr>
          <w:rFonts w:ascii="Times New Roman" w:hAnsi="Times New Roman" w:cs="Times New Roman"/>
          <w:color w:val="000000" w:themeColor="text1"/>
          <w:sz w:val="24"/>
          <w:szCs w:val="24"/>
        </w:rPr>
        <w:t xml:space="preserve"> </w:t>
      </w:r>
      <w:r w:rsidR="009D6288" w:rsidRPr="00B46571">
        <w:rPr>
          <w:rFonts w:ascii="Times New Roman" w:hAnsi="Times New Roman" w:cs="Times New Roman"/>
          <w:color w:val="000000" w:themeColor="text1"/>
          <w:sz w:val="24"/>
          <w:szCs w:val="24"/>
        </w:rPr>
        <w:fldChar w:fldCharType="begin" w:fldLock="1"/>
      </w:r>
      <w:r w:rsidR="009D6288" w:rsidRPr="00B46571">
        <w:rPr>
          <w:rFonts w:ascii="Times New Roman" w:hAnsi="Times New Roman" w:cs="Times New Roman"/>
          <w:color w:val="000000" w:themeColor="text1"/>
          <w:sz w:val="24"/>
          <w:szCs w:val="24"/>
        </w:rPr>
        <w:instrText>ADDIN CSL_CITATION {"citationItems":[{"id":"ITEM-1","itemData":{"URL":"https://www.grc.nasa.gov/www/k-12/airplane/drag1.html","accessed":{"date-parts":[["2018","10","11"]]},"author":[{"dropping-particle":"","family":"Hall","given":"Nancy","non-dropping-particle":"","parse-names":false,"suffix":""}],"id":"ITEM-1","issued":{"date-parts":[["2015"]]},"title":"What is Drag?","type":"webpage"},"uris":["http://www.mendeley.com/documents/?uuid=d601a1e5-b5d1-3cc5-a91a-233790eaa847"]}],"mendeley":{"formattedCitation":"[4]","plainTextFormattedCitation":"[4]","previouslyFormattedCitation":"[4]"},"properties":{"noteIndex":0},"schema":"https://github.com/citation-style-language/schema/raw/master/csl-citation.json"}</w:instrText>
      </w:r>
      <w:r w:rsidR="009D6288" w:rsidRPr="00B46571">
        <w:rPr>
          <w:rFonts w:ascii="Times New Roman" w:hAnsi="Times New Roman" w:cs="Times New Roman"/>
          <w:color w:val="000000" w:themeColor="text1"/>
          <w:sz w:val="24"/>
          <w:szCs w:val="24"/>
        </w:rPr>
        <w:fldChar w:fldCharType="separate"/>
      </w:r>
      <w:r w:rsidR="009D6288" w:rsidRPr="00B46571">
        <w:rPr>
          <w:rFonts w:ascii="Times New Roman" w:hAnsi="Times New Roman" w:cs="Times New Roman"/>
          <w:noProof/>
          <w:color w:val="000000" w:themeColor="text1"/>
          <w:sz w:val="24"/>
          <w:szCs w:val="24"/>
        </w:rPr>
        <w:t>[4]</w:t>
      </w:r>
      <w:r w:rsidR="009D6288" w:rsidRPr="00B46571">
        <w:rPr>
          <w:rFonts w:ascii="Times New Roman" w:hAnsi="Times New Roman" w:cs="Times New Roman"/>
          <w:color w:val="000000" w:themeColor="text1"/>
          <w:sz w:val="24"/>
          <w:szCs w:val="24"/>
        </w:rPr>
        <w:fldChar w:fldCharType="end"/>
      </w:r>
      <w:r w:rsidRPr="00B46571">
        <w:rPr>
          <w:rFonts w:ascii="Times New Roman" w:hAnsi="Times New Roman" w:cs="Times New Roman"/>
          <w:color w:val="000000" w:themeColor="text1"/>
          <w:sz w:val="24"/>
          <w:szCs w:val="24"/>
        </w:rPr>
        <w:t>.</w:t>
      </w:r>
    </w:p>
    <w:p w14:paraId="1CA32644" w14:textId="67764218" w:rsidR="00000D16" w:rsidRPr="00B46571" w:rsidRDefault="00847340"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Skin friction is the friction between the molecules of the rocket’s surface and the molecules of the air it is travelling through. The magnitude of the drag caused by skin friction is dependent on the viscosity of the fluid that the object is travelling through as well as the r</w:t>
      </w:r>
      <w:r w:rsidR="009D6288" w:rsidRPr="00B46571">
        <w:rPr>
          <w:rFonts w:ascii="Times New Roman" w:hAnsi="Times New Roman" w:cs="Times New Roman"/>
          <w:color w:val="000000" w:themeColor="text1"/>
          <w:sz w:val="24"/>
          <w:szCs w:val="24"/>
        </w:rPr>
        <w:t>oughness of the object’s surface</w:t>
      </w:r>
      <w:r w:rsidRPr="00B46571">
        <w:rPr>
          <w:rFonts w:ascii="Times New Roman" w:hAnsi="Times New Roman" w:cs="Times New Roman"/>
          <w:color w:val="000000" w:themeColor="text1"/>
          <w:sz w:val="24"/>
          <w:szCs w:val="24"/>
        </w:rPr>
        <w:t>. Form drag is the aerodynamic resistance between an object and the fluid it moves through because of the object’s shape. Changes in shape of an object cause pressure differences along its surface, ultimately causing a force to be applied across the surface of the object. The magnitude of this force can be found by integrating the pressure at points along the object throughout the entir</w:t>
      </w:r>
      <w:r w:rsidR="009D6288" w:rsidRPr="00B46571">
        <w:rPr>
          <w:rFonts w:ascii="Times New Roman" w:hAnsi="Times New Roman" w:cs="Times New Roman"/>
          <w:color w:val="000000" w:themeColor="text1"/>
          <w:sz w:val="24"/>
          <w:szCs w:val="24"/>
        </w:rPr>
        <w:t>e surface area of the object</w:t>
      </w:r>
      <w:r w:rsidRPr="00B46571">
        <w:rPr>
          <w:rFonts w:ascii="Times New Roman" w:hAnsi="Times New Roman" w:cs="Times New Roman"/>
          <w:color w:val="000000" w:themeColor="text1"/>
          <w:sz w:val="24"/>
          <w:szCs w:val="24"/>
        </w:rPr>
        <w:t xml:space="preserve">. Induced drag is produced when an object produces lift in a non-uniform manner. In the case of a rocket, the fins produce more lift at the tip of the fin than the base, causing induced drag at the fin tips. Vortices are created at the tips of the fins during flight, which cause the local angle of attack to increase due to the </w:t>
      </w:r>
      <w:r w:rsidRPr="00B46571">
        <w:rPr>
          <w:rFonts w:ascii="Times New Roman" w:hAnsi="Times New Roman" w:cs="Times New Roman"/>
          <w:color w:val="000000" w:themeColor="text1"/>
          <w:sz w:val="24"/>
          <w:szCs w:val="24"/>
        </w:rPr>
        <w:lastRenderedPageBreak/>
        <w:t xml:space="preserve">induced drag. A long fin with a small relative chord length has a low induced drag, and a shorter stubbier fin will have a higher induced drag unless it is too short to be in the free stream flow an </w:t>
      </w:r>
      <w:r w:rsidR="009D6288" w:rsidRPr="00B46571">
        <w:rPr>
          <w:rFonts w:ascii="Times New Roman" w:hAnsi="Times New Roman" w:cs="Times New Roman"/>
          <w:color w:val="000000" w:themeColor="text1"/>
          <w:sz w:val="24"/>
          <w:szCs w:val="24"/>
        </w:rPr>
        <w:t xml:space="preserve">affected by the rocket body. A drag coefficient is used to describe the drag created by specific cross sections </w:t>
      </w:r>
      <w:r w:rsidR="009D6288" w:rsidRPr="00B46571">
        <w:rPr>
          <w:rFonts w:ascii="Times New Roman" w:hAnsi="Times New Roman" w:cs="Times New Roman"/>
          <w:color w:val="000000" w:themeColor="text1"/>
          <w:sz w:val="24"/>
          <w:szCs w:val="24"/>
        </w:rPr>
        <w:fldChar w:fldCharType="begin" w:fldLock="1"/>
      </w:r>
      <w:r w:rsidR="009D6288" w:rsidRPr="00B46571">
        <w:rPr>
          <w:rFonts w:ascii="Times New Roman" w:hAnsi="Times New Roman" w:cs="Times New Roman"/>
          <w:color w:val="000000" w:themeColor="text1"/>
          <w:sz w:val="24"/>
          <w:szCs w:val="24"/>
        </w:rPr>
        <w:instrText>ADDIN CSL_CITATION {"citationItems":[{"id":"ITEM-1","itemData":{"URL":"https://www.grc.nasa.gov/www/k-12/airplane/drag1.html","accessed":{"date-parts":[["2018","10","11"]]},"author":[{"dropping-particle":"","family":"Hall","given":"Nancy","non-dropping-particle":"","parse-names":false,"suffix":""}],"id":"ITEM-1","issued":{"date-parts":[["2015"]]},"title":"What is Drag?","type":"webpage"},"uris":["http://www.mendeley.com/documents/?uuid=d601a1e5-b5d1-3cc5-a91a-233790eaa847"]}],"mendeley":{"formattedCitation":"[4]","plainTextFormattedCitation":"[4]","previouslyFormattedCitation":"[4]"},"properties":{"noteIndex":0},"schema":"https://github.com/citation-style-language/schema/raw/master/csl-citation.json"}</w:instrText>
      </w:r>
      <w:r w:rsidR="009D6288" w:rsidRPr="00B46571">
        <w:rPr>
          <w:rFonts w:ascii="Times New Roman" w:hAnsi="Times New Roman" w:cs="Times New Roman"/>
          <w:color w:val="000000" w:themeColor="text1"/>
          <w:sz w:val="24"/>
          <w:szCs w:val="24"/>
        </w:rPr>
        <w:fldChar w:fldCharType="separate"/>
      </w:r>
      <w:r w:rsidR="009D6288" w:rsidRPr="00B46571">
        <w:rPr>
          <w:rFonts w:ascii="Times New Roman" w:hAnsi="Times New Roman" w:cs="Times New Roman"/>
          <w:noProof/>
          <w:color w:val="000000" w:themeColor="text1"/>
          <w:sz w:val="24"/>
          <w:szCs w:val="24"/>
        </w:rPr>
        <w:t>[4]</w:t>
      </w:r>
      <w:r w:rsidR="009D6288" w:rsidRPr="00B46571">
        <w:rPr>
          <w:rFonts w:ascii="Times New Roman" w:hAnsi="Times New Roman" w:cs="Times New Roman"/>
          <w:color w:val="000000" w:themeColor="text1"/>
          <w:sz w:val="24"/>
          <w:szCs w:val="24"/>
        </w:rPr>
        <w:fldChar w:fldCharType="end"/>
      </w:r>
      <w:r w:rsidR="009D6288" w:rsidRPr="00B46571">
        <w:rPr>
          <w:rFonts w:ascii="Times New Roman" w:hAnsi="Times New Roman" w:cs="Times New Roman"/>
          <w:color w:val="000000" w:themeColor="text1"/>
          <w:sz w:val="24"/>
          <w:szCs w:val="24"/>
        </w:rPr>
        <w:t xml:space="preserve">. </w:t>
      </w:r>
    </w:p>
    <w:p w14:paraId="39FFCAD5" w14:textId="43F35258" w:rsidR="00847340" w:rsidRPr="00B46571" w:rsidRDefault="00247E65"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color w:val="000000" w:themeColor="text1"/>
          <w:sz w:val="24"/>
          <w:szCs w:val="24"/>
        </w:rPr>
        <w:t xml:space="preserve">Coefficients of lift and drag are ways to model all the dependencies of lift and drag of an object, such as </w:t>
      </w:r>
      <w:r w:rsidR="00252124" w:rsidRPr="00B46571">
        <w:rPr>
          <w:rFonts w:ascii="Times New Roman" w:hAnsi="Times New Roman" w:cs="Times New Roman"/>
          <w:color w:val="000000" w:themeColor="text1"/>
          <w:sz w:val="24"/>
          <w:szCs w:val="24"/>
        </w:rPr>
        <w:t xml:space="preserve">the </w:t>
      </w:r>
      <w:r w:rsidRPr="00B46571">
        <w:rPr>
          <w:rFonts w:ascii="Times New Roman" w:hAnsi="Times New Roman" w:cs="Times New Roman"/>
          <w:color w:val="000000" w:themeColor="text1"/>
          <w:sz w:val="24"/>
          <w:szCs w:val="24"/>
        </w:rPr>
        <w:t xml:space="preserve">object’s </w:t>
      </w:r>
      <w:r w:rsidR="00252124" w:rsidRPr="00B46571">
        <w:rPr>
          <w:rFonts w:ascii="Times New Roman" w:hAnsi="Times New Roman" w:cs="Times New Roman"/>
          <w:color w:val="000000" w:themeColor="text1"/>
          <w:sz w:val="24"/>
          <w:szCs w:val="24"/>
        </w:rPr>
        <w:t>shape, angle of attack, and flow conditions</w:t>
      </w:r>
      <w:r w:rsidRPr="00B46571">
        <w:rPr>
          <w:rFonts w:ascii="Times New Roman" w:hAnsi="Times New Roman" w:cs="Times New Roman"/>
          <w:color w:val="000000" w:themeColor="text1"/>
          <w:sz w:val="24"/>
          <w:szCs w:val="24"/>
        </w:rPr>
        <w:t xml:space="preserve">. </w:t>
      </w:r>
      <w:r w:rsidR="001B26ED" w:rsidRPr="00B46571">
        <w:rPr>
          <w:rFonts w:ascii="Times New Roman" w:hAnsi="Times New Roman" w:cs="Times New Roman"/>
          <w:color w:val="000000" w:themeColor="text1"/>
          <w:sz w:val="24"/>
          <w:szCs w:val="24"/>
        </w:rPr>
        <w:t>Equations for lift and d</w:t>
      </w:r>
      <w:r w:rsidR="00B96EF2" w:rsidRPr="00B46571">
        <w:rPr>
          <w:rFonts w:ascii="Times New Roman" w:hAnsi="Times New Roman" w:cs="Times New Roman"/>
          <w:color w:val="000000" w:themeColor="text1"/>
          <w:sz w:val="24"/>
          <w:szCs w:val="24"/>
        </w:rPr>
        <w:t>r</w:t>
      </w:r>
      <w:r w:rsidR="00883752" w:rsidRPr="00B46571">
        <w:rPr>
          <w:rFonts w:ascii="Times New Roman" w:hAnsi="Times New Roman" w:cs="Times New Roman"/>
          <w:color w:val="000000" w:themeColor="text1"/>
          <w:sz w:val="24"/>
          <w:szCs w:val="24"/>
        </w:rPr>
        <w:t>ag can be found in Equations (4</w:t>
      </w:r>
      <w:r w:rsidR="00B96EF2" w:rsidRPr="00B46571">
        <w:rPr>
          <w:rFonts w:ascii="Times New Roman" w:hAnsi="Times New Roman" w:cs="Times New Roman"/>
          <w:color w:val="000000" w:themeColor="text1"/>
          <w:sz w:val="24"/>
          <w:szCs w:val="24"/>
        </w:rPr>
        <w:t>) and (</w:t>
      </w:r>
      <w:r w:rsidR="00883752" w:rsidRPr="00B46571">
        <w:rPr>
          <w:rFonts w:ascii="Times New Roman" w:hAnsi="Times New Roman" w:cs="Times New Roman"/>
          <w:color w:val="000000" w:themeColor="text1"/>
          <w:sz w:val="24"/>
          <w:szCs w:val="24"/>
        </w:rPr>
        <w:t>6</w:t>
      </w:r>
      <w:r w:rsidR="001B26ED" w:rsidRPr="00B46571">
        <w:rPr>
          <w:rFonts w:ascii="Times New Roman" w:hAnsi="Times New Roman" w:cs="Times New Roman"/>
          <w:color w:val="000000" w:themeColor="text1"/>
          <w:sz w:val="24"/>
          <w:szCs w:val="24"/>
        </w:rPr>
        <w:t>), respectively. The</w:t>
      </w:r>
      <w:r w:rsidR="00252124" w:rsidRPr="00B46571">
        <w:rPr>
          <w:rFonts w:ascii="Times New Roman" w:hAnsi="Times New Roman" w:cs="Times New Roman"/>
          <w:color w:val="000000" w:themeColor="text1"/>
          <w:sz w:val="24"/>
          <w:szCs w:val="24"/>
        </w:rPr>
        <w:t xml:space="preserve"> </w:t>
      </w:r>
      <w:r w:rsidRPr="00B46571">
        <w:rPr>
          <w:rFonts w:ascii="Times New Roman" w:hAnsi="Times New Roman" w:cs="Times New Roman"/>
          <w:color w:val="000000" w:themeColor="text1"/>
          <w:sz w:val="24"/>
          <w:szCs w:val="24"/>
        </w:rPr>
        <w:t xml:space="preserve">lift and </w:t>
      </w:r>
      <w:r w:rsidR="00252124" w:rsidRPr="00B46571">
        <w:rPr>
          <w:rFonts w:ascii="Times New Roman" w:hAnsi="Times New Roman" w:cs="Times New Roman"/>
          <w:color w:val="000000" w:themeColor="text1"/>
          <w:sz w:val="24"/>
          <w:szCs w:val="24"/>
        </w:rPr>
        <w:t>drag coefficient</w:t>
      </w:r>
      <w:r w:rsidRPr="00B46571">
        <w:rPr>
          <w:rFonts w:ascii="Times New Roman" w:hAnsi="Times New Roman" w:cs="Times New Roman"/>
          <w:color w:val="000000" w:themeColor="text1"/>
          <w:sz w:val="24"/>
          <w:szCs w:val="24"/>
        </w:rPr>
        <w:t>s are</w:t>
      </w:r>
      <w:r w:rsidR="00252124" w:rsidRPr="00B46571">
        <w:rPr>
          <w:rFonts w:ascii="Times New Roman" w:hAnsi="Times New Roman" w:cs="Times New Roman"/>
          <w:color w:val="000000" w:themeColor="text1"/>
          <w:sz w:val="24"/>
          <w:szCs w:val="24"/>
        </w:rPr>
        <w:t xml:space="preserve"> a good way to determine the aerod</w:t>
      </w:r>
      <w:r w:rsidRPr="00B46571">
        <w:rPr>
          <w:rFonts w:ascii="Times New Roman" w:hAnsi="Times New Roman" w:cs="Times New Roman"/>
          <w:color w:val="000000" w:themeColor="text1"/>
          <w:sz w:val="24"/>
          <w:szCs w:val="24"/>
        </w:rPr>
        <w:t>ynamic efficiency of an object. For example, the higher the coefficient of lift and</w:t>
      </w:r>
      <w:r w:rsidR="00252124" w:rsidRPr="00B46571">
        <w:rPr>
          <w:rFonts w:ascii="Times New Roman" w:hAnsi="Times New Roman" w:cs="Times New Roman"/>
          <w:color w:val="000000" w:themeColor="text1"/>
          <w:sz w:val="24"/>
          <w:szCs w:val="24"/>
        </w:rPr>
        <w:t xml:space="preserve"> the lower the coefficient of drag, the more aerodynamically efficient the object is. </w:t>
      </w:r>
      <w:r w:rsidRPr="00B46571">
        <w:rPr>
          <w:rFonts w:ascii="Times New Roman" w:hAnsi="Times New Roman" w:cs="Times New Roman"/>
          <w:color w:val="000000" w:themeColor="text1"/>
          <w:sz w:val="24"/>
          <w:szCs w:val="24"/>
        </w:rPr>
        <w:t xml:space="preserve">The coefficient of lift is dependent </w:t>
      </w:r>
      <w:r w:rsidR="00E91C16" w:rsidRPr="00B46571">
        <w:rPr>
          <w:rFonts w:ascii="Times New Roman" w:hAnsi="Times New Roman" w:cs="Times New Roman"/>
          <w:color w:val="000000" w:themeColor="text1"/>
          <w:sz w:val="24"/>
          <w:szCs w:val="24"/>
        </w:rPr>
        <w:t>upon the lift force acting on the object (L)</w:t>
      </w:r>
      <w:r w:rsidRPr="00B46571">
        <w:rPr>
          <w:rFonts w:ascii="Times New Roman" w:hAnsi="Times New Roman" w:cs="Times New Roman"/>
          <w:color w:val="000000" w:themeColor="text1"/>
          <w:sz w:val="24"/>
          <w:szCs w:val="24"/>
        </w:rPr>
        <w:t xml:space="preserve">, </w:t>
      </w:r>
      <w:r w:rsidR="00E91C16" w:rsidRPr="00B46571">
        <w:rPr>
          <w:rFonts w:ascii="Times New Roman" w:hAnsi="Times New Roman" w:cs="Times New Roman"/>
          <w:color w:val="000000" w:themeColor="text1"/>
          <w:sz w:val="24"/>
          <w:szCs w:val="24"/>
        </w:rPr>
        <w:t>the density of the fluid (</w:t>
      </w:r>
      <m:oMath>
        <m:r>
          <w:rPr>
            <w:rFonts w:ascii="Cambria Math" w:hAnsi="Cambria Math" w:cs="Times New Roman"/>
            <w:color w:val="000000" w:themeColor="text1"/>
            <w:sz w:val="24"/>
            <w:szCs w:val="24"/>
          </w:rPr>
          <m:t>ρ)</m:t>
        </m:r>
      </m:oMath>
      <w:r w:rsidR="00E91C16" w:rsidRPr="00B46571">
        <w:rPr>
          <w:rFonts w:ascii="Times New Roman" w:hAnsi="Times New Roman" w:cs="Times New Roman"/>
          <w:color w:val="000000" w:themeColor="text1"/>
          <w:sz w:val="24"/>
          <w:szCs w:val="24"/>
        </w:rPr>
        <w:t>, the velocity of the object (V), and the surface area of the object (A)</w:t>
      </w:r>
      <w:r w:rsidR="00A97BFB" w:rsidRPr="00B46571">
        <w:rPr>
          <w:rFonts w:ascii="Times New Roman" w:hAnsi="Times New Roman" w:cs="Times New Roman"/>
          <w:color w:val="000000" w:themeColor="text1"/>
          <w:sz w:val="24"/>
          <w:szCs w:val="24"/>
        </w:rPr>
        <w:t>, as seen in Equation (</w:t>
      </w:r>
      <w:r w:rsidR="00883752" w:rsidRPr="00B46571">
        <w:rPr>
          <w:rFonts w:ascii="Times New Roman" w:hAnsi="Times New Roman" w:cs="Times New Roman"/>
          <w:color w:val="000000" w:themeColor="text1"/>
          <w:sz w:val="24"/>
          <w:szCs w:val="24"/>
        </w:rPr>
        <w:t>5</w:t>
      </w:r>
      <w:r w:rsidR="00A97BFB" w:rsidRPr="00B46571">
        <w:rPr>
          <w:rFonts w:ascii="Times New Roman" w:hAnsi="Times New Roman" w:cs="Times New Roman"/>
          <w:color w:val="000000" w:themeColor="text1"/>
          <w:sz w:val="24"/>
          <w:szCs w:val="24"/>
        </w:rPr>
        <w:t>)</w:t>
      </w:r>
      <w:r w:rsidR="00E91C16" w:rsidRPr="00B46571">
        <w:rPr>
          <w:rFonts w:ascii="Times New Roman" w:hAnsi="Times New Roman" w:cs="Times New Roman"/>
          <w:color w:val="000000" w:themeColor="text1"/>
          <w:sz w:val="24"/>
          <w:szCs w:val="24"/>
        </w:rPr>
        <w:t xml:space="preserve">. </w:t>
      </w:r>
      <w:r w:rsidR="00252124" w:rsidRPr="00B46571">
        <w:rPr>
          <w:rFonts w:ascii="Times New Roman" w:hAnsi="Times New Roman" w:cs="Times New Roman"/>
          <w:color w:val="000000" w:themeColor="text1"/>
          <w:sz w:val="24"/>
          <w:szCs w:val="24"/>
        </w:rPr>
        <w:t>The coefficient of drag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d</m:t>
            </m:r>
          </m:e>
          <m:sub>
            <m:r>
              <w:rPr>
                <w:rFonts w:ascii="Cambria Math" w:hAnsi="Cambria Math" w:cs="Times New Roman"/>
                <w:color w:val="000000" w:themeColor="text1"/>
                <w:sz w:val="24"/>
                <w:szCs w:val="24"/>
              </w:rPr>
              <m:t>0</m:t>
            </m:r>
          </m:sub>
        </m:sSub>
        <m:r>
          <w:rPr>
            <w:rFonts w:ascii="Cambria Math" w:hAnsi="Cambria Math" w:cs="Times New Roman"/>
            <w:color w:val="000000" w:themeColor="text1"/>
            <w:sz w:val="24"/>
            <w:szCs w:val="24"/>
          </w:rPr>
          <m:t>)</m:t>
        </m:r>
      </m:oMath>
      <w:r w:rsidR="00252124" w:rsidRPr="00B46571">
        <w:rPr>
          <w:rFonts w:ascii="Times New Roman" w:hAnsi="Times New Roman" w:cs="Times New Roman"/>
          <w:color w:val="000000" w:themeColor="text1"/>
          <w:sz w:val="24"/>
          <w:szCs w:val="24"/>
        </w:rPr>
        <w:t xml:space="preserve"> at zero lift is dependent upon the drag force (D), the object</w:t>
      </w:r>
      <w:r w:rsidR="00E91C16" w:rsidRPr="00B46571">
        <w:rPr>
          <w:rFonts w:ascii="Times New Roman" w:hAnsi="Times New Roman" w:cs="Times New Roman"/>
          <w:color w:val="000000" w:themeColor="text1"/>
          <w:sz w:val="24"/>
          <w:szCs w:val="24"/>
        </w:rPr>
        <w:t>’s surface area, the density of the fluid,</w:t>
      </w:r>
      <w:r w:rsidR="00E91C16" w:rsidRPr="00B46571">
        <w:rPr>
          <w:rFonts w:ascii="Times New Roman" w:eastAsiaTheme="minorEastAsia" w:hAnsi="Times New Roman" w:cs="Times New Roman"/>
          <w:color w:val="000000" w:themeColor="text1"/>
          <w:sz w:val="24"/>
          <w:szCs w:val="24"/>
        </w:rPr>
        <w:t xml:space="preserve"> and the velocity of the object</w:t>
      </w:r>
      <w:r w:rsidR="00B96EF2" w:rsidRPr="00B46571">
        <w:rPr>
          <w:rFonts w:ascii="Times New Roman" w:eastAsiaTheme="minorEastAsia" w:hAnsi="Times New Roman" w:cs="Times New Roman"/>
          <w:color w:val="000000" w:themeColor="text1"/>
          <w:sz w:val="24"/>
          <w:szCs w:val="24"/>
        </w:rPr>
        <w:t>, shown in Equation (</w:t>
      </w:r>
      <w:r w:rsidR="00883752" w:rsidRPr="00B46571">
        <w:rPr>
          <w:rFonts w:ascii="Times New Roman" w:eastAsiaTheme="minorEastAsia" w:hAnsi="Times New Roman" w:cs="Times New Roman"/>
          <w:color w:val="000000" w:themeColor="text1"/>
          <w:sz w:val="24"/>
          <w:szCs w:val="24"/>
        </w:rPr>
        <w:t>7</w:t>
      </w:r>
      <w:r w:rsidR="00A97BFB" w:rsidRPr="00B46571">
        <w:rPr>
          <w:rFonts w:ascii="Times New Roman" w:eastAsiaTheme="minorEastAsia" w:hAnsi="Times New Roman" w:cs="Times New Roman"/>
          <w:color w:val="000000" w:themeColor="text1"/>
          <w:sz w:val="24"/>
          <w:szCs w:val="24"/>
        </w:rPr>
        <w:t>)</w:t>
      </w:r>
      <w:r w:rsidR="00E91C16" w:rsidRPr="00B46571">
        <w:rPr>
          <w:rFonts w:ascii="Times New Roman" w:eastAsiaTheme="minorEastAsia" w:hAnsi="Times New Roman" w:cs="Times New Roman"/>
          <w:color w:val="000000" w:themeColor="text1"/>
          <w:sz w:val="24"/>
          <w:szCs w:val="24"/>
        </w:rPr>
        <w:t xml:space="preserve">. </w:t>
      </w:r>
      <w:r w:rsidR="00252124" w:rsidRPr="00B46571">
        <w:rPr>
          <w:rFonts w:ascii="Times New Roman" w:eastAsiaTheme="minorEastAsia" w:hAnsi="Times New Roman" w:cs="Times New Roman"/>
          <w:color w:val="000000" w:themeColor="text1"/>
          <w:sz w:val="24"/>
          <w:szCs w:val="24"/>
        </w:rPr>
        <w:t>In addition to the coefficient of drag, there is a coefficient of induced drag (</w:t>
      </w:r>
      <m:oMath>
        <m:sSub>
          <m:sSubPr>
            <m:ctrlPr>
              <w:rPr>
                <w:rFonts w:ascii="Cambria Math" w:hAnsi="Cambria Math" w:cs="Times New Roman"/>
                <w:i/>
                <w:color w:val="000000" w:themeColor="text1"/>
                <w:sz w:val="24"/>
                <w:szCs w:val="24"/>
              </w:rPr>
            </m:ctrlPr>
          </m:sSubPr>
          <m:e>
            <m:r>
              <w:rPr>
                <w:rFonts w:ascii="Cambria Math" w:hAnsi="Cambria Math" w:cs="Times New Roman"/>
                <w:color w:val="000000" w:themeColor="text1"/>
                <w:sz w:val="24"/>
                <w:szCs w:val="24"/>
              </w:rPr>
              <m:t>Cd</m:t>
            </m:r>
          </m:e>
          <m:sub>
            <m:r>
              <w:rPr>
                <w:rFonts w:ascii="Cambria Math" w:hAnsi="Cambria Math" w:cs="Times New Roman"/>
                <w:color w:val="000000" w:themeColor="text1"/>
                <w:sz w:val="24"/>
                <w:szCs w:val="24"/>
              </w:rPr>
              <m:t>i</m:t>
            </m:r>
          </m:sub>
        </m:sSub>
        <m:r>
          <w:rPr>
            <w:rFonts w:ascii="Cambria Math" w:hAnsi="Cambria Math" w:cs="Times New Roman"/>
            <w:color w:val="000000" w:themeColor="text1"/>
            <w:sz w:val="24"/>
            <w:szCs w:val="24"/>
          </w:rPr>
          <m:t>)</m:t>
        </m:r>
      </m:oMath>
      <w:r w:rsidR="00252124" w:rsidRPr="00B46571">
        <w:rPr>
          <w:rFonts w:ascii="Times New Roman" w:eastAsiaTheme="minorEastAsia" w:hAnsi="Times New Roman" w:cs="Times New Roman"/>
          <w:color w:val="000000" w:themeColor="text1"/>
          <w:sz w:val="24"/>
          <w:szCs w:val="24"/>
        </w:rPr>
        <w:t xml:space="preserve">. </w:t>
      </w:r>
      <w:r w:rsidR="00A97BFB" w:rsidRPr="00B46571">
        <w:rPr>
          <w:rFonts w:ascii="Times New Roman" w:eastAsiaTheme="minorEastAsia" w:hAnsi="Times New Roman" w:cs="Times New Roman"/>
          <w:color w:val="000000" w:themeColor="text1"/>
          <w:sz w:val="24"/>
          <w:szCs w:val="24"/>
        </w:rPr>
        <w:t>As seen in Equation (</w:t>
      </w:r>
      <w:r w:rsidR="00883752" w:rsidRPr="00B46571">
        <w:rPr>
          <w:rFonts w:ascii="Times New Roman" w:eastAsiaTheme="minorEastAsia" w:hAnsi="Times New Roman" w:cs="Times New Roman"/>
          <w:color w:val="000000" w:themeColor="text1"/>
          <w:sz w:val="24"/>
          <w:szCs w:val="24"/>
        </w:rPr>
        <w:t>8</w:t>
      </w:r>
      <w:r w:rsidR="00A97BFB" w:rsidRPr="00B46571">
        <w:rPr>
          <w:rFonts w:ascii="Times New Roman" w:eastAsiaTheme="minorEastAsia" w:hAnsi="Times New Roman" w:cs="Times New Roman"/>
          <w:color w:val="000000" w:themeColor="text1"/>
          <w:sz w:val="24"/>
          <w:szCs w:val="24"/>
        </w:rPr>
        <w:t>), t</w:t>
      </w:r>
      <w:r w:rsidR="00252124" w:rsidRPr="00B46571">
        <w:rPr>
          <w:rFonts w:ascii="Times New Roman" w:eastAsiaTheme="minorEastAsia" w:hAnsi="Times New Roman" w:cs="Times New Roman"/>
          <w:color w:val="000000" w:themeColor="text1"/>
          <w:sz w:val="24"/>
          <w:szCs w:val="24"/>
        </w:rPr>
        <w:t>he coefficient of induced drag depends on the</w:t>
      </w:r>
      <w:r w:rsidR="00E91C16" w:rsidRPr="00B46571">
        <w:rPr>
          <w:rFonts w:ascii="Times New Roman" w:eastAsiaTheme="minorEastAsia" w:hAnsi="Times New Roman" w:cs="Times New Roman"/>
          <w:color w:val="000000" w:themeColor="text1"/>
          <w:sz w:val="24"/>
          <w:szCs w:val="24"/>
        </w:rPr>
        <w:t xml:space="preserve"> coefficient of lift (</w:t>
      </w:r>
      <m:oMath>
        <m:r>
          <w:rPr>
            <w:rFonts w:ascii="Cambria Math" w:hAnsi="Cambria Math" w:cs="Times New Roman"/>
            <w:color w:val="000000" w:themeColor="text1"/>
            <w:sz w:val="24"/>
            <w:szCs w:val="24"/>
          </w:rPr>
          <m:t>Cl)</m:t>
        </m:r>
      </m:oMath>
      <w:r w:rsidR="00E91C16" w:rsidRPr="00B46571">
        <w:rPr>
          <w:rFonts w:ascii="Times New Roman" w:eastAsiaTheme="minorEastAsia" w:hAnsi="Times New Roman" w:cs="Times New Roman"/>
          <w:color w:val="000000" w:themeColor="text1"/>
          <w:sz w:val="24"/>
          <w:szCs w:val="24"/>
        </w:rPr>
        <w:t xml:space="preserve">, the aspect ratio (AR) of the object which is the wingspan squared divided by the wing area, and the efficiency factor (e). The total drag coefficient of an object is </w:t>
      </w:r>
      <w:r w:rsidR="00B96EF2" w:rsidRPr="00B46571">
        <w:rPr>
          <w:rFonts w:ascii="Times New Roman" w:eastAsiaTheme="minorEastAsia" w:hAnsi="Times New Roman" w:cs="Times New Roman"/>
          <w:color w:val="000000" w:themeColor="text1"/>
          <w:sz w:val="24"/>
          <w:szCs w:val="24"/>
        </w:rPr>
        <w:t>shown in Equation (</w:t>
      </w:r>
      <w:r w:rsidR="00883752" w:rsidRPr="00B46571">
        <w:rPr>
          <w:rFonts w:ascii="Times New Roman" w:eastAsiaTheme="minorEastAsia" w:hAnsi="Times New Roman" w:cs="Times New Roman"/>
          <w:color w:val="000000" w:themeColor="text1"/>
          <w:sz w:val="24"/>
          <w:szCs w:val="24"/>
        </w:rPr>
        <w:t>9</w:t>
      </w:r>
      <w:r w:rsidR="00A97BFB" w:rsidRPr="00B46571">
        <w:rPr>
          <w:rFonts w:ascii="Times New Roman" w:eastAsiaTheme="minorEastAsia" w:hAnsi="Times New Roman" w:cs="Times New Roman"/>
          <w:color w:val="000000" w:themeColor="text1"/>
          <w:sz w:val="24"/>
          <w:szCs w:val="24"/>
        </w:rPr>
        <w:t xml:space="preserve">) as </w:t>
      </w:r>
      <w:r w:rsidR="00E91C16" w:rsidRPr="00B46571">
        <w:rPr>
          <w:rFonts w:ascii="Times New Roman" w:eastAsiaTheme="minorEastAsia" w:hAnsi="Times New Roman" w:cs="Times New Roman"/>
          <w:color w:val="000000" w:themeColor="text1"/>
          <w:sz w:val="24"/>
          <w:szCs w:val="24"/>
        </w:rPr>
        <w:t xml:space="preserve">the sum of the drag coefficient at zero lift, skin friction </w:t>
      </w:r>
      <w:r w:rsidR="009D6288" w:rsidRPr="00B46571">
        <w:rPr>
          <w:rFonts w:ascii="Times New Roman" w:eastAsiaTheme="minorEastAsia" w:hAnsi="Times New Roman" w:cs="Times New Roman"/>
          <w:color w:val="000000" w:themeColor="text1"/>
          <w:sz w:val="24"/>
          <w:szCs w:val="24"/>
        </w:rPr>
        <w:t>and the induced drag coefficient</w:t>
      </w:r>
      <w:r w:rsidR="00E91C16" w:rsidRPr="00B46571">
        <w:rPr>
          <w:rFonts w:ascii="Times New Roman" w:hAnsi="Times New Roman" w:cs="Times New Roman"/>
          <w:color w:val="000000" w:themeColor="text1"/>
          <w:sz w:val="24"/>
          <w:szCs w:val="24"/>
        </w:rPr>
        <w:t xml:space="preserve">. </w:t>
      </w:r>
      <w:r w:rsidR="00E91C16" w:rsidRPr="00B46571">
        <w:rPr>
          <w:rFonts w:ascii="Times New Roman" w:eastAsiaTheme="minorEastAsia" w:hAnsi="Times New Roman" w:cs="Times New Roman"/>
          <w:color w:val="000000" w:themeColor="text1"/>
          <w:sz w:val="24"/>
          <w:szCs w:val="24"/>
        </w:rPr>
        <w:t>The equations for coefficient of lift, drag and induce</w:t>
      </w:r>
      <w:r w:rsidR="00A97BFB" w:rsidRPr="00B46571">
        <w:rPr>
          <w:rFonts w:ascii="Times New Roman" w:eastAsiaTheme="minorEastAsia" w:hAnsi="Times New Roman" w:cs="Times New Roman"/>
          <w:color w:val="000000" w:themeColor="text1"/>
          <w:sz w:val="24"/>
          <w:szCs w:val="24"/>
        </w:rPr>
        <w:t>d drag can be found below</w:t>
      </w:r>
      <w:r w:rsidR="009D6288" w:rsidRPr="00B46571">
        <w:rPr>
          <w:rFonts w:ascii="Times New Roman" w:eastAsiaTheme="minorEastAsia" w:hAnsi="Times New Roman" w:cs="Times New Roman"/>
          <w:color w:val="000000" w:themeColor="text1"/>
          <w:sz w:val="24"/>
          <w:szCs w:val="24"/>
        </w:rPr>
        <w:t xml:space="preserve"> </w:t>
      </w:r>
      <w:r w:rsidR="009D6288"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www.grc.nasa.gov/www/k-12/airplane/dragco.html","accessed":{"date-parts":[["2018","10","11"]]},"author":[{"dropping-particle":"","family":"Hall","given":"Nancy","non-dropping-particle":"","parse-names":false,"suffix":""}],"id":"ITEM-1","issued":{"date-parts":[["2015"]]},"title":"The Drag Coefficient","type":"webpage"},"uris":["http://www.mendeley.com/documents/?uuid=fcc899c9-a820-39b5-a0a3-bc18356a45ed"]}],"mendeley":{"formattedCitation":"[5]","plainTextFormattedCitation":"[5]","previouslyFormattedCitation":"[5]"},"properties":{"noteIndex":0},"schema":"https://github.com/citation-style-language/schema/raw/master/csl-citation.json"}</w:instrText>
      </w:r>
      <w:r w:rsidR="009D6288" w:rsidRPr="00B46571">
        <w:rPr>
          <w:rFonts w:ascii="Times New Roman" w:eastAsiaTheme="minorEastAsia" w:hAnsi="Times New Roman" w:cs="Times New Roman"/>
          <w:color w:val="000000" w:themeColor="text1"/>
          <w:sz w:val="24"/>
          <w:szCs w:val="24"/>
        </w:rPr>
        <w:fldChar w:fldCharType="separate"/>
      </w:r>
      <w:r w:rsidR="009D6288" w:rsidRPr="00B46571">
        <w:rPr>
          <w:rFonts w:ascii="Times New Roman" w:eastAsiaTheme="minorEastAsia" w:hAnsi="Times New Roman" w:cs="Times New Roman"/>
          <w:noProof/>
          <w:color w:val="000000" w:themeColor="text1"/>
          <w:sz w:val="24"/>
          <w:szCs w:val="24"/>
        </w:rPr>
        <w:t>[5]</w:t>
      </w:r>
      <w:r w:rsidR="009D6288" w:rsidRPr="00B46571">
        <w:rPr>
          <w:rFonts w:ascii="Times New Roman" w:eastAsiaTheme="minorEastAsia" w:hAnsi="Times New Roman" w:cs="Times New Roman"/>
          <w:color w:val="000000" w:themeColor="text1"/>
          <w:sz w:val="24"/>
          <w:szCs w:val="24"/>
        </w:rPr>
        <w:fldChar w:fldCharType="end"/>
      </w:r>
      <w:r w:rsidR="00A97BFB" w:rsidRPr="00B46571">
        <w:rPr>
          <w:rFonts w:ascii="Times New Roman" w:eastAsiaTheme="minorEastAsia" w:hAnsi="Times New Roman" w:cs="Times New Roman"/>
          <w:color w:val="000000" w:themeColor="text1"/>
          <w:sz w:val="24"/>
          <w:szCs w:val="24"/>
        </w:rPr>
        <w:t>.</w:t>
      </w:r>
    </w:p>
    <w:p w14:paraId="4ADCC198" w14:textId="77777777" w:rsidR="00D8247D" w:rsidRPr="00B46571" w:rsidRDefault="00D8247D" w:rsidP="006D0668">
      <w:pPr>
        <w:spacing w:line="360" w:lineRule="auto"/>
        <w:ind w:firstLine="720"/>
        <w:rPr>
          <w:rFonts w:ascii="Times New Roman" w:eastAsiaTheme="minorEastAsia" w:hAnsi="Times New Roman" w:cs="Times New Roman"/>
          <w:color w:val="000000" w:themeColor="text1"/>
          <w:sz w:val="24"/>
          <w:szCs w:val="24"/>
        </w:rPr>
      </w:pPr>
    </w:p>
    <w:p w14:paraId="570F1959" w14:textId="134CA7C7"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4</w:t>
      </w:r>
      <w:r w:rsidR="00DF1CFB" w:rsidRPr="00B46571">
        <w:rPr>
          <w:rFonts w:ascii="Times New Roman" w:hAnsi="Times New Roman" w:cs="Times New Roman"/>
          <w:noProof/>
          <w:color w:val="000000" w:themeColor="text1"/>
        </w:rPr>
        <w:fldChar w:fldCharType="end"/>
      </w:r>
    </w:p>
    <w:p w14:paraId="251515D6" w14:textId="43073138" w:rsidR="00A97BFB" w:rsidRPr="00B46571" w:rsidRDefault="001B26ED" w:rsidP="006D0668">
      <w:pPr>
        <w:spacing w:line="360" w:lineRule="auto"/>
        <w:ind w:firstLine="720"/>
        <w:jc w:val="center"/>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L=Cl*</m:t>
          </m:r>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num>
                <m:den>
                  <m:r>
                    <w:rPr>
                      <w:rFonts w:ascii="Cambria Math" w:hAnsi="Cambria Math" w:cs="Times New Roman"/>
                      <w:color w:val="000000" w:themeColor="text1"/>
                    </w:rPr>
                    <m:t>2</m:t>
                  </m:r>
                </m:den>
              </m:f>
            </m:e>
          </m:d>
          <m:r>
            <w:rPr>
              <w:rFonts w:ascii="Cambria Math" w:hAnsi="Cambria Math" w:cs="Times New Roman"/>
              <w:color w:val="000000" w:themeColor="text1"/>
            </w:rPr>
            <m:t>*A</m:t>
          </m:r>
        </m:oMath>
      </m:oMathPara>
    </w:p>
    <w:p w14:paraId="29F5AA57" w14:textId="49BE0A07"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5</w:t>
      </w:r>
      <w:r w:rsidR="00DF1CFB" w:rsidRPr="00B46571">
        <w:rPr>
          <w:rFonts w:ascii="Times New Roman" w:hAnsi="Times New Roman" w:cs="Times New Roman"/>
          <w:noProof/>
          <w:color w:val="000000" w:themeColor="text1"/>
        </w:rPr>
        <w:fldChar w:fldCharType="end"/>
      </w:r>
    </w:p>
    <w:p w14:paraId="34F37F05" w14:textId="05F81C6C" w:rsidR="001B26ED" w:rsidRPr="00B46571" w:rsidRDefault="001B26ED" w:rsidP="006D0668">
      <w:pPr>
        <w:spacing w:line="360" w:lineRule="auto"/>
        <w:ind w:firstLine="720"/>
        <w:jc w:val="center"/>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Cl=</m:t>
          </m:r>
          <m:f>
            <m:fPr>
              <m:ctrlPr>
                <w:rPr>
                  <w:rFonts w:ascii="Cambria Math" w:hAnsi="Cambria Math" w:cs="Times New Roman"/>
                  <w:i/>
                  <w:color w:val="000000" w:themeColor="text1"/>
                </w:rPr>
              </m:ctrlPr>
            </m:fPr>
            <m:num>
              <m:r>
                <w:rPr>
                  <w:rFonts w:ascii="Cambria Math" w:hAnsi="Cambria Math" w:cs="Times New Roman"/>
                  <w:color w:val="000000" w:themeColor="text1"/>
                </w:rPr>
                <m:t>2L</m:t>
              </m:r>
            </m:num>
            <m:den>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r>
                <w:rPr>
                  <w:rFonts w:ascii="Cambria Math" w:hAnsi="Cambria Math" w:cs="Times New Roman"/>
                  <w:color w:val="000000" w:themeColor="text1"/>
                </w:rPr>
                <m:t>*A)</m:t>
              </m:r>
            </m:den>
          </m:f>
        </m:oMath>
      </m:oMathPara>
    </w:p>
    <w:p w14:paraId="15501D7A" w14:textId="33C4016F" w:rsidR="00883752" w:rsidRPr="00B46571" w:rsidRDefault="00883752" w:rsidP="60AA18BE">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60AA18BE">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60AA18BE">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6</w:t>
      </w:r>
      <w:r w:rsidR="00DF1CFB" w:rsidRPr="60AA18BE">
        <w:fldChar w:fldCharType="end"/>
      </w:r>
      <w:r w:rsidR="60AA18BE" w:rsidRPr="60AA18BE">
        <w:rPr>
          <w:rFonts w:ascii="Times New Roman" w:hAnsi="Times New Roman" w:cs="Times New Roman"/>
          <w:color w:val="000000" w:themeColor="text1"/>
        </w:rPr>
        <w:t>4</w:t>
      </w:r>
    </w:p>
    <w:p w14:paraId="7C5CB935" w14:textId="1A66FE01" w:rsidR="00A97BFB" w:rsidRPr="00B46571" w:rsidRDefault="001B26ED" w:rsidP="006D0668">
      <w:pPr>
        <w:spacing w:line="360" w:lineRule="auto"/>
        <w:ind w:firstLine="720"/>
        <w:jc w:val="center"/>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D=Cd*</m:t>
          </m:r>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num>
                <m:den>
                  <m:r>
                    <w:rPr>
                      <w:rFonts w:ascii="Cambria Math" w:hAnsi="Cambria Math" w:cs="Times New Roman"/>
                      <w:color w:val="000000" w:themeColor="text1"/>
                    </w:rPr>
                    <m:t>2</m:t>
                  </m:r>
                </m:den>
              </m:f>
            </m:e>
          </m:d>
          <m:r>
            <w:rPr>
              <w:rFonts w:ascii="Cambria Math" w:hAnsi="Cambria Math" w:cs="Times New Roman"/>
              <w:color w:val="000000" w:themeColor="text1"/>
            </w:rPr>
            <m:t>*A</m:t>
          </m:r>
        </m:oMath>
      </m:oMathPara>
    </w:p>
    <w:p w14:paraId="4582665F" w14:textId="1E4ABCAF"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lastRenderedPageBreak/>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7</w:t>
      </w:r>
      <w:r w:rsidR="00DF1CFB" w:rsidRPr="00B46571">
        <w:rPr>
          <w:rFonts w:ascii="Times New Roman" w:hAnsi="Times New Roman" w:cs="Times New Roman"/>
          <w:noProof/>
          <w:color w:val="000000" w:themeColor="text1"/>
        </w:rPr>
        <w:fldChar w:fldCharType="end"/>
      </w:r>
    </w:p>
    <w:p w14:paraId="0C3A10A8" w14:textId="7C2B2AA0" w:rsidR="001B26ED" w:rsidRPr="00B46571" w:rsidRDefault="00DF654B" w:rsidP="006D0668">
      <w:pPr>
        <w:spacing w:line="360" w:lineRule="auto"/>
        <w:ind w:firstLine="720"/>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Cd</m:t>
              </m:r>
            </m:e>
            <m:sub>
              <m:r>
                <w:rPr>
                  <w:rFonts w:ascii="Cambria Math" w:hAnsi="Cambria Math" w:cs="Times New Roman"/>
                  <w:color w:val="000000" w:themeColor="text1"/>
                </w:rPr>
                <m:t>0</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D</m:t>
              </m:r>
            </m:num>
            <m:den>
              <m:r>
                <w:rPr>
                  <w:rFonts w:ascii="Cambria Math" w:hAnsi="Cambria Math" w:cs="Times New Roman"/>
                  <w:color w:val="000000" w:themeColor="text1"/>
                </w:rPr>
                <m:t>(A*</m:t>
              </m:r>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2</m:t>
                      </m:r>
                    </m:den>
                  </m:f>
                </m:e>
              </m:d>
              <m:r>
                <w:rPr>
                  <w:rFonts w:ascii="Cambria Math" w:hAnsi="Cambria Math" w:cs="Times New Roman"/>
                  <w:color w:val="000000" w:themeColor="text1"/>
                </w:rPr>
                <m:t>*ρ*</m:t>
              </m:r>
              <m:sSup>
                <m:sSupPr>
                  <m:ctrlPr>
                    <w:rPr>
                      <w:rFonts w:ascii="Cambria Math" w:hAnsi="Cambria Math" w:cs="Times New Roman"/>
                      <w:i/>
                      <w:color w:val="000000" w:themeColor="text1"/>
                    </w:rPr>
                  </m:ctrlPr>
                </m:sSupPr>
                <m:e>
                  <m:r>
                    <w:rPr>
                      <w:rFonts w:ascii="Cambria Math" w:hAnsi="Cambria Math" w:cs="Times New Roman"/>
                      <w:color w:val="000000" w:themeColor="text1"/>
                    </w:rPr>
                    <m:t>V</m:t>
                  </m:r>
                </m:e>
                <m:sup>
                  <m:r>
                    <w:rPr>
                      <w:rFonts w:ascii="Cambria Math" w:hAnsi="Cambria Math" w:cs="Times New Roman"/>
                      <w:color w:val="000000" w:themeColor="text1"/>
                    </w:rPr>
                    <m:t>2</m:t>
                  </m:r>
                </m:sup>
              </m:sSup>
              <m:r>
                <w:rPr>
                  <w:rFonts w:ascii="Cambria Math" w:hAnsi="Cambria Math" w:cs="Times New Roman"/>
                  <w:color w:val="000000" w:themeColor="text1"/>
                </w:rPr>
                <m:t>)</m:t>
              </m:r>
            </m:den>
          </m:f>
        </m:oMath>
      </m:oMathPara>
    </w:p>
    <w:p w14:paraId="113995E1" w14:textId="2936EA42"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8</w:t>
      </w:r>
      <w:r w:rsidR="00DF1CFB" w:rsidRPr="00B46571">
        <w:rPr>
          <w:rFonts w:ascii="Times New Roman" w:hAnsi="Times New Roman" w:cs="Times New Roman"/>
          <w:noProof/>
          <w:color w:val="000000" w:themeColor="text1"/>
        </w:rPr>
        <w:fldChar w:fldCharType="end"/>
      </w:r>
    </w:p>
    <w:p w14:paraId="2A9DADD0" w14:textId="1F0F3A28" w:rsidR="00A97BFB" w:rsidRPr="00B46571" w:rsidRDefault="00DF654B" w:rsidP="006D0668">
      <w:pPr>
        <w:spacing w:line="360" w:lineRule="auto"/>
        <w:ind w:firstLine="720"/>
        <w:jc w:val="center"/>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Cd</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m:t>
              </m:r>
              <m:sSup>
                <m:sSupPr>
                  <m:ctrlPr>
                    <w:rPr>
                      <w:rFonts w:ascii="Cambria Math" w:hAnsi="Cambria Math" w:cs="Times New Roman"/>
                      <w:i/>
                      <w:color w:val="000000" w:themeColor="text1"/>
                    </w:rPr>
                  </m:ctrlPr>
                </m:sSupPr>
                <m:e>
                  <m:r>
                    <w:rPr>
                      <w:rFonts w:ascii="Cambria Math" w:hAnsi="Cambria Math" w:cs="Times New Roman"/>
                      <w:color w:val="000000" w:themeColor="text1"/>
                    </w:rPr>
                    <m:t>Cl</m:t>
                  </m:r>
                </m:e>
                <m:sup>
                  <m:r>
                    <w:rPr>
                      <w:rFonts w:ascii="Cambria Math" w:hAnsi="Cambria Math" w:cs="Times New Roman"/>
                      <w:color w:val="000000" w:themeColor="text1"/>
                    </w:rPr>
                    <m:t>2</m:t>
                  </m:r>
                </m:sup>
              </m:sSup>
              <m:r>
                <w:rPr>
                  <w:rFonts w:ascii="Cambria Math" w:hAnsi="Cambria Math" w:cs="Times New Roman"/>
                  <w:color w:val="000000" w:themeColor="text1"/>
                </w:rPr>
                <m:t>)</m:t>
              </m:r>
            </m:num>
            <m:den>
              <m:r>
                <w:rPr>
                  <w:rFonts w:ascii="Cambria Math" w:hAnsi="Cambria Math" w:cs="Times New Roman"/>
                  <w:color w:val="000000" w:themeColor="text1"/>
                </w:rPr>
                <m:t>(π*AR*e)</m:t>
              </m:r>
            </m:den>
          </m:f>
        </m:oMath>
      </m:oMathPara>
    </w:p>
    <w:p w14:paraId="0B52CB82" w14:textId="2DDAC84E" w:rsidR="00883752" w:rsidRPr="00B46571" w:rsidRDefault="00883752"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9</w:t>
      </w:r>
      <w:r w:rsidR="00DF1CFB" w:rsidRPr="00B46571">
        <w:rPr>
          <w:rFonts w:ascii="Times New Roman" w:hAnsi="Times New Roman" w:cs="Times New Roman"/>
          <w:noProof/>
          <w:color w:val="000000" w:themeColor="text1"/>
        </w:rPr>
        <w:fldChar w:fldCharType="end"/>
      </w:r>
    </w:p>
    <w:p w14:paraId="700B38E1" w14:textId="53F3BC33" w:rsidR="00000D16" w:rsidRPr="00B46571" w:rsidRDefault="00DF654B" w:rsidP="006D0668">
      <w:pPr>
        <w:spacing w:line="360" w:lineRule="auto"/>
        <w:ind w:firstLine="720"/>
        <w:jc w:val="center"/>
        <w:rPr>
          <w:rFonts w:ascii="Times New Roman" w:eastAsiaTheme="minorEastAsia" w:hAnsi="Times New Roman" w:cs="Times New Roman"/>
          <w:color w:val="000000" w:themeColor="text1"/>
        </w:rPr>
      </w:pPr>
      <m:oMathPara>
        <m:oMath>
          <m:sSub>
            <m:sSubPr>
              <m:ctrlPr>
                <w:rPr>
                  <w:rFonts w:ascii="Cambria Math" w:hAnsi="Cambria Math" w:cs="Times New Roman"/>
                  <w:i/>
                  <w:color w:val="000000" w:themeColor="text1"/>
                </w:rPr>
              </m:ctrlPr>
            </m:sSubPr>
            <m:e>
              <m:sSub>
                <m:sSubPr>
                  <m:ctrlPr>
                    <w:rPr>
                      <w:rFonts w:ascii="Cambria Math" w:hAnsi="Cambria Math" w:cs="Times New Roman"/>
                      <w:i/>
                      <w:color w:val="000000" w:themeColor="text1"/>
                    </w:rPr>
                  </m:ctrlPr>
                </m:sSubPr>
                <m:e>
                  <m:r>
                    <w:rPr>
                      <w:rFonts w:ascii="Cambria Math" w:hAnsi="Cambria Math" w:cs="Times New Roman"/>
                      <w:color w:val="000000" w:themeColor="text1"/>
                    </w:rPr>
                    <m:t>Cd=Cd</m:t>
                  </m:r>
                </m:e>
                <m:sub>
                  <m:r>
                    <w:rPr>
                      <w:rFonts w:ascii="Cambria Math" w:hAnsi="Cambria Math" w:cs="Times New Roman"/>
                      <w:color w:val="000000" w:themeColor="text1"/>
                    </w:rPr>
                    <m:t>0</m:t>
                  </m:r>
                </m:sub>
              </m:sSub>
              <m:r>
                <w:rPr>
                  <w:rFonts w:ascii="Cambria Math" w:hAnsi="Cambria Math" w:cs="Times New Roman"/>
                  <w:color w:val="000000" w:themeColor="text1"/>
                </w:rPr>
                <m:t>+Cd</m:t>
              </m:r>
            </m:e>
            <m:sub>
              <m:r>
                <w:rPr>
                  <w:rFonts w:ascii="Cambria Math" w:hAnsi="Cambria Math" w:cs="Times New Roman"/>
                  <w:color w:val="000000" w:themeColor="text1"/>
                </w:rPr>
                <m:t>i</m:t>
              </m:r>
            </m:sub>
          </m:sSub>
        </m:oMath>
      </m:oMathPara>
    </w:p>
    <w:p w14:paraId="2A25A275" w14:textId="77777777" w:rsidR="00A47654" w:rsidRPr="00B46571" w:rsidRDefault="00A47654" w:rsidP="006D0668">
      <w:pPr>
        <w:spacing w:line="360" w:lineRule="auto"/>
        <w:ind w:firstLine="720"/>
        <w:jc w:val="center"/>
        <w:rPr>
          <w:rFonts w:ascii="Times New Roman" w:eastAsiaTheme="minorEastAsia" w:hAnsi="Times New Roman" w:cs="Times New Roman"/>
          <w:color w:val="000000" w:themeColor="text1"/>
          <w:sz w:val="24"/>
          <w:szCs w:val="24"/>
        </w:rPr>
      </w:pPr>
    </w:p>
    <w:p w14:paraId="7991F6E9" w14:textId="3B6202B2" w:rsidR="00E91C16" w:rsidRPr="00B46571" w:rsidRDefault="003067A9" w:rsidP="009D1457">
      <w:pPr>
        <w:pStyle w:val="Heading3"/>
      </w:pPr>
      <w:bookmarkStart w:id="10" w:name="_Toc2082170"/>
      <w:r w:rsidRPr="00B46571">
        <w:t>1.</w:t>
      </w:r>
      <w:r w:rsidR="00A664E1">
        <w:t>1.3</w:t>
      </w:r>
      <w:r w:rsidRPr="00B46571">
        <w:t xml:space="preserve"> </w:t>
      </w:r>
      <w:r w:rsidR="00E91C16" w:rsidRPr="00B46571">
        <w:t>Fin Shape</w:t>
      </w:r>
      <w:bookmarkEnd w:id="10"/>
    </w:p>
    <w:p w14:paraId="6FBA4D7D" w14:textId="3164EAEA" w:rsidR="00E91C16" w:rsidRPr="00B46571" w:rsidRDefault="00320AF6"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color w:val="000000" w:themeColor="text1"/>
        </w:rPr>
        <mc:AlternateContent>
          <mc:Choice Requires="wps">
            <w:drawing>
              <wp:anchor distT="0" distB="0" distL="114300" distR="114300" simplePos="0" relativeHeight="251656704" behindDoc="0" locked="0" layoutInCell="1" allowOverlap="1" wp14:anchorId="348C9CE7" wp14:editId="68FCAF95">
                <wp:simplePos x="0" y="0"/>
                <wp:positionH relativeFrom="margin">
                  <wp:align>center</wp:align>
                </wp:positionH>
                <wp:positionV relativeFrom="paragraph">
                  <wp:posOffset>4348480</wp:posOffset>
                </wp:positionV>
                <wp:extent cx="4333875" cy="635"/>
                <wp:effectExtent l="0" t="0" r="9525" b="2540"/>
                <wp:wrapTopAndBottom/>
                <wp:docPr id="4" name="Text Box 4"/>
                <wp:cNvGraphicFramePr/>
                <a:graphic xmlns:a="http://schemas.openxmlformats.org/drawingml/2006/main">
                  <a:graphicData uri="http://schemas.microsoft.com/office/word/2010/wordprocessingShape">
                    <wps:wsp>
                      <wps:cNvSpPr txBox="1"/>
                      <wps:spPr>
                        <a:xfrm>
                          <a:off x="0" y="0"/>
                          <a:ext cx="4333875" cy="635"/>
                        </a:xfrm>
                        <a:prstGeom prst="rect">
                          <a:avLst/>
                        </a:prstGeom>
                        <a:solidFill>
                          <a:prstClr val="white"/>
                        </a:solidFill>
                        <a:ln>
                          <a:noFill/>
                        </a:ln>
                        <a:effectLst/>
                      </wps:spPr>
                      <wps:txbx>
                        <w:txbxContent>
                          <w:p w14:paraId="1EEB7C6F" w14:textId="101EFD6E" w:rsidR="00715C60" w:rsidRPr="005B752D" w:rsidRDefault="00715C60" w:rsidP="005B752D">
                            <w:pPr>
                              <w:pStyle w:val="Caption"/>
                              <w:jc w:val="center"/>
                              <w:rPr>
                                <w:rFonts w:ascii="Times New Roman" w:hAnsi="Times New Roman" w:cs="Times New Roman"/>
                                <w:noProof/>
                                <w:color w:val="auto"/>
                                <w:sz w:val="22"/>
                                <w:szCs w:val="24"/>
                              </w:rPr>
                            </w:pPr>
                            <w:bookmarkStart w:id="11" w:name="_Toc272474"/>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2</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izing illustration.</w:t>
                            </w:r>
                            <w:r>
                              <w:rPr>
                                <w:rFonts w:ascii="Times New Roman" w:hAnsi="Times New Roman" w:cs="Times New Roman"/>
                                <w:color w:val="auto"/>
                                <w:sz w:val="22"/>
                                <w:szCs w:val="24"/>
                              </w:rPr>
                              <w:t xml:space="preserve"> </w:t>
                            </w:r>
                            <w:r w:rsidRPr="005B752D">
                              <w:rPr>
                                <w:rFonts w:ascii="Times New Roman" w:hAnsi="Times New Roman" w:cs="Times New Roman"/>
                                <w:color w:val="auto"/>
                                <w:sz w:val="22"/>
                                <w:szCs w:val="24"/>
                              </w:rPr>
                              <w:t>[7] Copyright 2018, Richard Nakka.</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8C9CE7" id="Text Box 4" o:spid="_x0000_s1028" type="#_x0000_t202" style="position:absolute;left:0;text-align:left;margin-left:0;margin-top:342.4pt;width:341.25pt;height:.05pt;z-index:25165670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" stroked="f">
                <v:textbox style="mso-fit-shape-to-text:t" inset="0,0,0,0">
                  <w:txbxContent>
                    <w:p w14:paraId="1EEB7C6F" w14:textId="101EFD6E" w:rsidR="00715C60" w:rsidRPr="005B752D" w:rsidRDefault="00715C60" w:rsidP="005B752D">
                      <w:pPr>
                        <w:pStyle w:val="Caption"/>
                        <w:jc w:val="center"/>
                        <w:rPr>
                          <w:rFonts w:ascii="Times New Roman" w:hAnsi="Times New Roman" w:cs="Times New Roman"/>
                          <w:noProof/>
                          <w:color w:val="auto"/>
                          <w:sz w:val="22"/>
                          <w:szCs w:val="24"/>
                        </w:rPr>
                      </w:pPr>
                      <w:bookmarkStart w:id="12" w:name="_Toc272474"/>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2</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izing illustration.</w:t>
                      </w:r>
                      <w:r>
                        <w:rPr>
                          <w:rFonts w:ascii="Times New Roman" w:hAnsi="Times New Roman" w:cs="Times New Roman"/>
                          <w:color w:val="auto"/>
                          <w:sz w:val="22"/>
                          <w:szCs w:val="24"/>
                        </w:rPr>
                        <w:t xml:space="preserve"> </w:t>
                      </w:r>
                      <w:r w:rsidRPr="005B752D">
                        <w:rPr>
                          <w:rFonts w:ascii="Times New Roman" w:hAnsi="Times New Roman" w:cs="Times New Roman"/>
                          <w:color w:val="auto"/>
                          <w:sz w:val="22"/>
                          <w:szCs w:val="24"/>
                        </w:rPr>
                        <w:t>[7] Copyright 2018, Richard Nakka.</w:t>
                      </w:r>
                      <w:bookmarkEnd w:id="12"/>
                    </w:p>
                  </w:txbxContent>
                </v:textbox>
                <w10:wrap type="topAndBottom" anchorx="margin"/>
              </v:shape>
            </w:pict>
          </mc:Fallback>
        </mc:AlternateContent>
      </w:r>
      <w:r w:rsidRPr="00B46571">
        <w:rPr>
          <w:rFonts w:ascii="Times New Roman" w:hAnsi="Times New Roman" w:cs="Times New Roman"/>
          <w:noProof/>
          <w:color w:val="000000" w:themeColor="text1"/>
          <w:sz w:val="24"/>
          <w:szCs w:val="24"/>
        </w:rPr>
        <w:drawing>
          <wp:anchor distT="0" distB="0" distL="114300" distR="114300" simplePos="0" relativeHeight="251655680" behindDoc="0" locked="0" layoutInCell="1" allowOverlap="1" wp14:anchorId="7A71347E" wp14:editId="19870F11">
            <wp:simplePos x="0" y="0"/>
            <wp:positionH relativeFrom="margin">
              <wp:align>center</wp:align>
            </wp:positionH>
            <wp:positionV relativeFrom="paragraph">
              <wp:posOffset>2176780</wp:posOffset>
            </wp:positionV>
            <wp:extent cx="4486275" cy="2112645"/>
            <wp:effectExtent l="0" t="0" r="9525" b="190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486275" cy="2112645"/>
                    </a:xfrm>
                    <a:prstGeom prst="rect">
                      <a:avLst/>
                    </a:prstGeom>
                  </pic:spPr>
                </pic:pic>
              </a:graphicData>
            </a:graphic>
            <wp14:sizeRelH relativeFrom="margin">
              <wp14:pctWidth>0</wp14:pctWidth>
            </wp14:sizeRelH>
            <wp14:sizeRelV relativeFrom="margin">
              <wp14:pctHeight>0</wp14:pctHeight>
            </wp14:sizeRelV>
          </wp:anchor>
        </w:drawing>
      </w:r>
      <w:r w:rsidR="675B6DE1" w:rsidRPr="3F1F6523">
        <w:rPr>
          <w:rFonts w:ascii="Times New Roman" w:eastAsiaTheme="minorEastAsia" w:hAnsi="Times New Roman" w:cs="Times New Roman"/>
          <w:color w:val="000000" w:themeColor="text1"/>
          <w:sz w:val="24"/>
          <w:szCs w:val="24"/>
        </w:rPr>
        <w:t>Rocket fins are a form of passive control on a rocket which produce lift and drag forces to stabilize the rocket. This force is called a restoring force and occurs so long as the rocket’s center of pressure is lowe</w:t>
      </w:r>
      <w:r w:rsidR="00065E7B" w:rsidRPr="3F1F6523">
        <w:rPr>
          <w:rFonts w:ascii="Times New Roman" w:eastAsiaTheme="minorEastAsia" w:hAnsi="Times New Roman" w:cs="Times New Roman"/>
          <w:color w:val="000000" w:themeColor="text1"/>
          <w:sz w:val="24"/>
          <w:szCs w:val="24"/>
        </w:rPr>
        <w:t xml:space="preserve">r than its center of gravity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spaceflightsystems.grc.nasa.gov/education/rocket/rktstab.html","accessed":{"date-parts":[["2018","10","11"]]},"author":[{"dropping-particle":"","family":"Benson","given":"Tom","non-dropping-particle":"","parse-names":false,"suffix":""}],"id":"ITEM-1","issued":{"date-parts":[["2015"]]},"title":"Rocket Stability","type":"webpage"},"uris":["http://www.mendeley.com/documents/?uuid=06720537-02ae-3a03-8e18-873c96f5d8a5"]}],"mendeley":{"formattedCitation":"[3]","plainTextFormattedCitation":"[3]","previouslyFormattedCitation":"[3]"},"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3]</w:t>
      </w:r>
      <w:r w:rsidR="00065E7B" w:rsidRPr="3F1F6523">
        <w:fldChar w:fldCharType="end"/>
      </w:r>
      <w:r w:rsidR="675B6DE1" w:rsidRPr="3F1F6523">
        <w:rPr>
          <w:rFonts w:ascii="Times New Roman" w:eastAsiaTheme="minorEastAsia" w:hAnsi="Times New Roman" w:cs="Times New Roman"/>
          <w:color w:val="000000" w:themeColor="text1"/>
          <w:sz w:val="24"/>
          <w:szCs w:val="24"/>
        </w:rPr>
        <w:t>. As the angle of attack of the rocket changes from zero, the fins begin to produce a lift force through the rockets center of pressure. This lift force exerts torque on the rocket’s center of gravity causing the rocket to rotate back to an angle of attack of zero. Ideally, the fins will produce the necessary lift force required to restore the rocket back to an angle of attack of zero while being the most aerodynamically efficient. To optimize a fin, the size, shape, an</w:t>
      </w:r>
      <w:r w:rsidR="00065E7B" w:rsidRPr="3F1F6523">
        <w:rPr>
          <w:rFonts w:ascii="Times New Roman" w:eastAsiaTheme="minorEastAsia" w:hAnsi="Times New Roman" w:cs="Times New Roman"/>
          <w:color w:val="000000" w:themeColor="text1"/>
          <w:sz w:val="24"/>
          <w:szCs w:val="24"/>
        </w:rPr>
        <w:t xml:space="preserve">d profile must be considered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6]</w:t>
      </w:r>
      <w:r w:rsidR="00065E7B" w:rsidRPr="3F1F6523">
        <w:fldChar w:fldCharType="end"/>
      </w:r>
      <w:r w:rsidR="675B6DE1" w:rsidRPr="3F1F6523">
        <w:rPr>
          <w:rFonts w:ascii="Times New Roman" w:eastAsiaTheme="minorEastAsia" w:hAnsi="Times New Roman" w:cs="Times New Roman"/>
          <w:color w:val="000000" w:themeColor="text1"/>
          <w:sz w:val="24"/>
          <w:szCs w:val="24"/>
        </w:rPr>
        <w:t>.</w:t>
      </w:r>
    </w:p>
    <w:p w14:paraId="6B7140A0" w14:textId="40E8D353" w:rsidR="00D8247D" w:rsidRPr="00B46571" w:rsidRDefault="00E91C16"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For any fin shape and profile there is a gener</w:t>
      </w:r>
      <w:r w:rsidR="00634610" w:rsidRPr="00B46571">
        <w:rPr>
          <w:rFonts w:ascii="Times New Roman" w:eastAsiaTheme="minorEastAsia" w:hAnsi="Times New Roman" w:cs="Times New Roman"/>
          <w:color w:val="000000" w:themeColor="text1"/>
          <w:sz w:val="24"/>
          <w:szCs w:val="24"/>
        </w:rPr>
        <w:t>al rule to be followed for size: t</w:t>
      </w:r>
      <w:r w:rsidRPr="00B46571">
        <w:rPr>
          <w:rFonts w:ascii="Times New Roman" w:eastAsiaTheme="minorEastAsia" w:hAnsi="Times New Roman" w:cs="Times New Roman"/>
          <w:color w:val="000000" w:themeColor="text1"/>
          <w:sz w:val="24"/>
          <w:szCs w:val="24"/>
        </w:rPr>
        <w:t xml:space="preserve">he span and root chord length of the fin should be roughly twice the diameter of the body tube of the rocket. </w:t>
      </w:r>
      <w:r w:rsidRPr="00B46571">
        <w:rPr>
          <w:rFonts w:ascii="Times New Roman" w:eastAsiaTheme="minorEastAsia" w:hAnsi="Times New Roman" w:cs="Times New Roman"/>
          <w:color w:val="000000" w:themeColor="text1"/>
          <w:sz w:val="24"/>
          <w:szCs w:val="24"/>
        </w:rPr>
        <w:lastRenderedPageBreak/>
        <w:t xml:space="preserve">The chord length of the tip of the fin will vary depending on the fin shape. Figure </w:t>
      </w:r>
      <w:r w:rsidR="00634610" w:rsidRPr="00B46571">
        <w:rPr>
          <w:rFonts w:ascii="Times New Roman" w:eastAsiaTheme="minorEastAsia" w:hAnsi="Times New Roman" w:cs="Times New Roman"/>
          <w:color w:val="000000" w:themeColor="text1"/>
          <w:sz w:val="24"/>
          <w:szCs w:val="24"/>
        </w:rPr>
        <w:t>2</w:t>
      </w:r>
      <w:r w:rsidR="00320AF6" w:rsidRPr="00B46571">
        <w:rPr>
          <w:rFonts w:ascii="Times New Roman" w:eastAsiaTheme="minorEastAsia" w:hAnsi="Times New Roman" w:cs="Times New Roman"/>
          <w:color w:val="000000" w:themeColor="text1"/>
          <w:sz w:val="24"/>
          <w:szCs w:val="24"/>
        </w:rPr>
        <w:t xml:space="preserve"> above</w:t>
      </w:r>
      <w:r w:rsidRPr="00B46571">
        <w:rPr>
          <w:rFonts w:ascii="Times New Roman" w:eastAsiaTheme="minorEastAsia" w:hAnsi="Times New Roman" w:cs="Times New Roman"/>
          <w:color w:val="000000" w:themeColor="text1"/>
          <w:sz w:val="24"/>
          <w:szCs w:val="24"/>
        </w:rPr>
        <w:t xml:space="preserve"> shows the proper ratios for a clipped delta fin on a rocket of specific diameter</w:t>
      </w:r>
      <w:r w:rsidR="00634610" w:rsidRPr="00B46571">
        <w:rPr>
          <w:rFonts w:ascii="Times New Roman" w:eastAsiaTheme="minorEastAsia" w:hAnsi="Times New Roman" w:cs="Times New Roman"/>
          <w:color w:val="000000" w:themeColor="text1"/>
          <w:sz w:val="24"/>
          <w:szCs w:val="24"/>
        </w:rPr>
        <w:t>, where the clipped delta fin shape is the chosen shape for the actuated fins</w:t>
      </w:r>
      <w:r w:rsidRPr="00B46571">
        <w:rPr>
          <w:rFonts w:ascii="Times New Roman" w:eastAsiaTheme="minorEastAsia" w:hAnsi="Times New Roman" w:cs="Times New Roman"/>
          <w:color w:val="000000" w:themeColor="text1"/>
          <w:sz w:val="24"/>
          <w:szCs w:val="24"/>
        </w:rPr>
        <w:t xml:space="preserve"> </w:t>
      </w:r>
      <w:r w:rsidR="00065E7B"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www.nakka-rocketry.net/fins.html","accessed":{"date-parts":[["2018","10","11"]]},"author":[{"dropping-particle":"","family":"Nakka","given":"Richard","non-dropping-particle":"","parse-names":false,"suffix":""}],"id":"ITEM-1","issued":{"date-parts":[["2001"]]},"title":"Fins for Rocket Stability","type":"webpage"},"uris":["http://www.mendeley.com/documents/?uuid=bfd065f5-6c93-359d-972e-426374a20ffc"]}],"mendeley":{"formattedCitation":"[7]","plainTextFormattedCitation":"[7]","previouslyFormattedCitation":"[7]"},"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7]</w:t>
      </w:r>
      <w:r w:rsidR="00065E7B" w:rsidRPr="00B46571">
        <w:rPr>
          <w:rFonts w:ascii="Times New Roman" w:eastAsiaTheme="minorEastAsia" w:hAnsi="Times New Roman" w:cs="Times New Roman"/>
          <w:color w:val="000000" w:themeColor="text1"/>
          <w:sz w:val="24"/>
          <w:szCs w:val="24"/>
        </w:rPr>
        <w:fldChar w:fldCharType="end"/>
      </w:r>
      <w:r w:rsidR="00065E7B" w:rsidRPr="00B46571">
        <w:rPr>
          <w:rFonts w:ascii="Times New Roman" w:eastAsiaTheme="minorEastAsia" w:hAnsi="Times New Roman" w:cs="Times New Roman"/>
          <w:color w:val="000000" w:themeColor="text1"/>
          <w:sz w:val="24"/>
          <w:szCs w:val="24"/>
        </w:rPr>
        <w:t>.</w:t>
      </w:r>
    </w:p>
    <w:p w14:paraId="43C5ACC5" w14:textId="58B1CB88" w:rsidR="00D8247D" w:rsidRPr="00B46571" w:rsidRDefault="005B752D"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color w:val="000000" w:themeColor="text1"/>
        </w:rPr>
        <mc:AlternateContent>
          <mc:Choice Requires="wps">
            <w:drawing>
              <wp:anchor distT="0" distB="0" distL="114300" distR="114300" simplePos="0" relativeHeight="251658752" behindDoc="0" locked="0" layoutInCell="1" allowOverlap="1" wp14:anchorId="7892B7D5" wp14:editId="18ED1B1B">
                <wp:simplePos x="0" y="0"/>
                <wp:positionH relativeFrom="margin">
                  <wp:align>center</wp:align>
                </wp:positionH>
                <wp:positionV relativeFrom="paragraph">
                  <wp:posOffset>3695700</wp:posOffset>
                </wp:positionV>
                <wp:extent cx="528320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5283200" cy="635"/>
                        </a:xfrm>
                        <a:prstGeom prst="rect">
                          <a:avLst/>
                        </a:prstGeom>
                        <a:solidFill>
                          <a:prstClr val="white"/>
                        </a:solidFill>
                        <a:ln>
                          <a:noFill/>
                        </a:ln>
                        <a:effectLst/>
                      </wps:spPr>
                      <wps:txbx>
                        <w:txbxContent>
                          <w:p w14:paraId="766E754B" w14:textId="2226E489" w:rsidR="00715C60" w:rsidRPr="005B752D" w:rsidRDefault="00715C60" w:rsidP="005B752D">
                            <w:pPr>
                              <w:pStyle w:val="Caption"/>
                              <w:jc w:val="center"/>
                              <w:rPr>
                                <w:rFonts w:ascii="Times New Roman" w:hAnsi="Times New Roman" w:cs="Times New Roman"/>
                                <w:noProof/>
                                <w:color w:val="auto"/>
                                <w:sz w:val="32"/>
                                <w:szCs w:val="24"/>
                              </w:rPr>
                            </w:pPr>
                            <w:bookmarkStart w:id="13" w:name="_Toc272475"/>
                            <w:r w:rsidRPr="005B752D">
                              <w:rPr>
                                <w:rFonts w:ascii="Times New Roman" w:hAnsi="Times New Roman" w:cs="Times New Roman"/>
                                <w:color w:val="auto"/>
                                <w:sz w:val="22"/>
                              </w:rPr>
                              <w:t xml:space="preserve">[6]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3</w:t>
                            </w:r>
                            <w:r>
                              <w:rPr>
                                <w:rFonts w:ascii="Times New Roman" w:hAnsi="Times New Roman" w:cs="Times New Roman"/>
                                <w:color w:val="auto"/>
                                <w:sz w:val="22"/>
                              </w:rPr>
                              <w:fldChar w:fldCharType="end"/>
                            </w:r>
                            <w:r w:rsidRPr="005B752D">
                              <w:rPr>
                                <w:rFonts w:ascii="Times New Roman" w:hAnsi="Times New Roman" w:cs="Times New Roman"/>
                                <w:color w:val="auto"/>
                                <w:sz w:val="22"/>
                              </w:rPr>
                              <w:t>: Drag force by airfoil shape. Copyright 2018, Apogee Rockets.</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92B7D5" id="Text Box 9" o:spid="_x0000_s1029" type="#_x0000_t202" style="position:absolute;left:0;text-align:left;margin-left:0;margin-top:291pt;width:416pt;height:.05pt;z-index:25165875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" stroked="f">
                <v:textbox style="mso-fit-shape-to-text:t" inset="0,0,0,0">
                  <w:txbxContent>
                    <w:p w14:paraId="766E754B" w14:textId="2226E489" w:rsidR="00715C60" w:rsidRPr="005B752D" w:rsidRDefault="00715C60" w:rsidP="005B752D">
                      <w:pPr>
                        <w:pStyle w:val="Caption"/>
                        <w:jc w:val="center"/>
                        <w:rPr>
                          <w:rFonts w:ascii="Times New Roman" w:hAnsi="Times New Roman" w:cs="Times New Roman"/>
                          <w:noProof/>
                          <w:color w:val="auto"/>
                          <w:sz w:val="32"/>
                          <w:szCs w:val="24"/>
                        </w:rPr>
                      </w:pPr>
                      <w:bookmarkStart w:id="14" w:name="_Toc272475"/>
                      <w:r w:rsidRPr="005B752D">
                        <w:rPr>
                          <w:rFonts w:ascii="Times New Roman" w:hAnsi="Times New Roman" w:cs="Times New Roman"/>
                          <w:color w:val="auto"/>
                          <w:sz w:val="22"/>
                        </w:rPr>
                        <w:t xml:space="preserve">[6]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3</w:t>
                      </w:r>
                      <w:r>
                        <w:rPr>
                          <w:rFonts w:ascii="Times New Roman" w:hAnsi="Times New Roman" w:cs="Times New Roman"/>
                          <w:color w:val="auto"/>
                          <w:sz w:val="22"/>
                        </w:rPr>
                        <w:fldChar w:fldCharType="end"/>
                      </w:r>
                      <w:r w:rsidRPr="005B752D">
                        <w:rPr>
                          <w:rFonts w:ascii="Times New Roman" w:hAnsi="Times New Roman" w:cs="Times New Roman"/>
                          <w:color w:val="auto"/>
                          <w:sz w:val="22"/>
                        </w:rPr>
                        <w:t>: Drag force by airfoil shape. Copyright 2018, Apogee Rockets.</w:t>
                      </w:r>
                      <w:bookmarkEnd w:id="14"/>
                    </w:p>
                  </w:txbxContent>
                </v:textbox>
                <w10:wrap type="topAndBottom" anchorx="margin"/>
              </v:shape>
            </w:pict>
          </mc:Fallback>
        </mc:AlternateContent>
      </w:r>
      <w:r w:rsidRPr="00B46571">
        <w:rPr>
          <w:rFonts w:ascii="Times New Roman" w:hAnsi="Times New Roman" w:cs="Times New Roman"/>
          <w:noProof/>
          <w:color w:val="000000" w:themeColor="text1"/>
        </w:rPr>
        <w:drawing>
          <wp:anchor distT="0" distB="0" distL="114300" distR="114300" simplePos="0" relativeHeight="251663872" behindDoc="0" locked="0" layoutInCell="1" allowOverlap="1" wp14:anchorId="0FDDA409" wp14:editId="650CE56C">
            <wp:simplePos x="0" y="0"/>
            <wp:positionH relativeFrom="margin">
              <wp:posOffset>371475</wp:posOffset>
            </wp:positionH>
            <wp:positionV relativeFrom="paragraph">
              <wp:posOffset>2008505</wp:posOffset>
            </wp:positionV>
            <wp:extent cx="5191125" cy="1543050"/>
            <wp:effectExtent l="0" t="0" r="9525" b="0"/>
            <wp:wrapTopAndBottom/>
            <wp:docPr id="716259379" name="Picture 716259379" descr="https://lh6.googleusercontent.com/3QDKeUX7mTs3hQ1poBmkveLHVMpa8E2jAh7J9uI9a8brQKNInuSFQmztPUWEZyEjyyaEMKfZ_UyOOyBmoPDkm6w1RZVLvWdcs7Lp64WGCHghEigebkg49b5IlcW_UwFpwlm_qCH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bwMode="auto">
                    <a:xfrm>
                      <a:off x="0" y="0"/>
                      <a:ext cx="5191125" cy="1543050"/>
                    </a:xfrm>
                    <a:prstGeom prst="rect">
                      <a:avLst/>
                    </a:prstGeom>
                    <a:noFill/>
                    <a:ln>
                      <a:noFill/>
                    </a:ln>
                  </pic:spPr>
                </pic:pic>
              </a:graphicData>
            </a:graphic>
          </wp:anchor>
        </w:drawing>
      </w:r>
      <w:r w:rsidR="00634610" w:rsidRPr="3F1F6523">
        <w:rPr>
          <w:rFonts w:ascii="Times New Roman" w:eastAsiaTheme="minorEastAsia" w:hAnsi="Times New Roman" w:cs="Times New Roman"/>
          <w:color w:val="000000" w:themeColor="text1"/>
          <w:sz w:val="24"/>
          <w:szCs w:val="24"/>
        </w:rPr>
        <w:t>Another important parameter to keep in mind is the overall shape of the fin. With each shape comes a specific aerodynamic efficiency. In theory, the most efficient fin shape is an elliptical fin, however experimental results from Apogee Rockets have proven otherwise, as shown below</w:t>
      </w:r>
      <w:r w:rsidR="00320AF6" w:rsidRPr="3F1F6523">
        <w:rPr>
          <w:rFonts w:ascii="Times New Roman" w:eastAsiaTheme="minorEastAsia" w:hAnsi="Times New Roman" w:cs="Times New Roman"/>
          <w:color w:val="000000" w:themeColor="text1"/>
          <w:sz w:val="24"/>
          <w:szCs w:val="24"/>
        </w:rPr>
        <w:t xml:space="preserve"> in F</w:t>
      </w:r>
      <w:r w:rsidR="00065E7B" w:rsidRPr="3F1F6523">
        <w:rPr>
          <w:rFonts w:ascii="Times New Roman" w:eastAsiaTheme="minorEastAsia" w:hAnsi="Times New Roman" w:cs="Times New Roman"/>
          <w:color w:val="000000" w:themeColor="text1"/>
          <w:sz w:val="24"/>
          <w:szCs w:val="24"/>
        </w:rPr>
        <w:t>igure 3</w:t>
      </w:r>
      <w:r w:rsidR="00634610" w:rsidRPr="3F1F6523">
        <w:rPr>
          <w:rFonts w:ascii="Times New Roman" w:eastAsiaTheme="minorEastAsia" w:hAnsi="Times New Roman" w:cs="Times New Roman"/>
          <w:color w:val="000000" w:themeColor="text1"/>
          <w:sz w:val="24"/>
          <w:szCs w:val="24"/>
        </w:rPr>
        <w:t xml:space="preserve">. </w:t>
      </w:r>
      <w:r w:rsidR="00065E7B" w:rsidRPr="3F1F6523">
        <w:rPr>
          <w:rFonts w:ascii="Times New Roman" w:eastAsiaTheme="minorEastAsia" w:hAnsi="Times New Roman" w:cs="Times New Roman"/>
          <w:color w:val="000000" w:themeColor="text1"/>
          <w:sz w:val="24"/>
          <w:szCs w:val="24"/>
        </w:rPr>
        <w:t>It</w:t>
      </w:r>
      <w:r w:rsidR="00634610" w:rsidRPr="3F1F6523">
        <w:rPr>
          <w:rFonts w:ascii="Times New Roman" w:eastAsiaTheme="minorEastAsia" w:hAnsi="Times New Roman" w:cs="Times New Roman"/>
          <w:color w:val="000000" w:themeColor="text1"/>
          <w:sz w:val="24"/>
          <w:szCs w:val="24"/>
        </w:rPr>
        <w:t xml:space="preserve"> shows different fin shapes and the drag force produced by them at two different angles of attack. The fins tested had a rectangular cross section. It is important to note that the square fin shape did not protrude from the rocket as far as the </w:t>
      </w:r>
      <w:commentRangeStart w:id="15"/>
      <w:r w:rsidR="00634610" w:rsidRPr="3F1F6523">
        <w:rPr>
          <w:rFonts w:ascii="Times New Roman" w:eastAsiaTheme="minorEastAsia" w:hAnsi="Times New Roman" w:cs="Times New Roman"/>
          <w:color w:val="000000" w:themeColor="text1"/>
          <w:sz w:val="24"/>
          <w:szCs w:val="24"/>
        </w:rPr>
        <w:t xml:space="preserve">other </w:t>
      </w:r>
      <w:commentRangeEnd w:id="15"/>
      <w:r w:rsidR="00715C60">
        <w:rPr>
          <w:rStyle w:val="CommentReference"/>
        </w:rPr>
        <w:commentReference w:id="15"/>
      </w:r>
      <w:r w:rsidR="00634610" w:rsidRPr="3F1F6523">
        <w:rPr>
          <w:rFonts w:ascii="Times New Roman" w:eastAsiaTheme="minorEastAsia" w:hAnsi="Times New Roman" w:cs="Times New Roman"/>
          <w:color w:val="000000" w:themeColor="text1"/>
          <w:sz w:val="24"/>
          <w:szCs w:val="24"/>
        </w:rPr>
        <w:t>fins to the point of affecting the drag calculation</w:t>
      </w:r>
      <w:r w:rsidR="00065E7B" w:rsidRPr="3F1F6523">
        <w:rPr>
          <w:rFonts w:ascii="Times New Roman" w:eastAsiaTheme="minorEastAsia" w:hAnsi="Times New Roman" w:cs="Times New Roman"/>
          <w:color w:val="000000" w:themeColor="text1"/>
          <w:sz w:val="24"/>
          <w:szCs w:val="24"/>
        </w:rPr>
        <w:t xml:space="preserve">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6]</w:t>
      </w:r>
      <w:r w:rsidR="00065E7B" w:rsidRPr="3F1F6523">
        <w:fldChar w:fldCharType="end"/>
      </w:r>
      <w:r w:rsidR="00634610" w:rsidRPr="3F1F6523">
        <w:rPr>
          <w:rFonts w:ascii="Times New Roman" w:eastAsiaTheme="minorEastAsia" w:hAnsi="Times New Roman" w:cs="Times New Roman"/>
          <w:color w:val="000000" w:themeColor="text1"/>
          <w:sz w:val="24"/>
          <w:szCs w:val="24"/>
        </w:rPr>
        <w:t xml:space="preserve">. </w:t>
      </w:r>
    </w:p>
    <w:p w14:paraId="5B359A46" w14:textId="77777777" w:rsidR="005B752D" w:rsidRDefault="005B752D" w:rsidP="006D0668">
      <w:pPr>
        <w:spacing w:line="360" w:lineRule="auto"/>
        <w:rPr>
          <w:rFonts w:ascii="Times New Roman" w:eastAsiaTheme="minorEastAsia" w:hAnsi="Times New Roman" w:cs="Times New Roman"/>
          <w:color w:val="000000" w:themeColor="text1"/>
          <w:sz w:val="24"/>
          <w:szCs w:val="24"/>
        </w:rPr>
      </w:pPr>
    </w:p>
    <w:p w14:paraId="62D7796B" w14:textId="4AEF4834" w:rsidR="00634610" w:rsidRPr="00B46571" w:rsidRDefault="00634610" w:rsidP="005B752D">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From this data, the clipped delta shape proves to be the most efficient at low speeds. In addition, if the center of pressure needs to be moved further from the rocket’s center of gravity to keep the rocket stable, the fins can </w:t>
      </w:r>
      <w:r w:rsidR="00B657E6" w:rsidRPr="00B46571">
        <w:rPr>
          <w:rFonts w:ascii="Times New Roman" w:eastAsiaTheme="minorEastAsia" w:hAnsi="Times New Roman" w:cs="Times New Roman"/>
          <w:color w:val="000000" w:themeColor="text1"/>
          <w:sz w:val="24"/>
          <w:szCs w:val="24"/>
        </w:rPr>
        <w:t>be swept towards aft as in Figure 2</w:t>
      </w:r>
      <w:r w:rsidRPr="00B46571">
        <w:rPr>
          <w:rFonts w:ascii="Times New Roman" w:eastAsiaTheme="minorEastAsia" w:hAnsi="Times New Roman" w:cs="Times New Roman"/>
          <w:color w:val="000000" w:themeColor="text1"/>
          <w:sz w:val="24"/>
          <w:szCs w:val="24"/>
        </w:rPr>
        <w:t xml:space="preserve"> above labeled tapered swept </w:t>
      </w:r>
      <w:r w:rsidR="00065E7B"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6]</w:t>
      </w:r>
      <w:r w:rsidR="00065E7B" w:rsidRPr="00B46571">
        <w:rPr>
          <w:rFonts w:ascii="Times New Roman" w:eastAsiaTheme="minorEastAsia" w:hAnsi="Times New Roman" w:cs="Times New Roman"/>
          <w:color w:val="000000" w:themeColor="text1"/>
          <w:sz w:val="24"/>
          <w:szCs w:val="24"/>
        </w:rPr>
        <w:fldChar w:fldCharType="end"/>
      </w:r>
      <w:r w:rsidR="00320AF6" w:rsidRPr="00B46571">
        <w:rPr>
          <w:rFonts w:ascii="Times New Roman" w:eastAsiaTheme="minorEastAsia" w:hAnsi="Times New Roman" w:cs="Times New Roman"/>
          <w:color w:val="000000" w:themeColor="text1"/>
          <w:sz w:val="24"/>
          <w:szCs w:val="24"/>
        </w:rPr>
        <w:t>.</w:t>
      </w:r>
    </w:p>
    <w:p w14:paraId="7F59E62B" w14:textId="1F4BE390" w:rsidR="00E90C97" w:rsidRPr="00B46571" w:rsidRDefault="00634610" w:rsidP="006D0668">
      <w:pPr>
        <w:spacing w:line="360" w:lineRule="auto"/>
        <w:ind w:firstLine="720"/>
        <w:rPr>
          <w:rFonts w:ascii="Times New Roman" w:eastAsiaTheme="minorEastAsia" w:hAnsi="Times New Roman" w:cs="Times New Roman"/>
          <w:color w:val="000000" w:themeColor="text1"/>
          <w:sz w:val="24"/>
          <w:szCs w:val="24"/>
        </w:rPr>
      </w:pPr>
      <w:r w:rsidRPr="3F1F6523">
        <w:rPr>
          <w:rFonts w:ascii="Times New Roman" w:eastAsiaTheme="minorEastAsia" w:hAnsi="Times New Roman" w:cs="Times New Roman"/>
          <w:color w:val="000000" w:themeColor="text1"/>
          <w:sz w:val="24"/>
          <w:szCs w:val="24"/>
        </w:rPr>
        <w:t xml:space="preserve">Finally, the profile of a fin can also help to reduce the drag produced by the fin while maintaining effective lift forces. Rectangular airfoils have the highest drag at low speeds, while thin plates have the lowest as shown in Figure 4 below. However, thin plates are not effective for most rockets as they do not produce the lift necessary to restore the rocket back to its original orientation. </w:t>
      </w:r>
      <w:r w:rsidR="00065E7B" w:rsidRPr="3F1F6523">
        <w:rPr>
          <w:rFonts w:ascii="Times New Roman" w:eastAsiaTheme="minorEastAsia" w:hAnsi="Times New Roman" w:cs="Times New Roman"/>
          <w:color w:val="000000" w:themeColor="text1"/>
          <w:sz w:val="24"/>
          <w:szCs w:val="24"/>
        </w:rPr>
        <w:t>Also,</w:t>
      </w:r>
      <w:r w:rsidRPr="3F1F6523">
        <w:rPr>
          <w:rFonts w:ascii="Times New Roman" w:eastAsiaTheme="minorEastAsia" w:hAnsi="Times New Roman" w:cs="Times New Roman"/>
          <w:color w:val="000000" w:themeColor="text1"/>
          <w:sz w:val="24"/>
          <w:szCs w:val="24"/>
        </w:rPr>
        <w:t xml:space="preserve"> the thin plates’ thickness can cause fin flutter during flight, significantly increasing drag force. The best fin profile is a tapered airfoil that is symmetric about the center of </w:t>
      </w:r>
      <w:r w:rsidRPr="3F1F6523">
        <w:rPr>
          <w:rFonts w:ascii="Times New Roman" w:eastAsiaTheme="minorEastAsia" w:hAnsi="Times New Roman" w:cs="Times New Roman"/>
          <w:color w:val="000000" w:themeColor="text1"/>
          <w:sz w:val="24"/>
          <w:szCs w:val="24"/>
        </w:rPr>
        <w:lastRenderedPageBreak/>
        <w:t xml:space="preserve">its chord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6]</w:t>
      </w:r>
      <w:r w:rsidR="00065E7B" w:rsidRPr="3F1F6523">
        <w:fldChar w:fldCharType="end"/>
      </w:r>
      <w:r w:rsidRPr="3F1F6523">
        <w:rPr>
          <w:rFonts w:ascii="Times New Roman" w:eastAsiaTheme="minorEastAsia" w:hAnsi="Times New Roman" w:cs="Times New Roman"/>
          <w:color w:val="000000" w:themeColor="text1"/>
          <w:sz w:val="24"/>
          <w:szCs w:val="24"/>
        </w:rPr>
        <w:t xml:space="preserve">. </w:t>
      </w:r>
      <w:r w:rsidR="34616799" w:rsidRPr="00B46571">
        <w:rPr>
          <w:rFonts w:ascii="Times New Roman" w:hAnsi="Times New Roman" w:cs="Times New Roman"/>
          <w:color w:val="000000" w:themeColor="text1"/>
          <w:sz w:val="24"/>
          <w:szCs w:val="24"/>
        </w:rPr>
        <w:t>I</w:t>
      </w:r>
      <w:r w:rsidR="00E90C97" w:rsidRPr="3F1F6523">
        <w:rPr>
          <w:rFonts w:ascii="Times New Roman" w:eastAsiaTheme="minorEastAsia" w:hAnsi="Times New Roman" w:cs="Times New Roman"/>
          <w:color w:val="000000" w:themeColor="text1"/>
          <w:sz w:val="24"/>
          <w:szCs w:val="24"/>
        </w:rPr>
        <w:t xml:space="preserve">t is important to note as well that for subsonic speeds the leading edge of the fin </w:t>
      </w:r>
      <w:r w:rsidR="00320AF6" w:rsidRPr="00B46571">
        <w:rPr>
          <w:rFonts w:ascii="Times New Roman" w:hAnsi="Times New Roman" w:cs="Times New Roman"/>
          <w:noProof/>
          <w:color w:val="000000" w:themeColor="text1"/>
        </w:rPr>
        <mc:AlternateContent>
          <mc:Choice Requires="wps">
            <w:drawing>
              <wp:anchor distT="0" distB="0" distL="114300" distR="114300" simplePos="0" relativeHeight="251657728" behindDoc="0" locked="0" layoutInCell="1" allowOverlap="1" wp14:anchorId="28786CEA" wp14:editId="75A8A32A">
                <wp:simplePos x="0" y="0"/>
                <wp:positionH relativeFrom="margin">
                  <wp:posOffset>200025</wp:posOffset>
                </wp:positionH>
                <wp:positionV relativeFrom="paragraph">
                  <wp:posOffset>2425700</wp:posOffset>
                </wp:positionV>
                <wp:extent cx="5537200" cy="635"/>
                <wp:effectExtent l="0" t="0" r="6350" b="0"/>
                <wp:wrapTopAndBottom/>
                <wp:docPr id="6" name="Text Box 6"/>
                <wp:cNvGraphicFramePr/>
                <a:graphic xmlns:a="http://schemas.openxmlformats.org/drawingml/2006/main">
                  <a:graphicData uri="http://schemas.microsoft.com/office/word/2010/wordprocessingShape">
                    <wps:wsp>
                      <wps:cNvSpPr txBox="1"/>
                      <wps:spPr>
                        <a:xfrm>
                          <a:off x="0" y="0"/>
                          <a:ext cx="5537200" cy="635"/>
                        </a:xfrm>
                        <a:prstGeom prst="rect">
                          <a:avLst/>
                        </a:prstGeom>
                        <a:solidFill>
                          <a:prstClr val="white"/>
                        </a:solidFill>
                        <a:ln>
                          <a:noFill/>
                        </a:ln>
                        <a:effectLst/>
                      </wps:spPr>
                      <wps:txbx>
                        <w:txbxContent>
                          <w:p w14:paraId="610688A9" w14:textId="2F0AE859" w:rsidR="00715C60" w:rsidRPr="005B752D" w:rsidRDefault="00715C60" w:rsidP="00D8247D">
                            <w:pPr>
                              <w:pStyle w:val="Caption"/>
                              <w:jc w:val="center"/>
                              <w:rPr>
                                <w:rFonts w:ascii="Times New Roman" w:hAnsi="Times New Roman" w:cs="Times New Roman"/>
                                <w:noProof/>
                                <w:color w:val="auto"/>
                                <w:sz w:val="22"/>
                                <w:szCs w:val="24"/>
                              </w:rPr>
                            </w:pPr>
                            <w:bookmarkStart w:id="16" w:name="_Toc272476"/>
                            <w:r w:rsidRPr="005B752D">
                              <w:rPr>
                                <w:rFonts w:ascii="Times New Roman" w:hAnsi="Times New Roman" w:cs="Times New Roman"/>
                                <w:color w:val="auto"/>
                                <w:sz w:val="22"/>
                              </w:rPr>
                              <w:t xml:space="preserve">[6] </w:t>
                            </w:r>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4</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hape and corresponding drag force values. Copyright 2018, Apogee Rockets</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8786CEA" id="Text Box 6" o:spid="_x0000_s1030" type="#_x0000_t202" style="position:absolute;left:0;text-align:left;margin-left:15.75pt;margin-top:191pt;width:436pt;height:.05pt;z-index:2516577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" stroked="f">
                <v:textbox style="mso-fit-shape-to-text:t" inset="0,0,0,0">
                  <w:txbxContent>
                    <w:p w14:paraId="610688A9" w14:textId="2F0AE859" w:rsidR="00715C60" w:rsidRPr="005B752D" w:rsidRDefault="00715C60" w:rsidP="00D8247D">
                      <w:pPr>
                        <w:pStyle w:val="Caption"/>
                        <w:jc w:val="center"/>
                        <w:rPr>
                          <w:rFonts w:ascii="Times New Roman" w:hAnsi="Times New Roman" w:cs="Times New Roman"/>
                          <w:noProof/>
                          <w:color w:val="auto"/>
                          <w:sz w:val="22"/>
                          <w:szCs w:val="24"/>
                        </w:rPr>
                      </w:pPr>
                      <w:bookmarkStart w:id="17" w:name="_Toc272476"/>
                      <w:r w:rsidRPr="005B752D">
                        <w:rPr>
                          <w:rFonts w:ascii="Times New Roman" w:hAnsi="Times New Roman" w:cs="Times New Roman"/>
                          <w:color w:val="auto"/>
                          <w:sz w:val="22"/>
                        </w:rPr>
                        <w:t xml:space="preserve">[6] </w:t>
                      </w:r>
                      <w:r w:rsidRPr="005B752D">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4</w:t>
                      </w:r>
                      <w:r>
                        <w:rPr>
                          <w:rFonts w:ascii="Times New Roman" w:hAnsi="Times New Roman" w:cs="Times New Roman"/>
                          <w:color w:val="auto"/>
                          <w:sz w:val="22"/>
                          <w:szCs w:val="24"/>
                        </w:rPr>
                        <w:fldChar w:fldCharType="end"/>
                      </w:r>
                      <w:r w:rsidRPr="005B752D">
                        <w:rPr>
                          <w:rFonts w:ascii="Times New Roman" w:hAnsi="Times New Roman" w:cs="Times New Roman"/>
                          <w:color w:val="auto"/>
                          <w:sz w:val="22"/>
                          <w:szCs w:val="24"/>
                        </w:rPr>
                        <w:t>: Fin shape and corresponding drag force values. Copyright 2018, Apogee Rockets</w:t>
                      </w:r>
                      <w:bookmarkEnd w:id="17"/>
                    </w:p>
                  </w:txbxContent>
                </v:textbox>
                <w10:wrap type="topAndBottom" anchorx="margin"/>
              </v:shape>
            </w:pict>
          </mc:Fallback>
        </mc:AlternateContent>
      </w:r>
      <w:r w:rsidR="00320AF6" w:rsidRPr="00B46571">
        <w:rPr>
          <w:rFonts w:ascii="Times New Roman" w:hAnsi="Times New Roman" w:cs="Times New Roman"/>
          <w:noProof/>
          <w:color w:val="000000" w:themeColor="text1"/>
        </w:rPr>
        <w:drawing>
          <wp:anchor distT="0" distB="0" distL="114300" distR="114300" simplePos="0" relativeHeight="251653632" behindDoc="0" locked="0" layoutInCell="1" allowOverlap="1" wp14:anchorId="3E717343" wp14:editId="6240BBB2">
            <wp:simplePos x="0" y="0"/>
            <wp:positionH relativeFrom="margin">
              <wp:align>center</wp:align>
            </wp:positionH>
            <wp:positionV relativeFrom="paragraph">
              <wp:posOffset>657225</wp:posOffset>
            </wp:positionV>
            <wp:extent cx="5250815" cy="1720850"/>
            <wp:effectExtent l="0" t="0" r="6985" b="0"/>
            <wp:wrapTopAndBottom/>
            <wp:docPr id="878798745" name="picture" descr="https://lh3.googleusercontent.com/B0c-xxVMHaJSyS5xMCqrJkEN6tKvLEd-pV_vk9L-iAW8TmN7KpBfISkFo-5rYy4uFHuYrJQQtXcI47i1_owzDsYezCTCZX2cETpYPycYc3rafquPJHa90z08meWoyS1AtRSrv_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2">
                      <a:extLst>
                        <a:ext uri="{28A0092B-C50C-407E-A947-70E740481C1C}">
                          <a14:useLocalDpi xmlns:a14="http://schemas.microsoft.com/office/drawing/2010/main" val="0"/>
                        </a:ext>
                      </a:extLst>
                    </a:blip>
                    <a:stretch>
                      <a:fillRect/>
                    </a:stretch>
                  </pic:blipFill>
                  <pic:spPr bwMode="auto">
                    <a:xfrm>
                      <a:off x="0" y="0"/>
                      <a:ext cx="5250815" cy="1720850"/>
                    </a:xfrm>
                    <a:prstGeom prst="rect">
                      <a:avLst/>
                    </a:prstGeom>
                    <a:noFill/>
                    <a:ln>
                      <a:noFill/>
                    </a:ln>
                  </pic:spPr>
                </pic:pic>
              </a:graphicData>
            </a:graphic>
            <wp14:sizeRelH relativeFrom="page">
              <wp14:pctWidth>0</wp14:pctWidth>
            </wp14:sizeRelH>
            <wp14:sizeRelV relativeFrom="page">
              <wp14:pctHeight>0</wp14:pctHeight>
            </wp14:sizeRelV>
          </wp:anchor>
        </w:drawing>
      </w:r>
      <w:r w:rsidR="00E90C97" w:rsidRPr="3F1F6523">
        <w:rPr>
          <w:rFonts w:ascii="Times New Roman" w:eastAsiaTheme="minorEastAsia" w:hAnsi="Times New Roman" w:cs="Times New Roman"/>
          <w:color w:val="000000" w:themeColor="text1"/>
          <w:sz w:val="24"/>
          <w:szCs w:val="24"/>
        </w:rPr>
        <w:t>should be rounded while the trailing edge should com</w:t>
      </w:r>
      <w:r w:rsidR="00065E7B" w:rsidRPr="3F1F6523">
        <w:rPr>
          <w:rFonts w:ascii="Times New Roman" w:eastAsiaTheme="minorEastAsia" w:hAnsi="Times New Roman" w:cs="Times New Roman"/>
          <w:color w:val="000000" w:themeColor="text1"/>
          <w:sz w:val="24"/>
          <w:szCs w:val="24"/>
        </w:rPr>
        <w:t xml:space="preserve">e to a sharp, symmetric edge </w:t>
      </w:r>
      <w:r w:rsidR="00065E7B" w:rsidRPr="3F1F6523">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URL":"https://www.nakka-rocketry.net/fins.html","accessed":{"date-parts":[["2018","10","11"]]},"author":[{"dropping-particle":"","family":"Nakka","given":"Richard","non-dropping-particle":"","parse-names":false,"suffix":""}],"id":"ITEM-1","issued":{"date-parts":[["2001"]]},"title":"Fins for Rocket Stability","type":"webpage"},"uris":["http://www.mendeley.com/documents/?uuid=bfd065f5-6c93-359d-972e-426374a20ffc"]}],"mendeley":{"formattedCitation":"[7]","plainTextFormattedCitation":"[7]","previouslyFormattedCitation":"[7]"},"properties":{"noteIndex":0},"schema":"https://github.com/citation-style-language/schema/raw/master/csl-citation.json"}</w:instrText>
      </w:r>
      <w:r w:rsidR="00065E7B" w:rsidRPr="3F1F6523">
        <w:rPr>
          <w:rFonts w:ascii="Times New Roman" w:eastAsiaTheme="minorEastAsia" w:hAnsi="Times New Roman" w:cs="Times New Roman"/>
          <w:color w:val="000000" w:themeColor="text1"/>
          <w:sz w:val="24"/>
          <w:szCs w:val="24"/>
        </w:rPr>
        <w:fldChar w:fldCharType="separate"/>
      </w:r>
      <w:r w:rsidR="00065E7B" w:rsidRPr="3F1F6523">
        <w:rPr>
          <w:rFonts w:ascii="Times New Roman" w:eastAsiaTheme="minorEastAsia" w:hAnsi="Times New Roman" w:cs="Times New Roman"/>
          <w:noProof/>
          <w:color w:val="000000" w:themeColor="text1"/>
          <w:sz w:val="24"/>
          <w:szCs w:val="24"/>
        </w:rPr>
        <w:t>[7]</w:t>
      </w:r>
      <w:r w:rsidR="00065E7B" w:rsidRPr="3F1F6523">
        <w:fldChar w:fldCharType="end"/>
      </w:r>
      <w:r w:rsidR="00E90C97" w:rsidRPr="3F1F6523">
        <w:rPr>
          <w:rFonts w:ascii="Times New Roman" w:eastAsiaTheme="minorEastAsia" w:hAnsi="Times New Roman" w:cs="Times New Roman"/>
          <w:color w:val="000000" w:themeColor="text1"/>
          <w:sz w:val="24"/>
          <w:szCs w:val="24"/>
        </w:rPr>
        <w:t xml:space="preserve">. </w:t>
      </w:r>
    </w:p>
    <w:p w14:paraId="61886649" w14:textId="77777777" w:rsidR="005B752D" w:rsidRDefault="005B752D" w:rsidP="006D0668">
      <w:pPr>
        <w:spacing w:line="360" w:lineRule="auto"/>
        <w:ind w:firstLine="720"/>
        <w:rPr>
          <w:rFonts w:ascii="Times New Roman" w:eastAsiaTheme="minorEastAsia" w:hAnsi="Times New Roman" w:cs="Times New Roman"/>
          <w:color w:val="000000" w:themeColor="text1"/>
          <w:sz w:val="24"/>
          <w:szCs w:val="24"/>
        </w:rPr>
      </w:pPr>
    </w:p>
    <w:p w14:paraId="37050A0C" w14:textId="63FE6F1F" w:rsidR="00A47654" w:rsidRDefault="00E90C97" w:rsidP="009D1457">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In conclusion, a well optimized fin will have a span and root chord length of twice the diameter of the rocket’s body tube. The fin should be a clipped delta shape with a symmetrical tea</w:t>
      </w:r>
      <w:r w:rsidR="00065E7B" w:rsidRPr="00B46571">
        <w:rPr>
          <w:rFonts w:ascii="Times New Roman" w:eastAsiaTheme="minorEastAsia" w:hAnsi="Times New Roman" w:cs="Times New Roman"/>
          <w:color w:val="000000" w:themeColor="text1"/>
          <w:sz w:val="24"/>
          <w:szCs w:val="24"/>
        </w:rPr>
        <w:t>rdrop shaped tapered airfoil</w:t>
      </w:r>
      <w:r w:rsidRPr="00B46571">
        <w:rPr>
          <w:rFonts w:ascii="Times New Roman" w:eastAsiaTheme="minorEastAsia" w:hAnsi="Times New Roman" w:cs="Times New Roman"/>
          <w:color w:val="000000" w:themeColor="text1"/>
          <w:sz w:val="24"/>
          <w:szCs w:val="24"/>
        </w:rPr>
        <w:t>, and it should have a rounded leading edge and a t</w:t>
      </w:r>
      <w:r w:rsidR="002C71DB" w:rsidRPr="00B46571">
        <w:rPr>
          <w:rFonts w:ascii="Times New Roman" w:eastAsiaTheme="minorEastAsia" w:hAnsi="Times New Roman" w:cs="Times New Roman"/>
          <w:color w:val="000000" w:themeColor="text1"/>
          <w:sz w:val="24"/>
          <w:szCs w:val="24"/>
        </w:rPr>
        <w:t xml:space="preserve">apered sharp trailing edge </w:t>
      </w:r>
      <w:r w:rsidR="00065E7B" w:rsidRPr="00B46571">
        <w:rPr>
          <w:rFonts w:ascii="Times New Roman" w:eastAsiaTheme="minorEastAsia" w:hAnsi="Times New Roman" w:cs="Times New Roman"/>
          <w:color w:val="000000" w:themeColor="text1"/>
          <w:sz w:val="24"/>
          <w:szCs w:val="24"/>
        </w:rPr>
        <w:fldChar w:fldCharType="begin" w:fldLock="1"/>
      </w:r>
      <w:r w:rsidR="00065E7B" w:rsidRPr="00B46571">
        <w:rPr>
          <w:rFonts w:ascii="Times New Roman" w:eastAsiaTheme="minorEastAsia" w:hAnsi="Times New Roman" w:cs="Times New Roman"/>
          <w:color w:val="000000" w:themeColor="text1"/>
          <w:sz w:val="24"/>
          <w:szCs w:val="24"/>
        </w:rPr>
        <w:instrText>ADDIN CSL_CITATION {"citationItems":[{"id":"ITEM-1","itemData":{"author":[{"dropping-particle":"Van","family":"Milligan","given":"Tim","non-dropping-particle":"","parse-names":false,"suffix":""}],"container-title":"Peak of Flight","id":"ITEM-1","issued":{"date-parts":[["0"]]},"title":"What is the best fin shape for a model rocket?","type":"article-journal","volume":"445"},"uris":["http://www.mendeley.com/documents/?uuid=0ad72244-1f11-3dfd-ae10-a647512392f9"]}],"mendeley":{"formattedCitation":"[6]","plainTextFormattedCitation":"[6]","previouslyFormattedCitation":"[6]"},"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6]</w:t>
      </w:r>
      <w:r w:rsidR="00065E7B" w:rsidRPr="00B46571">
        <w:rPr>
          <w:rFonts w:ascii="Times New Roman" w:eastAsiaTheme="minorEastAsia" w:hAnsi="Times New Roman" w:cs="Times New Roman"/>
          <w:color w:val="000000" w:themeColor="text1"/>
          <w:sz w:val="24"/>
          <w:szCs w:val="24"/>
        </w:rPr>
        <w:fldChar w:fldCharType="end"/>
      </w:r>
      <w:r w:rsidR="00065E7B" w:rsidRPr="00B46571">
        <w:rPr>
          <w:rFonts w:ascii="Times New Roman" w:eastAsiaTheme="minorEastAsia" w:hAnsi="Times New Roman" w:cs="Times New Roman"/>
          <w:color w:val="000000" w:themeColor="text1"/>
          <w:sz w:val="24"/>
          <w:szCs w:val="24"/>
        </w:rPr>
        <w:fldChar w:fldCharType="begin" w:fldLock="1"/>
      </w:r>
      <w:r w:rsidR="00D421D4" w:rsidRPr="00B46571">
        <w:rPr>
          <w:rFonts w:ascii="Times New Roman" w:eastAsiaTheme="minorEastAsia" w:hAnsi="Times New Roman" w:cs="Times New Roman"/>
          <w:color w:val="000000" w:themeColor="text1"/>
          <w:sz w:val="24"/>
          <w:szCs w:val="24"/>
        </w:rPr>
        <w:instrText>ADDIN CSL_CITATION {"citationItems":[{"id":"ITEM-1","itemData":{"URL":"https://www.nakka-rocketry.net/fins.html","accessed":{"date-parts":[["2018","10","11"]]},"author":[{"dropping-particle":"","family":"Nakka","given":"Richard","non-dropping-particle":"","parse-names":false,"suffix":""}],"id":"ITEM-1","issued":{"date-parts":[["2001"]]},"title":"Fins for Rocket Stability","type":"webpage"},"uris":["http://www.mendeley.com/documents/?uuid=bfd065f5-6c93-359d-972e-426374a20ffc"]}],"mendeley":{"formattedCitation":"[7]","plainTextFormattedCitation":"[7]","previouslyFormattedCitation":"[7]"},"properties":{"noteIndex":0},"schema":"https://github.com/citation-style-language/schema/raw/master/csl-citation.json"}</w:instrText>
      </w:r>
      <w:r w:rsidR="00065E7B" w:rsidRPr="00B46571">
        <w:rPr>
          <w:rFonts w:ascii="Times New Roman" w:eastAsiaTheme="minorEastAsia" w:hAnsi="Times New Roman" w:cs="Times New Roman"/>
          <w:color w:val="000000" w:themeColor="text1"/>
          <w:sz w:val="24"/>
          <w:szCs w:val="24"/>
        </w:rPr>
        <w:fldChar w:fldCharType="separate"/>
      </w:r>
      <w:r w:rsidR="00065E7B" w:rsidRPr="00B46571">
        <w:rPr>
          <w:rFonts w:ascii="Times New Roman" w:eastAsiaTheme="minorEastAsia" w:hAnsi="Times New Roman" w:cs="Times New Roman"/>
          <w:noProof/>
          <w:color w:val="000000" w:themeColor="text1"/>
          <w:sz w:val="24"/>
          <w:szCs w:val="24"/>
        </w:rPr>
        <w:t>[7]</w:t>
      </w:r>
      <w:r w:rsidR="00065E7B" w:rsidRPr="00B46571">
        <w:rPr>
          <w:rFonts w:ascii="Times New Roman" w:eastAsiaTheme="minorEastAsia" w:hAnsi="Times New Roman" w:cs="Times New Roman"/>
          <w:color w:val="000000" w:themeColor="text1"/>
          <w:sz w:val="24"/>
          <w:szCs w:val="24"/>
        </w:rPr>
        <w:fldChar w:fldCharType="end"/>
      </w:r>
      <w:r w:rsidR="002C71DB" w:rsidRPr="00B46571">
        <w:rPr>
          <w:rFonts w:ascii="Times New Roman" w:eastAsiaTheme="minorEastAsia" w:hAnsi="Times New Roman" w:cs="Times New Roman"/>
          <w:color w:val="000000" w:themeColor="text1"/>
          <w:sz w:val="24"/>
          <w:szCs w:val="24"/>
        </w:rPr>
        <w:t>.</w:t>
      </w:r>
    </w:p>
    <w:p w14:paraId="32F9EF40" w14:textId="77777777" w:rsidR="009D1457" w:rsidRPr="00B46571" w:rsidRDefault="009D1457" w:rsidP="009D1457">
      <w:pPr>
        <w:spacing w:line="360" w:lineRule="auto"/>
        <w:ind w:firstLine="720"/>
        <w:rPr>
          <w:rFonts w:ascii="Times New Roman" w:eastAsiaTheme="minorEastAsia" w:hAnsi="Times New Roman" w:cs="Times New Roman"/>
          <w:color w:val="000000" w:themeColor="text1"/>
          <w:sz w:val="24"/>
          <w:szCs w:val="24"/>
        </w:rPr>
      </w:pPr>
    </w:p>
    <w:p w14:paraId="5301F929" w14:textId="505FFFF0" w:rsidR="00E90C97" w:rsidRPr="00B46571" w:rsidRDefault="003067A9" w:rsidP="009D1457">
      <w:pPr>
        <w:pStyle w:val="Heading3"/>
        <w:rPr>
          <w:rFonts w:eastAsiaTheme="minorEastAsia"/>
        </w:rPr>
      </w:pPr>
      <w:bookmarkStart w:id="18" w:name="_Toc2082171"/>
      <w:r w:rsidRPr="00B46571">
        <w:rPr>
          <w:rFonts w:eastAsiaTheme="minorEastAsia"/>
        </w:rPr>
        <w:t>1</w:t>
      </w:r>
      <w:r w:rsidR="00A664E1">
        <w:rPr>
          <w:rFonts w:eastAsiaTheme="minorEastAsia"/>
        </w:rPr>
        <w:t>.1</w:t>
      </w:r>
      <w:r w:rsidRPr="00B46571">
        <w:rPr>
          <w:rFonts w:eastAsiaTheme="minorEastAsia"/>
        </w:rPr>
        <w:t xml:space="preserve">.4 </w:t>
      </w:r>
      <w:r w:rsidR="00E90C97" w:rsidRPr="00B46571">
        <w:rPr>
          <w:rFonts w:eastAsiaTheme="minorEastAsia"/>
        </w:rPr>
        <w:t>Active Control in Rockets</w:t>
      </w:r>
      <w:bookmarkEnd w:id="18"/>
    </w:p>
    <w:p w14:paraId="0DC06C65" w14:textId="348BD826" w:rsidR="00E90C97" w:rsidRPr="00B46571" w:rsidRDefault="00E90C97"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In addition to passive control with fins, rockets can be further controlled in flight using active control. Active control, or guidance, is one of the four main components in large rockets and is used to keep the rocket stable during flight and on its flight path. Active controls rely on rotating rockets about their center of gravity by changing the direction in which forces such as thrust and lift act on the rocket. This change in force produces a torque which acts on the rocket’s center of gravity rotating the rocket and translating the center of gravity. There are four main types of active control and many variations of these four general control systems: actuated fins, gimballed nozzles, rocket vanes, and Vernier rockets</w:t>
      </w:r>
      <w:r w:rsidR="00B657E6" w:rsidRPr="00B46571">
        <w:rPr>
          <w:rFonts w:ascii="Times New Roman" w:eastAsiaTheme="minorEastAsia" w:hAnsi="Times New Roman" w:cs="Times New Roman"/>
          <w:color w:val="000000" w:themeColor="text1"/>
          <w:sz w:val="24"/>
          <w:szCs w:val="24"/>
        </w:rPr>
        <w:t>, all shown in Figure 5 below</w:t>
      </w:r>
      <w:r w:rsidR="00D421D4" w:rsidRPr="00B46571">
        <w:rPr>
          <w:rFonts w:ascii="Times New Roman" w:eastAsiaTheme="minorEastAsia" w:hAnsi="Times New Roman" w:cs="Times New Roman"/>
          <w:color w:val="000000" w:themeColor="text1"/>
          <w:sz w:val="24"/>
          <w:szCs w:val="24"/>
        </w:rPr>
        <w:t xml:space="preserve"> </w:t>
      </w:r>
      <w:r w:rsidR="00D421D4" w:rsidRPr="00B46571">
        <w:rPr>
          <w:rFonts w:ascii="Times New Roman" w:eastAsiaTheme="minorEastAsia" w:hAnsi="Times New Roman" w:cs="Times New Roman"/>
          <w:color w:val="000000" w:themeColor="text1"/>
          <w:sz w:val="24"/>
          <w:szCs w:val="24"/>
        </w:rPr>
        <w:fldChar w:fldCharType="begin" w:fldLock="1"/>
      </w:r>
      <w:r w:rsidR="00D421D4" w:rsidRPr="00B46571">
        <w:rPr>
          <w:rFonts w:ascii="Times New Roman" w:eastAsiaTheme="minorEastAsia" w:hAnsi="Times New Roman" w:cs="Times New Roman"/>
          <w:color w:val="000000" w:themeColor="text1"/>
          <w:sz w:val="24"/>
          <w:szCs w:val="24"/>
        </w:rPr>
        <w:instrText>ADDIN CSL_CITATION {"citationItems":[{"id":"ITEM-1","itemData":{"URL":"https://www.grc.nasa.gov/www/k-12/rocket/rktcontrl.html","accessed":{"date-parts":[["2018","10","11"]]},"author":[{"dropping-particle":"","family":"Benson","given":"Tom","non-dropping-particle":"","parse-names":false,"suffix":""}],"id":"ITEM-1","issued":{"date-parts":[["2015"]]},"title":"Rocket Control","type":"webpage"},"uris":["http://www.mendeley.com/documents/?uuid=9f00f148-d4b9-3bff-978d-8f364be8a6a3"]}],"mendeley":{"formattedCitation":"[8]","plainTextFormattedCitation":"[8]","previouslyFormattedCitation":"[8]"},"properties":{"noteIndex":0},"schema":"https://github.com/citation-style-language/schema/raw/master/csl-citation.json"}</w:instrText>
      </w:r>
      <w:r w:rsidR="00D421D4" w:rsidRPr="00B46571">
        <w:rPr>
          <w:rFonts w:ascii="Times New Roman" w:eastAsiaTheme="minorEastAsia" w:hAnsi="Times New Roman" w:cs="Times New Roman"/>
          <w:color w:val="000000" w:themeColor="text1"/>
          <w:sz w:val="24"/>
          <w:szCs w:val="24"/>
        </w:rPr>
        <w:fldChar w:fldCharType="separate"/>
      </w:r>
      <w:r w:rsidR="00D421D4" w:rsidRPr="00B46571">
        <w:rPr>
          <w:rFonts w:ascii="Times New Roman" w:eastAsiaTheme="minorEastAsia" w:hAnsi="Times New Roman" w:cs="Times New Roman"/>
          <w:noProof/>
          <w:color w:val="000000" w:themeColor="text1"/>
          <w:sz w:val="24"/>
          <w:szCs w:val="24"/>
        </w:rPr>
        <w:t>[8]</w:t>
      </w:r>
      <w:r w:rsidR="00D421D4" w:rsidRPr="00B46571">
        <w:rPr>
          <w:rFonts w:ascii="Times New Roman" w:eastAsiaTheme="minorEastAsia" w:hAnsi="Times New Roman" w:cs="Times New Roman"/>
          <w:color w:val="000000" w:themeColor="text1"/>
          <w:sz w:val="24"/>
          <w:szCs w:val="24"/>
        </w:rPr>
        <w:fldChar w:fldCharType="end"/>
      </w:r>
      <w:r w:rsidRPr="00B46571">
        <w:rPr>
          <w:rFonts w:ascii="Times New Roman" w:eastAsiaTheme="minorEastAsia" w:hAnsi="Times New Roman" w:cs="Times New Roman"/>
          <w:color w:val="000000" w:themeColor="text1"/>
          <w:sz w:val="24"/>
          <w:szCs w:val="24"/>
        </w:rPr>
        <w:t xml:space="preserve">. </w:t>
      </w:r>
    </w:p>
    <w:p w14:paraId="18A9706F" w14:textId="5C15BA00" w:rsidR="00B657E6" w:rsidRPr="00B46571" w:rsidRDefault="00B657E6" w:rsidP="006D0668">
      <w:pPr>
        <w:spacing w:line="360" w:lineRule="auto"/>
        <w:ind w:firstLine="720"/>
        <w:rPr>
          <w:rFonts w:ascii="Times New Roman" w:eastAsiaTheme="minorEastAsia" w:hAnsi="Times New Roman" w:cs="Times New Roman"/>
          <w:color w:val="000000" w:themeColor="text1"/>
          <w:sz w:val="24"/>
          <w:szCs w:val="24"/>
        </w:rPr>
      </w:pPr>
    </w:p>
    <w:p w14:paraId="6182000F" w14:textId="77777777" w:rsidR="00C13F86" w:rsidRDefault="00C13F86" w:rsidP="006D0668">
      <w:pPr>
        <w:spacing w:line="360" w:lineRule="auto"/>
        <w:ind w:firstLine="720"/>
        <w:rPr>
          <w:rFonts w:ascii="Times New Roman" w:eastAsiaTheme="minorEastAsia" w:hAnsi="Times New Roman" w:cs="Times New Roman"/>
          <w:color w:val="000000" w:themeColor="text1"/>
          <w:sz w:val="24"/>
          <w:szCs w:val="24"/>
        </w:rPr>
      </w:pPr>
    </w:p>
    <w:p w14:paraId="53491C23" w14:textId="77777777" w:rsidR="00C13F86" w:rsidRDefault="00C13F86" w:rsidP="006D0668">
      <w:pPr>
        <w:spacing w:line="360" w:lineRule="auto"/>
        <w:ind w:firstLine="720"/>
        <w:rPr>
          <w:rFonts w:ascii="Times New Roman" w:eastAsiaTheme="minorEastAsia" w:hAnsi="Times New Roman" w:cs="Times New Roman"/>
          <w:color w:val="000000" w:themeColor="text1"/>
          <w:sz w:val="24"/>
          <w:szCs w:val="24"/>
        </w:rPr>
      </w:pPr>
    </w:p>
    <w:p w14:paraId="36C94707" w14:textId="14DF3F48" w:rsidR="00C13F86" w:rsidRDefault="00C13F86"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color w:val="000000" w:themeColor="text1"/>
        </w:rPr>
        <w:lastRenderedPageBreak/>
        <mc:AlternateContent>
          <mc:Choice Requires="wps">
            <w:drawing>
              <wp:anchor distT="0" distB="0" distL="114300" distR="114300" simplePos="0" relativeHeight="251660800" behindDoc="0" locked="0" layoutInCell="1" allowOverlap="1" wp14:anchorId="7D6696BD" wp14:editId="20C9A5A3">
                <wp:simplePos x="0" y="0"/>
                <wp:positionH relativeFrom="margin">
                  <wp:posOffset>939800</wp:posOffset>
                </wp:positionH>
                <wp:positionV relativeFrom="paragraph">
                  <wp:posOffset>2605405</wp:posOffset>
                </wp:positionV>
                <wp:extent cx="3924300" cy="635"/>
                <wp:effectExtent l="0" t="0" r="0" b="2540"/>
                <wp:wrapTopAndBottom/>
                <wp:docPr id="11" name="Text Box 11"/>
                <wp:cNvGraphicFramePr/>
                <a:graphic xmlns:a="http://schemas.openxmlformats.org/drawingml/2006/main">
                  <a:graphicData uri="http://schemas.microsoft.com/office/word/2010/wordprocessingShape">
                    <wps:wsp>
                      <wps:cNvSpPr txBox="1"/>
                      <wps:spPr>
                        <a:xfrm>
                          <a:off x="0" y="0"/>
                          <a:ext cx="3924300" cy="635"/>
                        </a:xfrm>
                        <a:prstGeom prst="rect">
                          <a:avLst/>
                        </a:prstGeom>
                        <a:solidFill>
                          <a:prstClr val="white"/>
                        </a:solidFill>
                        <a:ln>
                          <a:noFill/>
                        </a:ln>
                        <a:effectLst/>
                      </wps:spPr>
                      <wps:txbx>
                        <w:txbxContent>
                          <w:p w14:paraId="1C0286C6" w14:textId="6ADA3D58" w:rsidR="00715C60" w:rsidRPr="002D69F0" w:rsidRDefault="00715C60" w:rsidP="002D69F0">
                            <w:pPr>
                              <w:pStyle w:val="Caption"/>
                              <w:jc w:val="center"/>
                              <w:rPr>
                                <w:rFonts w:ascii="Times New Roman" w:hAnsi="Times New Roman" w:cs="Times New Roman"/>
                                <w:noProof/>
                                <w:color w:val="auto"/>
                                <w:sz w:val="32"/>
                                <w:szCs w:val="24"/>
                              </w:rPr>
                            </w:pPr>
                            <w:bookmarkStart w:id="19" w:name="_Toc272477"/>
                            <w:r w:rsidRPr="002D69F0">
                              <w:rPr>
                                <w:rFonts w:ascii="Times New Roman" w:hAnsi="Times New Roman" w:cs="Times New Roman"/>
                                <w:color w:val="auto"/>
                                <w:sz w:val="22"/>
                              </w:rPr>
                              <w:t xml:space="preserve">[8]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5</w:t>
                            </w:r>
                            <w:r>
                              <w:rPr>
                                <w:rFonts w:ascii="Times New Roman" w:hAnsi="Times New Roman" w:cs="Times New Roman"/>
                                <w:color w:val="auto"/>
                                <w:sz w:val="22"/>
                              </w:rPr>
                              <w:fldChar w:fldCharType="end"/>
                            </w:r>
                            <w:r w:rsidRPr="002D69F0">
                              <w:rPr>
                                <w:rFonts w:ascii="Times New Roman" w:hAnsi="Times New Roman" w:cs="Times New Roman"/>
                                <w:color w:val="auto"/>
                                <w:sz w:val="22"/>
                              </w:rPr>
                              <w:t>: Active control for rockets. Copyright 2018, NASA.</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6696BD" id="Text Box 11" o:spid="_x0000_s1031" type="#_x0000_t202" style="position:absolute;left:0;text-align:left;margin-left:74pt;margin-top:205.15pt;width:309pt;height:.05pt;z-index:25166080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" stroked="f">
                <v:textbox style="mso-fit-shape-to-text:t" inset="0,0,0,0">
                  <w:txbxContent>
                    <w:p w14:paraId="1C0286C6" w14:textId="6ADA3D58" w:rsidR="00715C60" w:rsidRPr="002D69F0" w:rsidRDefault="00715C60" w:rsidP="002D69F0">
                      <w:pPr>
                        <w:pStyle w:val="Caption"/>
                        <w:jc w:val="center"/>
                        <w:rPr>
                          <w:rFonts w:ascii="Times New Roman" w:hAnsi="Times New Roman" w:cs="Times New Roman"/>
                          <w:noProof/>
                          <w:color w:val="auto"/>
                          <w:sz w:val="32"/>
                          <w:szCs w:val="24"/>
                        </w:rPr>
                      </w:pPr>
                      <w:bookmarkStart w:id="20" w:name="_Toc272477"/>
                      <w:r w:rsidRPr="002D69F0">
                        <w:rPr>
                          <w:rFonts w:ascii="Times New Roman" w:hAnsi="Times New Roman" w:cs="Times New Roman"/>
                          <w:color w:val="auto"/>
                          <w:sz w:val="22"/>
                        </w:rPr>
                        <w:t xml:space="preserve">[8] 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5</w:t>
                      </w:r>
                      <w:r>
                        <w:rPr>
                          <w:rFonts w:ascii="Times New Roman" w:hAnsi="Times New Roman" w:cs="Times New Roman"/>
                          <w:color w:val="auto"/>
                          <w:sz w:val="22"/>
                        </w:rPr>
                        <w:fldChar w:fldCharType="end"/>
                      </w:r>
                      <w:r w:rsidRPr="002D69F0">
                        <w:rPr>
                          <w:rFonts w:ascii="Times New Roman" w:hAnsi="Times New Roman" w:cs="Times New Roman"/>
                          <w:color w:val="auto"/>
                          <w:sz w:val="22"/>
                        </w:rPr>
                        <w:t>: Active control for rockets. Copyright 2018, NASA.</w:t>
                      </w:r>
                      <w:bookmarkEnd w:id="20"/>
                    </w:p>
                  </w:txbxContent>
                </v:textbox>
                <w10:wrap type="topAndBottom" anchorx="margin"/>
              </v:shape>
            </w:pict>
          </mc:Fallback>
        </mc:AlternateContent>
      </w:r>
      <w:r w:rsidRPr="00B46571">
        <w:rPr>
          <w:rFonts w:ascii="Times New Roman" w:hAnsi="Times New Roman" w:cs="Times New Roman"/>
          <w:noProof/>
          <w:color w:val="000000" w:themeColor="text1"/>
          <w:sz w:val="24"/>
          <w:szCs w:val="24"/>
        </w:rPr>
        <w:drawing>
          <wp:anchor distT="0" distB="0" distL="114300" distR="114300" simplePos="0" relativeHeight="251659776" behindDoc="0" locked="0" layoutInCell="1" allowOverlap="1" wp14:anchorId="35D7B4EE" wp14:editId="5FD8FB39">
            <wp:simplePos x="0" y="0"/>
            <wp:positionH relativeFrom="margin">
              <wp:align>center</wp:align>
            </wp:positionH>
            <wp:positionV relativeFrom="paragraph">
              <wp:posOffset>2540</wp:posOffset>
            </wp:positionV>
            <wp:extent cx="3419475" cy="2562225"/>
            <wp:effectExtent l="0" t="0" r="9525" b="9525"/>
            <wp:wrapTopAndBottom/>
            <wp:docPr id="10" name="Picture 10" descr="https://lh4.googleusercontent.com/5jt73aRzpTFTUAQ0md9aW9dzGsrcKU13MNCroYSHTJ0Vt85zEWVkGL7NHCchXdH8u-baMWcErLclKl2-YOmLQuaXDXC4RTtrQ2xt0K0ihVGYoXTNOGJtSyznS_3kGMruBm1a8U3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jt73aRzpTFTUAQ0md9aW9dzGsrcKU13MNCroYSHTJ0Vt85zEWVkGL7NHCchXdH8u-baMWcErLclKl2-YOmLQuaXDXC4RTtrQ2xt0K0ihVGYoXTNOGJtSyznS_3kGMruBm1a8U3h"/>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19475" cy="2562225"/>
                    </a:xfrm>
                    <a:prstGeom prst="rect">
                      <a:avLst/>
                    </a:prstGeom>
                    <a:noFill/>
                    <a:ln>
                      <a:noFill/>
                    </a:ln>
                  </pic:spPr>
                </pic:pic>
              </a:graphicData>
            </a:graphic>
          </wp:anchor>
        </w:drawing>
      </w:r>
    </w:p>
    <w:p w14:paraId="0D76B603" w14:textId="184E226E" w:rsidR="01660E9E" w:rsidRPr="00B46571" w:rsidRDefault="01660E9E"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ctuated fins are an older method of controlling rockets and is still used today for guided missiles. Actuated fins move to change the aerodynamic forces being placed on them producing a torque which rotates the rocket. Gimballed nozzles are used on most modern rockets and use the thrust to steer the rocket in its desired direction. To keep the rocket stable</w:t>
      </w:r>
      <w:r w:rsidR="00320AF6" w:rsidRPr="00B46571">
        <w:rPr>
          <w:rFonts w:ascii="Times New Roman" w:eastAsiaTheme="minorEastAsia" w:hAnsi="Times New Roman" w:cs="Times New Roman"/>
          <w:color w:val="000000" w:themeColor="text1"/>
          <w:sz w:val="24"/>
          <w:szCs w:val="24"/>
        </w:rPr>
        <w:t>, gimballed exhaust nozzles</w:t>
      </w:r>
      <w:r w:rsidRPr="00B46571">
        <w:rPr>
          <w:rFonts w:ascii="Times New Roman" w:eastAsiaTheme="minorEastAsia" w:hAnsi="Times New Roman" w:cs="Times New Roman"/>
          <w:color w:val="000000" w:themeColor="text1"/>
          <w:sz w:val="24"/>
          <w:szCs w:val="24"/>
        </w:rPr>
        <w:t xml:space="preserve"> rotate causing the thrust to change direction and moving the thrust vector out of line of the rocket’s center of gravity</w:t>
      </w:r>
      <w:r w:rsidR="00320AF6" w:rsidRPr="00B46571">
        <w:rPr>
          <w:rFonts w:ascii="Times New Roman" w:eastAsiaTheme="minorEastAsia" w:hAnsi="Times New Roman" w:cs="Times New Roman"/>
          <w:color w:val="000000" w:themeColor="text1"/>
          <w:sz w:val="24"/>
          <w:szCs w:val="24"/>
        </w:rPr>
        <w:t xml:space="preserve"> thus</w:t>
      </w:r>
      <w:r w:rsidRPr="00B46571">
        <w:rPr>
          <w:rFonts w:ascii="Times New Roman" w:eastAsiaTheme="minorEastAsia" w:hAnsi="Times New Roman" w:cs="Times New Roman"/>
          <w:color w:val="000000" w:themeColor="text1"/>
          <w:sz w:val="24"/>
          <w:szCs w:val="24"/>
        </w:rPr>
        <w:t xml:space="preserve"> rotating the rocket. Another form of redirecting thrust as used by the German V2 missile </w:t>
      </w:r>
      <w:r w:rsidR="00DA2EEF">
        <w:rPr>
          <w:rFonts w:ascii="Times New Roman" w:eastAsiaTheme="minorEastAsia" w:hAnsi="Times New Roman" w:cs="Times New Roman"/>
          <w:color w:val="000000" w:themeColor="text1"/>
          <w:sz w:val="24"/>
          <w:szCs w:val="24"/>
        </w:rPr>
        <w:t>are</w:t>
      </w:r>
      <w:r w:rsidRPr="00B46571">
        <w:rPr>
          <w:rFonts w:ascii="Times New Roman" w:eastAsiaTheme="minorEastAsia" w:hAnsi="Times New Roman" w:cs="Times New Roman"/>
          <w:color w:val="000000" w:themeColor="text1"/>
          <w:sz w:val="24"/>
          <w:szCs w:val="24"/>
        </w:rPr>
        <w:t xml:space="preserve"> rocket vanes. Rocket vanes are placed inside the exhaust nozzle of a rocket and rotate to deflect the thrust in different directions. Rocket vanes have a similar effect on the rocket’s thrust vector as the gimballed nozzle. Finally, Vernier rockets can be used to guide rockets in flight by adding thrust to specific sides of the rocket. Instead of simply redirecting thrust to move the thrust vector out of line with the rocket’s center of gravity</w:t>
      </w:r>
      <w:r w:rsidR="006D72DC" w:rsidRPr="00B46571">
        <w:rPr>
          <w:rFonts w:ascii="Times New Roman" w:eastAsiaTheme="minorEastAsia" w:hAnsi="Times New Roman" w:cs="Times New Roman"/>
          <w:color w:val="000000" w:themeColor="text1"/>
          <w:sz w:val="24"/>
          <w:szCs w:val="24"/>
        </w:rPr>
        <w:t>,</w:t>
      </w:r>
      <w:r w:rsidRPr="00B46571">
        <w:rPr>
          <w:rFonts w:ascii="Times New Roman" w:eastAsiaTheme="minorEastAsia" w:hAnsi="Times New Roman" w:cs="Times New Roman"/>
          <w:color w:val="000000" w:themeColor="text1"/>
          <w:sz w:val="24"/>
          <w:szCs w:val="24"/>
        </w:rPr>
        <w:t xml:space="preserve"> they add thrust. Vernier rockets are an older form of active control used in missil</w:t>
      </w:r>
      <w:r w:rsidR="006D72DC" w:rsidRPr="00B46571">
        <w:rPr>
          <w:rFonts w:ascii="Times New Roman" w:eastAsiaTheme="minorEastAsia" w:hAnsi="Times New Roman" w:cs="Times New Roman"/>
          <w:color w:val="000000" w:themeColor="text1"/>
          <w:sz w:val="24"/>
          <w:szCs w:val="24"/>
        </w:rPr>
        <w:t>es such as the Atlas M</w:t>
      </w:r>
      <w:r w:rsidR="00D421D4" w:rsidRPr="00B46571">
        <w:rPr>
          <w:rFonts w:ascii="Times New Roman" w:eastAsiaTheme="minorEastAsia" w:hAnsi="Times New Roman" w:cs="Times New Roman"/>
          <w:color w:val="000000" w:themeColor="text1"/>
          <w:sz w:val="24"/>
          <w:szCs w:val="24"/>
        </w:rPr>
        <w:t xml:space="preserve">issile </w:t>
      </w:r>
      <w:r w:rsidR="00D421D4" w:rsidRPr="00B46571">
        <w:rPr>
          <w:rFonts w:ascii="Times New Roman" w:eastAsiaTheme="minorEastAsia" w:hAnsi="Times New Roman" w:cs="Times New Roman"/>
          <w:color w:val="000000" w:themeColor="text1"/>
          <w:sz w:val="24"/>
          <w:szCs w:val="24"/>
        </w:rPr>
        <w:fldChar w:fldCharType="begin" w:fldLock="1"/>
      </w:r>
      <w:r w:rsidR="008F3A51" w:rsidRPr="00B46571">
        <w:rPr>
          <w:rFonts w:ascii="Times New Roman" w:eastAsiaTheme="minorEastAsia" w:hAnsi="Times New Roman" w:cs="Times New Roman"/>
          <w:color w:val="000000" w:themeColor="text1"/>
          <w:sz w:val="24"/>
          <w:szCs w:val="24"/>
        </w:rPr>
        <w:instrText>ADDIN CSL_CITATION {"citationItems":[{"id":"ITEM-1","itemData":{"URL":"https://www.grc.nasa.gov/www/k-12/rocket/rktcontrl.html","accessed":{"date-parts":[["2018","10","11"]]},"author":[{"dropping-particle":"","family":"Benson","given":"Tom","non-dropping-particle":"","parse-names":false,"suffix":""}],"id":"ITEM-1","issued":{"date-parts":[["2015"]]},"title":"Rocket Control","type":"webpage"},"uris":["http://www.mendeley.com/documents/?uuid=9f00f148-d4b9-3bff-978d-8f364be8a6a3"]}],"mendeley":{"formattedCitation":"[8]","plainTextFormattedCitation":"[8]","previouslyFormattedCitation":"[8]"},"properties":{"noteIndex":0},"schema":"https://github.com/citation-style-language/schema/raw/master/csl-citation.json"}</w:instrText>
      </w:r>
      <w:r w:rsidR="00D421D4" w:rsidRPr="00B46571">
        <w:rPr>
          <w:rFonts w:ascii="Times New Roman" w:eastAsiaTheme="minorEastAsia" w:hAnsi="Times New Roman" w:cs="Times New Roman"/>
          <w:color w:val="000000" w:themeColor="text1"/>
          <w:sz w:val="24"/>
          <w:szCs w:val="24"/>
        </w:rPr>
        <w:fldChar w:fldCharType="separate"/>
      </w:r>
      <w:r w:rsidR="00D421D4" w:rsidRPr="00B46571">
        <w:rPr>
          <w:rFonts w:ascii="Times New Roman" w:eastAsiaTheme="minorEastAsia" w:hAnsi="Times New Roman" w:cs="Times New Roman"/>
          <w:noProof/>
          <w:color w:val="000000" w:themeColor="text1"/>
          <w:sz w:val="24"/>
          <w:szCs w:val="24"/>
        </w:rPr>
        <w:t>[8]</w:t>
      </w:r>
      <w:r w:rsidR="00D421D4" w:rsidRPr="00B46571">
        <w:rPr>
          <w:rFonts w:ascii="Times New Roman" w:eastAsiaTheme="minorEastAsia" w:hAnsi="Times New Roman" w:cs="Times New Roman"/>
          <w:color w:val="000000" w:themeColor="text1"/>
          <w:sz w:val="24"/>
          <w:szCs w:val="24"/>
        </w:rPr>
        <w:fldChar w:fldCharType="end"/>
      </w:r>
      <w:r w:rsidRPr="00B46571">
        <w:rPr>
          <w:rFonts w:ascii="Times New Roman" w:eastAsiaTheme="minorEastAsia" w:hAnsi="Times New Roman" w:cs="Times New Roman"/>
          <w:color w:val="000000" w:themeColor="text1"/>
          <w:sz w:val="24"/>
          <w:szCs w:val="24"/>
        </w:rPr>
        <w:t xml:space="preserve">. In the case of model rockets actuated fins would be the most realistic option given the limited burn time of model rocket engines. With such short burn time the active controls using thrust would only be useful for a small portion of the flight. </w:t>
      </w:r>
    </w:p>
    <w:p w14:paraId="5C50C485" w14:textId="77777777" w:rsidR="00A47654" w:rsidRPr="00B46571" w:rsidRDefault="00A47654" w:rsidP="006D0668">
      <w:pPr>
        <w:spacing w:line="360" w:lineRule="auto"/>
        <w:ind w:firstLine="720"/>
        <w:rPr>
          <w:rFonts w:ascii="Times New Roman" w:eastAsiaTheme="minorEastAsia" w:hAnsi="Times New Roman" w:cs="Times New Roman"/>
          <w:color w:val="000000" w:themeColor="text1"/>
          <w:sz w:val="24"/>
          <w:szCs w:val="24"/>
        </w:rPr>
      </w:pPr>
    </w:p>
    <w:p w14:paraId="373439EF" w14:textId="79604075" w:rsidR="1B1D1C01" w:rsidRPr="00B46571" w:rsidRDefault="003067A9" w:rsidP="009D1457">
      <w:pPr>
        <w:pStyle w:val="Heading3"/>
        <w:rPr>
          <w:rFonts w:eastAsiaTheme="minorEastAsia"/>
        </w:rPr>
      </w:pPr>
      <w:bookmarkStart w:id="21" w:name="_Toc2082172"/>
      <w:r w:rsidRPr="00B46571">
        <w:rPr>
          <w:rFonts w:eastAsiaTheme="minorEastAsia"/>
        </w:rPr>
        <w:lastRenderedPageBreak/>
        <w:t>1.</w:t>
      </w:r>
      <w:r w:rsidR="00A664E1">
        <w:rPr>
          <w:rFonts w:eastAsiaTheme="minorEastAsia"/>
        </w:rPr>
        <w:t>1.</w:t>
      </w:r>
      <w:r w:rsidRPr="00B46571">
        <w:rPr>
          <w:rFonts w:eastAsiaTheme="minorEastAsia"/>
        </w:rPr>
        <w:t xml:space="preserve">5 </w:t>
      </w:r>
      <w:r w:rsidR="01660E9E" w:rsidRPr="00B46571">
        <w:rPr>
          <w:rFonts w:eastAsiaTheme="minorEastAsia"/>
        </w:rPr>
        <w:t>Euler Angles and Quaternions</w:t>
      </w:r>
      <w:bookmarkEnd w:id="21"/>
    </w:p>
    <w:p w14:paraId="7A433C68" w14:textId="22EF98D1" w:rsidR="1B1D1C01" w:rsidRPr="00B46571" w:rsidRDefault="01660E9E" w:rsidP="006D0668">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There are two main mathematical systems that fully describe the attitude of a three-dimensional rigid body in space. The first of these is the use of Euler angles</w:t>
      </w:r>
      <w:r w:rsidR="006D72DC" w:rsidRPr="00B46571">
        <w:rPr>
          <w:rFonts w:ascii="Times New Roman" w:eastAsiaTheme="minorEastAsia" w:hAnsi="Times New Roman" w:cs="Times New Roman"/>
          <w:color w:val="000000" w:themeColor="text1"/>
          <w:sz w:val="24"/>
          <w:szCs w:val="24"/>
        </w:rPr>
        <w:t>,</w:t>
      </w:r>
      <w:r w:rsidRPr="00B46571">
        <w:rPr>
          <w:rFonts w:ascii="Times New Roman" w:eastAsiaTheme="minorEastAsia" w:hAnsi="Times New Roman" w:cs="Times New Roman"/>
          <w:color w:val="000000" w:themeColor="text1"/>
          <w:sz w:val="24"/>
          <w:szCs w:val="24"/>
        </w:rPr>
        <w:t xml:space="preserve"> which describe the rotation of the object’s body fixed x-y-z axis relative to a non-rotating ground fixed three-dimensional coordinate system. There is then one angle associated with each one of these rotations, commonly referred to as roll, pitch, and yaw respectively. The advantages to this method are that the system is both simple and intuitive to visualize and make sense of and the mathematics to rotate vectors from one frame to another can easily be accomplished by </w:t>
      </w:r>
      <w:r w:rsidR="00052E8B" w:rsidRPr="00B46571">
        <w:rPr>
          <w:rFonts w:ascii="Times New Roman" w:eastAsiaTheme="minorEastAsia" w:hAnsi="Times New Roman" w:cs="Times New Roman"/>
          <w:color w:val="000000" w:themeColor="text1"/>
          <w:sz w:val="24"/>
          <w:szCs w:val="24"/>
        </w:rPr>
        <w:t>using the product of three 3-by-</w:t>
      </w:r>
      <w:r w:rsidRPr="00B46571">
        <w:rPr>
          <w:rFonts w:ascii="Times New Roman" w:eastAsiaTheme="minorEastAsia" w:hAnsi="Times New Roman" w:cs="Times New Roman"/>
          <w:color w:val="000000" w:themeColor="text1"/>
          <w:sz w:val="24"/>
          <w:szCs w:val="24"/>
        </w:rPr>
        <w:t xml:space="preserve">3 rotation matrices. However, Euler angles are often inadequate when working with multiple coordinate systems because </w:t>
      </w:r>
      <w:r w:rsidR="00052E8B" w:rsidRPr="00B46571">
        <w:rPr>
          <w:rFonts w:ascii="Times New Roman" w:eastAsiaTheme="minorEastAsia" w:hAnsi="Times New Roman" w:cs="Times New Roman"/>
          <w:color w:val="000000" w:themeColor="text1"/>
          <w:sz w:val="24"/>
          <w:szCs w:val="24"/>
        </w:rPr>
        <w:t>there is a possibility of “gimbal lock”</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which mathematically represents itself with a division by zero when rotating a vector</w:t>
      </w:r>
      <w:r w:rsidRPr="00B46571">
        <w:rPr>
          <w:rFonts w:ascii="Times New Roman" w:eastAsiaTheme="minorEastAsia" w:hAnsi="Times New Roman" w:cs="Times New Roman"/>
          <w:color w:val="000000" w:themeColor="text1"/>
          <w:sz w:val="24"/>
          <w:szCs w:val="24"/>
        </w:rPr>
        <w:t xml:space="preserve">. </w:t>
      </w:r>
      <w:r w:rsidR="008F3A51" w:rsidRPr="00B46571">
        <w:rPr>
          <w:rFonts w:ascii="Times New Roman" w:eastAsiaTheme="minorEastAsia" w:hAnsi="Times New Roman" w:cs="Times New Roman"/>
          <w:color w:val="000000" w:themeColor="text1"/>
          <w:sz w:val="24"/>
          <w:szCs w:val="24"/>
        </w:rPr>
        <w:t>To</w:t>
      </w:r>
      <w:r w:rsidR="00052E8B" w:rsidRPr="00B46571">
        <w:rPr>
          <w:rFonts w:ascii="Times New Roman" w:eastAsiaTheme="minorEastAsia" w:hAnsi="Times New Roman" w:cs="Times New Roman"/>
          <w:color w:val="000000" w:themeColor="text1"/>
          <w:sz w:val="24"/>
          <w:szCs w:val="24"/>
        </w:rPr>
        <w:t xml:space="preserve"> rectify this issue</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another </w:t>
      </w:r>
      <w:r w:rsidRPr="00B46571">
        <w:rPr>
          <w:rFonts w:ascii="Times New Roman" w:eastAsiaTheme="minorEastAsia" w:hAnsi="Times New Roman" w:cs="Times New Roman"/>
          <w:color w:val="000000" w:themeColor="text1"/>
          <w:sz w:val="24"/>
          <w:szCs w:val="24"/>
        </w:rPr>
        <w:t xml:space="preserve">system </w:t>
      </w:r>
      <w:r w:rsidR="00052E8B" w:rsidRPr="00B46571">
        <w:rPr>
          <w:rFonts w:ascii="Times New Roman" w:eastAsiaTheme="minorEastAsia" w:hAnsi="Times New Roman" w:cs="Times New Roman"/>
          <w:color w:val="000000" w:themeColor="text1"/>
          <w:sz w:val="24"/>
          <w:szCs w:val="24"/>
        </w:rPr>
        <w:t xml:space="preserve">of measuring angular position </w:t>
      </w:r>
      <w:r w:rsidRPr="00B46571">
        <w:rPr>
          <w:rFonts w:ascii="Times New Roman" w:eastAsiaTheme="minorEastAsia" w:hAnsi="Times New Roman" w:cs="Times New Roman"/>
          <w:color w:val="000000" w:themeColor="text1"/>
          <w:sz w:val="24"/>
          <w:szCs w:val="24"/>
        </w:rPr>
        <w:t xml:space="preserve">could be used in its place. </w:t>
      </w:r>
    </w:p>
    <w:p w14:paraId="186BBA66" w14:textId="679684FB" w:rsidR="00AF2190" w:rsidRPr="00B46571" w:rsidRDefault="01660E9E" w:rsidP="009D1457">
      <w:pPr>
        <w:spacing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This system is known as quaternions and consists of one real component and three imaginary components and reflects the rotation of the body about a </w:t>
      </w:r>
      <w:r w:rsidR="00100CF1" w:rsidRPr="00B46571">
        <w:rPr>
          <w:rFonts w:ascii="Times New Roman" w:eastAsiaTheme="minorEastAsia" w:hAnsi="Times New Roman" w:cs="Times New Roman"/>
          <w:color w:val="000000" w:themeColor="text1"/>
          <w:sz w:val="24"/>
          <w:szCs w:val="24"/>
        </w:rPr>
        <w:t>four-dimensional</w:t>
      </w:r>
      <w:r w:rsidRPr="00B46571">
        <w:rPr>
          <w:rFonts w:ascii="Times New Roman" w:eastAsiaTheme="minorEastAsia" w:hAnsi="Times New Roman" w:cs="Times New Roman"/>
          <w:color w:val="000000" w:themeColor="text1"/>
          <w:sz w:val="24"/>
          <w:szCs w:val="24"/>
        </w:rPr>
        <w:t xml:space="preserve"> real and imaginary coordinate system. This system can be used similarly to Euler angles a</w:t>
      </w:r>
      <w:r w:rsidR="00052E8B" w:rsidRPr="00B46571">
        <w:rPr>
          <w:rFonts w:ascii="Times New Roman" w:eastAsiaTheme="minorEastAsia" w:hAnsi="Times New Roman" w:cs="Times New Roman"/>
          <w:color w:val="000000" w:themeColor="text1"/>
          <w:sz w:val="24"/>
          <w:szCs w:val="24"/>
        </w:rPr>
        <w:t>nd removes the possibility of gimbal lock</w:t>
      </w:r>
      <w:r w:rsidRPr="00B46571">
        <w:rPr>
          <w:rFonts w:ascii="Times New Roman" w:eastAsiaTheme="minorEastAsia" w:hAnsi="Times New Roman" w:cs="Times New Roman"/>
          <w:color w:val="000000" w:themeColor="text1"/>
          <w:sz w:val="24"/>
          <w:szCs w:val="24"/>
        </w:rPr>
        <w:t>. The major downside to the use of this system is the added complexity that takes the form of one additional state and an additional equation of motion necessarily to model the motion of th</w:t>
      </w:r>
      <w:r w:rsidR="00052E8B" w:rsidRPr="00B46571">
        <w:rPr>
          <w:rFonts w:ascii="Times New Roman" w:eastAsiaTheme="minorEastAsia" w:hAnsi="Times New Roman" w:cs="Times New Roman"/>
          <w:color w:val="000000" w:themeColor="text1"/>
          <w:sz w:val="24"/>
          <w:szCs w:val="24"/>
        </w:rPr>
        <w:t>e rigid body in space. However</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once implemented correctly</w:t>
      </w:r>
      <w:r w:rsidR="006D72DC" w:rsidRPr="00B46571">
        <w:rPr>
          <w:rFonts w:ascii="Times New Roman" w:eastAsiaTheme="minorEastAsia" w:hAnsi="Times New Roman" w:cs="Times New Roman"/>
          <w:color w:val="000000" w:themeColor="text1"/>
          <w:sz w:val="24"/>
          <w:szCs w:val="24"/>
        </w:rPr>
        <w:t>,</w:t>
      </w:r>
      <w:r w:rsidR="00052E8B" w:rsidRPr="00B46571">
        <w:rPr>
          <w:rFonts w:ascii="Times New Roman" w:eastAsiaTheme="minorEastAsia" w:hAnsi="Times New Roman" w:cs="Times New Roman"/>
          <w:color w:val="000000" w:themeColor="text1"/>
          <w:sz w:val="24"/>
          <w:szCs w:val="24"/>
        </w:rPr>
        <w:t xml:space="preserve"> they are the best way to represent angular positions, and we have chosen to work with them throughout our project.</w:t>
      </w:r>
    </w:p>
    <w:p w14:paraId="6617AA66" w14:textId="78DFDFD1" w:rsidR="00AB034B" w:rsidRPr="00B46571" w:rsidRDefault="009D1457" w:rsidP="009D1457">
      <w:pPr>
        <w:pStyle w:val="Heading3"/>
        <w:rPr>
          <w:rFonts w:eastAsiaTheme="minorEastAsia"/>
        </w:rPr>
      </w:pPr>
      <w:bookmarkStart w:id="22" w:name="_Toc2082173"/>
      <w:r>
        <w:rPr>
          <w:rFonts w:eastAsiaTheme="minorEastAsia"/>
        </w:rPr>
        <w:t xml:space="preserve">1.1.6 </w:t>
      </w:r>
      <w:r w:rsidR="00BB7D6B" w:rsidRPr="00B46571">
        <w:rPr>
          <w:rFonts w:eastAsiaTheme="minorEastAsia"/>
        </w:rPr>
        <w:t>Computational Fluid Dynamics</w:t>
      </w:r>
      <w:bookmarkEnd w:id="22"/>
    </w:p>
    <w:p w14:paraId="2F756E98" w14:textId="3D5DE07B" w:rsidR="00C91338" w:rsidRPr="00B46571" w:rsidRDefault="00100CF1" w:rsidP="006D0668">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To</w:t>
      </w:r>
      <w:r w:rsidR="00BB7D6B" w:rsidRPr="00B46571">
        <w:rPr>
          <w:rFonts w:ascii="Times New Roman" w:hAnsi="Times New Roman" w:cs="Times New Roman"/>
          <w:color w:val="000000" w:themeColor="text1"/>
          <w:sz w:val="24"/>
          <w:szCs w:val="24"/>
        </w:rPr>
        <w:t xml:space="preserve"> properly analyze the actuated fins, Computational Fluid Dynamics was used for a preliminary design of the fins. Computational Fluid Dynamics, or CFD, is a system of using numerical analysis and data structure to solve and analyze difficult fluid dynamics problems. It performs the calculations necessary to simulate the interaction between fluids and solids as defined by boundary conditions. CFD software, such as </w:t>
      </w:r>
      <w:r w:rsidR="00841D7F">
        <w:rPr>
          <w:rFonts w:ascii="Times New Roman" w:hAnsi="Times New Roman" w:cs="Times New Roman"/>
          <w:color w:val="000000" w:themeColor="text1"/>
          <w:sz w:val="24"/>
          <w:szCs w:val="24"/>
        </w:rPr>
        <w:t>ANSYS</w:t>
      </w:r>
      <w:r w:rsidR="00841D7F" w:rsidRPr="00841D7F">
        <w:rPr>
          <w:rFonts w:ascii="Times New Roman" w:hAnsi="Times New Roman" w:cs="Times New Roman"/>
          <w:color w:val="000000" w:themeColor="text1"/>
          <w:sz w:val="24"/>
          <w:szCs w:val="24"/>
          <w:vertAlign w:val="superscript"/>
        </w:rPr>
        <w:t>®</w:t>
      </w:r>
      <w:r w:rsidR="00BB7D6B" w:rsidRPr="00B46571">
        <w:rPr>
          <w:rFonts w:ascii="Times New Roman" w:hAnsi="Times New Roman" w:cs="Times New Roman"/>
          <w:color w:val="000000" w:themeColor="text1"/>
          <w:sz w:val="24"/>
          <w:szCs w:val="24"/>
        </w:rPr>
        <w:t xml:space="preserve"> </w:t>
      </w:r>
      <w:r w:rsidR="00841D7F">
        <w:rPr>
          <w:rFonts w:ascii="Times New Roman" w:hAnsi="Times New Roman" w:cs="Times New Roman"/>
          <w:color w:val="000000" w:themeColor="text1"/>
          <w:sz w:val="24"/>
          <w:szCs w:val="24"/>
        </w:rPr>
        <w:t>Fluent</w:t>
      </w:r>
      <w:r w:rsidR="00841D7F" w:rsidRPr="00841D7F">
        <w:rPr>
          <w:rFonts w:ascii="Times New Roman" w:hAnsi="Times New Roman" w:cs="Times New Roman"/>
          <w:color w:val="000000" w:themeColor="text1"/>
          <w:sz w:val="24"/>
          <w:szCs w:val="24"/>
          <w:vertAlign w:val="superscript"/>
        </w:rPr>
        <w:t>®</w:t>
      </w:r>
      <w:r w:rsidR="00BB7D6B" w:rsidRPr="00B46571">
        <w:rPr>
          <w:rFonts w:ascii="Times New Roman" w:hAnsi="Times New Roman" w:cs="Times New Roman"/>
          <w:color w:val="000000" w:themeColor="text1"/>
          <w:sz w:val="24"/>
          <w:szCs w:val="24"/>
        </w:rPr>
        <w:t xml:space="preserve">, was used to analyze </w:t>
      </w:r>
      <w:r w:rsidR="006D72DC" w:rsidRPr="00B46571">
        <w:rPr>
          <w:rFonts w:ascii="Times New Roman" w:hAnsi="Times New Roman" w:cs="Times New Roman"/>
          <w:color w:val="000000" w:themeColor="text1"/>
          <w:sz w:val="24"/>
          <w:szCs w:val="24"/>
        </w:rPr>
        <w:lastRenderedPageBreak/>
        <w:t>a</w:t>
      </w:r>
      <w:r w:rsidR="00BB7D6B" w:rsidRPr="00B46571">
        <w:rPr>
          <w:rFonts w:ascii="Times New Roman" w:hAnsi="Times New Roman" w:cs="Times New Roman"/>
          <w:color w:val="000000" w:themeColor="text1"/>
          <w:sz w:val="24"/>
          <w:szCs w:val="24"/>
        </w:rPr>
        <w:t xml:space="preserve">irflow over the rocket fins as the rocket moves and as the rudders actuate. </w:t>
      </w:r>
      <w:r w:rsidR="00C91338" w:rsidRPr="00B46571">
        <w:rPr>
          <w:rFonts w:ascii="Times New Roman" w:hAnsi="Times New Roman" w:cs="Times New Roman"/>
          <w:color w:val="000000" w:themeColor="text1"/>
          <w:sz w:val="24"/>
          <w:szCs w:val="24"/>
        </w:rPr>
        <w:t xml:space="preserve">A preliminary test of </w:t>
      </w:r>
      <w:r w:rsidR="00CE0448" w:rsidRPr="00B46571">
        <w:rPr>
          <w:rFonts w:ascii="Times New Roman" w:hAnsi="Times New Roman" w:cs="Times New Roman"/>
          <w:noProof/>
          <w:color w:val="000000" w:themeColor="text1"/>
          <w:sz w:val="24"/>
          <w:szCs w:val="24"/>
        </w:rPr>
        <w:drawing>
          <wp:anchor distT="0" distB="0" distL="114300" distR="114300" simplePos="0" relativeHeight="251661824" behindDoc="0" locked="0" layoutInCell="1" allowOverlap="1" wp14:anchorId="56843867" wp14:editId="63126A37">
            <wp:simplePos x="0" y="0"/>
            <wp:positionH relativeFrom="margin">
              <wp:posOffset>981075</wp:posOffset>
            </wp:positionH>
            <wp:positionV relativeFrom="paragraph">
              <wp:posOffset>695325</wp:posOffset>
            </wp:positionV>
            <wp:extent cx="3629025" cy="2354580"/>
            <wp:effectExtent l="0" t="0" r="9525" b="762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rfoil v2 Pressure Gradien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29025" cy="2354580"/>
                    </a:xfrm>
                    <a:prstGeom prst="rect">
                      <a:avLst/>
                    </a:prstGeom>
                  </pic:spPr>
                </pic:pic>
              </a:graphicData>
            </a:graphic>
            <wp14:sizeRelH relativeFrom="margin">
              <wp14:pctWidth>0</wp14:pctWidth>
            </wp14:sizeRelH>
            <wp14:sizeRelV relativeFrom="margin">
              <wp14:pctHeight>0</wp14:pctHeight>
            </wp14:sizeRelV>
          </wp:anchor>
        </w:drawing>
      </w:r>
      <w:r w:rsidR="00CE0448" w:rsidRPr="00B46571">
        <w:rPr>
          <w:rFonts w:ascii="Times New Roman" w:hAnsi="Times New Roman" w:cs="Times New Roman"/>
          <w:noProof/>
          <w:color w:val="000000" w:themeColor="text1"/>
        </w:rPr>
        <mc:AlternateContent>
          <mc:Choice Requires="wps">
            <w:drawing>
              <wp:anchor distT="0" distB="0" distL="114300" distR="114300" simplePos="0" relativeHeight="251662848" behindDoc="0" locked="0" layoutInCell="1" allowOverlap="1" wp14:anchorId="7F885B0D" wp14:editId="3981D2AD">
                <wp:simplePos x="0" y="0"/>
                <wp:positionH relativeFrom="margin">
                  <wp:posOffset>419100</wp:posOffset>
                </wp:positionH>
                <wp:positionV relativeFrom="paragraph">
                  <wp:posOffset>3009900</wp:posOffset>
                </wp:positionV>
                <wp:extent cx="5095875" cy="635"/>
                <wp:effectExtent l="0" t="0" r="9525" b="2540"/>
                <wp:wrapTopAndBottom/>
                <wp:docPr id="13" name="Text Box 13"/>
                <wp:cNvGraphicFramePr/>
                <a:graphic xmlns:a="http://schemas.openxmlformats.org/drawingml/2006/main">
                  <a:graphicData uri="http://schemas.microsoft.com/office/word/2010/wordprocessingShape">
                    <wps:wsp>
                      <wps:cNvSpPr txBox="1"/>
                      <wps:spPr>
                        <a:xfrm>
                          <a:off x="0" y="0"/>
                          <a:ext cx="5095875" cy="635"/>
                        </a:xfrm>
                        <a:prstGeom prst="rect">
                          <a:avLst/>
                        </a:prstGeom>
                        <a:solidFill>
                          <a:prstClr val="white"/>
                        </a:solidFill>
                        <a:ln>
                          <a:noFill/>
                        </a:ln>
                        <a:effectLst/>
                      </wps:spPr>
                      <wps:txbx>
                        <w:txbxContent>
                          <w:p w14:paraId="181F84FB" w14:textId="3CDB05AC" w:rsidR="00715C60" w:rsidRPr="002D69F0" w:rsidRDefault="00715C60" w:rsidP="002D69F0">
                            <w:pPr>
                              <w:pStyle w:val="Caption"/>
                              <w:jc w:val="center"/>
                              <w:rPr>
                                <w:rFonts w:ascii="Times New Roman" w:hAnsi="Times New Roman" w:cs="Times New Roman"/>
                                <w:noProof/>
                                <w:color w:val="auto"/>
                                <w:sz w:val="32"/>
                                <w:szCs w:val="24"/>
                              </w:rPr>
                            </w:pPr>
                            <w:bookmarkStart w:id="23" w:name="_Toc272478"/>
                            <w:r w:rsidRPr="002D69F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6</w:t>
                            </w:r>
                            <w:r>
                              <w:rPr>
                                <w:rFonts w:ascii="Times New Roman" w:hAnsi="Times New Roman" w:cs="Times New Roman"/>
                                <w:color w:val="auto"/>
                                <w:sz w:val="22"/>
                              </w:rPr>
                              <w:fldChar w:fldCharType="end"/>
                            </w:r>
                            <w:r w:rsidRPr="002D69F0">
                              <w:rPr>
                                <w:rFonts w:ascii="Times New Roman" w:hAnsi="Times New Roman" w:cs="Times New Roman"/>
                                <w:color w:val="auto"/>
                                <w:sz w:val="22"/>
                              </w:rPr>
                              <w:t>: Preliminary CFD simulations for a fin at Mach 1. Copyright 2018, WPI.</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F885B0D" id="Text Box 13" o:spid="_x0000_s1032" type="#_x0000_t202" style="position:absolute;left:0;text-align:left;margin-left:33pt;margin-top:237pt;width:401.25pt;height:.05pt;z-index:2516628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" stroked="f">
                <v:textbox style="mso-fit-shape-to-text:t" inset="0,0,0,0">
                  <w:txbxContent>
                    <w:p w14:paraId="181F84FB" w14:textId="3CDB05AC" w:rsidR="00715C60" w:rsidRPr="002D69F0" w:rsidRDefault="00715C60" w:rsidP="002D69F0">
                      <w:pPr>
                        <w:pStyle w:val="Caption"/>
                        <w:jc w:val="center"/>
                        <w:rPr>
                          <w:rFonts w:ascii="Times New Roman" w:hAnsi="Times New Roman" w:cs="Times New Roman"/>
                          <w:noProof/>
                          <w:color w:val="auto"/>
                          <w:sz w:val="32"/>
                          <w:szCs w:val="24"/>
                        </w:rPr>
                      </w:pPr>
                      <w:bookmarkStart w:id="24" w:name="_Toc272478"/>
                      <w:r w:rsidRPr="002D69F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6</w:t>
                      </w:r>
                      <w:r>
                        <w:rPr>
                          <w:rFonts w:ascii="Times New Roman" w:hAnsi="Times New Roman" w:cs="Times New Roman"/>
                          <w:color w:val="auto"/>
                          <w:sz w:val="22"/>
                        </w:rPr>
                        <w:fldChar w:fldCharType="end"/>
                      </w:r>
                      <w:r w:rsidRPr="002D69F0">
                        <w:rPr>
                          <w:rFonts w:ascii="Times New Roman" w:hAnsi="Times New Roman" w:cs="Times New Roman"/>
                          <w:color w:val="auto"/>
                          <w:sz w:val="22"/>
                        </w:rPr>
                        <w:t>: Preliminary CFD simulations for a fin at Mach 1. Copyright 2018, WPI.</w:t>
                      </w:r>
                      <w:bookmarkEnd w:id="24"/>
                    </w:p>
                  </w:txbxContent>
                </v:textbox>
                <w10:wrap type="topAndBottom" anchorx="margin"/>
              </v:shape>
            </w:pict>
          </mc:Fallback>
        </mc:AlternateContent>
      </w:r>
      <w:r w:rsidR="00C91338" w:rsidRPr="00B46571">
        <w:rPr>
          <w:rFonts w:ascii="Times New Roman" w:hAnsi="Times New Roman" w:cs="Times New Roman"/>
          <w:color w:val="000000" w:themeColor="text1"/>
          <w:sz w:val="24"/>
          <w:szCs w:val="24"/>
        </w:rPr>
        <w:t xml:space="preserve">the fin shape in </w:t>
      </w:r>
      <w:r w:rsidR="00841D7F">
        <w:rPr>
          <w:rFonts w:ascii="Times New Roman" w:hAnsi="Times New Roman" w:cs="Times New Roman"/>
          <w:color w:val="000000" w:themeColor="text1"/>
          <w:sz w:val="24"/>
          <w:szCs w:val="24"/>
        </w:rPr>
        <w:t>ANSYS</w:t>
      </w:r>
      <w:r w:rsidR="00841D7F" w:rsidRPr="00841D7F">
        <w:rPr>
          <w:rFonts w:ascii="Times New Roman" w:hAnsi="Times New Roman" w:cs="Times New Roman"/>
          <w:color w:val="000000" w:themeColor="text1"/>
          <w:sz w:val="24"/>
          <w:szCs w:val="24"/>
          <w:vertAlign w:val="superscript"/>
        </w:rPr>
        <w:t>®</w:t>
      </w:r>
      <w:r w:rsidR="00C91338" w:rsidRPr="00B46571">
        <w:rPr>
          <w:rFonts w:ascii="Times New Roman" w:hAnsi="Times New Roman" w:cs="Times New Roman"/>
          <w:color w:val="000000" w:themeColor="text1"/>
          <w:sz w:val="24"/>
          <w:szCs w:val="24"/>
        </w:rPr>
        <w:t xml:space="preserve"> </w:t>
      </w:r>
      <w:r w:rsidR="00841D7F">
        <w:rPr>
          <w:rFonts w:ascii="Times New Roman" w:hAnsi="Times New Roman" w:cs="Times New Roman"/>
          <w:color w:val="000000" w:themeColor="text1"/>
          <w:sz w:val="24"/>
          <w:szCs w:val="24"/>
        </w:rPr>
        <w:t>Fluent</w:t>
      </w:r>
      <w:r w:rsidR="00841D7F" w:rsidRPr="00841D7F">
        <w:rPr>
          <w:rFonts w:ascii="Times New Roman" w:hAnsi="Times New Roman" w:cs="Times New Roman"/>
          <w:color w:val="000000" w:themeColor="text1"/>
          <w:sz w:val="24"/>
          <w:szCs w:val="24"/>
          <w:vertAlign w:val="superscript"/>
        </w:rPr>
        <w:t>®</w:t>
      </w:r>
      <w:r w:rsidR="00C91338" w:rsidRPr="00B46571">
        <w:rPr>
          <w:rFonts w:ascii="Times New Roman" w:hAnsi="Times New Roman" w:cs="Times New Roman"/>
          <w:color w:val="000000" w:themeColor="text1"/>
          <w:sz w:val="24"/>
          <w:szCs w:val="24"/>
        </w:rPr>
        <w:t xml:space="preserve"> can be seen in Figure 6 below:</w:t>
      </w:r>
    </w:p>
    <w:p w14:paraId="0DF3D2A5" w14:textId="5FE0596E" w:rsidR="00CE0448" w:rsidRDefault="00CE0448" w:rsidP="006D0668">
      <w:pPr>
        <w:spacing w:line="360" w:lineRule="auto"/>
        <w:ind w:firstLine="720"/>
        <w:rPr>
          <w:rFonts w:ascii="Times New Roman" w:hAnsi="Times New Roman" w:cs="Times New Roman"/>
          <w:color w:val="000000" w:themeColor="text1"/>
          <w:sz w:val="24"/>
          <w:szCs w:val="24"/>
        </w:rPr>
      </w:pPr>
    </w:p>
    <w:p w14:paraId="516A221C" w14:textId="14788E77" w:rsidR="00A47654" w:rsidRPr="00B46571" w:rsidRDefault="00BB7D6B" w:rsidP="009D1457">
      <w:pPr>
        <w:spacing w:line="360" w:lineRule="auto"/>
        <w:ind w:firstLine="720"/>
        <w:rPr>
          <w:rFonts w:ascii="Times New Roman" w:hAnsi="Times New Roman" w:cs="Times New Roman"/>
          <w:color w:val="000000" w:themeColor="text1"/>
          <w:sz w:val="24"/>
          <w:szCs w:val="24"/>
        </w:rPr>
      </w:pPr>
      <w:r w:rsidRPr="00B46571">
        <w:rPr>
          <w:rFonts w:ascii="Times New Roman" w:hAnsi="Times New Roman" w:cs="Times New Roman"/>
          <w:color w:val="000000" w:themeColor="text1"/>
          <w:sz w:val="24"/>
          <w:szCs w:val="24"/>
        </w:rPr>
        <w:t>For this purpose, the Finite Element and Boundary Element Methods were used to create a preliminary surface mesh of the fin and rudder and analyze the fluid elements as they interact with the solid fin shape. In doing this, the CFD software computed lift and drag coefficients as functions of flow speed and rudder angle. Using the coefficients, an estimate for maximum torque on the rudder was calculated and used to size the servos that are ne</w:t>
      </w:r>
      <w:r w:rsidR="002C71DB" w:rsidRPr="00B46571">
        <w:rPr>
          <w:rFonts w:ascii="Times New Roman" w:hAnsi="Times New Roman" w:cs="Times New Roman"/>
          <w:color w:val="000000" w:themeColor="text1"/>
          <w:sz w:val="24"/>
          <w:szCs w:val="24"/>
        </w:rPr>
        <w:t>cessary to turn the fin rudder.</w:t>
      </w:r>
    </w:p>
    <w:p w14:paraId="22863579" w14:textId="3E1F39AC" w:rsidR="00BB7D6B" w:rsidRPr="00B46571" w:rsidRDefault="3F1F6523" w:rsidP="009D1457">
      <w:pPr>
        <w:pStyle w:val="Heading3"/>
      </w:pPr>
      <w:bookmarkStart w:id="25" w:name="_Toc2082174"/>
      <w:r w:rsidRPr="3F1F6523">
        <w:t>1.</w:t>
      </w:r>
      <w:r w:rsidR="00A664E1">
        <w:t>1.</w:t>
      </w:r>
      <w:r w:rsidRPr="3F1F6523">
        <w:t>7 Simulation of Rocket Flight</w:t>
      </w:r>
      <w:bookmarkEnd w:id="25"/>
    </w:p>
    <w:p w14:paraId="11BE30E3" w14:textId="34A52C7C" w:rsidR="004119BF" w:rsidRPr="00B46571" w:rsidRDefault="00BB7D6B" w:rsidP="53339BCF">
      <w:pPr>
        <w:spacing w:line="360" w:lineRule="auto"/>
        <w:rPr>
          <w:rFonts w:ascii="Times New Roman" w:eastAsiaTheme="minorEastAsia" w:hAnsi="Times New Roman" w:cs="Times New Roman"/>
          <w:color w:val="000000" w:themeColor="text1"/>
          <w:sz w:val="24"/>
          <w:szCs w:val="24"/>
        </w:rPr>
      </w:pPr>
      <w:r w:rsidRPr="00B46571">
        <w:rPr>
          <w:rFonts w:ascii="Times New Roman" w:hAnsi="Times New Roman" w:cs="Times New Roman"/>
          <w:color w:val="000000" w:themeColor="text1"/>
          <w:sz w:val="24"/>
          <w:szCs w:val="24"/>
        </w:rPr>
        <w:tab/>
      </w:r>
      <w:r w:rsidR="00100CF1" w:rsidRPr="00B46571">
        <w:rPr>
          <w:rFonts w:ascii="Times New Roman" w:hAnsi="Times New Roman" w:cs="Times New Roman"/>
          <w:color w:val="000000" w:themeColor="text1"/>
          <w:sz w:val="24"/>
          <w:szCs w:val="24"/>
        </w:rPr>
        <w:t>To</w:t>
      </w:r>
      <w:r w:rsidR="004119BF" w:rsidRPr="00B46571">
        <w:rPr>
          <w:rFonts w:ascii="Times New Roman" w:hAnsi="Times New Roman" w:cs="Times New Roman"/>
          <w:color w:val="000000" w:themeColor="text1"/>
          <w:sz w:val="24"/>
          <w:szCs w:val="24"/>
        </w:rPr>
        <w:t xml:space="preserve"> simulate the motion of the rocket within </w:t>
      </w:r>
      <w:r w:rsidR="005B5973">
        <w:rPr>
          <w:rFonts w:ascii="Times New Roman" w:hAnsi="Times New Roman" w:cs="Times New Roman"/>
          <w:color w:val="000000" w:themeColor="text1"/>
          <w:sz w:val="24"/>
          <w:szCs w:val="24"/>
        </w:rPr>
        <w:t>MATLAB</w:t>
      </w:r>
      <w:r w:rsidR="00841D7F" w:rsidRPr="00841D7F">
        <w:rPr>
          <w:rFonts w:ascii="Times New Roman" w:hAnsi="Times New Roman" w:cs="Times New Roman"/>
          <w:color w:val="000000" w:themeColor="text1"/>
          <w:sz w:val="24"/>
          <w:szCs w:val="24"/>
          <w:vertAlign w:val="superscript"/>
        </w:rPr>
        <w:t>®</w:t>
      </w:r>
      <w:r w:rsidR="00CE30E5" w:rsidRPr="00B46571">
        <w:rPr>
          <w:rFonts w:ascii="Times New Roman" w:hAnsi="Times New Roman" w:cs="Times New Roman"/>
          <w:color w:val="000000" w:themeColor="text1"/>
          <w:sz w:val="24"/>
          <w:szCs w:val="24"/>
        </w:rPr>
        <w:t xml:space="preserve">, we developed a system of equations of motion that govern the motion of the rocket. These equations </w:t>
      </w:r>
      <w:r w:rsidR="004119BF" w:rsidRPr="00B46571">
        <w:rPr>
          <w:rFonts w:ascii="Times New Roman" w:hAnsi="Times New Roman" w:cs="Times New Roman"/>
          <w:color w:val="000000" w:themeColor="text1"/>
          <w:sz w:val="24"/>
          <w:szCs w:val="24"/>
        </w:rPr>
        <w:t>allow</w:t>
      </w:r>
      <w:r w:rsidR="00CE30E5" w:rsidRPr="00B46571">
        <w:rPr>
          <w:rFonts w:ascii="Times New Roman" w:hAnsi="Times New Roman" w:cs="Times New Roman"/>
          <w:color w:val="000000" w:themeColor="text1"/>
          <w:sz w:val="24"/>
          <w:szCs w:val="24"/>
        </w:rPr>
        <w:t>ed</w:t>
      </w:r>
      <w:r w:rsidR="004119BF" w:rsidRPr="00B46571">
        <w:rPr>
          <w:rFonts w:ascii="Times New Roman" w:hAnsi="Times New Roman" w:cs="Times New Roman"/>
          <w:color w:val="000000" w:themeColor="text1"/>
          <w:sz w:val="24"/>
          <w:szCs w:val="24"/>
        </w:rPr>
        <w:t xml:space="preserve"> for the position and attitude of the rocket to be solved for numerically over the duration of its flight. We determined that the rocket could be modeled similarly to an aircraft using a 6 Degree of Freedom (DOF) model of rigid body dynamics</w:t>
      </w:r>
      <w:r w:rsidR="007E091B" w:rsidRPr="00B46571">
        <w:rPr>
          <w:rFonts w:ascii="Times New Roman" w:hAnsi="Times New Roman" w:cs="Times New Roman"/>
          <w:color w:val="000000" w:themeColor="text1"/>
          <w:sz w:val="24"/>
          <w:szCs w:val="24"/>
        </w:rPr>
        <w:t xml:space="preserve"> [16]</w:t>
      </w:r>
      <w:r w:rsidR="004119BF" w:rsidRPr="00B46571">
        <w:rPr>
          <w:rFonts w:ascii="Times New Roman" w:hAnsi="Times New Roman" w:cs="Times New Roman"/>
          <w:color w:val="000000" w:themeColor="text1"/>
          <w:sz w:val="24"/>
          <w:szCs w:val="24"/>
        </w:rPr>
        <w:t>. We used two different right-handed Cartesian coordinate systems to model this flight</w:t>
      </w:r>
      <w:r w:rsidR="00CE30E5" w:rsidRPr="00B46571">
        <w:rPr>
          <w:rFonts w:ascii="Times New Roman" w:hAnsi="Times New Roman" w:cs="Times New Roman"/>
          <w:color w:val="000000" w:themeColor="text1"/>
          <w:sz w:val="24"/>
          <w:szCs w:val="24"/>
        </w:rPr>
        <w:t>,</w:t>
      </w:r>
      <w:r w:rsidR="004119BF" w:rsidRPr="00B46571">
        <w:rPr>
          <w:rFonts w:ascii="Times New Roman" w:hAnsi="Times New Roman" w:cs="Times New Roman"/>
          <w:color w:val="000000" w:themeColor="text1"/>
          <w:sz w:val="24"/>
          <w:szCs w:val="24"/>
        </w:rPr>
        <w:t xml:space="preserve"> which c</w:t>
      </w:r>
      <w:r w:rsidR="00CE30E5" w:rsidRPr="00B46571">
        <w:rPr>
          <w:rFonts w:ascii="Times New Roman" w:hAnsi="Times New Roman" w:cs="Times New Roman"/>
          <w:color w:val="000000" w:themeColor="text1"/>
          <w:sz w:val="24"/>
          <w:szCs w:val="24"/>
        </w:rPr>
        <w:t>onsisted of a non-inertial body-</w:t>
      </w:r>
      <w:r w:rsidR="004119BF" w:rsidRPr="00B46571">
        <w:rPr>
          <w:rFonts w:ascii="Times New Roman" w:hAnsi="Times New Roman" w:cs="Times New Roman"/>
          <w:color w:val="000000" w:themeColor="text1"/>
          <w:sz w:val="24"/>
          <w:szCs w:val="24"/>
        </w:rPr>
        <w:t>fixed system that was fixed to the rocket with its origin at the rocket’s center of mass. The sensor read</w:t>
      </w:r>
      <w:r w:rsidR="00CE30E5" w:rsidRPr="00B46571">
        <w:rPr>
          <w:rFonts w:ascii="Times New Roman" w:hAnsi="Times New Roman" w:cs="Times New Roman"/>
          <w:color w:val="000000" w:themeColor="text1"/>
          <w:sz w:val="24"/>
          <w:szCs w:val="24"/>
        </w:rPr>
        <w:t xml:space="preserve">ings would be inputted as </w:t>
      </w:r>
      <w:r w:rsidR="004119BF" w:rsidRPr="00B46571">
        <w:rPr>
          <w:rFonts w:ascii="Times New Roman" w:hAnsi="Times New Roman" w:cs="Times New Roman"/>
          <w:color w:val="000000" w:themeColor="text1"/>
          <w:sz w:val="24"/>
          <w:szCs w:val="24"/>
        </w:rPr>
        <w:t xml:space="preserve">an inertial ground fixed system with its origin at the launch site of the rocket. Though Earth is </w:t>
      </w:r>
      <w:r w:rsidR="00100CF1" w:rsidRPr="00B46571">
        <w:rPr>
          <w:rFonts w:ascii="Times New Roman" w:hAnsi="Times New Roman" w:cs="Times New Roman"/>
          <w:color w:val="000000" w:themeColor="text1"/>
          <w:sz w:val="24"/>
          <w:szCs w:val="24"/>
        </w:rPr>
        <w:t>not</w:t>
      </w:r>
      <w:r w:rsidR="004119BF" w:rsidRPr="00B46571">
        <w:rPr>
          <w:rFonts w:ascii="Times New Roman" w:hAnsi="Times New Roman" w:cs="Times New Roman"/>
          <w:color w:val="000000" w:themeColor="text1"/>
          <w:sz w:val="24"/>
          <w:szCs w:val="24"/>
        </w:rPr>
        <w:t xml:space="preserve"> an inertial frame, we approximated it as one because over the time and height of the rocket’s flight</w:t>
      </w:r>
      <w:r w:rsidR="00CE30E5" w:rsidRPr="00B46571">
        <w:rPr>
          <w:rFonts w:ascii="Times New Roman" w:hAnsi="Times New Roman" w:cs="Times New Roman"/>
          <w:color w:val="000000" w:themeColor="text1"/>
          <w:sz w:val="24"/>
          <w:szCs w:val="24"/>
        </w:rPr>
        <w:t>, the</w:t>
      </w:r>
      <w:r w:rsidR="004119BF" w:rsidRPr="00B46571">
        <w:rPr>
          <w:rFonts w:ascii="Times New Roman" w:hAnsi="Times New Roman" w:cs="Times New Roman"/>
          <w:color w:val="000000" w:themeColor="text1"/>
          <w:sz w:val="24"/>
          <w:szCs w:val="24"/>
        </w:rPr>
        <w:t xml:space="preserve"> rotation and curvature of the Earth can be considered negligible</w:t>
      </w:r>
      <w:r w:rsidR="007E091B" w:rsidRPr="00B46571">
        <w:rPr>
          <w:rFonts w:ascii="Times New Roman" w:hAnsi="Times New Roman" w:cs="Times New Roman"/>
          <w:color w:val="000000" w:themeColor="text1"/>
          <w:sz w:val="24"/>
          <w:szCs w:val="24"/>
        </w:rPr>
        <w:t xml:space="preserve"> </w:t>
      </w:r>
      <w:r w:rsidR="007E091B" w:rsidRPr="00B46571">
        <w:rPr>
          <w:rFonts w:ascii="Times New Roman" w:hAnsi="Times New Roman" w:cs="Times New Roman"/>
          <w:color w:val="000000" w:themeColor="text1"/>
          <w:sz w:val="24"/>
          <w:szCs w:val="24"/>
        </w:rPr>
        <w:lastRenderedPageBreak/>
        <w:t>[16]</w:t>
      </w:r>
      <w:r w:rsidR="004119BF" w:rsidRPr="00B46571">
        <w:rPr>
          <w:rFonts w:ascii="Times New Roman" w:hAnsi="Times New Roman" w:cs="Times New Roman"/>
          <w:color w:val="000000" w:themeColor="text1"/>
          <w:sz w:val="24"/>
          <w:szCs w:val="24"/>
        </w:rPr>
        <w:t>. This model involves the use of 13 states of the rocket that describe its current position and orientation at a given time which are the three translational position coordinates, the three translational velocities, four quaternions, and three angular velocities all of which are taken from the Earth fixed system</w:t>
      </w:r>
      <w:r w:rsidR="007E091B" w:rsidRPr="00B46571">
        <w:rPr>
          <w:rFonts w:ascii="Times New Roman" w:hAnsi="Times New Roman" w:cs="Times New Roman"/>
          <w:color w:val="000000" w:themeColor="text1"/>
          <w:sz w:val="24"/>
          <w:szCs w:val="24"/>
        </w:rPr>
        <w:t xml:space="preserve"> [17]</w:t>
      </w:r>
      <w:r w:rsidR="004119BF" w:rsidRPr="00B46571">
        <w:rPr>
          <w:rFonts w:ascii="Times New Roman" w:hAnsi="Times New Roman" w:cs="Times New Roman"/>
          <w:color w:val="000000" w:themeColor="text1"/>
          <w:sz w:val="24"/>
          <w:szCs w:val="24"/>
        </w:rPr>
        <w:t>.</w:t>
      </w:r>
      <w:r w:rsidR="004119BF" w:rsidRPr="53339BCF">
        <w:rPr>
          <w:rFonts w:ascii="Times New Roman" w:eastAsiaTheme="minorEastAsia" w:hAnsi="Times New Roman" w:cs="Times New Roman"/>
          <w:color w:val="000000" w:themeColor="text1"/>
          <w:sz w:val="24"/>
          <w:szCs w:val="24"/>
        </w:rPr>
        <w:t xml:space="preserve"> These states are then inputted into a series of 13 coupled non-linear differential equations</w:t>
      </w:r>
      <w:r w:rsidR="00CE0448" w:rsidRPr="53339BCF">
        <w:rPr>
          <w:rFonts w:ascii="Times New Roman" w:eastAsiaTheme="minorEastAsia" w:hAnsi="Times New Roman" w:cs="Times New Roman"/>
          <w:color w:val="000000" w:themeColor="text1"/>
          <w:sz w:val="24"/>
          <w:szCs w:val="24"/>
        </w:rPr>
        <w:t>, with the variables defined in Table 1,</w:t>
      </w:r>
      <w:r w:rsidR="004119BF" w:rsidRPr="53339BCF">
        <w:rPr>
          <w:rFonts w:ascii="Times New Roman" w:eastAsiaTheme="minorEastAsia" w:hAnsi="Times New Roman" w:cs="Times New Roman"/>
          <w:color w:val="000000" w:themeColor="text1"/>
          <w:sz w:val="24"/>
          <w:szCs w:val="24"/>
        </w:rPr>
        <w:t xml:space="preserve"> as shown below.</w:t>
      </w:r>
    </w:p>
    <w:p w14:paraId="48662458" w14:textId="77777777"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p>
    <w:p w14:paraId="2FE06D93" w14:textId="4C0E3B9F" w:rsidR="00A412F0" w:rsidRPr="00B46571" w:rsidRDefault="00A412F0" w:rsidP="3F1F6523">
      <w:pPr>
        <w:pStyle w:val="Caption"/>
        <w:keepNext/>
        <w:spacing w:line="360" w:lineRule="auto"/>
        <w:jc w:val="center"/>
        <w:rPr>
          <w:rFonts w:ascii="Times New Roman" w:hAnsi="Times New Roman" w:cs="Times New Roman"/>
          <w:color w:val="000000" w:themeColor="text1"/>
        </w:rPr>
      </w:pPr>
      <w:commentRangeStart w:id="26"/>
      <w:r w:rsidRPr="00B46571">
        <w:rPr>
          <w:rFonts w:ascii="Times New Roman" w:hAnsi="Times New Roman" w:cs="Times New Roman"/>
          <w:color w:val="000000" w:themeColor="text1"/>
        </w:rPr>
        <w:t>Equation</w:t>
      </w:r>
      <w:commentRangeEnd w:id="26"/>
      <w:r>
        <w:rPr>
          <w:rStyle w:val="CommentReference"/>
        </w:rPr>
        <w:commentReference w:id="26"/>
      </w:r>
      <w:r w:rsidRPr="00B46571">
        <w:rPr>
          <w:rFonts w:ascii="Times New Roman" w:hAnsi="Times New Roman" w:cs="Times New Roman"/>
          <w:color w:val="000000" w:themeColor="text1"/>
        </w:rPr>
        <w:t xml:space="preserve"> </w:t>
      </w:r>
      <w:r w:rsidR="00DF1CFB" w:rsidRPr="3F1F6523">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3F1F6523">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0</w:t>
      </w:r>
      <w:r w:rsidR="00DF1CFB" w:rsidRPr="3F1F6523">
        <w:fldChar w:fldCharType="end"/>
      </w:r>
    </w:p>
    <w:p w14:paraId="0249E3ED" w14:textId="721633D6" w:rsidR="00063133" w:rsidRPr="00C52AF9" w:rsidRDefault="00C52AF9" w:rsidP="00C52AF9">
      <w:pPr>
        <w:rPr>
          <w:rFonts w:ascii="Times New Roman" w:eastAsiaTheme="minorEastAsia" w:hAnsi="Times New Roman" w:cs="Times New Roman"/>
          <w:sz w:val="24"/>
          <w:szCs w:val="24"/>
        </w:rPr>
      </w:pPr>
      <m:oMathPara>
        <m:oMath>
          <m:r>
            <w:rPr>
              <w:rFonts w:ascii="Cambria Math" w:hAnsi="Cambria Math" w:cs="Times New Roman"/>
              <w:sz w:val="24"/>
              <w:szCs w:val="24"/>
            </w:rPr>
            <m:t>x=</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x</m:t>
                    </m:r>
                  </m:e>
                </m:mr>
                <m:mr>
                  <m:e>
                    <m:r>
                      <w:rPr>
                        <w:rFonts w:ascii="Cambria Math" w:hAnsi="Cambria Math" w:cs="Times New Roman"/>
                        <w:sz w:val="24"/>
                        <w:szCs w:val="24"/>
                      </w:rPr>
                      <m:t>y</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z</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u</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v</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w</m:t>
                    </m:r>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ctrlPr>
                      <w:rPr>
                        <w:rFonts w:ascii="Cambria Math" w:eastAsia="Cambria Math" w:hAnsi="Cambria Math" w:cs="Cambria Math"/>
                        <w:i/>
                        <w:sz w:val="24"/>
                        <w:szCs w:val="24"/>
                      </w:rPr>
                    </m:ctrlPr>
                  </m:e>
                </m:mr>
                <m:m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e>
                </m:mr>
              </m:m>
            </m:e>
          </m:d>
        </m:oMath>
      </m:oMathPara>
    </w:p>
    <w:p w14:paraId="67C716EB" w14:textId="23BD5C40" w:rsidR="00A412F0" w:rsidRPr="00B46571" w:rsidRDefault="00A412F0"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1</w:t>
      </w:r>
      <w:r w:rsidR="00DF1CFB" w:rsidRPr="00B46571">
        <w:rPr>
          <w:rFonts w:ascii="Times New Roman" w:hAnsi="Times New Roman" w:cs="Times New Roman"/>
          <w:noProof/>
          <w:color w:val="000000" w:themeColor="text1"/>
        </w:rPr>
        <w:fldChar w:fldCharType="end"/>
      </w:r>
    </w:p>
    <w:p w14:paraId="28B44193" w14:textId="61626381" w:rsidR="004119BF" w:rsidRPr="00C52AF9" w:rsidRDefault="00DF654B" w:rsidP="00C52AF9">
      <w:pPr>
        <w:rPr>
          <w:rFonts w:ascii="Times New Roman" w:eastAsiaTheme="minorEastAsia"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r>
                      <w:rPr>
                        <w:rFonts w:ascii="Cambria Math" w:hAnsi="Cambria Math" w:cs="Times New Roman"/>
                        <w:sz w:val="24"/>
                        <w:szCs w:val="24"/>
                      </w:rPr>
                      <m:t>u</m:t>
                    </m:r>
                  </m:e>
                </m:mr>
                <m:mr>
                  <m:e>
                    <m:r>
                      <w:rPr>
                        <w:rFonts w:ascii="Cambria Math" w:hAnsi="Cambria Math" w:cs="Times New Roman"/>
                        <w:sz w:val="24"/>
                        <w:szCs w:val="24"/>
                      </w:rPr>
                      <m:t>v</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w</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Fx+</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w-</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v)/m</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Fy-</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w+</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u)/m</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Fz+</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v-</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u)/m</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4</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ctrlPr>
                      <w:rPr>
                        <w:rFonts w:ascii="Cambria Math" w:eastAsia="Cambria Math" w:hAnsi="Cambria Math" w:cs="Cambria Math"/>
                        <w:i/>
                        <w:sz w:val="24"/>
                        <w:szCs w:val="24"/>
                      </w:rPr>
                    </m:ctrlPr>
                  </m:e>
                </m:mr>
                <m:mr>
                  <m:e>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num>
                      <m:den>
                        <m:r>
                          <w:rPr>
                            <w:rFonts w:ascii="Cambria Math" w:eastAsia="Cambria Math" w:hAnsi="Cambria Math" w:cs="Cambria Math"/>
                            <w:sz w:val="24"/>
                            <w:szCs w:val="24"/>
                          </w:rPr>
                          <m:t>2</m:t>
                        </m:r>
                      </m:den>
                    </m:f>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1</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q</m:t>
                        </m:r>
                      </m:e>
                      <m:sub>
                        <m:r>
                          <w:rPr>
                            <w:rFonts w:ascii="Cambria Math" w:eastAsia="Cambria Math" w:hAnsi="Cambria Math" w:cs="Cambria Math"/>
                            <w:sz w:val="24"/>
                            <w:szCs w:val="24"/>
                          </w:rPr>
                          <m:t>3</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r>
                      <w:rPr>
                        <w:rFonts w:ascii="Cambria Math" w:eastAsia="Cambria Math" w:hAnsi="Cambria Math" w:cs="Cambria Math"/>
                        <w:sz w:val="24"/>
                        <w:szCs w:val="24"/>
                      </w:rPr>
                      <m:t>)</m:t>
                    </m:r>
                  </m:e>
                </m:mr>
                <m:mr>
                  <m:e>
                    <m:r>
                      <w:rPr>
                        <w:rFonts w:ascii="Cambria Math" w:hAnsi="Cambria Math" w:cs="Times New Roman"/>
                        <w:sz w:val="24"/>
                        <w:szCs w:val="24"/>
                      </w:rPr>
                      <m:t>(Mx-</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d>
                      <m:dPr>
                        <m:ctrlPr>
                          <w:rPr>
                            <w:rFonts w:ascii="Cambria Math" w:eastAsia="Cambria Math" w:hAnsi="Cambria Math" w:cs="Cambria Math"/>
                            <w:i/>
                            <w:sz w:val="24"/>
                            <w:szCs w:val="24"/>
                          </w:rPr>
                        </m:ctrlPr>
                      </m:d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y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zz</m:t>
                            </m:r>
                          </m:sub>
                        </m:sSub>
                      </m:e>
                    </m:d>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xx</m:t>
                        </m:r>
                      </m:sub>
                    </m:sSub>
                    <m:ctrlPr>
                      <w:rPr>
                        <w:rFonts w:ascii="Cambria Math" w:eastAsia="Cambria Math" w:hAnsi="Cambria Math" w:cs="Cambria Math"/>
                        <w:i/>
                        <w:sz w:val="24"/>
                        <w:szCs w:val="24"/>
                      </w:rPr>
                    </m:ctrlPr>
                  </m:e>
                </m:mr>
                <m:mr>
                  <m:e>
                    <m:r>
                      <w:rPr>
                        <w:rFonts w:ascii="Cambria Math" w:hAnsi="Cambria Math" w:cs="Times New Roman"/>
                        <w:sz w:val="24"/>
                        <w:szCs w:val="24"/>
                      </w:rPr>
                      <m:t>(My-</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z</m:t>
                        </m:r>
                      </m:sub>
                    </m:sSub>
                    <m:d>
                      <m:dPr>
                        <m:ctrlPr>
                          <w:rPr>
                            <w:rFonts w:ascii="Cambria Math" w:eastAsia="Cambria Math" w:hAnsi="Cambria Math" w:cs="Cambria Math"/>
                            <w:i/>
                            <w:sz w:val="24"/>
                            <w:szCs w:val="24"/>
                          </w:rPr>
                        </m:ctrlPr>
                      </m:dPr>
                      <m:e>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x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zz</m:t>
                            </m:r>
                          </m:sub>
                        </m:sSub>
                      </m:e>
                    </m:d>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yy</m:t>
                        </m:r>
                      </m:sub>
                    </m:sSub>
                    <m:ctrlPr>
                      <w:rPr>
                        <w:rFonts w:ascii="Cambria Math" w:eastAsia="Cambria Math" w:hAnsi="Cambria Math" w:cs="Cambria Math"/>
                        <w:i/>
                        <w:sz w:val="24"/>
                        <w:szCs w:val="24"/>
                      </w:rPr>
                    </m:ctrlPr>
                  </m:e>
                </m:mr>
                <m:mr>
                  <m:e>
                    <m:r>
                      <w:rPr>
                        <w:rFonts w:ascii="Cambria Math" w:hAnsi="Cambria Math" w:cs="Times New Roman"/>
                        <w:sz w:val="24"/>
                        <w:szCs w:val="24"/>
                      </w:rPr>
                      <m:t>(Mz-</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x</m:t>
                        </m:r>
                      </m:sub>
                    </m:sSub>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ω</m:t>
                        </m:r>
                      </m:e>
                      <m:sub>
                        <m:r>
                          <w:rPr>
                            <w:rFonts w:ascii="Cambria Math" w:eastAsia="Cambria Math" w:hAnsi="Cambria Math" w:cs="Cambria Math"/>
                            <w:sz w:val="24"/>
                            <w:szCs w:val="24"/>
                          </w:rPr>
                          <m:t>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xx</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yy</m:t>
                        </m:r>
                      </m:sub>
                    </m:sSub>
                    <m:r>
                      <w:rPr>
                        <w:rFonts w:ascii="Cambria Math" w:eastAsia="Cambria Math" w:hAnsi="Cambria Math" w:cs="Cambria Math"/>
                        <w:sz w:val="24"/>
                        <w:szCs w:val="24"/>
                      </w:rPr>
                      <m:t>))/</m:t>
                    </m:r>
                    <m:sSub>
                      <m:sSubPr>
                        <m:ctrlPr>
                          <w:rPr>
                            <w:rFonts w:ascii="Cambria Math" w:eastAsia="Cambria Math" w:hAnsi="Cambria Math" w:cs="Cambria Math"/>
                            <w:i/>
                            <w:sz w:val="24"/>
                            <w:szCs w:val="24"/>
                          </w:rPr>
                        </m:ctrlPr>
                      </m:sSubPr>
                      <m:e>
                        <m:r>
                          <w:rPr>
                            <w:rFonts w:ascii="Cambria Math" w:eastAsia="Cambria Math" w:hAnsi="Cambria Math" w:cs="Cambria Math"/>
                            <w:sz w:val="24"/>
                            <w:szCs w:val="24"/>
                          </w:rPr>
                          <m:t>I</m:t>
                        </m:r>
                      </m:e>
                      <m:sub>
                        <m:r>
                          <w:rPr>
                            <w:rFonts w:ascii="Cambria Math" w:eastAsia="Cambria Math" w:hAnsi="Cambria Math" w:cs="Cambria Math"/>
                            <w:sz w:val="24"/>
                            <w:szCs w:val="24"/>
                          </w:rPr>
                          <m:t>zz</m:t>
                        </m:r>
                      </m:sub>
                    </m:sSub>
                  </m:e>
                </m:mr>
              </m:m>
            </m:e>
          </m:d>
        </m:oMath>
      </m:oMathPara>
    </w:p>
    <w:p w14:paraId="26447FBE" w14:textId="77777777" w:rsidR="004119BF" w:rsidRPr="00B46571" w:rsidRDefault="004119BF" w:rsidP="006D0668">
      <w:pPr>
        <w:spacing w:line="360" w:lineRule="auto"/>
        <w:jc w:val="center"/>
        <w:rPr>
          <w:rFonts w:ascii="Times New Roman" w:eastAsiaTheme="minorEastAsia" w:hAnsi="Times New Roman" w:cs="Times New Roman"/>
          <w:color w:val="000000" w:themeColor="text1"/>
          <w:sz w:val="24"/>
          <w:szCs w:val="24"/>
        </w:rPr>
      </w:pPr>
    </w:p>
    <w:p w14:paraId="0F65EF0D" w14:textId="3BE0208D" w:rsidR="00A412F0" w:rsidRPr="00B46571" w:rsidRDefault="00A412F0"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2</w:t>
      </w:r>
      <w:r w:rsidR="00DF1CFB" w:rsidRPr="00B46571">
        <w:rPr>
          <w:rFonts w:ascii="Times New Roman" w:hAnsi="Times New Roman" w:cs="Times New Roman"/>
          <w:noProof/>
          <w:color w:val="000000" w:themeColor="text1"/>
        </w:rPr>
        <w:fldChar w:fldCharType="end"/>
      </w:r>
    </w:p>
    <w:p w14:paraId="34594CAC" w14:textId="77777777" w:rsidR="00C52AF9" w:rsidRPr="008C0241" w:rsidRDefault="00C52AF9" w:rsidP="00C52AF9">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F=</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mg</m:t>
                    </m:r>
                  </m:e>
                </m:mr>
              </m:m>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f>
                      <m:fPr>
                        <m:ctrlPr>
                          <w:rPr>
                            <w:rFonts w:ascii="Cambria Math" w:eastAsiaTheme="minorEastAsia" w:hAnsi="Cambria Math" w:cs="Times New Roman"/>
                            <w:sz w:val="24"/>
                            <w:szCs w:val="24"/>
                          </w:rPr>
                        </m:ctrlPr>
                      </m:fPr>
                      <m:num>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v</m:t>
                            </m:r>
                          </m:num>
                          <m:den>
                            <m:r>
                              <w:rPr>
                                <w:rFonts w:ascii="Cambria Math" w:eastAsiaTheme="minorEastAsia" w:hAnsi="Cambria Math" w:cs="Times New Roman"/>
                                <w:sz w:val="24"/>
                                <w:szCs w:val="24"/>
                              </w:rPr>
                              <m:t>w</m:t>
                            </m:r>
                          </m:den>
                        </m:f>
                      </m:num>
                      <m:den>
                        <m:rad>
                          <m:radPr>
                            <m:degHide m:val="1"/>
                            <m:ctrlPr>
                              <w:rPr>
                                <w:rFonts w:ascii="Cambria Math" w:eastAsiaTheme="minorEastAsia" w:hAnsi="Cambria Math" w:cs="Times New Roman"/>
                                <w:i/>
                                <w:sz w:val="24"/>
                                <w:szCs w:val="24"/>
                              </w:rPr>
                            </m:ctrlPr>
                          </m:radPr>
                          <m:deg/>
                          <m:e>
                            <m:sSup>
                              <m:sSupPr>
                                <m:ctrlPr>
                                  <w:rPr>
                                    <w:rFonts w:ascii="Cambria Math" w:eastAsiaTheme="minorEastAsia" w:hAnsi="Cambria Math" w:cs="Times New Roman"/>
                                    <w:i/>
                                    <w:sz w:val="24"/>
                                    <w:szCs w:val="24"/>
                                  </w:rPr>
                                </m:ctrlPr>
                              </m:sSup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v</m:t>
                                    </m:r>
                                  </m:num>
                                  <m:den>
                                    <m:r>
                                      <w:rPr>
                                        <w:rFonts w:ascii="Cambria Math" w:eastAsiaTheme="minorEastAsia" w:hAnsi="Cambria Math" w:cs="Times New Roman"/>
                                        <w:sz w:val="24"/>
                                        <w:szCs w:val="24"/>
                                      </w:rPr>
                                      <m:t>w</m:t>
                                    </m:r>
                                  </m:den>
                                </m:f>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e>
                        </m:rad>
                      </m:den>
                    </m:f>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2π*arctan⁡(</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v</m:t>
                        </m:r>
                      </m:num>
                      <m:den>
                        <m:r>
                          <m:rPr>
                            <m:sty m:val="p"/>
                          </m:rPr>
                          <w:rPr>
                            <w:rFonts w:ascii="Cambria Math" w:eastAsiaTheme="minorEastAsia" w:hAnsi="Cambria Math" w:cs="Times New Roman"/>
                            <w:sz w:val="24"/>
                            <w:szCs w:val="24"/>
                          </w:rPr>
                          <m:t>w</m:t>
                        </m:r>
                      </m:den>
                    </m:f>
                    <m:r>
                      <m:rPr>
                        <m:sty m:val="p"/>
                      </m:rPr>
                      <w:rPr>
                        <w:rFonts w:ascii="Cambria Math" w:eastAsiaTheme="minorEastAsia" w:hAnsi="Cambria Math" w:cs="Times New Roman"/>
                        <w:sz w:val="24"/>
                        <w:szCs w:val="24"/>
                      </w:rPr>
                      <m:t>)</m:t>
                    </m:r>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v</m:t>
                        </m:r>
                      </m:num>
                      <m:den>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sup>
                        </m:sSup>
                      </m:den>
                    </m:f>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2π*arctan⁡(</m:t>
                    </m:r>
                    <m:f>
                      <m:fPr>
                        <m:ctrlPr>
                          <w:rPr>
                            <w:rFonts w:ascii="Cambria Math" w:eastAsiaTheme="minorEastAsia" w:hAnsi="Cambria Math" w:cs="Times New Roman"/>
                            <w:sz w:val="24"/>
                            <w:szCs w:val="24"/>
                          </w:rPr>
                        </m:ctrlPr>
                      </m:fPr>
                      <m:num>
                        <m:r>
                          <m:rPr>
                            <m:sty m:val="p"/>
                          </m:rPr>
                          <w:rPr>
                            <w:rFonts w:ascii="Cambria Math" w:eastAsiaTheme="minorEastAsia" w:hAnsi="Cambria Math" w:cs="Times New Roman"/>
                            <w:sz w:val="24"/>
                            <w:szCs w:val="24"/>
                          </w:rPr>
                          <m:t>v</m:t>
                        </m:r>
                      </m:num>
                      <m:den>
                        <m:r>
                          <m:rPr>
                            <m:sty m:val="p"/>
                          </m:rPr>
                          <w:rPr>
                            <w:rFonts w:ascii="Cambria Math" w:eastAsiaTheme="minorEastAsia" w:hAnsi="Cambria Math" w:cs="Times New Roman"/>
                            <w:sz w:val="24"/>
                            <w:szCs w:val="24"/>
                          </w:rPr>
                          <m:t>w</m:t>
                        </m:r>
                      </m:den>
                    </m:f>
                    <m:r>
                      <m:rPr>
                        <m:sty m:val="p"/>
                      </m:rPr>
                      <w:rPr>
                        <w:rFonts w:ascii="Cambria Math" w:eastAsiaTheme="minorEastAsia" w:hAnsi="Cambria Math" w:cs="Times New Roman"/>
                        <w:sz w:val="24"/>
                        <w:szCs w:val="24"/>
                      </w:rPr>
                      <m:t>)</m:t>
                    </m:r>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Cd*Af</m:t>
                    </m:r>
                  </m:e>
                </m:mr>
              </m:m>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v</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e>
                </m:mr>
              </m:m>
            </m:e>
          </m:d>
        </m:oMath>
      </m:oMathPara>
    </w:p>
    <w:p w14:paraId="7691B75D" w14:textId="46145FC4" w:rsidR="004119BF" w:rsidRPr="00B46571" w:rsidRDefault="00A412F0"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3</w:t>
      </w:r>
      <w:r w:rsidR="00DF1CFB" w:rsidRPr="00B46571">
        <w:rPr>
          <w:rFonts w:ascii="Times New Roman" w:hAnsi="Times New Roman" w:cs="Times New Roman"/>
          <w:noProof/>
          <w:color w:val="000000" w:themeColor="text1"/>
        </w:rPr>
        <w:fldChar w:fldCharType="end"/>
      </w:r>
    </w:p>
    <w:p w14:paraId="055F0E82" w14:textId="77777777" w:rsidR="00C52AF9" w:rsidRPr="00C02010" w:rsidRDefault="00C52AF9" w:rsidP="00C52AF9">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L</m:t>
                    </m:r>
                  </m:e>
                </m:mr>
                <m:mr>
                  <m:e>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L</m:t>
                    </m:r>
                  </m:e>
                </m:mr>
                <m:m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u</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v</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w</m:t>
                            </m:r>
                          </m:e>
                          <m:sup>
                            <m:r>
                              <w:rPr>
                                <w:rFonts w:ascii="Cambria Math" w:eastAsiaTheme="minorEastAsia" w:hAnsi="Cambria Math" w:cs="Times New Roman"/>
                                <w:sz w:val="24"/>
                                <w:szCs w:val="24"/>
                              </w:rPr>
                              <m:t>2</m:t>
                            </m:r>
                          </m:sup>
                        </m:sSup>
                      </m:e>
                    </m:d>
                    <m:r>
                      <w:rPr>
                        <w:rFonts w:ascii="Cambria Math" w:eastAsiaTheme="minorEastAsia" w:hAnsi="Cambria Math" w:cs="Times New Roman"/>
                        <w:sz w:val="24"/>
                        <w:szCs w:val="24"/>
                      </w:rPr>
                      <m:t>*A*</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lu</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d*(</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2</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4</m:t>
                        </m:r>
                      </m:sub>
                    </m:sSub>
                    <m:r>
                      <w:rPr>
                        <w:rFonts w:ascii="Cambria Math" w:eastAsiaTheme="minorEastAsia" w:hAnsi="Cambria Math" w:cs="Times New Roman"/>
                        <w:sz w:val="24"/>
                        <w:szCs w:val="24"/>
                      </w:rPr>
                      <m:t>)</m:t>
                    </m:r>
                  </m:e>
                </m:mr>
              </m:m>
            </m:e>
          </m:d>
        </m:oMath>
      </m:oMathPara>
    </w:p>
    <w:p w14:paraId="3152A8C5" w14:textId="77777777" w:rsidR="004742EB" w:rsidRPr="00B46571" w:rsidRDefault="004742EB" w:rsidP="006D0668">
      <w:pPr>
        <w:pStyle w:val="Caption"/>
        <w:keepNext/>
        <w:spacing w:line="360" w:lineRule="auto"/>
        <w:jc w:val="center"/>
        <w:rPr>
          <w:rFonts w:ascii="Times New Roman" w:hAnsi="Times New Roman" w:cs="Times New Roman"/>
          <w:color w:val="000000" w:themeColor="text1"/>
          <w:sz w:val="24"/>
          <w:szCs w:val="24"/>
        </w:rPr>
      </w:pPr>
    </w:p>
    <w:tbl>
      <w:tblPr>
        <w:tblStyle w:val="TableGrid"/>
        <w:tblW w:w="0" w:type="auto"/>
        <w:tblLook w:val="04A0" w:firstRow="1" w:lastRow="0" w:firstColumn="1" w:lastColumn="0" w:noHBand="0" w:noVBand="1"/>
      </w:tblPr>
      <w:tblGrid>
        <w:gridCol w:w="4675"/>
        <w:gridCol w:w="4675"/>
      </w:tblGrid>
      <w:tr w:rsidR="00A47654" w:rsidRPr="00B46571" w14:paraId="613FE949" w14:textId="77777777" w:rsidTr="00052E8B">
        <w:tc>
          <w:tcPr>
            <w:tcW w:w="9350" w:type="dxa"/>
            <w:gridSpan w:val="2"/>
          </w:tcPr>
          <w:p w14:paraId="1968B6F7" w14:textId="77287E3F" w:rsidR="00A47654" w:rsidRPr="00BB29BC" w:rsidRDefault="00BB29BC" w:rsidP="00BB29BC">
            <w:pPr>
              <w:pStyle w:val="Caption"/>
              <w:keepNext/>
              <w:tabs>
                <w:tab w:val="center" w:pos="4567"/>
                <w:tab w:val="left" w:pos="7730"/>
              </w:tabs>
              <w:spacing w:line="360" w:lineRule="auto"/>
              <w:rPr>
                <w:rFonts w:ascii="Times New Roman" w:hAnsi="Times New Roman" w:cs="Times New Roman"/>
                <w:b/>
                <w:i w:val="0"/>
                <w:color w:val="000000" w:themeColor="text1"/>
                <w:sz w:val="24"/>
                <w:szCs w:val="24"/>
              </w:rPr>
            </w:pPr>
            <w:bookmarkStart w:id="27" w:name="_Toc532299137"/>
            <w:r w:rsidRPr="00BB29BC">
              <w:rPr>
                <w:rFonts w:ascii="Times New Roman" w:hAnsi="Times New Roman" w:cs="Times New Roman"/>
                <w:b/>
                <w:i w:val="0"/>
                <w:color w:val="000000" w:themeColor="text1"/>
                <w:sz w:val="24"/>
                <w:szCs w:val="24"/>
              </w:rPr>
              <w:tab/>
            </w:r>
            <w:r w:rsidR="00A47654" w:rsidRPr="00BB29BC">
              <w:rPr>
                <w:rFonts w:ascii="Times New Roman" w:hAnsi="Times New Roman" w:cs="Times New Roman"/>
                <w:b/>
                <w:i w:val="0"/>
                <w:color w:val="000000" w:themeColor="text1"/>
                <w:sz w:val="24"/>
                <w:szCs w:val="24"/>
              </w:rPr>
              <w:t xml:space="preserve">Table </w:t>
            </w:r>
            <w:r w:rsidR="00A47654" w:rsidRPr="00BB29BC">
              <w:rPr>
                <w:rFonts w:ascii="Times New Roman" w:hAnsi="Times New Roman" w:cs="Times New Roman"/>
                <w:b/>
                <w:i w:val="0"/>
                <w:noProof/>
                <w:color w:val="000000" w:themeColor="text1"/>
                <w:sz w:val="24"/>
                <w:szCs w:val="24"/>
              </w:rPr>
              <w:fldChar w:fldCharType="begin"/>
            </w:r>
            <w:r w:rsidR="00A47654" w:rsidRPr="00BB29BC">
              <w:rPr>
                <w:rFonts w:ascii="Times New Roman" w:hAnsi="Times New Roman" w:cs="Times New Roman"/>
                <w:b/>
                <w:i w:val="0"/>
                <w:noProof/>
                <w:color w:val="000000" w:themeColor="text1"/>
                <w:sz w:val="24"/>
                <w:szCs w:val="24"/>
              </w:rPr>
              <w:instrText xml:space="preserve"> SEQ Table \* ARABIC </w:instrText>
            </w:r>
            <w:r w:rsidR="00A47654" w:rsidRPr="00BB29BC">
              <w:rPr>
                <w:rFonts w:ascii="Times New Roman" w:hAnsi="Times New Roman" w:cs="Times New Roman"/>
                <w:b/>
                <w:i w:val="0"/>
                <w:noProof/>
                <w:color w:val="000000" w:themeColor="text1"/>
                <w:sz w:val="24"/>
                <w:szCs w:val="24"/>
              </w:rPr>
              <w:fldChar w:fldCharType="separate"/>
            </w:r>
            <w:r w:rsidR="0098779E" w:rsidRPr="00BB29BC">
              <w:rPr>
                <w:rFonts w:ascii="Times New Roman" w:hAnsi="Times New Roman" w:cs="Times New Roman"/>
                <w:b/>
                <w:i w:val="0"/>
                <w:noProof/>
                <w:color w:val="000000" w:themeColor="text1"/>
                <w:sz w:val="24"/>
                <w:szCs w:val="24"/>
              </w:rPr>
              <w:t>1</w:t>
            </w:r>
            <w:r w:rsidR="00A47654" w:rsidRPr="00BB29BC">
              <w:rPr>
                <w:rFonts w:ascii="Times New Roman" w:hAnsi="Times New Roman" w:cs="Times New Roman"/>
                <w:b/>
                <w:i w:val="0"/>
                <w:noProof/>
                <w:color w:val="000000" w:themeColor="text1"/>
                <w:sz w:val="24"/>
                <w:szCs w:val="24"/>
              </w:rPr>
              <w:fldChar w:fldCharType="end"/>
            </w:r>
            <w:r w:rsidR="002D69F0" w:rsidRPr="00BB29BC">
              <w:rPr>
                <w:rFonts w:ascii="Times New Roman" w:hAnsi="Times New Roman" w:cs="Times New Roman"/>
                <w:b/>
                <w:i w:val="0"/>
                <w:noProof/>
                <w:color w:val="000000" w:themeColor="text1"/>
                <w:sz w:val="24"/>
                <w:szCs w:val="24"/>
              </w:rPr>
              <w:t>:</w:t>
            </w:r>
            <w:r w:rsidR="00A47654" w:rsidRPr="00BB29BC">
              <w:rPr>
                <w:rFonts w:ascii="Times New Roman" w:hAnsi="Times New Roman" w:cs="Times New Roman"/>
                <w:b/>
                <w:i w:val="0"/>
                <w:noProof/>
                <w:color w:val="000000" w:themeColor="text1"/>
                <w:sz w:val="24"/>
                <w:szCs w:val="24"/>
              </w:rPr>
              <w:t xml:space="preserve"> Equations of Motions Constants and Variables</w:t>
            </w:r>
            <w:bookmarkEnd w:id="27"/>
            <w:r w:rsidRPr="00BB29BC">
              <w:rPr>
                <w:rFonts w:ascii="Times New Roman" w:hAnsi="Times New Roman" w:cs="Times New Roman"/>
                <w:b/>
                <w:i w:val="0"/>
                <w:noProof/>
                <w:color w:val="000000" w:themeColor="text1"/>
                <w:sz w:val="24"/>
                <w:szCs w:val="24"/>
              </w:rPr>
              <w:tab/>
            </w:r>
          </w:p>
        </w:tc>
      </w:tr>
      <w:tr w:rsidR="00A47654" w:rsidRPr="00B46571" w14:paraId="42020FC6" w14:textId="77777777" w:rsidTr="00A412F0">
        <w:tc>
          <w:tcPr>
            <w:tcW w:w="4675" w:type="dxa"/>
          </w:tcPr>
          <w:p w14:paraId="4BD1568D" w14:textId="6E2489B7" w:rsidR="00A412F0" w:rsidRPr="00B46571" w:rsidRDefault="002168B9" w:rsidP="006D0668">
            <w:pPr>
              <w:spacing w:line="360" w:lineRule="auto"/>
              <w:rPr>
                <w:rFonts w:ascii="Times New Roman" w:eastAsiaTheme="minorEastAsia" w:hAnsi="Times New Roman" w:cs="Times New Roman"/>
                <w:b/>
                <w:color w:val="000000" w:themeColor="text1"/>
                <w:sz w:val="24"/>
                <w:szCs w:val="24"/>
              </w:rPr>
            </w:pPr>
            <w:r w:rsidRPr="00B46571">
              <w:rPr>
                <w:rFonts w:ascii="Times New Roman" w:eastAsiaTheme="minorEastAsia" w:hAnsi="Times New Roman" w:cs="Times New Roman"/>
                <w:b/>
                <w:color w:val="000000" w:themeColor="text1"/>
                <w:sz w:val="24"/>
                <w:szCs w:val="24"/>
              </w:rPr>
              <w:t xml:space="preserve">Constants and Variable </w:t>
            </w:r>
          </w:p>
        </w:tc>
        <w:tc>
          <w:tcPr>
            <w:tcW w:w="4675" w:type="dxa"/>
          </w:tcPr>
          <w:p w14:paraId="38F249B2" w14:textId="14C7087D" w:rsidR="00A412F0" w:rsidRPr="00B46571" w:rsidRDefault="00A412F0" w:rsidP="006D0668">
            <w:pPr>
              <w:spacing w:line="360" w:lineRule="auto"/>
              <w:rPr>
                <w:rFonts w:ascii="Times New Roman" w:eastAsiaTheme="minorEastAsia" w:hAnsi="Times New Roman" w:cs="Times New Roman"/>
                <w:b/>
                <w:color w:val="000000" w:themeColor="text1"/>
                <w:sz w:val="24"/>
                <w:szCs w:val="24"/>
              </w:rPr>
            </w:pPr>
            <w:r w:rsidRPr="00B46571">
              <w:rPr>
                <w:rFonts w:ascii="Times New Roman" w:eastAsiaTheme="minorEastAsia" w:hAnsi="Times New Roman" w:cs="Times New Roman"/>
                <w:b/>
                <w:color w:val="000000" w:themeColor="text1"/>
                <w:sz w:val="24"/>
                <w:szCs w:val="24"/>
              </w:rPr>
              <w:t>Definition</w:t>
            </w:r>
          </w:p>
        </w:tc>
      </w:tr>
      <w:tr w:rsidR="00A47654" w:rsidRPr="00B46571" w14:paraId="7C8518AD" w14:textId="77777777" w:rsidTr="00A412F0">
        <w:tc>
          <w:tcPr>
            <w:tcW w:w="4675" w:type="dxa"/>
          </w:tcPr>
          <w:p w14:paraId="6423FE29" w14:textId="38699D9F"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c</m:t>
                </m:r>
              </m:oMath>
            </m:oMathPara>
          </w:p>
        </w:tc>
        <w:tc>
          <w:tcPr>
            <w:tcW w:w="4675" w:type="dxa"/>
          </w:tcPr>
          <w:p w14:paraId="53DA65ED" w14:textId="01520C58"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C</w:t>
            </w:r>
            <w:r w:rsidR="00A412F0" w:rsidRPr="00B46571">
              <w:rPr>
                <w:rFonts w:ascii="Times New Roman" w:eastAsiaTheme="minorEastAsia" w:hAnsi="Times New Roman" w:cs="Times New Roman"/>
                <w:color w:val="000000" w:themeColor="text1"/>
                <w:sz w:val="24"/>
                <w:szCs w:val="24"/>
              </w:rPr>
              <w:t>os</w:t>
            </w:r>
            <w:r w:rsidRPr="00B46571">
              <w:rPr>
                <w:rFonts w:ascii="Times New Roman" w:eastAsiaTheme="minorEastAsia" w:hAnsi="Times New Roman" w:cs="Times New Roman"/>
                <w:color w:val="000000" w:themeColor="text1"/>
                <w:sz w:val="24"/>
                <w:szCs w:val="24"/>
              </w:rPr>
              <w:t>ine</w:t>
            </w:r>
          </w:p>
        </w:tc>
      </w:tr>
      <w:tr w:rsidR="00A47654" w:rsidRPr="00B46571" w14:paraId="7502C0A5" w14:textId="77777777" w:rsidTr="00A412F0">
        <w:tc>
          <w:tcPr>
            <w:tcW w:w="4675" w:type="dxa"/>
          </w:tcPr>
          <w:p w14:paraId="19108E0D" w14:textId="6FD29B01"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s</m:t>
                </m:r>
              </m:oMath>
            </m:oMathPara>
          </w:p>
        </w:tc>
        <w:tc>
          <w:tcPr>
            <w:tcW w:w="4675" w:type="dxa"/>
          </w:tcPr>
          <w:p w14:paraId="2B263D19" w14:textId="3271D1BE"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S</w:t>
            </w:r>
            <w:r w:rsidR="00A412F0" w:rsidRPr="00B46571">
              <w:rPr>
                <w:rFonts w:ascii="Times New Roman" w:eastAsiaTheme="minorEastAsia" w:hAnsi="Times New Roman" w:cs="Times New Roman"/>
                <w:color w:val="000000" w:themeColor="text1"/>
                <w:sz w:val="24"/>
                <w:szCs w:val="24"/>
              </w:rPr>
              <w:t>in</w:t>
            </w:r>
            <w:r w:rsidRPr="00B46571">
              <w:rPr>
                <w:rFonts w:ascii="Times New Roman" w:eastAsiaTheme="minorEastAsia" w:hAnsi="Times New Roman" w:cs="Times New Roman"/>
                <w:color w:val="000000" w:themeColor="text1"/>
                <w:sz w:val="24"/>
                <w:szCs w:val="24"/>
              </w:rPr>
              <w:t>e</w:t>
            </w:r>
          </w:p>
        </w:tc>
      </w:tr>
      <w:tr w:rsidR="00A47654" w:rsidRPr="00B46571" w14:paraId="7430F1A1" w14:textId="77777777" w:rsidTr="00A412F0">
        <w:tc>
          <w:tcPr>
            <w:tcW w:w="4675" w:type="dxa"/>
          </w:tcPr>
          <w:p w14:paraId="05A56E9C" w14:textId="5A935673"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t</m:t>
                </m:r>
              </m:oMath>
            </m:oMathPara>
          </w:p>
        </w:tc>
        <w:tc>
          <w:tcPr>
            <w:tcW w:w="4675" w:type="dxa"/>
          </w:tcPr>
          <w:p w14:paraId="3691031B" w14:textId="382EE090"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T</w:t>
            </w:r>
            <w:r w:rsidR="00A412F0" w:rsidRPr="00B46571">
              <w:rPr>
                <w:rFonts w:ascii="Times New Roman" w:eastAsiaTheme="minorEastAsia" w:hAnsi="Times New Roman" w:cs="Times New Roman"/>
                <w:color w:val="000000" w:themeColor="text1"/>
                <w:sz w:val="24"/>
                <w:szCs w:val="24"/>
              </w:rPr>
              <w:t>an</w:t>
            </w:r>
            <w:r w:rsidRPr="00B46571">
              <w:rPr>
                <w:rFonts w:ascii="Times New Roman" w:eastAsiaTheme="minorEastAsia" w:hAnsi="Times New Roman" w:cs="Times New Roman"/>
                <w:color w:val="000000" w:themeColor="text1"/>
                <w:sz w:val="24"/>
                <w:szCs w:val="24"/>
              </w:rPr>
              <w:t>gent</w:t>
            </w:r>
          </w:p>
        </w:tc>
      </w:tr>
      <w:tr w:rsidR="00A47654" w:rsidRPr="00B46571" w14:paraId="0086ACE9" w14:textId="77777777" w:rsidTr="00A412F0">
        <w:tc>
          <w:tcPr>
            <w:tcW w:w="4675" w:type="dxa"/>
          </w:tcPr>
          <w:p w14:paraId="14B2B0FE" w14:textId="358D2951"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m</m:t>
                </m:r>
              </m:oMath>
            </m:oMathPara>
          </w:p>
        </w:tc>
        <w:tc>
          <w:tcPr>
            <w:tcW w:w="4675" w:type="dxa"/>
          </w:tcPr>
          <w:p w14:paraId="263CAB5C" w14:textId="536CE40C" w:rsidR="00A412F0" w:rsidRPr="00B46571" w:rsidRDefault="00A412F0"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Mass</w:t>
            </w:r>
            <w:r w:rsidR="008C6779" w:rsidRPr="00B46571">
              <w:rPr>
                <w:rFonts w:ascii="Times New Roman" w:eastAsiaTheme="minorEastAsia" w:hAnsi="Times New Roman" w:cs="Times New Roman"/>
                <w:color w:val="000000" w:themeColor="text1"/>
                <w:sz w:val="24"/>
                <w:szCs w:val="24"/>
              </w:rPr>
              <w:t xml:space="preserve"> of the r</w:t>
            </w:r>
            <w:r w:rsidRPr="00B46571">
              <w:rPr>
                <w:rFonts w:ascii="Times New Roman" w:eastAsiaTheme="minorEastAsia" w:hAnsi="Times New Roman" w:cs="Times New Roman"/>
                <w:color w:val="000000" w:themeColor="text1"/>
                <w:sz w:val="24"/>
                <w:szCs w:val="24"/>
              </w:rPr>
              <w:t>ocket</w:t>
            </w:r>
          </w:p>
        </w:tc>
      </w:tr>
      <w:tr w:rsidR="00A47654" w:rsidRPr="00B46571" w14:paraId="35D72096" w14:textId="77777777" w:rsidTr="00A412F0">
        <w:tc>
          <w:tcPr>
            <w:tcW w:w="4675" w:type="dxa"/>
          </w:tcPr>
          <w:p w14:paraId="49A41ADF" w14:textId="398F2D6E" w:rsidR="00A412F0" w:rsidRPr="00B46571" w:rsidRDefault="00DF654B"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x</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y</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I</m:t>
                    </m:r>
                  </m:e>
                  <m:sub>
                    <m:r>
                      <w:rPr>
                        <w:rFonts w:ascii="Cambria Math" w:hAnsi="Cambria Math" w:cs="Times New Roman"/>
                        <w:color w:val="000000" w:themeColor="text1"/>
                      </w:rPr>
                      <m:t>z</m:t>
                    </m:r>
                  </m:sub>
                </m:sSub>
              </m:oMath>
            </m:oMathPara>
          </w:p>
        </w:tc>
        <w:tc>
          <w:tcPr>
            <w:tcW w:w="4675" w:type="dxa"/>
          </w:tcPr>
          <w:p w14:paraId="37A7A7A4" w14:textId="08C50757" w:rsidR="00A412F0" w:rsidRPr="00B46571" w:rsidRDefault="00A412F0"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Moment</w:t>
            </w:r>
            <w:r w:rsidR="008C6779" w:rsidRPr="00B46571">
              <w:rPr>
                <w:rFonts w:ascii="Times New Roman" w:eastAsiaTheme="minorEastAsia" w:hAnsi="Times New Roman" w:cs="Times New Roman"/>
                <w:color w:val="000000" w:themeColor="text1"/>
                <w:sz w:val="24"/>
                <w:szCs w:val="24"/>
              </w:rPr>
              <w:t xml:space="preserve"> of inertial t</w:t>
            </w:r>
            <w:r w:rsidRPr="00B46571">
              <w:rPr>
                <w:rFonts w:ascii="Times New Roman" w:eastAsiaTheme="minorEastAsia" w:hAnsi="Times New Roman" w:cs="Times New Roman"/>
                <w:color w:val="000000" w:themeColor="text1"/>
                <w:sz w:val="24"/>
                <w:szCs w:val="24"/>
              </w:rPr>
              <w:t>ensor</w:t>
            </w:r>
          </w:p>
        </w:tc>
      </w:tr>
      <w:tr w:rsidR="00A47654" w:rsidRPr="00B46571" w14:paraId="7A2373CA" w14:textId="77777777" w:rsidTr="00A412F0">
        <w:tc>
          <w:tcPr>
            <w:tcW w:w="4675" w:type="dxa"/>
          </w:tcPr>
          <w:p w14:paraId="1909E473" w14:textId="65CE497E"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X</m:t>
                </m:r>
              </m:oMath>
            </m:oMathPara>
          </w:p>
        </w:tc>
        <w:tc>
          <w:tcPr>
            <w:tcW w:w="4675" w:type="dxa"/>
          </w:tcPr>
          <w:p w14:paraId="2B8DCDF8" w14:textId="1097D491"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X force balance</w:t>
            </w:r>
          </w:p>
        </w:tc>
      </w:tr>
      <w:tr w:rsidR="00A47654" w:rsidRPr="00B46571" w14:paraId="391CB792" w14:textId="77777777" w:rsidTr="00A412F0">
        <w:tc>
          <w:tcPr>
            <w:tcW w:w="4675" w:type="dxa"/>
          </w:tcPr>
          <w:p w14:paraId="1DEF3D0B" w14:textId="72FE40F5"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Y</m:t>
                </m:r>
              </m:oMath>
            </m:oMathPara>
          </w:p>
        </w:tc>
        <w:tc>
          <w:tcPr>
            <w:tcW w:w="4675" w:type="dxa"/>
          </w:tcPr>
          <w:p w14:paraId="7E05A1CA" w14:textId="4108D5F3"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Y force balance</w:t>
            </w:r>
          </w:p>
        </w:tc>
      </w:tr>
      <w:tr w:rsidR="00A47654" w:rsidRPr="00B46571" w14:paraId="5B16AE23" w14:textId="77777777" w:rsidTr="00A412F0">
        <w:tc>
          <w:tcPr>
            <w:tcW w:w="4675" w:type="dxa"/>
          </w:tcPr>
          <w:p w14:paraId="22631A2B" w14:textId="6DB2826B"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hAnsi="Cambria Math" w:cs="Times New Roman"/>
                    <w:color w:val="000000" w:themeColor="text1"/>
                  </w:rPr>
                  <m:t>Z</m:t>
                </m:r>
              </m:oMath>
            </m:oMathPara>
          </w:p>
        </w:tc>
        <w:tc>
          <w:tcPr>
            <w:tcW w:w="4675" w:type="dxa"/>
          </w:tcPr>
          <w:p w14:paraId="4EEFA841" w14:textId="387CD620"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Z force balance</w:t>
            </w:r>
          </w:p>
        </w:tc>
      </w:tr>
      <w:tr w:rsidR="00A47654" w:rsidRPr="00B46571" w14:paraId="000FAF50" w14:textId="77777777" w:rsidTr="00A412F0">
        <w:tc>
          <w:tcPr>
            <w:tcW w:w="4675" w:type="dxa"/>
          </w:tcPr>
          <w:p w14:paraId="163F1C0A" w14:textId="68842C7B"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L</m:t>
                </m:r>
              </m:oMath>
            </m:oMathPara>
          </w:p>
        </w:tc>
        <w:tc>
          <w:tcPr>
            <w:tcW w:w="4675" w:type="dxa"/>
          </w:tcPr>
          <w:p w14:paraId="0E236CC0" w14:textId="2E5A3552"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Rolling moment</w:t>
            </w:r>
          </w:p>
        </w:tc>
      </w:tr>
      <w:tr w:rsidR="00A47654" w:rsidRPr="00B46571" w14:paraId="469B9843" w14:textId="77777777" w:rsidTr="00A412F0">
        <w:tc>
          <w:tcPr>
            <w:tcW w:w="4675" w:type="dxa"/>
          </w:tcPr>
          <w:p w14:paraId="2FE78CC5" w14:textId="6489F3C5"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m:t>M</m:t>
                </m:r>
              </m:oMath>
            </m:oMathPara>
          </w:p>
        </w:tc>
        <w:tc>
          <w:tcPr>
            <w:tcW w:w="4675" w:type="dxa"/>
          </w:tcPr>
          <w:p w14:paraId="61103A5B" w14:textId="4DF21A0C"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Pitching moment </w:t>
            </w:r>
          </w:p>
        </w:tc>
      </w:tr>
      <w:tr w:rsidR="00A47654" w:rsidRPr="00B46571" w14:paraId="09797591" w14:textId="77777777" w:rsidTr="00A412F0">
        <w:tc>
          <w:tcPr>
            <w:tcW w:w="4675" w:type="dxa"/>
          </w:tcPr>
          <w:p w14:paraId="014575A3" w14:textId="58061CF6" w:rsidR="00A412F0"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
                <m:r>
                  <w:rPr>
                    <w:rFonts w:ascii="Cambria Math" w:eastAsiaTheme="minorEastAsia" w:hAnsi="Cambria Math" w:cs="Times New Roman"/>
                    <w:color w:val="000000" w:themeColor="text1"/>
                    <w:sz w:val="24"/>
                    <w:szCs w:val="24"/>
                  </w:rPr>
                  <w:lastRenderedPageBreak/>
                  <m:t>N</m:t>
                </m:r>
              </m:oMath>
            </m:oMathPara>
          </w:p>
        </w:tc>
        <w:tc>
          <w:tcPr>
            <w:tcW w:w="4675" w:type="dxa"/>
          </w:tcPr>
          <w:p w14:paraId="60BE8ECF" w14:textId="5BCCBD39"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Yawing moment</w:t>
            </w:r>
          </w:p>
        </w:tc>
      </w:tr>
      <w:tr w:rsidR="00A47654" w:rsidRPr="00B46571" w14:paraId="408AFC15" w14:textId="77777777" w:rsidTr="00A412F0">
        <w:tc>
          <w:tcPr>
            <w:tcW w:w="4675" w:type="dxa"/>
          </w:tcPr>
          <w:p w14:paraId="38593F66" w14:textId="33FA7EED" w:rsidR="00A412F0" w:rsidRPr="00B46571" w:rsidRDefault="00DF654B"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x</m:t>
                    </m:r>
                  </m:sub>
                </m:sSub>
              </m:oMath>
            </m:oMathPara>
          </w:p>
        </w:tc>
        <w:tc>
          <w:tcPr>
            <w:tcW w:w="4675" w:type="dxa"/>
          </w:tcPr>
          <w:p w14:paraId="52E1EE97" w14:textId="493F45DE"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Roll rate</w:t>
            </w:r>
          </w:p>
        </w:tc>
      </w:tr>
      <w:tr w:rsidR="00A47654" w:rsidRPr="00B46571" w14:paraId="4F9F9A53" w14:textId="77777777" w:rsidTr="00A412F0">
        <w:tc>
          <w:tcPr>
            <w:tcW w:w="4675" w:type="dxa"/>
          </w:tcPr>
          <w:p w14:paraId="183755D2" w14:textId="01C7E05E" w:rsidR="00A412F0" w:rsidRPr="00B46571" w:rsidRDefault="00DF654B"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y</m:t>
                    </m:r>
                  </m:sub>
                </m:sSub>
              </m:oMath>
            </m:oMathPara>
          </w:p>
        </w:tc>
        <w:tc>
          <w:tcPr>
            <w:tcW w:w="4675" w:type="dxa"/>
          </w:tcPr>
          <w:p w14:paraId="1DE404FA" w14:textId="010DE4B4"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Pitch rate</w:t>
            </w:r>
          </w:p>
        </w:tc>
      </w:tr>
      <w:tr w:rsidR="00A47654" w:rsidRPr="00B46571" w14:paraId="0D182B89" w14:textId="77777777" w:rsidTr="00A412F0">
        <w:tc>
          <w:tcPr>
            <w:tcW w:w="4675" w:type="dxa"/>
          </w:tcPr>
          <w:p w14:paraId="3D1DFE46" w14:textId="0F967DDB" w:rsidR="00A412F0" w:rsidRPr="00B46571" w:rsidRDefault="00DF654B" w:rsidP="006D0668">
            <w:pPr>
              <w:spacing w:line="360" w:lineRule="auto"/>
              <w:rPr>
                <w:rFonts w:ascii="Times New Roman" w:eastAsiaTheme="minorEastAsia" w:hAnsi="Times New Roman" w:cs="Times New Roman"/>
                <w:color w:val="000000" w:themeColor="text1"/>
                <w:sz w:val="24"/>
                <w:szCs w:val="24"/>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z</m:t>
                    </m:r>
                  </m:sub>
                </m:sSub>
              </m:oMath>
            </m:oMathPara>
          </w:p>
        </w:tc>
        <w:tc>
          <w:tcPr>
            <w:tcW w:w="4675" w:type="dxa"/>
          </w:tcPr>
          <w:p w14:paraId="42B0A0DE" w14:textId="513351B5" w:rsidR="00A412F0"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Yaw rate</w:t>
            </w:r>
          </w:p>
        </w:tc>
      </w:tr>
      <w:tr w:rsidR="00A47654" w:rsidRPr="00B46571" w14:paraId="428FAACA" w14:textId="77777777" w:rsidTr="00A412F0">
        <w:tc>
          <w:tcPr>
            <w:tcW w:w="4675" w:type="dxa"/>
          </w:tcPr>
          <w:p w14:paraId="2DB62436" w14:textId="45B97186" w:rsidR="008C6779" w:rsidRPr="00B46571" w:rsidRDefault="00516A96" w:rsidP="006D0668">
            <w:pPr>
              <w:spacing w:line="360" w:lineRule="auto"/>
              <w:rPr>
                <w:rFonts w:ascii="Times New Roman" w:eastAsiaTheme="minorEastAsia" w:hAnsi="Times New Roman" w:cs="Times New Roman"/>
                <w:color w:val="000000" w:themeColor="text1"/>
                <w:sz w:val="24"/>
                <w:szCs w:val="24"/>
              </w:rPr>
            </w:pPr>
            <m:oMathPara>
              <m:oMathParaPr>
                <m:jc m:val="center"/>
              </m:oMathParaPr>
              <m:oMath>
                <m:r>
                  <w:rPr>
                    <w:rFonts w:ascii="Cambria Math" w:hAnsi="Cambria Math" w:cs="Times New Roman"/>
                    <w:color w:val="000000" w:themeColor="text1"/>
                  </w:rPr>
                  <m:t>q1,q2,q3,q4</m:t>
                </m:r>
              </m:oMath>
            </m:oMathPara>
          </w:p>
        </w:tc>
        <w:tc>
          <w:tcPr>
            <w:tcW w:w="4675" w:type="dxa"/>
          </w:tcPr>
          <w:p w14:paraId="3F97EDEE" w14:textId="3632409C" w:rsidR="008C6779" w:rsidRPr="00B46571" w:rsidRDefault="00516A96"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Unit quaternions</w:t>
            </w:r>
          </w:p>
        </w:tc>
      </w:tr>
      <w:tr w:rsidR="00A47654" w:rsidRPr="00B46571" w14:paraId="33FF76BB" w14:textId="77777777" w:rsidTr="00A412F0">
        <w:tc>
          <w:tcPr>
            <w:tcW w:w="4675" w:type="dxa"/>
          </w:tcPr>
          <w:p w14:paraId="40C72921" w14:textId="02D72A79" w:rsidR="00516A96" w:rsidRPr="00B46571" w:rsidRDefault="00516A96" w:rsidP="006D0668">
            <w:pPr>
              <w:spacing w:line="360" w:lineRule="auto"/>
              <w:rPr>
                <w:rFonts w:ascii="Times New Roman" w:eastAsiaTheme="minorEastAsia" w:hAnsi="Times New Roman" w:cs="Times New Roman"/>
                <w:color w:val="000000" w:themeColor="text1"/>
              </w:rPr>
            </w:pPr>
            <m:oMathPara>
              <m:oMath>
                <m:r>
                  <w:rPr>
                    <w:rFonts w:ascii="Cambria Math" w:hAnsi="Cambria Math" w:cs="Times New Roman"/>
                    <w:color w:val="000000" w:themeColor="text1"/>
                  </w:rPr>
                  <m:t>u</m:t>
                </m:r>
              </m:oMath>
            </m:oMathPara>
          </w:p>
          <w:p w14:paraId="0EF1D1D1" w14:textId="653A262B" w:rsidR="008C6779" w:rsidRPr="00B46571" w:rsidRDefault="008C6779" w:rsidP="006D0668">
            <w:pPr>
              <w:spacing w:line="360" w:lineRule="auto"/>
              <w:rPr>
                <w:rFonts w:ascii="Times New Roman" w:eastAsia="Times New Roman" w:hAnsi="Times New Roman" w:cs="Times New Roman"/>
                <w:color w:val="000000" w:themeColor="text1"/>
                <w:sz w:val="24"/>
                <w:szCs w:val="24"/>
              </w:rPr>
            </w:pPr>
          </w:p>
        </w:tc>
        <w:tc>
          <w:tcPr>
            <w:tcW w:w="4675" w:type="dxa"/>
          </w:tcPr>
          <w:p w14:paraId="6E0AEBA8" w14:textId="5741C636" w:rsidR="008C6779"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irspeed relative to the atmosphere</w:t>
            </w:r>
          </w:p>
        </w:tc>
      </w:tr>
      <w:tr w:rsidR="00A47654" w:rsidRPr="00B46571" w14:paraId="278C130A" w14:textId="77777777" w:rsidTr="00A412F0">
        <w:tc>
          <w:tcPr>
            <w:tcW w:w="4675" w:type="dxa"/>
          </w:tcPr>
          <w:p w14:paraId="153151C2" w14:textId="0A27896C" w:rsidR="008C6779" w:rsidRPr="00B46571" w:rsidRDefault="00516A96" w:rsidP="006D0668">
            <w:pPr>
              <w:spacing w:line="360" w:lineRule="auto"/>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v</m:t>
                </m:r>
              </m:oMath>
            </m:oMathPara>
          </w:p>
        </w:tc>
        <w:tc>
          <w:tcPr>
            <w:tcW w:w="4675" w:type="dxa"/>
          </w:tcPr>
          <w:p w14:paraId="201A2F0F" w14:textId="2C1538DE" w:rsidR="008C6779"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Wind velocity relative to the atmosphere</w:t>
            </w:r>
          </w:p>
        </w:tc>
      </w:tr>
      <w:tr w:rsidR="00A47654" w:rsidRPr="00B46571" w14:paraId="006B6623" w14:textId="77777777" w:rsidTr="00A412F0">
        <w:tc>
          <w:tcPr>
            <w:tcW w:w="4675" w:type="dxa"/>
          </w:tcPr>
          <w:p w14:paraId="0B3AEBB4" w14:textId="2FC2D29C" w:rsidR="008C6779" w:rsidRPr="00B46571" w:rsidRDefault="00516A96" w:rsidP="006D0668">
            <w:pPr>
              <w:spacing w:line="360" w:lineRule="auto"/>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w</m:t>
                </m:r>
              </m:oMath>
            </m:oMathPara>
          </w:p>
        </w:tc>
        <w:tc>
          <w:tcPr>
            <w:tcW w:w="4675" w:type="dxa"/>
          </w:tcPr>
          <w:p w14:paraId="6E710220" w14:textId="640E9733" w:rsidR="008C6779" w:rsidRPr="00B46571" w:rsidRDefault="008C6779"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Sideslip velocity relative to the atmosphere</w:t>
            </w:r>
          </w:p>
        </w:tc>
      </w:tr>
    </w:tbl>
    <w:p w14:paraId="589610FC" w14:textId="40E0AEC9"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p>
    <w:p w14:paraId="101678DA" w14:textId="77777777"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b/>
        <w:t>The first six of the above equations are the rotational equations that convert the velocities and angular velocities from body fixed to ground fixed coordinates using directional cosine matrices and Euler angles. The next six equations are Newton’s laws in a non-inertial frame and allow for the calculation of the rocket’s position and attitude which include the Euler equations in the final set of three equations.</w:t>
      </w:r>
    </w:p>
    <w:p w14:paraId="49270CD9" w14:textId="2068827C" w:rsidR="004119BF" w:rsidRPr="00B46571" w:rsidRDefault="004119BF"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b/>
        <w:t xml:space="preserve">The force balances in the above equations are equal to the sum of the aerodynamic forces and gravity along with the moments they apply to the rocket when taken in the body fixed coordinate system. Also included in these force balances is a composite thrust curve that was created from data published for the motors that are to be </w:t>
      </w:r>
      <w:commentRangeStart w:id="28"/>
      <w:r w:rsidR="00E6440C" w:rsidRPr="00B46571">
        <w:rPr>
          <w:rFonts w:ascii="Times New Roman" w:eastAsiaTheme="minorEastAsia" w:hAnsi="Times New Roman" w:cs="Times New Roman"/>
          <w:color w:val="000000" w:themeColor="text1"/>
          <w:sz w:val="24"/>
          <w:szCs w:val="24"/>
        </w:rPr>
        <w:t xml:space="preserve">used </w:t>
      </w:r>
      <w:commentRangeEnd w:id="28"/>
      <w:r w:rsidR="00375B41">
        <w:rPr>
          <w:rStyle w:val="CommentReference"/>
        </w:rPr>
        <w:commentReference w:id="28"/>
      </w:r>
      <w:r w:rsidR="00E6440C" w:rsidRPr="00B46571">
        <w:rPr>
          <w:rFonts w:ascii="Times New Roman" w:eastAsiaTheme="minorEastAsia" w:hAnsi="Times New Roman" w:cs="Times New Roman"/>
          <w:color w:val="000000" w:themeColor="text1"/>
          <w:sz w:val="24"/>
          <w:szCs w:val="24"/>
        </w:rPr>
        <w:t>in the rocket</w:t>
      </w:r>
      <w:r w:rsidR="00AD19BD" w:rsidRPr="00B46571">
        <w:rPr>
          <w:rFonts w:ascii="Times New Roman" w:eastAsiaTheme="minorEastAsia" w:hAnsi="Times New Roman" w:cs="Times New Roman"/>
          <w:color w:val="000000" w:themeColor="text1"/>
          <w:sz w:val="24"/>
          <w:szCs w:val="24"/>
        </w:rPr>
        <w:t>. The</w:t>
      </w:r>
      <w:r w:rsidRPr="00B46571">
        <w:rPr>
          <w:rFonts w:ascii="Times New Roman" w:eastAsiaTheme="minorEastAsia" w:hAnsi="Times New Roman" w:cs="Times New Roman"/>
          <w:color w:val="000000" w:themeColor="text1"/>
          <w:sz w:val="24"/>
          <w:szCs w:val="24"/>
        </w:rPr>
        <w:t xml:space="preserve"> </w:t>
      </w:r>
      <w:r w:rsidR="00AD19BD" w:rsidRPr="00B46571">
        <w:rPr>
          <w:rFonts w:ascii="Times New Roman" w:eastAsiaTheme="minorEastAsia" w:hAnsi="Times New Roman" w:cs="Times New Roman"/>
          <w:color w:val="000000" w:themeColor="text1"/>
          <w:sz w:val="24"/>
          <w:szCs w:val="24"/>
        </w:rPr>
        <w:t xml:space="preserve">thrust </w:t>
      </w:r>
      <w:r w:rsidRPr="00B46571">
        <w:rPr>
          <w:rFonts w:ascii="Times New Roman" w:eastAsiaTheme="minorEastAsia" w:hAnsi="Times New Roman" w:cs="Times New Roman"/>
          <w:color w:val="000000" w:themeColor="text1"/>
          <w:sz w:val="24"/>
          <w:szCs w:val="24"/>
        </w:rPr>
        <w:t>curve was then generated by using a spline interpolation of this data and was then imputed as force terms in the X force balance relative to the rocket body.</w:t>
      </w:r>
    </w:p>
    <w:p w14:paraId="12B4AEEA" w14:textId="3B3336F9" w:rsidR="0016356A" w:rsidRPr="00B46571" w:rsidRDefault="00F22AD7" w:rsidP="006D0668">
      <w:pPr>
        <w:spacing w:line="360" w:lineRule="auto"/>
        <w:rPr>
          <w:rFonts w:ascii="Times New Roman" w:eastAsiaTheme="minorEastAsia" w:hAnsi="Times New Roman" w:cs="Times New Roman"/>
          <w:color w:val="000000" w:themeColor="text1"/>
          <w:sz w:val="24"/>
          <w:szCs w:val="24"/>
        </w:rPr>
      </w:pPr>
      <w:r w:rsidRPr="00B46571">
        <w:rPr>
          <w:rFonts w:ascii="Times New Roman" w:hAnsi="Times New Roman" w:cs="Times New Roman"/>
          <w:noProof/>
        </w:rPr>
        <w:lastRenderedPageBreak/>
        <mc:AlternateContent>
          <mc:Choice Requires="wps">
            <w:drawing>
              <wp:anchor distT="0" distB="0" distL="114300" distR="114300" simplePos="0" relativeHeight="251676160" behindDoc="0" locked="0" layoutInCell="1" allowOverlap="1" wp14:anchorId="032FDEE4" wp14:editId="069C43AD">
                <wp:simplePos x="0" y="0"/>
                <wp:positionH relativeFrom="margin">
                  <wp:align>center</wp:align>
                </wp:positionH>
                <wp:positionV relativeFrom="paragraph">
                  <wp:posOffset>4826635</wp:posOffset>
                </wp:positionV>
                <wp:extent cx="2936240"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2936240" cy="635"/>
                        </a:xfrm>
                        <a:prstGeom prst="rect">
                          <a:avLst/>
                        </a:prstGeom>
                        <a:solidFill>
                          <a:prstClr val="white"/>
                        </a:solidFill>
                        <a:ln>
                          <a:noFill/>
                        </a:ln>
                        <a:effectLst/>
                      </wps:spPr>
                      <wps:txbx>
                        <w:txbxContent>
                          <w:p w14:paraId="37E21090" w14:textId="763F3F59" w:rsidR="00715C60" w:rsidRPr="005C3150" w:rsidRDefault="00715C60" w:rsidP="00F22AD7">
                            <w:pPr>
                              <w:pStyle w:val="Caption"/>
                              <w:jc w:val="center"/>
                              <w:rPr>
                                <w:rFonts w:ascii="Times New Roman" w:hAnsi="Times New Roman" w:cs="Times New Roman"/>
                                <w:noProof/>
                                <w:color w:val="auto"/>
                                <w:sz w:val="22"/>
                                <w:szCs w:val="24"/>
                              </w:rPr>
                            </w:pPr>
                            <w:bookmarkStart w:id="29" w:name="_Toc272479"/>
                            <w:r w:rsidRPr="005C3150">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7</w:t>
                            </w:r>
                            <w:r>
                              <w:rPr>
                                <w:rFonts w:ascii="Times New Roman" w:hAnsi="Times New Roman" w:cs="Times New Roman"/>
                                <w:color w:val="auto"/>
                                <w:sz w:val="22"/>
                                <w:szCs w:val="24"/>
                              </w:rPr>
                              <w:fldChar w:fldCharType="end"/>
                            </w:r>
                            <w:r w:rsidRPr="005C3150">
                              <w:rPr>
                                <w:rFonts w:ascii="Times New Roman" w:hAnsi="Times New Roman" w:cs="Times New Roman"/>
                                <w:color w:val="auto"/>
                                <w:sz w:val="22"/>
                                <w:szCs w:val="24"/>
                              </w:rPr>
                              <w:t>: Body-fixed axes system of the rocket</w:t>
                            </w:r>
                            <w:bookmarkEnd w:id="29"/>
                            <w:r w:rsidR="00375B41">
                              <w:rPr>
                                <w:rFonts w:ascii="Times New Roman" w:hAnsi="Times New Roman" w:cs="Times New Roman"/>
                                <w:color w:val="auto"/>
                                <w:sz w:val="22"/>
                                <w:szCs w:val="24"/>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2FDEE4" id="Text Box 5" o:spid="_x0000_s1033" type="#_x0000_t202" style="position:absolute;margin-left:0;margin-top:380.05pt;width:231.2pt;height:.05pt;z-index:2516761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" stroked="f">
                <v:textbox style="mso-fit-shape-to-text:t" inset="0,0,0,0">
                  <w:txbxContent>
                    <w:p w14:paraId="37E21090" w14:textId="763F3F59" w:rsidR="00715C60" w:rsidRPr="005C3150" w:rsidRDefault="00715C60" w:rsidP="00F22AD7">
                      <w:pPr>
                        <w:pStyle w:val="Caption"/>
                        <w:jc w:val="center"/>
                        <w:rPr>
                          <w:rFonts w:ascii="Times New Roman" w:hAnsi="Times New Roman" w:cs="Times New Roman"/>
                          <w:noProof/>
                          <w:color w:val="auto"/>
                          <w:sz w:val="22"/>
                          <w:szCs w:val="24"/>
                        </w:rPr>
                      </w:pPr>
                      <w:bookmarkStart w:id="30" w:name="_Toc272479"/>
                      <w:r w:rsidRPr="005C3150">
                        <w:rPr>
                          <w:rFonts w:ascii="Times New Roman" w:hAnsi="Times New Roman" w:cs="Times New Roman"/>
                          <w:color w:val="auto"/>
                          <w:sz w:val="22"/>
                          <w:szCs w:val="24"/>
                        </w:rPr>
                        <w:t xml:space="preserve">Figure </w:t>
                      </w:r>
                      <w:r>
                        <w:rPr>
                          <w:rFonts w:ascii="Times New Roman" w:hAnsi="Times New Roman" w:cs="Times New Roman"/>
                          <w:color w:val="auto"/>
                          <w:sz w:val="22"/>
                          <w:szCs w:val="24"/>
                        </w:rPr>
                        <w:fldChar w:fldCharType="begin"/>
                      </w:r>
                      <w:r>
                        <w:rPr>
                          <w:rFonts w:ascii="Times New Roman" w:hAnsi="Times New Roman" w:cs="Times New Roman"/>
                          <w:color w:val="auto"/>
                          <w:sz w:val="22"/>
                          <w:szCs w:val="24"/>
                        </w:rPr>
                        <w:instrText xml:space="preserve"> SEQ Figure \* ARABIC </w:instrText>
                      </w:r>
                      <w:r>
                        <w:rPr>
                          <w:rFonts w:ascii="Times New Roman" w:hAnsi="Times New Roman" w:cs="Times New Roman"/>
                          <w:color w:val="auto"/>
                          <w:sz w:val="22"/>
                          <w:szCs w:val="24"/>
                        </w:rPr>
                        <w:fldChar w:fldCharType="separate"/>
                      </w:r>
                      <w:r>
                        <w:rPr>
                          <w:rFonts w:ascii="Times New Roman" w:hAnsi="Times New Roman" w:cs="Times New Roman"/>
                          <w:noProof/>
                          <w:color w:val="auto"/>
                          <w:sz w:val="22"/>
                          <w:szCs w:val="24"/>
                        </w:rPr>
                        <w:t>7</w:t>
                      </w:r>
                      <w:r>
                        <w:rPr>
                          <w:rFonts w:ascii="Times New Roman" w:hAnsi="Times New Roman" w:cs="Times New Roman"/>
                          <w:color w:val="auto"/>
                          <w:sz w:val="22"/>
                          <w:szCs w:val="24"/>
                        </w:rPr>
                        <w:fldChar w:fldCharType="end"/>
                      </w:r>
                      <w:r w:rsidRPr="005C3150">
                        <w:rPr>
                          <w:rFonts w:ascii="Times New Roman" w:hAnsi="Times New Roman" w:cs="Times New Roman"/>
                          <w:color w:val="auto"/>
                          <w:sz w:val="22"/>
                          <w:szCs w:val="24"/>
                        </w:rPr>
                        <w:t>: Body-fixed axes system of the rocket</w:t>
                      </w:r>
                      <w:bookmarkEnd w:id="30"/>
                      <w:r w:rsidR="00375B41">
                        <w:rPr>
                          <w:rFonts w:ascii="Times New Roman" w:hAnsi="Times New Roman" w:cs="Times New Roman"/>
                          <w:color w:val="auto"/>
                          <w:sz w:val="22"/>
                          <w:szCs w:val="24"/>
                        </w:rPr>
                        <w:t>.</w:t>
                      </w:r>
                    </w:p>
                  </w:txbxContent>
                </v:textbox>
                <w10:wrap type="topAndBottom" anchorx="margin"/>
              </v:shape>
            </w:pict>
          </mc:Fallback>
        </mc:AlternateContent>
      </w:r>
      <w:r w:rsidRPr="00B46571">
        <w:rPr>
          <w:rFonts w:ascii="Times New Roman" w:hAnsi="Times New Roman" w:cs="Times New Roman"/>
          <w:noProof/>
          <w:color w:val="000000" w:themeColor="text1"/>
        </w:rPr>
        <w:drawing>
          <wp:anchor distT="0" distB="0" distL="114300" distR="114300" simplePos="0" relativeHeight="251674112" behindDoc="0" locked="0" layoutInCell="1" allowOverlap="1" wp14:anchorId="4281C27A" wp14:editId="58D34FA4">
            <wp:simplePos x="0" y="0"/>
            <wp:positionH relativeFrom="column">
              <wp:posOffset>2028825</wp:posOffset>
            </wp:positionH>
            <wp:positionV relativeFrom="paragraph">
              <wp:posOffset>1565910</wp:posOffset>
            </wp:positionV>
            <wp:extent cx="1821862" cy="3248025"/>
            <wp:effectExtent l="0" t="0" r="698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l="13590" t="4878" r="9407" b="7761"/>
                    <a:stretch/>
                  </pic:blipFill>
                  <pic:spPr bwMode="auto">
                    <a:xfrm>
                      <a:off x="0" y="0"/>
                      <a:ext cx="1821862" cy="3248025"/>
                    </a:xfrm>
                    <a:prstGeom prst="rect">
                      <a:avLst/>
                    </a:prstGeom>
                    <a:noFill/>
                    <a:ln>
                      <a:noFill/>
                    </a:ln>
                    <a:extLst>
                      <a:ext uri="{53640926-AAD7-44D8-BBD7-CCE9431645EC}">
                        <a14:shadowObscured xmlns:a14="http://schemas.microsoft.com/office/drawing/2010/main"/>
                      </a:ext>
                    </a:extLst>
                  </pic:spPr>
                </pic:pic>
              </a:graphicData>
            </a:graphic>
          </wp:anchor>
        </w:drawing>
      </w:r>
      <w:r w:rsidR="004119BF" w:rsidRPr="00B46571">
        <w:rPr>
          <w:rFonts w:ascii="Times New Roman" w:eastAsiaTheme="minorEastAsia" w:hAnsi="Times New Roman" w:cs="Times New Roman"/>
          <w:color w:val="000000" w:themeColor="text1"/>
          <w:sz w:val="24"/>
          <w:szCs w:val="24"/>
        </w:rPr>
        <w:tab/>
      </w:r>
      <w:r w:rsidR="004119BF" w:rsidRPr="3F1F6523">
        <w:rPr>
          <w:rFonts w:ascii="Times New Roman" w:eastAsiaTheme="minorEastAsia" w:hAnsi="Times New Roman" w:cs="Times New Roman"/>
          <w:color w:val="000000" w:themeColor="text1"/>
          <w:sz w:val="24"/>
          <w:szCs w:val="24"/>
        </w:rPr>
        <w:t xml:space="preserve">These equations are then inputted into a </w:t>
      </w:r>
      <w:r w:rsidR="005B5973">
        <w:rPr>
          <w:rFonts w:ascii="Times New Roman" w:eastAsiaTheme="minorEastAsia" w:hAnsi="Times New Roman" w:cs="Times New Roman"/>
          <w:color w:val="000000" w:themeColor="text1"/>
          <w:sz w:val="24"/>
          <w:szCs w:val="24"/>
        </w:rPr>
        <w:t>MATLAB</w:t>
      </w:r>
      <w:r w:rsidR="00841D7F" w:rsidRPr="00841D7F">
        <w:rPr>
          <w:rFonts w:ascii="Times New Roman" w:eastAsiaTheme="minorEastAsia" w:hAnsi="Times New Roman" w:cs="Times New Roman"/>
          <w:color w:val="000000" w:themeColor="text1"/>
          <w:sz w:val="24"/>
          <w:szCs w:val="24"/>
          <w:vertAlign w:val="superscript"/>
        </w:rPr>
        <w:t>®</w:t>
      </w:r>
      <w:r w:rsidR="004119BF" w:rsidRPr="3F1F6523">
        <w:rPr>
          <w:rFonts w:ascii="Times New Roman" w:eastAsiaTheme="minorEastAsia" w:hAnsi="Times New Roman" w:cs="Times New Roman"/>
          <w:color w:val="000000" w:themeColor="text1"/>
          <w:sz w:val="24"/>
          <w:szCs w:val="24"/>
        </w:rPr>
        <w:t xml:space="preserve"> script as a system of 13 coupled nonlinear ordinary differential equations which are then assigned initial conditions of 0 for all 13 states. This system is then solved using the function ode45 which then calculates the 12 states of the rocket over the flight time of the rocket. These states are then plotted as a function of time and the position and attitude st</w:t>
      </w:r>
      <w:r w:rsidR="00AD19BD" w:rsidRPr="3F1F6523">
        <w:rPr>
          <w:rFonts w:ascii="Times New Roman" w:eastAsiaTheme="minorEastAsia" w:hAnsi="Times New Roman" w:cs="Times New Roman"/>
          <w:color w:val="000000" w:themeColor="text1"/>
          <w:sz w:val="24"/>
          <w:szCs w:val="24"/>
        </w:rPr>
        <w:t>ates are then used to create a three-dimensional</w:t>
      </w:r>
      <w:r w:rsidR="004119BF" w:rsidRPr="3F1F6523">
        <w:rPr>
          <w:rFonts w:ascii="Times New Roman" w:eastAsiaTheme="minorEastAsia" w:hAnsi="Times New Roman" w:cs="Times New Roman"/>
          <w:color w:val="000000" w:themeColor="text1"/>
          <w:sz w:val="24"/>
          <w:szCs w:val="24"/>
        </w:rPr>
        <w:t xml:space="preserve"> animation of the rocket flight by translating a cylinder and cone shape.</w:t>
      </w:r>
    </w:p>
    <w:p w14:paraId="4D8CF2B9" w14:textId="33DCF3BA" w:rsidR="009D35DB" w:rsidRPr="00B46571" w:rsidRDefault="00F22AD7" w:rsidP="006D0668">
      <w:pPr>
        <w:spacing w:line="360" w:lineRule="auto"/>
        <w:rPr>
          <w:rFonts w:ascii="Times New Roman"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ab/>
        <w:t>Shown above</w:t>
      </w:r>
      <w:r w:rsidR="0016356A" w:rsidRPr="00B46571">
        <w:rPr>
          <w:rFonts w:ascii="Times New Roman" w:eastAsiaTheme="minorEastAsia" w:hAnsi="Times New Roman" w:cs="Times New Roman"/>
          <w:color w:val="000000" w:themeColor="text1"/>
          <w:sz w:val="24"/>
          <w:szCs w:val="24"/>
        </w:rPr>
        <w:t xml:space="preserve"> is</w:t>
      </w:r>
      <w:r w:rsidR="00A47654" w:rsidRPr="00B46571">
        <w:rPr>
          <w:rFonts w:ascii="Times New Roman" w:eastAsiaTheme="minorEastAsia" w:hAnsi="Times New Roman" w:cs="Times New Roman"/>
          <w:color w:val="000000" w:themeColor="text1"/>
          <w:sz w:val="24"/>
          <w:szCs w:val="24"/>
        </w:rPr>
        <w:t xml:space="preserve"> a diagram of the body fixed axe</w:t>
      </w:r>
      <w:r w:rsidR="0016356A" w:rsidRPr="00B46571">
        <w:rPr>
          <w:rFonts w:ascii="Times New Roman" w:eastAsiaTheme="minorEastAsia" w:hAnsi="Times New Roman" w:cs="Times New Roman"/>
          <w:color w:val="000000" w:themeColor="text1"/>
          <w:sz w:val="24"/>
          <w:szCs w:val="24"/>
        </w:rPr>
        <w:t xml:space="preserve">s system used for the </w:t>
      </w:r>
      <w:commentRangeStart w:id="31"/>
      <w:r w:rsidR="0016356A" w:rsidRPr="00B46571">
        <w:rPr>
          <w:rFonts w:ascii="Times New Roman" w:eastAsiaTheme="minorEastAsia" w:hAnsi="Times New Roman" w:cs="Times New Roman"/>
          <w:color w:val="000000" w:themeColor="text1"/>
          <w:sz w:val="24"/>
          <w:szCs w:val="24"/>
        </w:rPr>
        <w:t xml:space="preserve">simulation </w:t>
      </w:r>
      <w:commentRangeEnd w:id="31"/>
      <w:r w:rsidR="00375B41">
        <w:rPr>
          <w:rStyle w:val="CommentReference"/>
        </w:rPr>
        <w:commentReference w:id="31"/>
      </w:r>
      <w:r w:rsidR="0016356A" w:rsidRPr="00B46571">
        <w:rPr>
          <w:rFonts w:ascii="Times New Roman" w:eastAsiaTheme="minorEastAsia" w:hAnsi="Times New Roman" w:cs="Times New Roman"/>
          <w:color w:val="000000" w:themeColor="text1"/>
          <w:sz w:val="24"/>
          <w:szCs w:val="24"/>
        </w:rPr>
        <w:t xml:space="preserve">of the rocket’s motion. </w:t>
      </w:r>
      <w:r w:rsidR="0016356A" w:rsidRPr="00B46571">
        <w:rPr>
          <w:rFonts w:ascii="Times New Roman" w:hAnsi="Times New Roman" w:cs="Times New Roman"/>
          <w:color w:val="000000" w:themeColor="text1"/>
          <w:sz w:val="24"/>
          <w:szCs w:val="24"/>
        </w:rPr>
        <w:t xml:space="preserve">The coordinate system was situated so that the z-axis extends out of the nosecone, and the x-axis extends to the right. In the figure below the blue bar is positive x, green is positive y, and red is </w:t>
      </w:r>
      <w:commentRangeStart w:id="32"/>
      <w:r w:rsidR="0016356A" w:rsidRPr="00B46571">
        <w:rPr>
          <w:rFonts w:ascii="Times New Roman" w:hAnsi="Times New Roman" w:cs="Times New Roman"/>
          <w:color w:val="000000" w:themeColor="text1"/>
          <w:sz w:val="24"/>
          <w:szCs w:val="24"/>
        </w:rPr>
        <w:t xml:space="preserve">positive </w:t>
      </w:r>
      <w:commentRangeEnd w:id="32"/>
      <w:r w:rsidR="00375B41">
        <w:rPr>
          <w:rStyle w:val="CommentReference"/>
        </w:rPr>
        <w:commentReference w:id="32"/>
      </w:r>
      <w:r w:rsidR="0016356A" w:rsidRPr="00B46571">
        <w:rPr>
          <w:rFonts w:ascii="Times New Roman" w:hAnsi="Times New Roman" w:cs="Times New Roman"/>
          <w:color w:val="000000" w:themeColor="text1"/>
          <w:sz w:val="24"/>
          <w:szCs w:val="24"/>
        </w:rPr>
        <w:t>z.</w:t>
      </w:r>
    </w:p>
    <w:p w14:paraId="3E7F0308" w14:textId="77777777" w:rsidR="00F22AD7" w:rsidRPr="00B46571" w:rsidRDefault="00F22AD7" w:rsidP="006D0668">
      <w:pPr>
        <w:spacing w:line="360" w:lineRule="auto"/>
        <w:rPr>
          <w:rFonts w:ascii="Times New Roman" w:hAnsi="Times New Roman" w:cs="Times New Roman"/>
          <w:color w:val="000000" w:themeColor="text1"/>
          <w:sz w:val="24"/>
          <w:szCs w:val="24"/>
        </w:rPr>
      </w:pPr>
    </w:p>
    <w:p w14:paraId="7BDECA49" w14:textId="0B976411" w:rsidR="004119BF" w:rsidRPr="00B46571" w:rsidRDefault="003067A9" w:rsidP="009D1457">
      <w:pPr>
        <w:pStyle w:val="Heading3"/>
        <w:rPr>
          <w:rFonts w:eastAsiaTheme="minorEastAsia"/>
        </w:rPr>
      </w:pPr>
      <w:bookmarkStart w:id="33" w:name="_Toc2082175"/>
      <w:r w:rsidRPr="00B46571">
        <w:rPr>
          <w:rFonts w:eastAsiaTheme="minorEastAsia"/>
        </w:rPr>
        <w:t>1.</w:t>
      </w:r>
      <w:r w:rsidR="00A664E1">
        <w:rPr>
          <w:rFonts w:eastAsiaTheme="minorEastAsia"/>
        </w:rPr>
        <w:t>1.</w:t>
      </w:r>
      <w:r w:rsidRPr="00B46571">
        <w:rPr>
          <w:rFonts w:eastAsiaTheme="minorEastAsia"/>
        </w:rPr>
        <w:t xml:space="preserve">8 </w:t>
      </w:r>
      <w:r w:rsidR="004119BF" w:rsidRPr="00B46571">
        <w:rPr>
          <w:rFonts w:eastAsiaTheme="minorEastAsia"/>
        </w:rPr>
        <w:t>Avionics and Electronic Systems</w:t>
      </w:r>
      <w:bookmarkEnd w:id="33"/>
    </w:p>
    <w:p w14:paraId="2D03484F" w14:textId="4FA7F751" w:rsidR="004119BF" w:rsidRPr="00B46571" w:rsidRDefault="004119BF" w:rsidP="006D0668">
      <w:pPr>
        <w:pStyle w:val="NormalWeb"/>
        <w:spacing w:before="0" w:beforeAutospacing="0" w:after="0" w:afterAutospacing="0" w:line="360" w:lineRule="auto"/>
        <w:ind w:firstLine="720"/>
        <w:rPr>
          <w:color w:val="000000" w:themeColor="text1"/>
        </w:rPr>
      </w:pPr>
      <w:r w:rsidRPr="00B46571">
        <w:rPr>
          <w:color w:val="000000" w:themeColor="text1"/>
        </w:rPr>
        <w:t>There are multiple avionics and electronic systems used</w:t>
      </w:r>
      <w:r w:rsidR="00052E8B" w:rsidRPr="00B46571">
        <w:rPr>
          <w:color w:val="000000" w:themeColor="text1"/>
        </w:rPr>
        <w:t xml:space="preserve"> on the rocket: an inertial measurement</w:t>
      </w:r>
      <w:r w:rsidRPr="00B46571">
        <w:rPr>
          <w:color w:val="000000" w:themeColor="text1"/>
        </w:rPr>
        <w:t xml:space="preserve"> unit (IMU), an altimeter, a radio frequenc</w:t>
      </w:r>
      <w:r w:rsidR="00052E8B" w:rsidRPr="00B46571">
        <w:rPr>
          <w:color w:val="000000" w:themeColor="text1"/>
        </w:rPr>
        <w:t xml:space="preserve">y (RF) transmitter, an </w:t>
      </w:r>
      <w:r w:rsidR="00841D7F">
        <w:rPr>
          <w:color w:val="000000" w:themeColor="text1"/>
        </w:rPr>
        <w:t>Arduino</w:t>
      </w:r>
      <w:r w:rsidR="00841D7F" w:rsidRPr="00841D7F">
        <w:rPr>
          <w:color w:val="000000" w:themeColor="text1"/>
          <w:vertAlign w:val="superscript"/>
        </w:rPr>
        <w:t>®</w:t>
      </w:r>
      <w:r w:rsidR="00375B41">
        <w:rPr>
          <w:rStyle w:val="CommentReference"/>
          <w:rFonts w:asciiTheme="minorHAnsi" w:eastAsiaTheme="minorHAnsi" w:hAnsiTheme="minorHAnsi" w:cstheme="minorBidi"/>
        </w:rPr>
        <w:commentReference w:id="34"/>
      </w:r>
      <w:r w:rsidRPr="00B46571">
        <w:rPr>
          <w:color w:val="000000" w:themeColor="text1"/>
        </w:rPr>
        <w:t>, and four servo motors.</w:t>
      </w:r>
      <w:r w:rsidR="00052E8B" w:rsidRPr="00B46571">
        <w:rPr>
          <w:color w:val="000000" w:themeColor="text1"/>
        </w:rPr>
        <w:t xml:space="preserve"> The IMU and altimeter both communicate with the </w:t>
      </w:r>
      <w:r w:rsidR="00841D7F">
        <w:rPr>
          <w:color w:val="000000" w:themeColor="text1"/>
        </w:rPr>
        <w:t>Arduino</w:t>
      </w:r>
      <w:r w:rsidR="00841D7F" w:rsidRPr="00841D7F">
        <w:rPr>
          <w:color w:val="000000" w:themeColor="text1"/>
          <w:vertAlign w:val="superscript"/>
        </w:rPr>
        <w:t>®</w:t>
      </w:r>
      <w:r w:rsidR="00052E8B" w:rsidRPr="00B46571">
        <w:rPr>
          <w:color w:val="000000" w:themeColor="text1"/>
        </w:rPr>
        <w:t xml:space="preserve"> using the popular </w:t>
      </w:r>
      <w:commentRangeStart w:id="35"/>
      <w:r w:rsidR="00052E8B" w:rsidRPr="00B46571">
        <w:rPr>
          <w:color w:val="000000" w:themeColor="text1"/>
        </w:rPr>
        <w:t xml:space="preserve">I2C </w:t>
      </w:r>
      <w:commentRangeEnd w:id="35"/>
      <w:r w:rsidR="00375B41">
        <w:rPr>
          <w:rStyle w:val="CommentReference"/>
          <w:rFonts w:asciiTheme="minorHAnsi" w:eastAsiaTheme="minorHAnsi" w:hAnsiTheme="minorHAnsi" w:cstheme="minorBidi"/>
        </w:rPr>
        <w:commentReference w:id="35"/>
      </w:r>
      <w:r w:rsidR="00052E8B" w:rsidRPr="00B46571">
        <w:rPr>
          <w:color w:val="000000" w:themeColor="text1"/>
        </w:rPr>
        <w:t>communication protocol.</w:t>
      </w:r>
    </w:p>
    <w:p w14:paraId="74A3CBB9" w14:textId="7F3C8BA1" w:rsidR="009326B9" w:rsidRPr="00B46571" w:rsidRDefault="01660E9E" w:rsidP="006D0668">
      <w:pPr>
        <w:pStyle w:val="NormalWeb"/>
        <w:spacing w:before="0" w:beforeAutospacing="0" w:after="0" w:afterAutospacing="0" w:line="360" w:lineRule="auto"/>
        <w:ind w:firstLine="720"/>
        <w:rPr>
          <w:color w:val="000000" w:themeColor="text1"/>
        </w:rPr>
      </w:pPr>
      <w:r w:rsidRPr="00B46571">
        <w:rPr>
          <w:color w:val="000000" w:themeColor="text1"/>
        </w:rPr>
        <w:lastRenderedPageBreak/>
        <w:t xml:space="preserve">Most of the avionics of the rocket </w:t>
      </w:r>
      <w:commentRangeStart w:id="36"/>
      <w:r w:rsidR="00375B41">
        <w:rPr>
          <w:color w:val="000000" w:themeColor="text1"/>
        </w:rPr>
        <w:t>resided</w:t>
      </w:r>
      <w:r w:rsidRPr="00B46571">
        <w:rPr>
          <w:color w:val="000000" w:themeColor="text1"/>
        </w:rPr>
        <w:t xml:space="preserve"> </w:t>
      </w:r>
      <w:commentRangeEnd w:id="36"/>
      <w:r w:rsidR="00375B41">
        <w:rPr>
          <w:rStyle w:val="CommentReference"/>
          <w:rFonts w:asciiTheme="minorHAnsi" w:eastAsiaTheme="minorHAnsi" w:hAnsiTheme="minorHAnsi" w:cstheme="minorBidi"/>
        </w:rPr>
        <w:commentReference w:id="36"/>
      </w:r>
      <w:r w:rsidRPr="00B46571">
        <w:rPr>
          <w:color w:val="000000" w:themeColor="text1"/>
        </w:rPr>
        <w:t>in the rocket’s electronics bay (e-bay). This includes the alti</w:t>
      </w:r>
      <w:r w:rsidR="00052E8B" w:rsidRPr="00B46571">
        <w:rPr>
          <w:color w:val="000000" w:themeColor="text1"/>
        </w:rPr>
        <w:t>meter, a RF transmitter, an SD c</w:t>
      </w:r>
      <w:r w:rsidRPr="00B46571">
        <w:rPr>
          <w:color w:val="000000" w:themeColor="text1"/>
        </w:rPr>
        <w:t xml:space="preserve">ard writer, and an </w:t>
      </w:r>
      <w:r w:rsidR="00841D7F">
        <w:rPr>
          <w:color w:val="000000" w:themeColor="text1"/>
        </w:rPr>
        <w:t>Arduino</w:t>
      </w:r>
      <w:r w:rsidR="00841D7F" w:rsidRPr="00841D7F">
        <w:rPr>
          <w:color w:val="000000" w:themeColor="text1"/>
          <w:vertAlign w:val="superscript"/>
        </w:rPr>
        <w:t>®</w:t>
      </w:r>
      <w:r w:rsidRPr="00B46571">
        <w:rPr>
          <w:color w:val="000000" w:themeColor="text1"/>
        </w:rPr>
        <w:t>. The altimeter determines the altitude of the rocket by measuring the atmospheric pressure and comparing it to the predetermined pressure value. In this project the altimeter used was the Adafruit M</w:t>
      </w:r>
      <w:r w:rsidR="00F52072" w:rsidRPr="00B46571">
        <w:rPr>
          <w:color w:val="000000" w:themeColor="text1"/>
        </w:rPr>
        <w:t>PL3115A2-I2C, which</w:t>
      </w:r>
      <w:r w:rsidRPr="00B46571">
        <w:rPr>
          <w:color w:val="000000" w:themeColor="text1"/>
        </w:rPr>
        <w:t xml:space="preserve"> can measure barometric pressure within 1.5 </w:t>
      </w:r>
      <w:r w:rsidR="00694544" w:rsidRPr="00B46571">
        <w:rPr>
          <w:color w:val="000000" w:themeColor="text1"/>
        </w:rPr>
        <w:t>Pascals</w:t>
      </w:r>
      <w:r w:rsidRPr="00B46571">
        <w:rPr>
          <w:color w:val="000000" w:themeColor="text1"/>
        </w:rPr>
        <w:t xml:space="preserve"> </w:t>
      </w:r>
      <w:r w:rsidR="00052E8B" w:rsidRPr="00B46571">
        <w:rPr>
          <w:color w:val="000000" w:themeColor="text1"/>
        </w:rPr>
        <w:t xml:space="preserve">and temperature within roughly </w:t>
      </w:r>
      <w:r w:rsidR="00F52072" w:rsidRPr="00B46571">
        <w:rPr>
          <w:color w:val="000000" w:themeColor="text1"/>
        </w:rPr>
        <w:t>1 degree Celsius. This accuracy allows the altimeter</w:t>
      </w:r>
      <w:r w:rsidR="00052E8B" w:rsidRPr="00B46571">
        <w:rPr>
          <w:color w:val="000000" w:themeColor="text1"/>
        </w:rPr>
        <w:t xml:space="preserve"> to sense </w:t>
      </w:r>
      <w:r w:rsidRPr="00B46571">
        <w:rPr>
          <w:color w:val="000000" w:themeColor="text1"/>
        </w:rPr>
        <w:t>altitude within 0</w:t>
      </w:r>
      <w:r w:rsidR="00052E8B" w:rsidRPr="00B46571">
        <w:rPr>
          <w:color w:val="000000" w:themeColor="text1"/>
        </w:rPr>
        <w:t xml:space="preserve">.3 meters </w:t>
      </w:r>
      <w:r w:rsidR="005A1A82" w:rsidRPr="00B46571">
        <w:rPr>
          <w:color w:val="000000" w:themeColor="text1"/>
        </w:rPr>
        <w:fldChar w:fldCharType="begin" w:fldLock="1"/>
      </w:r>
      <w:r w:rsidR="005A1A82" w:rsidRPr="00B46571">
        <w:rPr>
          <w:color w:val="000000" w:themeColor="text1"/>
        </w:rPr>
        <w:instrText>ADDIN CSL_CITATION {"citationItems":[{"id":"ITEM-1","itemData":{"author":[{"dropping-particle":"","family":"Semiconductor","given":"Freescale","non-dropping-particle":"","parse-names":false,"suffix":""}],"id":"ITEM-1","issued":{"date-parts":[["2011"]]},"title":"Freescale Semiconductor Document Number: MPL3115A2 Xtrinsic MPL3115A2 I 2 C Precision Altimeter","type":"report"},"uris":["http://www.mendeley.com/documents/?uuid=294064ce-fb4c-3c03-b313-49cadb84a91e"]}],"mendeley":{"formattedCitation":"[9]","plainTextFormattedCitation":"[9]","previouslyFormattedCitation":"[9]"},"properties":{"noteIndex":0},"schema":"https://github.com/citation-style-language/schema/raw/master/csl-citation.json"}</w:instrText>
      </w:r>
      <w:r w:rsidR="005A1A82" w:rsidRPr="00B46571">
        <w:rPr>
          <w:color w:val="000000" w:themeColor="text1"/>
        </w:rPr>
        <w:fldChar w:fldCharType="separate"/>
      </w:r>
      <w:r w:rsidR="005A1A82" w:rsidRPr="00B46571">
        <w:rPr>
          <w:noProof/>
          <w:color w:val="000000" w:themeColor="text1"/>
        </w:rPr>
        <w:t>[9]</w:t>
      </w:r>
      <w:r w:rsidR="005A1A82" w:rsidRPr="00B46571">
        <w:rPr>
          <w:color w:val="000000" w:themeColor="text1"/>
        </w:rPr>
        <w:fldChar w:fldCharType="end"/>
      </w:r>
      <w:r w:rsidRPr="00B46571">
        <w:rPr>
          <w:color w:val="000000" w:themeColor="text1"/>
        </w:rPr>
        <w:t xml:space="preserve">. </w:t>
      </w:r>
    </w:p>
    <w:p w14:paraId="1CBB697A" w14:textId="4710AC1E" w:rsidR="009326B9" w:rsidRPr="00B46571" w:rsidRDefault="00052E8B"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The radio frequency transmitter transmits a specified signal from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at 433MHz. </w:t>
      </w:r>
      <w:r w:rsidR="0EC05A3F" w:rsidRPr="00B46571">
        <w:rPr>
          <w:color w:val="000000" w:themeColor="text1"/>
        </w:rPr>
        <w:t>A directional receiver is used in conjunction with the transmitter to pinpoint the rocket from its location at takeoff</w:t>
      </w:r>
      <w:r w:rsidR="005A1A82" w:rsidRPr="00B46571">
        <w:rPr>
          <w:color w:val="000000" w:themeColor="text1"/>
        </w:rPr>
        <w:t xml:space="preserve"> </w:t>
      </w:r>
      <w:r w:rsidR="005A1A82" w:rsidRPr="00B46571">
        <w:rPr>
          <w:color w:val="000000" w:themeColor="text1"/>
        </w:rPr>
        <w:fldChar w:fldCharType="begin" w:fldLock="1"/>
      </w:r>
      <w:r w:rsidR="00FE3D9C" w:rsidRPr="00B46571">
        <w:rPr>
          <w:color w:val="000000" w:themeColor="text1"/>
        </w:rPr>
        <w:instrText>ADDIN CSL_CITATION {"citationItems":[{"id":"ITEM-1","itemData":{"id":"ITEM-1","issued":{"date-parts":[["2008"]]},"title":"TWS-BS RF MODULE Series Wireless Hi Power Transmitter Module (RF ASK) 3 nd. Edition","type":"report"},"uris":["http://www.mendeley.com/documents/?uuid=f5d19b28-6d58-3441-9a58-eeb569a2dc98"]}],"mendeley":{"formattedCitation":"[10]","plainTextFormattedCitation":"[10]","previouslyFormattedCitation":"[10]"},"properties":{"noteIndex":0},"schema":"https://github.com/citation-style-language/schema/raw/master/csl-citation.json"}</w:instrText>
      </w:r>
      <w:r w:rsidR="005A1A82" w:rsidRPr="00B46571">
        <w:rPr>
          <w:color w:val="000000" w:themeColor="text1"/>
        </w:rPr>
        <w:fldChar w:fldCharType="separate"/>
      </w:r>
      <w:r w:rsidR="005A1A82" w:rsidRPr="00B46571">
        <w:rPr>
          <w:noProof/>
          <w:color w:val="000000" w:themeColor="text1"/>
        </w:rPr>
        <w:t>[10]</w:t>
      </w:r>
      <w:r w:rsidR="005A1A82" w:rsidRPr="00B46571">
        <w:rPr>
          <w:color w:val="000000" w:themeColor="text1"/>
        </w:rPr>
        <w:fldChar w:fldCharType="end"/>
      </w:r>
      <w:r w:rsidR="0EC05A3F" w:rsidRPr="00B46571">
        <w:rPr>
          <w:color w:val="000000" w:themeColor="text1"/>
        </w:rPr>
        <w:t>.</w:t>
      </w:r>
      <w:r w:rsidRPr="00B46571">
        <w:rPr>
          <w:color w:val="000000" w:themeColor="text1"/>
        </w:rPr>
        <w:t xml:space="preserve"> The transmitter is activated once the rocket detects apogee.</w:t>
      </w:r>
    </w:p>
    <w:p w14:paraId="40EF3919" w14:textId="749BB12E" w:rsidR="009326B9" w:rsidRPr="00B46571" w:rsidRDefault="01660E9E"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 To store all the flight data collected a sim</w:t>
      </w:r>
      <w:r w:rsidR="0097136D" w:rsidRPr="00B46571">
        <w:rPr>
          <w:color w:val="000000" w:themeColor="text1"/>
        </w:rPr>
        <w:t>ple Micro SD breakout board was</w:t>
      </w:r>
      <w:r w:rsidRPr="00B46571">
        <w:rPr>
          <w:color w:val="000000" w:themeColor="text1"/>
        </w:rPr>
        <w:t xml:space="preserve"> used.</w:t>
      </w:r>
      <w:r w:rsidR="0097136D" w:rsidRPr="00B46571">
        <w:rPr>
          <w:color w:val="000000" w:themeColor="text1"/>
        </w:rPr>
        <w:t xml:space="preserve"> It connected </w:t>
      </w:r>
      <w:r w:rsidR="00497439" w:rsidRPr="00B46571">
        <w:rPr>
          <w:color w:val="000000" w:themeColor="text1"/>
        </w:rPr>
        <w:t xml:space="preserve">with the </w:t>
      </w:r>
      <w:r w:rsidR="00841D7F">
        <w:rPr>
          <w:color w:val="000000" w:themeColor="text1"/>
        </w:rPr>
        <w:t>Arduino</w:t>
      </w:r>
      <w:r w:rsidR="00841D7F" w:rsidRPr="00841D7F">
        <w:rPr>
          <w:color w:val="000000" w:themeColor="text1"/>
          <w:vertAlign w:val="superscript"/>
        </w:rPr>
        <w:t>®</w:t>
      </w:r>
      <w:r w:rsidR="00497439" w:rsidRPr="00B46571">
        <w:rPr>
          <w:color w:val="000000" w:themeColor="text1"/>
        </w:rPr>
        <w:t xml:space="preserve"> to seamlessly write all altimeter and IMU readings as well as IMU calibration states and </w:t>
      </w:r>
      <w:r w:rsidR="004E12C6" w:rsidRPr="00B46571">
        <w:rPr>
          <w:color w:val="000000" w:themeColor="text1"/>
        </w:rPr>
        <w:t>Boolean statements</w:t>
      </w:r>
      <w:r w:rsidR="00497439" w:rsidRPr="00B46571">
        <w:rPr>
          <w:color w:val="000000" w:themeColor="text1"/>
        </w:rPr>
        <w:t xml:space="preserve"> describing whether launch, apogee, and parachute deploy</w:t>
      </w:r>
      <w:r w:rsidR="0097136D" w:rsidRPr="00B46571">
        <w:rPr>
          <w:color w:val="000000" w:themeColor="text1"/>
        </w:rPr>
        <w:t>ment</w:t>
      </w:r>
      <w:r w:rsidR="00497439" w:rsidRPr="00B46571">
        <w:rPr>
          <w:color w:val="000000" w:themeColor="text1"/>
        </w:rPr>
        <w:t xml:space="preserve"> were detected.</w:t>
      </w:r>
    </w:p>
    <w:p w14:paraId="71F9C6DA" w14:textId="345F1895" w:rsidR="009326B9" w:rsidRPr="00B46571" w:rsidRDefault="7A6CCAFE" w:rsidP="53339BCF">
      <w:pPr>
        <w:pStyle w:val="NormalWeb"/>
        <w:spacing w:before="0" w:beforeAutospacing="0" w:after="0" w:afterAutospacing="0" w:line="360" w:lineRule="auto"/>
        <w:ind w:firstLine="720"/>
        <w:rPr>
          <w:color w:val="000000" w:themeColor="text1"/>
        </w:rPr>
      </w:pPr>
      <w:r w:rsidRPr="00B46571">
        <w:rPr>
          <w:color w:val="000000" w:themeColor="text1"/>
        </w:rPr>
        <w:t>At the co</w:t>
      </w:r>
      <w:r w:rsidR="00497439" w:rsidRPr="00B46571">
        <w:rPr>
          <w:color w:val="000000" w:themeColor="text1"/>
        </w:rPr>
        <w:t xml:space="preserve">re of the e-bay lies the </w:t>
      </w:r>
      <w:r w:rsidR="00841D7F">
        <w:rPr>
          <w:color w:val="000000" w:themeColor="text1"/>
        </w:rPr>
        <w:t>Arduino</w:t>
      </w:r>
      <w:r w:rsidR="00841D7F" w:rsidRPr="00841D7F">
        <w:rPr>
          <w:color w:val="000000" w:themeColor="text1"/>
          <w:vertAlign w:val="superscript"/>
        </w:rPr>
        <w:t>®</w:t>
      </w:r>
      <w:r w:rsidR="00497439" w:rsidRPr="00B46571">
        <w:rPr>
          <w:color w:val="000000" w:themeColor="text1"/>
        </w:rPr>
        <w:t>. We chose the Mega 2560-CORE with an onboard AT</w:t>
      </w:r>
      <w:r w:rsidR="00717939" w:rsidRPr="00B46571">
        <w:rPr>
          <w:color w:val="000000" w:themeColor="text1"/>
        </w:rPr>
        <w:t>Mega2560</w:t>
      </w:r>
      <w:r w:rsidR="00497439" w:rsidRPr="00B46571">
        <w:rPr>
          <w:color w:val="000000" w:themeColor="text1"/>
        </w:rPr>
        <w:t xml:space="preserve"> processor.</w:t>
      </w:r>
      <w:r w:rsidRPr="00B46571">
        <w:rPr>
          <w:color w:val="000000" w:themeColor="text1"/>
        </w:rPr>
        <w:t xml:space="preserve"> </w:t>
      </w:r>
      <w:r w:rsidR="00497439" w:rsidRPr="00B46571">
        <w:rPr>
          <w:color w:val="000000" w:themeColor="text1"/>
        </w:rPr>
        <w:t xml:space="preserve">We chose this </w:t>
      </w:r>
      <w:r w:rsidR="00841D7F">
        <w:rPr>
          <w:color w:val="000000" w:themeColor="text1"/>
        </w:rPr>
        <w:t>Arduino</w:t>
      </w:r>
      <w:r w:rsidR="00841D7F" w:rsidRPr="00841D7F">
        <w:rPr>
          <w:color w:val="000000" w:themeColor="text1"/>
          <w:vertAlign w:val="superscript"/>
        </w:rPr>
        <w:t>®</w:t>
      </w:r>
      <w:r w:rsidR="00497439" w:rsidRPr="00B46571">
        <w:rPr>
          <w:color w:val="000000" w:themeColor="text1"/>
        </w:rPr>
        <w:t xml:space="preserve"> format </w:t>
      </w:r>
      <w:r w:rsidR="0097136D" w:rsidRPr="00B46571">
        <w:rPr>
          <w:color w:val="000000" w:themeColor="text1"/>
        </w:rPr>
        <w:t>since its physical size is</w:t>
      </w:r>
      <w:r w:rsidR="00497439" w:rsidRPr="00B46571">
        <w:rPr>
          <w:color w:val="000000" w:themeColor="text1"/>
        </w:rPr>
        <w:t xml:space="preserve"> small and the processor it holds is powerful</w:t>
      </w:r>
      <w:r w:rsidR="004E12C6" w:rsidRPr="00B46571">
        <w:rPr>
          <w:color w:val="000000" w:themeColor="text1"/>
        </w:rPr>
        <w:t xml:space="preserve">. By choosing this </w:t>
      </w:r>
      <w:r w:rsidR="00841D7F">
        <w:rPr>
          <w:color w:val="000000" w:themeColor="text1"/>
        </w:rPr>
        <w:t>Arduino</w:t>
      </w:r>
      <w:r w:rsidR="00841D7F" w:rsidRPr="00841D7F">
        <w:rPr>
          <w:color w:val="000000" w:themeColor="text1"/>
          <w:vertAlign w:val="superscript"/>
        </w:rPr>
        <w:t>®</w:t>
      </w:r>
      <w:r w:rsidR="004E12C6" w:rsidRPr="00B46571">
        <w:rPr>
          <w:color w:val="000000" w:themeColor="text1"/>
        </w:rPr>
        <w:t xml:space="preserve"> we could be completely sure that all the necessary electronics would fit in the e-bay and that the </w:t>
      </w:r>
      <w:r w:rsidR="00841D7F">
        <w:rPr>
          <w:color w:val="000000" w:themeColor="text1"/>
        </w:rPr>
        <w:t>Arduino</w:t>
      </w:r>
      <w:r w:rsidR="00841D7F" w:rsidRPr="00841D7F">
        <w:rPr>
          <w:color w:val="000000" w:themeColor="text1"/>
          <w:vertAlign w:val="superscript"/>
        </w:rPr>
        <w:t>®</w:t>
      </w:r>
      <w:r w:rsidR="009D35DB" w:rsidRPr="00B46571">
        <w:rPr>
          <w:color w:val="000000" w:themeColor="text1"/>
        </w:rPr>
        <w:t xml:space="preserve"> would be powerful enough to interact with all the sensors and motors</w:t>
      </w:r>
      <w:r w:rsidRPr="00B46571">
        <w:rPr>
          <w:color w:val="000000" w:themeColor="text1"/>
        </w:rPr>
        <w:t>.</w:t>
      </w:r>
      <w:r w:rsidR="004E12C6" w:rsidRPr="00B46571">
        <w:rPr>
          <w:color w:val="000000" w:themeColor="text1"/>
        </w:rPr>
        <w:t xml:space="preserve"> </w:t>
      </w:r>
      <w:r w:rsidRPr="00B46571">
        <w:rPr>
          <w:color w:val="000000" w:themeColor="text1"/>
        </w:rPr>
        <w:t xml:space="preserve">The </w:t>
      </w:r>
      <w:r w:rsidR="00841D7F">
        <w:rPr>
          <w:color w:val="000000" w:themeColor="text1"/>
        </w:rPr>
        <w:t>Arduino</w:t>
      </w:r>
      <w:r w:rsidR="00841D7F" w:rsidRPr="00841D7F">
        <w:rPr>
          <w:color w:val="000000" w:themeColor="text1"/>
          <w:vertAlign w:val="superscript"/>
        </w:rPr>
        <w:t>®</w:t>
      </w:r>
      <w:r w:rsidR="0097136D" w:rsidRPr="00B46571">
        <w:rPr>
          <w:color w:val="000000" w:themeColor="text1"/>
        </w:rPr>
        <w:t xml:space="preserve"> wa</w:t>
      </w:r>
      <w:r w:rsidRPr="00B46571">
        <w:rPr>
          <w:color w:val="000000" w:themeColor="text1"/>
        </w:rPr>
        <w:t xml:space="preserve">s programmed with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Software Integrated Development Environment (IDE) </w:t>
      </w:r>
      <w:r w:rsidR="00B01DFB" w:rsidRPr="3F1F6523">
        <w:fldChar w:fldCharType="begin" w:fldLock="1"/>
      </w:r>
      <w:r w:rsidR="00B01DFB" w:rsidRPr="00B46571">
        <w:rPr>
          <w:color w:val="000000" w:themeColor="text1"/>
        </w:rPr>
        <w:instrText>ADDIN CSL_CITATION {"citationItems":[{"id":"ITEM-1","itemData":{"id":"ITEM-1","issued":{"date-parts":[["2014"]]},"title":"DOC ID: Mega2560-CORE DataSheet Mega2560-CORE DataSheet","type":"report"},"uris":["http://www.mendeley.com/documents/?uuid=20f89a26-d2c7-3eb1-bf3e-089a67b5d228"]}],"mendeley":{"formattedCitation":"[11]","plainTextFormattedCitation":"[11]","previouslyFormattedCitation":"[11]"},"properties":{"noteIndex":0},"schema":"https://github.com/citation-style-language/schema/raw/master/csl-citation.json"}</w:instrText>
      </w:r>
      <w:r w:rsidR="00B01DFB" w:rsidRPr="3F1F6523">
        <w:rPr>
          <w:color w:val="000000" w:themeColor="text1"/>
        </w:rPr>
        <w:fldChar w:fldCharType="separate"/>
      </w:r>
      <w:r w:rsidR="00B01DFB" w:rsidRPr="00B46571">
        <w:rPr>
          <w:noProof/>
          <w:color w:val="000000" w:themeColor="text1"/>
        </w:rPr>
        <w:t>[11]</w:t>
      </w:r>
      <w:r w:rsidR="00B01DFB" w:rsidRPr="3F1F6523">
        <w:fldChar w:fldCharType="end"/>
      </w:r>
      <w:r w:rsidRPr="00B46571">
        <w:rPr>
          <w:color w:val="000000" w:themeColor="text1"/>
        </w:rPr>
        <w:t xml:space="preserve">. Powering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and a</w:t>
      </w:r>
      <w:r w:rsidR="0097136D" w:rsidRPr="00B46571">
        <w:rPr>
          <w:color w:val="000000" w:themeColor="text1"/>
        </w:rPr>
        <w:t>ll integrated electronics wa</w:t>
      </w:r>
      <w:r w:rsidR="00497439" w:rsidRPr="00B46571">
        <w:rPr>
          <w:color w:val="000000" w:themeColor="text1"/>
        </w:rPr>
        <w:t xml:space="preserve">s a three-cell </w:t>
      </w:r>
      <w:r w:rsidRPr="00B46571">
        <w:rPr>
          <w:color w:val="000000" w:themeColor="text1"/>
        </w:rPr>
        <w:t>11.1-volt, 1000 mAh Lithium Polymer (LiPo) battery.</w:t>
      </w:r>
      <w:r w:rsidR="009D35DB" w:rsidRPr="00B46571">
        <w:rPr>
          <w:color w:val="000000" w:themeColor="text1"/>
        </w:rPr>
        <w:t xml:space="preserve"> This battery was chosen because of its small size and enough capacity to power the </w:t>
      </w:r>
      <w:r w:rsidR="00841D7F">
        <w:rPr>
          <w:color w:val="000000" w:themeColor="text1"/>
        </w:rPr>
        <w:t>Arduino</w:t>
      </w:r>
      <w:r w:rsidR="00841D7F" w:rsidRPr="00841D7F">
        <w:rPr>
          <w:color w:val="000000" w:themeColor="text1"/>
          <w:vertAlign w:val="superscript"/>
        </w:rPr>
        <w:t>®</w:t>
      </w:r>
      <w:r w:rsidR="009D35DB" w:rsidRPr="00B46571">
        <w:rPr>
          <w:color w:val="000000" w:themeColor="text1"/>
        </w:rPr>
        <w:t>, sensors, RF transmitter, ejection systems, and servo motors.</w:t>
      </w:r>
    </w:p>
    <w:p w14:paraId="62628426" w14:textId="02E52992" w:rsidR="675B6DE1" w:rsidRPr="00B46571" w:rsidRDefault="01660E9E" w:rsidP="53339BCF">
      <w:pPr>
        <w:pStyle w:val="NormalWeb"/>
        <w:spacing w:before="0" w:beforeAutospacing="0" w:after="0" w:afterAutospacing="0" w:line="360" w:lineRule="auto"/>
        <w:ind w:firstLine="720"/>
        <w:rPr>
          <w:color w:val="000000" w:themeColor="text1"/>
        </w:rPr>
      </w:pPr>
      <w:r w:rsidRPr="00B46571">
        <w:rPr>
          <w:color w:val="000000" w:themeColor="text1"/>
        </w:rPr>
        <w:t xml:space="preserve">The Adafruit BNO055 9 degree of freedom </w:t>
      </w:r>
      <w:r w:rsidR="009D35DB" w:rsidRPr="00B46571">
        <w:rPr>
          <w:color w:val="000000" w:themeColor="text1"/>
        </w:rPr>
        <w:t xml:space="preserve">(9DOF) </w:t>
      </w:r>
      <w:r w:rsidRPr="00B46571">
        <w:rPr>
          <w:color w:val="000000" w:themeColor="text1"/>
        </w:rPr>
        <w:t xml:space="preserve">absolute orientation </w:t>
      </w:r>
      <w:r w:rsidR="009D35DB" w:rsidRPr="00B46571">
        <w:rPr>
          <w:color w:val="000000" w:themeColor="text1"/>
        </w:rPr>
        <w:t xml:space="preserve">sensor </w:t>
      </w:r>
      <w:r w:rsidR="0097136D" w:rsidRPr="00B46571">
        <w:rPr>
          <w:color w:val="000000" w:themeColor="text1"/>
        </w:rPr>
        <w:t xml:space="preserve">was </w:t>
      </w:r>
      <w:r w:rsidRPr="00B46571">
        <w:rPr>
          <w:color w:val="000000" w:themeColor="text1"/>
        </w:rPr>
        <w:t xml:space="preserve">used </w:t>
      </w:r>
      <w:r w:rsidR="009D35DB" w:rsidRPr="00B46571">
        <w:rPr>
          <w:color w:val="000000" w:themeColor="text1"/>
        </w:rPr>
        <w:t xml:space="preserve">to accurately record the rocket’s body-fixed acceleration and angular velocity </w:t>
      </w:r>
      <w:r w:rsidRPr="00B46571">
        <w:rPr>
          <w:color w:val="000000" w:themeColor="text1"/>
        </w:rPr>
        <w:t>during flight</w:t>
      </w:r>
      <w:r w:rsidR="009D35DB" w:rsidRPr="00B46571">
        <w:rPr>
          <w:color w:val="000000" w:themeColor="text1"/>
        </w:rPr>
        <w:t>.</w:t>
      </w:r>
      <w:r w:rsidRPr="00B46571">
        <w:rPr>
          <w:color w:val="000000" w:themeColor="text1"/>
        </w:rPr>
        <w:t xml:space="preserve"> It uses accelerometers in all three principle directions (x, y, and z axes) to measure the acceleration of the rocket during flight. The next 3 degrees of freedom are the angular </w:t>
      </w:r>
      <w:r w:rsidR="0097136D" w:rsidRPr="00B46571">
        <w:rPr>
          <w:color w:val="000000" w:themeColor="text1"/>
        </w:rPr>
        <w:t>rates that the rocket experienced</w:t>
      </w:r>
      <w:r w:rsidRPr="00B46571">
        <w:rPr>
          <w:color w:val="000000" w:themeColor="text1"/>
        </w:rPr>
        <w:t xml:space="preserve"> during flight measured by gyroscopes. </w:t>
      </w:r>
      <w:r w:rsidR="0097136D" w:rsidRPr="00B46571">
        <w:rPr>
          <w:color w:val="000000" w:themeColor="text1"/>
        </w:rPr>
        <w:t>Finally, a magnetometer measured</w:t>
      </w:r>
      <w:r w:rsidRPr="00B46571">
        <w:rPr>
          <w:color w:val="000000" w:themeColor="text1"/>
        </w:rPr>
        <w:t xml:space="preserve"> the magnetic field </w:t>
      </w:r>
      <w:r w:rsidR="009D35DB" w:rsidRPr="00B46571">
        <w:rPr>
          <w:color w:val="000000" w:themeColor="text1"/>
        </w:rPr>
        <w:t>strength along the three axes. We chose this IMU because it includes an onboard</w:t>
      </w:r>
      <w:r w:rsidR="0097136D" w:rsidRPr="00B46571">
        <w:rPr>
          <w:color w:val="000000" w:themeColor="text1"/>
        </w:rPr>
        <w:t xml:space="preserve"> microcontroller which processed all the raw data and outputted</w:t>
      </w:r>
      <w:r w:rsidR="009D35DB" w:rsidRPr="00B46571">
        <w:rPr>
          <w:color w:val="000000" w:themeColor="text1"/>
        </w:rPr>
        <w:t xml:space="preserve"> understandable readings in various formats through I2C.</w:t>
      </w:r>
      <w:r w:rsidRPr="00B46571">
        <w:rPr>
          <w:color w:val="000000" w:themeColor="text1"/>
        </w:rPr>
        <w:t xml:space="preserve"> </w:t>
      </w:r>
      <w:r w:rsidR="009D35DB" w:rsidRPr="00B46571">
        <w:rPr>
          <w:color w:val="000000" w:themeColor="text1"/>
        </w:rPr>
        <w:t xml:space="preserve">It can output </w:t>
      </w:r>
      <w:r w:rsidRPr="00B46571">
        <w:rPr>
          <w:color w:val="000000" w:themeColor="text1"/>
        </w:rPr>
        <w:t xml:space="preserve">absolute orientation data in Quaternions or Euler </w:t>
      </w:r>
      <w:r w:rsidRPr="00B46571">
        <w:rPr>
          <w:color w:val="000000" w:themeColor="text1"/>
        </w:rPr>
        <w:lastRenderedPageBreak/>
        <w:t xml:space="preserve">vectors, as well as angular velocity, acceleration, linear acceleration, </w:t>
      </w:r>
      <w:r w:rsidR="009D35DB" w:rsidRPr="00B46571">
        <w:rPr>
          <w:color w:val="000000" w:themeColor="text1"/>
        </w:rPr>
        <w:t xml:space="preserve">heading (using the magnetometer), gravitational acceleration, and temperature </w:t>
      </w:r>
      <w:r w:rsidR="00B01DFB" w:rsidRPr="53339BCF">
        <w:fldChar w:fldCharType="begin" w:fldLock="1"/>
      </w:r>
      <w:r w:rsidR="00B01DFB" w:rsidRPr="00B46571">
        <w:rPr>
          <w:color w:val="000000" w:themeColor="text1"/>
        </w:rPr>
        <w:instrText>ADDIN CSL_CITATION {"citationItems":[{"id":"ITEM-1","itemData":{"id":"ITEM-1","issued":{"date-parts":[["2014"]]},"title":"BNO055 Intelligent 9-axis absolute orientation sensor","type":"report"},"uris":["http://www.mendeley.com/documents/?uuid=a71385b9-90f9-34c3-8527-005557525cdb"]}],"mendeley":{"formattedCitation":"[12]","plainTextFormattedCitation":"[12]","previouslyFormattedCitation":"[12]"},"properties":{"noteIndex":0},"schema":"https://github.com/citation-style-language/schema/raw/master/csl-citation.json"}</w:instrText>
      </w:r>
      <w:r w:rsidR="00B01DFB" w:rsidRPr="53339BCF">
        <w:rPr>
          <w:color w:val="000000" w:themeColor="text1"/>
        </w:rPr>
        <w:fldChar w:fldCharType="separate"/>
      </w:r>
      <w:r w:rsidR="00B01DFB" w:rsidRPr="00B46571">
        <w:rPr>
          <w:noProof/>
          <w:color w:val="000000" w:themeColor="text1"/>
        </w:rPr>
        <w:t>[12]</w:t>
      </w:r>
      <w:r w:rsidR="00B01DFB" w:rsidRPr="53339BCF">
        <w:fldChar w:fldCharType="end"/>
      </w:r>
      <w:r w:rsidR="009D35DB" w:rsidRPr="00B46571">
        <w:rPr>
          <w:color w:val="000000" w:themeColor="text1"/>
        </w:rPr>
        <w:t>.</w:t>
      </w:r>
    </w:p>
    <w:p w14:paraId="2B683A1D" w14:textId="77777777" w:rsidR="00A664E1" w:rsidRDefault="00A664E1" w:rsidP="53339BCF">
      <w:pPr>
        <w:pStyle w:val="NormalWeb"/>
        <w:spacing w:before="0" w:beforeAutospacing="0" w:after="0" w:afterAutospacing="0" w:line="360" w:lineRule="auto"/>
        <w:rPr>
          <w:b/>
          <w:bCs/>
          <w:color w:val="000000" w:themeColor="text1"/>
        </w:rPr>
      </w:pPr>
    </w:p>
    <w:p w14:paraId="5371920F" w14:textId="77777777" w:rsidR="00A664E1" w:rsidRPr="004D7CA4" w:rsidRDefault="00A664E1" w:rsidP="009D1457">
      <w:pPr>
        <w:pStyle w:val="Heading2"/>
      </w:pPr>
      <w:bookmarkStart w:id="37" w:name="_Toc2082176"/>
      <w:r w:rsidRPr="004D7CA4">
        <w:t>1.2 HPMR Program Goals</w:t>
      </w:r>
      <w:bookmarkEnd w:id="37"/>
      <w:r w:rsidRPr="004D7CA4">
        <w:t xml:space="preserve"> </w:t>
      </w:r>
    </w:p>
    <w:p w14:paraId="46FD2097"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goals of the HPRM Program were shared among the three MQP teams involved (NAG-1901 , JDB-1901, MAD-1901 ).  They are: </w:t>
      </w:r>
    </w:p>
    <w:p w14:paraId="77D82435" w14:textId="77777777" w:rsidR="00A664E1" w:rsidRPr="009D1457" w:rsidRDefault="00A664E1" w:rsidP="009D1457">
      <w:pPr>
        <w:pStyle w:val="ListParagraph"/>
        <w:numPr>
          <w:ilvl w:val="0"/>
          <w:numId w:val="12"/>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Design, integrate, and fly a reusable, Class-2 high-powered model rocket capable of reaching an altitude of 457.2 m (1500 ft) using Level -1 motors.</w:t>
      </w:r>
    </w:p>
    <w:p w14:paraId="39F1FFEA" w14:textId="77777777" w:rsidR="00A664E1" w:rsidRPr="009D1457" w:rsidRDefault="00A664E1" w:rsidP="009D1457">
      <w:pPr>
        <w:pStyle w:val="ListParagraph"/>
        <w:numPr>
          <w:ilvl w:val="0"/>
          <w:numId w:val="12"/>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Provide the 21 members of the three MQP teams with a major design experience of a moderately complex aerospace system. </w:t>
      </w:r>
    </w:p>
    <w:p w14:paraId="13F374D3" w14:textId="77777777" w:rsidR="00A664E1" w:rsidRPr="009D1457" w:rsidRDefault="00A664E1" w:rsidP="009D1457">
      <w:pPr>
        <w:pStyle w:val="Heading2"/>
      </w:pPr>
      <w:bookmarkStart w:id="38" w:name="_Toc2082177"/>
      <w:r w:rsidRPr="009D1457">
        <w:t>1.3 HPMR Program Design Requirements, Constrains, Standards and Other Considerations</w:t>
      </w:r>
      <w:bookmarkEnd w:id="38"/>
      <w:r w:rsidRPr="009D1457">
        <w:t xml:space="preserve"> </w:t>
      </w:r>
    </w:p>
    <w:p w14:paraId="7DD57AB2"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w:t>
      </w:r>
      <w:r w:rsidRPr="009D1457">
        <w:rPr>
          <w:rFonts w:ascii="Times New Roman" w:hAnsi="Times New Roman" w:cs="Times New Roman"/>
          <w:i/>
          <w:sz w:val="24"/>
          <w:szCs w:val="24"/>
        </w:rPr>
        <w:t>design requirements</w:t>
      </w:r>
      <w:r w:rsidRPr="009D1457">
        <w:rPr>
          <w:rFonts w:ascii="Times New Roman" w:hAnsi="Times New Roman" w:cs="Times New Roman"/>
          <w:sz w:val="24"/>
          <w:szCs w:val="24"/>
        </w:rPr>
        <w:t xml:space="preserve"> for the HPMR Program were shared among the three MQP teams involved (NAG-1901,JDB-1901, MAD-1901) and consisted of the following: </w:t>
      </w:r>
    </w:p>
    <w:p w14:paraId="01D0F9C6" w14:textId="77777777" w:rsidR="00A664E1" w:rsidRPr="009D1457" w:rsidRDefault="00A664E1" w:rsidP="009D1457">
      <w:pPr>
        <w:pStyle w:val="ListParagraph"/>
        <w:numPr>
          <w:ilvl w:val="0"/>
          <w:numId w:val="15"/>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on-board cameras to record video during flight.</w:t>
      </w:r>
    </w:p>
    <w:p w14:paraId="490AE530"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42074E7D"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n autorotation recovery system to slow the descent and prevent damage upon impact.</w:t>
      </w:r>
    </w:p>
    <w:p w14:paraId="2D5AD90B"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1145475A"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 CO</w:t>
      </w:r>
      <w:r w:rsidRPr="009D1457">
        <w:rPr>
          <w:rFonts w:ascii="Times New Roman" w:hAnsi="Times New Roman" w:cs="Times New Roman"/>
          <w:sz w:val="24"/>
          <w:szCs w:val="24"/>
          <w:vertAlign w:val="subscript"/>
        </w:rPr>
        <w:t>2</w:t>
      </w:r>
      <w:r w:rsidRPr="009D1457">
        <w:rPr>
          <w:rFonts w:ascii="Times New Roman" w:hAnsi="Times New Roman" w:cs="Times New Roman"/>
          <w:sz w:val="24"/>
          <w:szCs w:val="24"/>
        </w:rPr>
        <w:t xml:space="preserve"> stage-separation system to eject the nose cone and deploy the recovery system.  </w:t>
      </w:r>
    </w:p>
    <w:p w14:paraId="29CEFEB2" w14:textId="77777777" w:rsidR="00A664E1" w:rsidRPr="009D1457" w:rsidRDefault="00A664E1" w:rsidP="009D1457">
      <w:pPr>
        <w:spacing w:line="360" w:lineRule="auto"/>
        <w:rPr>
          <w:rFonts w:ascii="Times New Roman" w:hAnsi="Times New Roman" w:cs="Times New Roman"/>
          <w:sz w:val="24"/>
          <w:szCs w:val="24"/>
        </w:rPr>
      </w:pPr>
    </w:p>
    <w:p w14:paraId="050DB295"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n electromagnetic stage separation system to separate boosters from the main rocket body.</w:t>
      </w:r>
    </w:p>
    <w:p w14:paraId="7988AF47"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BB93CFE"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Use actively-controlled, actuated fins to control the trajectory of the rocket to insure vertical flight.</w:t>
      </w:r>
    </w:p>
    <w:p w14:paraId="5C659C09"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411FF536" w14:textId="77777777" w:rsidR="00A664E1" w:rsidRPr="009D1457" w:rsidRDefault="00A664E1" w:rsidP="009D1457">
      <w:pPr>
        <w:pStyle w:val="ListParagraph"/>
        <w:numPr>
          <w:ilvl w:val="0"/>
          <w:numId w:val="13"/>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lastRenderedPageBreak/>
        <w:t>Use single or clustered, Level-1 main motors, and boosters if necessary, to provide the necessary thrust-to-weight for a safe launch, while remaining below the total impulse limit.</w:t>
      </w:r>
    </w:p>
    <w:p w14:paraId="020F00B2"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149A6B9B"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w:t>
      </w:r>
      <w:r w:rsidRPr="009D1457">
        <w:rPr>
          <w:rFonts w:ascii="Times New Roman" w:hAnsi="Times New Roman" w:cs="Times New Roman"/>
          <w:i/>
          <w:sz w:val="24"/>
          <w:szCs w:val="24"/>
        </w:rPr>
        <w:t>design constraints</w:t>
      </w:r>
      <w:r w:rsidRPr="009D1457">
        <w:rPr>
          <w:rFonts w:ascii="Times New Roman" w:hAnsi="Times New Roman" w:cs="Times New Roman"/>
          <w:sz w:val="24"/>
          <w:szCs w:val="24"/>
        </w:rPr>
        <w:t xml:space="preserve"> for the HPMR Program were shared among the three MQP teams and consisted of the following:</w:t>
      </w:r>
    </w:p>
    <w:p w14:paraId="031EE2F8"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e overall weight of the rocket must be minimized to ensure a high enough thrust-to-weight ratio to launch safely and meet project height requirements.</w:t>
      </w:r>
    </w:p>
    <w:p w14:paraId="52F5FD6A"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e rocket must leave the launch rail at a high enough speed to ensure there is no chance of injury to those present at the launch site.</w:t>
      </w:r>
    </w:p>
    <w:p w14:paraId="4207A3A0"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Each motor must be able to individually provide a 5:1 thrust to weight ratio off the launch rail to provide an adequate safety factor.</w:t>
      </w:r>
    </w:p>
    <w:p w14:paraId="3A1D12FB"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The dimensions and location of all internal subsystems must be compatible with constraints imposed by the height and width of the rocket body. </w:t>
      </w:r>
    </w:p>
    <w:p w14:paraId="086E0991"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071C61D"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w:t>
      </w:r>
      <w:r w:rsidRPr="009D1457">
        <w:rPr>
          <w:rFonts w:ascii="Times New Roman" w:hAnsi="Times New Roman" w:cs="Times New Roman"/>
          <w:i/>
          <w:sz w:val="24"/>
          <w:szCs w:val="24"/>
        </w:rPr>
        <w:t>design standards</w:t>
      </w:r>
      <w:r w:rsidRPr="009D1457">
        <w:rPr>
          <w:rFonts w:ascii="Times New Roman" w:hAnsi="Times New Roman" w:cs="Times New Roman"/>
          <w:sz w:val="24"/>
          <w:szCs w:val="24"/>
        </w:rPr>
        <w:t xml:space="preserve"> imposed by the National Association of Rocketry (NAR) </w:t>
      </w:r>
      <w:r w:rsidRPr="009D1457">
        <w:rPr>
          <w:rFonts w:ascii="Times New Roman" w:hAnsi="Times New Roman" w:cs="Times New Roman"/>
          <w:sz w:val="24"/>
          <w:szCs w:val="24"/>
          <w:highlight w:val="yellow"/>
        </w:rPr>
        <w:t>(include citation number here corresponding to your “References” section for the NAR code.)</w:t>
      </w:r>
      <w:r w:rsidRPr="009D1457">
        <w:rPr>
          <w:rFonts w:ascii="Times New Roman" w:hAnsi="Times New Roman" w:cs="Times New Roman"/>
          <w:sz w:val="24"/>
          <w:szCs w:val="24"/>
        </w:rPr>
        <w:t xml:space="preserve"> for high-powered model rockets applied to the three MQP teams and included the following:</w:t>
      </w:r>
    </w:p>
    <w:p w14:paraId="27C9F01F"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e rocket is built with lightweight materials (paper, wood, rubber, plastic, fiberglass, or when necessary ductile metal).</w:t>
      </w:r>
    </w:p>
    <w:p w14:paraId="090DA7D6"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BEC8229"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Only certified, commercially made rocket motors are used to launch the rocket.</w:t>
      </w:r>
    </w:p>
    <w:p w14:paraId="6B4A570A" w14:textId="77777777" w:rsidR="00A664E1" w:rsidRPr="009D1457" w:rsidRDefault="00A664E1" w:rsidP="009D1457">
      <w:pPr>
        <w:spacing w:line="360" w:lineRule="auto"/>
        <w:rPr>
          <w:rFonts w:ascii="Times New Roman" w:hAnsi="Times New Roman" w:cs="Times New Roman"/>
          <w:sz w:val="24"/>
          <w:szCs w:val="24"/>
        </w:rPr>
      </w:pPr>
    </w:p>
    <w:p w14:paraId="1DFA11B2"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Motors and rocket body materials used were purchased from reputable hobbyist sources.</w:t>
      </w:r>
    </w:p>
    <w:p w14:paraId="1D85A545" w14:textId="77777777" w:rsidR="00A664E1" w:rsidRPr="009D1457" w:rsidRDefault="00A664E1" w:rsidP="009D1457">
      <w:pPr>
        <w:spacing w:line="360" w:lineRule="auto"/>
        <w:rPr>
          <w:rFonts w:ascii="Times New Roman" w:hAnsi="Times New Roman" w:cs="Times New Roman"/>
          <w:sz w:val="24"/>
          <w:szCs w:val="24"/>
        </w:rPr>
      </w:pPr>
    </w:p>
    <w:p w14:paraId="2B22061C"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For flight tests, the motors are ignited electronically with commercial ignitors, purchased from reputable hobbyist sources.</w:t>
      </w:r>
    </w:p>
    <w:p w14:paraId="535122EF" w14:textId="77777777" w:rsidR="00A664E1" w:rsidRPr="009D1457" w:rsidRDefault="00A664E1" w:rsidP="009D1457">
      <w:pPr>
        <w:spacing w:line="360" w:lineRule="auto"/>
        <w:rPr>
          <w:rFonts w:ascii="Times New Roman" w:hAnsi="Times New Roman" w:cs="Times New Roman"/>
          <w:sz w:val="24"/>
          <w:szCs w:val="24"/>
        </w:rPr>
      </w:pPr>
    </w:p>
    <w:p w14:paraId="6AB5FE97"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e rocket is launched with an electrical launch system, and with electrical motor igniters that are installed in the motor only after the rocket is at the launch pad or in a designated prepping area. The launch system includes a safety interlock that is in series with the launch switch that is not installed until the rocket is ready for launch, and will use a launch switch that returns to the “off” position when released. The function of onboard energetics and firing circuits will be inhibited except when the rocket is in the launching position. The switch is installed and tested before launch.</w:t>
      </w:r>
    </w:p>
    <w:p w14:paraId="62F4E9E7" w14:textId="77777777" w:rsidR="00A664E1" w:rsidRPr="009D1457" w:rsidRDefault="00A664E1" w:rsidP="009D1457">
      <w:pPr>
        <w:spacing w:line="360" w:lineRule="auto"/>
        <w:rPr>
          <w:rFonts w:ascii="Times New Roman" w:hAnsi="Times New Roman" w:cs="Times New Roman"/>
          <w:sz w:val="24"/>
          <w:szCs w:val="24"/>
        </w:rPr>
      </w:pPr>
    </w:p>
    <w:p w14:paraId="68BE3734" w14:textId="77777777" w:rsidR="00A664E1" w:rsidRPr="009D1457" w:rsidRDefault="00A664E1" w:rsidP="009D1457">
      <w:pPr>
        <w:pStyle w:val="ListParagraph"/>
        <w:numPr>
          <w:ilvl w:val="0"/>
          <w:numId w:val="16"/>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The rocket uses a recovery system to land the rocket safely and undamaged in such a manner that it can be flown again. Any wadding used in the recovery system is flame-retardant. For the test launch, this consisted of an appropriately sized parachute. An autorotation recovery system was designed for later launches. </w:t>
      </w:r>
    </w:p>
    <w:p w14:paraId="6458C27F"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3C2A5E99"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following </w:t>
      </w:r>
      <w:r w:rsidRPr="009D1457">
        <w:rPr>
          <w:rFonts w:ascii="Times New Roman" w:hAnsi="Times New Roman" w:cs="Times New Roman"/>
          <w:i/>
          <w:sz w:val="24"/>
          <w:szCs w:val="24"/>
        </w:rPr>
        <w:t>design considerations</w:t>
      </w:r>
      <w:r w:rsidRPr="009D1457">
        <w:rPr>
          <w:rFonts w:ascii="Times New Roman" w:hAnsi="Times New Roman" w:cs="Times New Roman"/>
          <w:sz w:val="24"/>
          <w:szCs w:val="24"/>
        </w:rPr>
        <w:t xml:space="preserve"> for the HPMR Program were shared among the three MQP teams and included the following:  </w:t>
      </w:r>
    </w:p>
    <w:p w14:paraId="407BF2F7"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Safety: A primary consideration during construction, integration, and launch, for both the MQP teams and the public.</w:t>
      </w:r>
    </w:p>
    <w:p w14:paraId="6E24D055" w14:textId="77777777" w:rsidR="00A664E1" w:rsidRPr="009D1457" w:rsidRDefault="00A664E1" w:rsidP="009D1457">
      <w:pPr>
        <w:pStyle w:val="ListParagraph"/>
        <w:numPr>
          <w:ilvl w:val="1"/>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Simulation of possible landing places to insure the safety of not only the project teams, but also the launch site.</w:t>
      </w:r>
    </w:p>
    <w:p w14:paraId="15594E95" w14:textId="77777777" w:rsidR="00A664E1" w:rsidRPr="009D1457" w:rsidRDefault="00A664E1" w:rsidP="009D1457">
      <w:pPr>
        <w:pStyle w:val="ListParagraph"/>
        <w:spacing w:line="360" w:lineRule="auto"/>
        <w:ind w:left="1872"/>
        <w:rPr>
          <w:rFonts w:ascii="Times New Roman" w:hAnsi="Times New Roman" w:cs="Times New Roman"/>
          <w:sz w:val="24"/>
          <w:szCs w:val="24"/>
        </w:rPr>
      </w:pPr>
    </w:p>
    <w:p w14:paraId="1E286DCB" w14:textId="77777777" w:rsidR="00A664E1" w:rsidRPr="009D1457" w:rsidRDefault="00A664E1" w:rsidP="009D1457">
      <w:pPr>
        <w:pStyle w:val="ListParagraph"/>
        <w:numPr>
          <w:ilvl w:val="1"/>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Thrust-to-weight ratio: Designed to be relatively high, to insure safe levels and guarantee the rocket maintained a vertical orientation after leaving launch rail.</w:t>
      </w:r>
    </w:p>
    <w:p w14:paraId="1008B90D" w14:textId="77777777" w:rsidR="00A664E1" w:rsidRPr="009D1457" w:rsidRDefault="00A664E1" w:rsidP="009D1457">
      <w:pPr>
        <w:pStyle w:val="ListParagraph"/>
        <w:spacing w:line="360" w:lineRule="auto"/>
        <w:ind w:left="1872"/>
        <w:rPr>
          <w:rFonts w:ascii="Times New Roman" w:hAnsi="Times New Roman" w:cs="Times New Roman"/>
          <w:sz w:val="24"/>
          <w:szCs w:val="24"/>
        </w:rPr>
      </w:pPr>
    </w:p>
    <w:p w14:paraId="39AFD2F5" w14:textId="77777777" w:rsidR="00A664E1" w:rsidRPr="009D1457" w:rsidRDefault="00A664E1" w:rsidP="009D1457">
      <w:pPr>
        <w:pStyle w:val="ListParagraph"/>
        <w:numPr>
          <w:ilvl w:val="1"/>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Proper disposal of partially burned motors to insure safety and minimize environmental impact.</w:t>
      </w:r>
    </w:p>
    <w:p w14:paraId="293CD36D" w14:textId="77777777" w:rsidR="00A664E1" w:rsidRPr="009D1457" w:rsidRDefault="00A664E1" w:rsidP="009D1457">
      <w:pPr>
        <w:spacing w:line="360" w:lineRule="auto"/>
        <w:rPr>
          <w:rFonts w:ascii="Times New Roman" w:hAnsi="Times New Roman" w:cs="Times New Roman"/>
          <w:sz w:val="24"/>
          <w:szCs w:val="24"/>
        </w:rPr>
      </w:pPr>
    </w:p>
    <w:p w14:paraId="1D87CEF2"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Social impact: The broader impacts of model rocketry as a hobby was researched by the individual teams with findings described in the individual reports.</w:t>
      </w:r>
    </w:p>
    <w:p w14:paraId="7E1AE54A"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8DB3DBE"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Environmental factors: Means of limiting potential environmental impact of model rocketry (e.g. material disposal, damage during launch and flight mishaps) was researched by the individual teams with findings described in the individual reports.</w:t>
      </w:r>
    </w:p>
    <w:p w14:paraId="3DDC9796" w14:textId="77777777" w:rsidR="00A664E1" w:rsidRPr="009D1457" w:rsidRDefault="00A664E1" w:rsidP="009D1457">
      <w:pPr>
        <w:spacing w:line="360" w:lineRule="auto"/>
        <w:rPr>
          <w:rFonts w:ascii="Times New Roman" w:hAnsi="Times New Roman" w:cs="Times New Roman"/>
          <w:sz w:val="24"/>
          <w:szCs w:val="24"/>
        </w:rPr>
      </w:pPr>
    </w:p>
    <w:p w14:paraId="52B02F1B" w14:textId="77777777" w:rsidR="00A664E1" w:rsidRPr="009D1457" w:rsidRDefault="00A664E1" w:rsidP="009D1457">
      <w:pPr>
        <w:pStyle w:val="ListParagraph"/>
        <w:numPr>
          <w:ilvl w:val="0"/>
          <w:numId w:val="14"/>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Community outreach: considered to potentially engage those wishing to learn more about STEM related topics explored with this project.</w:t>
      </w:r>
    </w:p>
    <w:p w14:paraId="4C0C01F0" w14:textId="77777777" w:rsidR="00A664E1" w:rsidRPr="009D1457" w:rsidRDefault="00A664E1" w:rsidP="009D1457">
      <w:pPr>
        <w:spacing w:line="360" w:lineRule="auto"/>
        <w:rPr>
          <w:rFonts w:ascii="Times New Roman" w:hAnsi="Times New Roman" w:cs="Times New Roman"/>
          <w:sz w:val="24"/>
          <w:szCs w:val="24"/>
        </w:rPr>
      </w:pPr>
    </w:p>
    <w:p w14:paraId="03B339F2" w14:textId="77777777" w:rsidR="00A664E1" w:rsidRPr="009D1457" w:rsidRDefault="00A664E1" w:rsidP="009D1457">
      <w:pPr>
        <w:pStyle w:val="Heading2"/>
      </w:pPr>
      <w:bookmarkStart w:id="39" w:name="_Toc2082178"/>
      <w:r w:rsidRPr="009D1457">
        <w:t>1.4 HPMR Program Management and Budget</w:t>
      </w:r>
      <w:bookmarkEnd w:id="39"/>
      <w:r w:rsidRPr="009D1457">
        <w:t xml:space="preserve"> </w:t>
      </w:r>
    </w:p>
    <w:p w14:paraId="0DC29FA8"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HPMR Program consisted of three separate MQP teams, each responsible for different aspects of the Program.</w:t>
      </w:r>
    </w:p>
    <w:p w14:paraId="7E739FFB"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Mechanical, Structural, Aerodynamic, and Thermal (MSAT) MQP team (NAG-1901), with 8 members, was responsible for the physical assembly and mechanical integration of all subsystems designed by the other teams. The MSAT MQP had the responsibility of ensuring all other teams were aware of the spatial limitations inside the rocket that would affect their subsystem designs. The MSAT MQP also performed structural, aerodynamic, and thermal analysis on the various subsystems inside the HPMR to make sure everything worked cohesively, and to confirm that nothing would be damaged during a launch.</w:t>
      </w:r>
    </w:p>
    <w:p w14:paraId="34CD69FA"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Propulsion, Staging, and Recovery (PSR) MQP team (JB3-1901), with 8 members, was responsible for the design of the propulsion and recovery subsystems of the HPMR. The PSR MQP team performed analysis on motor sizing to choose the appropriate motors for the rocket and determined a parachute size that would return the rocket to the ground at a safe velocity. An autorotation recovery subsystem was also designed, which was meant to replace the parachute. The PSR MQP team also designed the systems that would separate the nosecone section from the rocket body (black-powder and eventually CO2) and the system that attaches/separates the boosters from the main body via electromagnets.</w:t>
      </w:r>
    </w:p>
    <w:p w14:paraId="47677728"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Flight Dynamics and Control (FDC) MQP team (MAD-1901), with 5 members, was responsible for the design of the avionics for control and dynamic stability of the HPMR.  For the first launch the FDC MQP team had to ensure parachute ejection at apogee as well as </w:t>
      </w:r>
      <w:r w:rsidRPr="009D1457">
        <w:rPr>
          <w:rFonts w:ascii="Times New Roman" w:hAnsi="Times New Roman" w:cs="Times New Roman"/>
          <w:sz w:val="24"/>
          <w:szCs w:val="24"/>
        </w:rPr>
        <w:lastRenderedPageBreak/>
        <w:t>dynamic stability of fin design. While communicating with MSAT they were given maximum electronics bay dimensions to ensure sufficient volume for parachute and motors.</w:t>
      </w:r>
    </w:p>
    <w:p w14:paraId="6753237A"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three MQP teams met weekly with each of the faculty advisors involved as a conglomerate organization titled the Systems Engineering Group (SEG). Each week, the MQP teams presented an update of the past week’s activities, discussed open action items between the teams, and sought input from the faculty advisors.</w:t>
      </w:r>
    </w:p>
    <w:p w14:paraId="7B84F960"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Funding for the construction of the rocket was provided by the WPI Aerospace Engineering Department. Per school policy, each student was allotted $250 for use in the project. With 21 students, the budget for the construction of the rocket totaled $5250. The total funds were split between the three MQP teams comprising the HPMR Program. The MSAT and PSR teams each had 8 members, corresponding to a budget of $2000 each. The Controls team received the remaining funds for its 5 members, with $1250. Overall, the SEG spent $</w:t>
      </w:r>
      <w:r w:rsidRPr="009D1457">
        <w:rPr>
          <w:rFonts w:ascii="Times New Roman" w:hAnsi="Times New Roman" w:cs="Times New Roman"/>
          <w:sz w:val="24"/>
          <w:szCs w:val="24"/>
          <w:highlight w:val="yellow"/>
        </w:rPr>
        <w:t>______</w:t>
      </w:r>
      <w:r w:rsidRPr="009D1457">
        <w:rPr>
          <w:rFonts w:ascii="Times New Roman" w:hAnsi="Times New Roman" w:cs="Times New Roman"/>
          <w:sz w:val="24"/>
          <w:szCs w:val="24"/>
        </w:rPr>
        <w:t xml:space="preserve"> in development of the rocket. The full cost breakdown can be seen in </w:t>
      </w:r>
      <w:r w:rsidRPr="009D1457">
        <w:rPr>
          <w:rFonts w:ascii="Times New Roman" w:hAnsi="Times New Roman" w:cs="Times New Roman"/>
          <w:sz w:val="24"/>
          <w:szCs w:val="24"/>
          <w:highlight w:val="yellow"/>
        </w:rPr>
        <w:t>Appendix B.</w:t>
      </w:r>
    </w:p>
    <w:p w14:paraId="375FD3F5"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The Code of Ethics for Engineers (National Society of Professional Engineers) states that  </w:t>
      </w:r>
    </w:p>
    <w:p w14:paraId="7253300C"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 xml:space="preserve">“Engineers, in the fulfillment of their professional duties, shall: </w:t>
      </w:r>
    </w:p>
    <w:p w14:paraId="7C673896"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Hold paramount the safety, health, and welfare of the public.</w:t>
      </w:r>
    </w:p>
    <w:p w14:paraId="1EF2D8FE"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57B3D8C"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Perform services only in areas of their competence. </w:t>
      </w:r>
    </w:p>
    <w:p w14:paraId="43F50351"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298D2400"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Issue public statements only in an objective and truthful manner. </w:t>
      </w:r>
    </w:p>
    <w:p w14:paraId="26AAEB38"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60E874F"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 xml:space="preserve">Act for each employer or client as faithful agents or trustees. </w:t>
      </w:r>
    </w:p>
    <w:p w14:paraId="76698B82"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4A19E1B4"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Avoid deceptive acts.</w:t>
      </w:r>
    </w:p>
    <w:p w14:paraId="5DF48A62"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096DC332" w14:textId="77777777" w:rsidR="00A664E1" w:rsidRPr="009D1457" w:rsidRDefault="00A664E1" w:rsidP="009D1457">
      <w:pPr>
        <w:pStyle w:val="ListParagraph"/>
        <w:numPr>
          <w:ilvl w:val="0"/>
          <w:numId w:val="17"/>
        </w:numPr>
        <w:spacing w:after="0" w:line="360" w:lineRule="auto"/>
        <w:jc w:val="both"/>
        <w:rPr>
          <w:rFonts w:ascii="Times New Roman" w:hAnsi="Times New Roman" w:cs="Times New Roman"/>
          <w:sz w:val="24"/>
          <w:szCs w:val="24"/>
        </w:rPr>
      </w:pPr>
      <w:r w:rsidRPr="009D1457">
        <w:rPr>
          <w:rFonts w:ascii="Times New Roman" w:hAnsi="Times New Roman" w:cs="Times New Roman"/>
          <w:sz w:val="24"/>
          <w:szCs w:val="24"/>
        </w:rPr>
        <w:t>Conduct themselves honorably, responsibly, ethically, and lawfully so as to enhance the honor, reputation, and usefulness of the profession.”</w:t>
      </w:r>
    </w:p>
    <w:p w14:paraId="52E616BA" w14:textId="77777777" w:rsidR="00A664E1" w:rsidRPr="009D1457" w:rsidRDefault="00A664E1" w:rsidP="009D1457">
      <w:pPr>
        <w:pStyle w:val="ListParagraph"/>
        <w:spacing w:line="360" w:lineRule="auto"/>
        <w:ind w:left="1152"/>
        <w:rPr>
          <w:rFonts w:ascii="Times New Roman" w:hAnsi="Times New Roman" w:cs="Times New Roman"/>
          <w:sz w:val="24"/>
          <w:szCs w:val="24"/>
        </w:rPr>
      </w:pPr>
    </w:p>
    <w:p w14:paraId="6002B4EF"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lastRenderedPageBreak/>
        <w:t>The first canon is especially relevant to this project, since model rocketry can be a dangerous hobby if certain regulations are not strictly followed. The HPRM Program took this canon very seriously, by adhering to all FAA and NAR guidelines and regulations throughout the design process, as well as by following all guidelines set forth by the executive staff at the launch site.</w:t>
      </w:r>
    </w:p>
    <w:p w14:paraId="62E42D15"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second canon was addressed partially by placing students in each MQP team that they would be most interested and qualified for, thus creating a project wherein students are performing work in their area of expertise.</w:t>
      </w:r>
    </w:p>
    <w:p w14:paraId="66A26CEC"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ab/>
        <w:t xml:space="preserve">The third and fourth canons are less relevant to the HPMR Program, since there were no public statements to be issued; nor were there separate employers to speak of. </w:t>
      </w:r>
    </w:p>
    <w:p w14:paraId="003981F7" w14:textId="77777777" w:rsidR="00A664E1" w:rsidRPr="009D1457" w:rsidRDefault="00A664E1" w:rsidP="009D1457">
      <w:pPr>
        <w:spacing w:line="360" w:lineRule="auto"/>
        <w:rPr>
          <w:rFonts w:ascii="Times New Roman" w:hAnsi="Times New Roman" w:cs="Times New Roman"/>
          <w:sz w:val="24"/>
          <w:szCs w:val="24"/>
        </w:rPr>
      </w:pPr>
      <w:r w:rsidRPr="009D1457">
        <w:rPr>
          <w:rFonts w:ascii="Times New Roman" w:hAnsi="Times New Roman" w:cs="Times New Roman"/>
          <w:sz w:val="24"/>
          <w:szCs w:val="24"/>
        </w:rPr>
        <w:t>The fifth and sixth canons are covered by WPI’s Academic Honesty Policy, which all three MQP teams (and all MQPs) must follow.</w:t>
      </w:r>
    </w:p>
    <w:p w14:paraId="46F8BBE4" w14:textId="77777777" w:rsidR="00A664E1" w:rsidRDefault="00A664E1" w:rsidP="53339BCF">
      <w:pPr>
        <w:pStyle w:val="NormalWeb"/>
        <w:spacing w:before="0" w:beforeAutospacing="0" w:after="0" w:afterAutospacing="0" w:line="360" w:lineRule="auto"/>
        <w:rPr>
          <w:b/>
          <w:bCs/>
          <w:color w:val="000000" w:themeColor="text1"/>
        </w:rPr>
      </w:pPr>
    </w:p>
    <w:p w14:paraId="541330FA" w14:textId="77777777" w:rsidR="00A664E1" w:rsidRDefault="00A664E1" w:rsidP="53339BCF">
      <w:pPr>
        <w:pStyle w:val="NormalWeb"/>
        <w:spacing w:before="0" w:beforeAutospacing="0" w:after="0" w:afterAutospacing="0" w:line="360" w:lineRule="auto"/>
        <w:rPr>
          <w:b/>
          <w:bCs/>
          <w:color w:val="000000" w:themeColor="text1"/>
        </w:rPr>
      </w:pPr>
    </w:p>
    <w:p w14:paraId="67181F07" w14:textId="4F4CE5A8" w:rsidR="53339BCF" w:rsidRDefault="53339BCF" w:rsidP="009D1457">
      <w:pPr>
        <w:pStyle w:val="Heading2"/>
      </w:pPr>
      <w:bookmarkStart w:id="40" w:name="_Toc2082179"/>
      <w:r w:rsidRPr="53339BCF">
        <w:t>1.5 MQP Objectives, Methods and Standards</w:t>
      </w:r>
      <w:bookmarkEnd w:id="40"/>
    </w:p>
    <w:p w14:paraId="5EA55276" w14:textId="2B556550" w:rsidR="53339BCF" w:rsidRDefault="53339BCF" w:rsidP="53339BCF">
      <w:pPr>
        <w:pStyle w:val="NormalWeb"/>
        <w:spacing w:before="0" w:beforeAutospacing="0" w:after="0" w:afterAutospacing="0" w:line="360" w:lineRule="auto"/>
        <w:rPr>
          <w:b/>
          <w:bCs/>
          <w:color w:val="000000" w:themeColor="text1"/>
        </w:rPr>
      </w:pPr>
      <w:r w:rsidRPr="53339BCF">
        <w:rPr>
          <w:b/>
          <w:bCs/>
          <w:color w:val="000000" w:themeColor="text1"/>
        </w:rPr>
        <w:t xml:space="preserve">Objectives: </w:t>
      </w:r>
    </w:p>
    <w:p w14:paraId="5F15F39D" w14:textId="75EE5A7A" w:rsidR="53339BCF" w:rsidRDefault="53339BCF" w:rsidP="53339BCF">
      <w:pPr>
        <w:numPr>
          <w:ilvl w:val="0"/>
          <w:numId w:val="6"/>
        </w:numPr>
        <w:spacing w:after="0"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Use active control to keep the rocket stable in flight and above the launch pad</w:t>
      </w:r>
    </w:p>
    <w:p w14:paraId="26A6B1AB" w14:textId="68432CB5"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Use </w:t>
      </w:r>
      <w:r w:rsidR="00841D7F">
        <w:rPr>
          <w:rFonts w:ascii="Times New Roman" w:eastAsia="Times New Roman" w:hAnsi="Times New Roman" w:cs="Times New Roman"/>
          <w:color w:val="000000" w:themeColor="text1"/>
          <w:sz w:val="24"/>
          <w:szCs w:val="24"/>
        </w:rPr>
        <w:t>SolidWorks</w:t>
      </w:r>
      <w:r w:rsidR="00841D7F" w:rsidRPr="00841D7F">
        <w:rPr>
          <w:rFonts w:ascii="Times New Roman" w:eastAsia="Times New Roman" w:hAnsi="Times New Roman" w:cs="Times New Roman"/>
          <w:color w:val="000000" w:themeColor="text1"/>
          <w:sz w:val="24"/>
          <w:szCs w:val="24"/>
          <w:vertAlign w:val="superscript"/>
        </w:rPr>
        <w:t>®</w:t>
      </w:r>
      <w:r w:rsidR="00841D7F">
        <w:rPr>
          <w:rFonts w:ascii="Times New Roman" w:eastAsia="Times New Roman" w:hAnsi="Times New Roman" w:cs="Times New Roman"/>
          <w:color w:val="000000" w:themeColor="text1"/>
          <w:sz w:val="24"/>
          <w:szCs w:val="24"/>
        </w:rPr>
        <w:t xml:space="preserve"> </w:t>
      </w:r>
      <w:r w:rsidRPr="53339BCF">
        <w:rPr>
          <w:rFonts w:ascii="Times New Roman" w:eastAsia="Times New Roman" w:hAnsi="Times New Roman" w:cs="Times New Roman"/>
          <w:color w:val="000000" w:themeColor="text1"/>
          <w:sz w:val="24"/>
          <w:szCs w:val="24"/>
        </w:rPr>
        <w:t xml:space="preserve"> to design both passive and active fins</w:t>
      </w:r>
    </w:p>
    <w:p w14:paraId="7EA8F07E" w14:textId="07614D95"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Analyze both sets of fins using </w:t>
      </w:r>
      <w:r w:rsidR="00841D7F">
        <w:rPr>
          <w:rFonts w:ascii="Times New Roman" w:eastAsia="Times New Roman" w:hAnsi="Times New Roman" w:cs="Times New Roman"/>
          <w:color w:val="000000" w:themeColor="text1"/>
          <w:sz w:val="24"/>
          <w:szCs w:val="24"/>
        </w:rPr>
        <w:t>ANSYS</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w:t>
      </w:r>
      <w:r w:rsidR="00841D7F">
        <w:rPr>
          <w:rFonts w:ascii="Times New Roman" w:eastAsia="Times New Roman" w:hAnsi="Times New Roman" w:cs="Times New Roman"/>
          <w:color w:val="000000" w:themeColor="text1"/>
          <w:sz w:val="24"/>
          <w:szCs w:val="24"/>
        </w:rPr>
        <w:t>Fluent</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to find aerodynamic characteristics and the effect of the rudder’s movement on the rocket</w:t>
      </w:r>
    </w:p>
    <w:p w14:paraId="4B1959B2" w14:textId="2B5BD840"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Develop an Active control law using a combination of </w:t>
      </w:r>
      <w:r w:rsidR="005B5973">
        <w:rPr>
          <w:rFonts w:ascii="Times New Roman" w:eastAsia="Times New Roman" w:hAnsi="Times New Roman" w:cs="Times New Roman"/>
          <w:color w:val="000000" w:themeColor="text1"/>
          <w:sz w:val="24"/>
          <w:szCs w:val="24"/>
        </w:rPr>
        <w:t>MATLAB</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and </w:t>
      </w:r>
      <w:r w:rsidR="00841D7F">
        <w:rPr>
          <w:rFonts w:ascii="Times New Roman" w:eastAsia="Times New Roman" w:hAnsi="Times New Roman" w:cs="Times New Roman"/>
          <w:color w:val="000000" w:themeColor="text1"/>
          <w:sz w:val="24"/>
          <w:szCs w:val="24"/>
        </w:rPr>
        <w:t>Simulink</w:t>
      </w:r>
      <w:r w:rsidR="00841D7F" w:rsidRPr="00841D7F">
        <w:rPr>
          <w:rFonts w:ascii="Times New Roman" w:eastAsia="Times New Roman" w:hAnsi="Times New Roman" w:cs="Times New Roman"/>
          <w:color w:val="000000" w:themeColor="text1"/>
          <w:sz w:val="24"/>
          <w:szCs w:val="24"/>
          <w:vertAlign w:val="superscript"/>
        </w:rPr>
        <w:t>®</w:t>
      </w:r>
    </w:p>
    <w:p w14:paraId="1F2D3937" w14:textId="77777777" w:rsidR="53339BCF" w:rsidRDefault="53339BCF" w:rsidP="53339BCF">
      <w:pPr>
        <w:numPr>
          <w:ilvl w:val="0"/>
          <w:numId w:val="6"/>
        </w:numPr>
        <w:spacing w:after="0"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Recover the rocket using a Radio Frequency locator </w:t>
      </w:r>
    </w:p>
    <w:p w14:paraId="0925AFBE" w14:textId="383F0747"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Program 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in </w:t>
      </w:r>
      <w:r w:rsidR="00841D7F">
        <w:rPr>
          <w:rFonts w:ascii="Times New Roman" w:eastAsia="Times New Roman" w:hAnsi="Times New Roman" w:cs="Times New Roman"/>
          <w:color w:val="000000" w:themeColor="text1"/>
          <w:sz w:val="24"/>
          <w:szCs w:val="24"/>
          <w:highlight w:val="yellow"/>
        </w:rPr>
        <w:t>Arduino</w:t>
      </w:r>
      <w:r w:rsidR="00841D7F" w:rsidRPr="00841D7F">
        <w:rPr>
          <w:rFonts w:ascii="Times New Roman" w:eastAsia="Times New Roman" w:hAnsi="Times New Roman" w:cs="Times New Roman"/>
          <w:color w:val="000000" w:themeColor="text1"/>
          <w:sz w:val="24"/>
          <w:szCs w:val="24"/>
          <w:highlight w:val="yellow"/>
          <w:vertAlign w:val="superscript"/>
        </w:rPr>
        <w:t>®</w:t>
      </w:r>
      <w:r w:rsidR="000D0034">
        <w:rPr>
          <w:rFonts w:ascii="Times New Roman" w:eastAsia="Times New Roman" w:hAnsi="Times New Roman" w:cs="Times New Roman"/>
          <w:color w:val="000000" w:themeColor="text1"/>
          <w:sz w:val="24"/>
          <w:szCs w:val="24"/>
          <w:highlight w:val="yellow"/>
        </w:rPr>
        <w:t xml:space="preserve"> IDE</w:t>
      </w:r>
      <w:r w:rsidRPr="53339BCF">
        <w:rPr>
          <w:rFonts w:ascii="Times New Roman" w:eastAsia="Times New Roman" w:hAnsi="Times New Roman" w:cs="Times New Roman"/>
          <w:color w:val="000000" w:themeColor="text1"/>
          <w:sz w:val="24"/>
          <w:szCs w:val="24"/>
          <w:highlight w:val="yellow"/>
        </w:rPr>
        <w:t xml:space="preserve"> to</w:t>
      </w:r>
      <w:r w:rsidRPr="53339BCF">
        <w:rPr>
          <w:rFonts w:ascii="Times New Roman" w:eastAsia="Times New Roman" w:hAnsi="Times New Roman" w:cs="Times New Roman"/>
          <w:color w:val="000000" w:themeColor="text1"/>
          <w:sz w:val="24"/>
          <w:szCs w:val="24"/>
        </w:rPr>
        <w:t xml:space="preserve"> send an RF signal once the parachute was deployed</w:t>
      </w:r>
    </w:p>
    <w:p w14:paraId="361E1FF8" w14:textId="24910624" w:rsidR="53339BCF" w:rsidRDefault="53339BCF" w:rsidP="53339BCF">
      <w:pPr>
        <w:numPr>
          <w:ilvl w:val="0"/>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Create a Rocket Simulation to predict the rocket’s flight given specific inputs</w:t>
      </w:r>
    </w:p>
    <w:p w14:paraId="2E8B6130" w14:textId="3FB9F83A"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Use </w:t>
      </w:r>
      <w:r w:rsidR="005B5973">
        <w:rPr>
          <w:rFonts w:ascii="Times New Roman" w:eastAsia="Times New Roman" w:hAnsi="Times New Roman" w:cs="Times New Roman"/>
          <w:color w:val="000000" w:themeColor="text1"/>
          <w:sz w:val="24"/>
          <w:szCs w:val="24"/>
        </w:rPr>
        <w:t>MATLAB</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to design the full simulation</w:t>
      </w:r>
    </w:p>
    <w:p w14:paraId="7334C175" w14:textId="566E9EAE" w:rsidR="53339BCF" w:rsidRDefault="53339BCF" w:rsidP="53339BCF">
      <w:pPr>
        <w:numPr>
          <w:ilvl w:val="0"/>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Detect launch, apogee, and effectively trigger separation </w:t>
      </w:r>
    </w:p>
    <w:p w14:paraId="1C0AB8EF" w14:textId="4105CBF7" w:rsidR="53339BCF" w:rsidRDefault="53339BCF" w:rsidP="53339BCF">
      <w:pPr>
        <w:numPr>
          <w:ilvl w:val="1"/>
          <w:numId w:val="6"/>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t xml:space="preserve">Program 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using </w:t>
      </w:r>
      <w:r w:rsidR="00841D7F">
        <w:rPr>
          <w:rFonts w:ascii="Times New Roman" w:eastAsia="Times New Roman" w:hAnsi="Times New Roman" w:cs="Times New Roman"/>
          <w:color w:val="000000" w:themeColor="text1"/>
          <w:sz w:val="24"/>
          <w:szCs w:val="24"/>
          <w:highlight w:val="yellow"/>
        </w:rPr>
        <w:t>Arduino</w:t>
      </w:r>
      <w:r w:rsidR="00841D7F" w:rsidRPr="00841D7F">
        <w:rPr>
          <w:rFonts w:ascii="Times New Roman" w:eastAsia="Times New Roman" w:hAnsi="Times New Roman" w:cs="Times New Roman"/>
          <w:color w:val="000000" w:themeColor="text1"/>
          <w:sz w:val="24"/>
          <w:szCs w:val="24"/>
          <w:highlight w:val="yellow"/>
          <w:vertAlign w:val="superscript"/>
        </w:rPr>
        <w:t>®</w:t>
      </w:r>
      <w:r w:rsidR="000D0034">
        <w:rPr>
          <w:rFonts w:ascii="Times New Roman" w:eastAsia="Times New Roman" w:hAnsi="Times New Roman" w:cs="Times New Roman"/>
          <w:color w:val="000000" w:themeColor="text1"/>
          <w:sz w:val="24"/>
          <w:szCs w:val="24"/>
          <w:highlight w:val="yellow"/>
        </w:rPr>
        <w:t xml:space="preserve"> IDE</w:t>
      </w:r>
      <w:bookmarkStart w:id="41" w:name="_GoBack"/>
      <w:bookmarkEnd w:id="41"/>
      <w:r w:rsidRPr="53339BCF">
        <w:rPr>
          <w:rFonts w:ascii="Times New Roman" w:eastAsia="Times New Roman" w:hAnsi="Times New Roman" w:cs="Times New Roman"/>
          <w:color w:val="000000" w:themeColor="text1"/>
          <w:sz w:val="24"/>
          <w:szCs w:val="24"/>
        </w:rPr>
        <w:t xml:space="preserve"> to detect these flight events</w:t>
      </w:r>
    </w:p>
    <w:p w14:paraId="7FA1370A" w14:textId="0C7FFA06" w:rsidR="53339BCF" w:rsidRDefault="53339BCF" w:rsidP="53339BCF">
      <w:pPr>
        <w:spacing w:after="0" w:line="360" w:lineRule="auto"/>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b/>
          <w:bCs/>
          <w:color w:val="000000" w:themeColor="text1"/>
          <w:sz w:val="24"/>
          <w:szCs w:val="24"/>
        </w:rPr>
        <w:t>Common Engineering Standards Used:</w:t>
      </w:r>
    </w:p>
    <w:p w14:paraId="06B83A73" w14:textId="172DC199" w:rsidR="53339BCF" w:rsidRDefault="53339BCF" w:rsidP="53339BCF">
      <w:pPr>
        <w:pStyle w:val="ListParagraph"/>
        <w:numPr>
          <w:ilvl w:val="0"/>
          <w:numId w:val="1"/>
        </w:numPr>
        <w:spacing w:after="0" w:line="360" w:lineRule="auto"/>
        <w:rPr>
          <w:color w:val="000000" w:themeColor="text1"/>
          <w:sz w:val="24"/>
          <w:szCs w:val="24"/>
        </w:rPr>
      </w:pPr>
      <w:r w:rsidRPr="53339BCF">
        <w:rPr>
          <w:rFonts w:ascii="Times New Roman" w:eastAsiaTheme="minorEastAsia" w:hAnsi="Times New Roman" w:cs="Times New Roman"/>
          <w:color w:val="000000" w:themeColor="text1"/>
          <w:sz w:val="24"/>
          <w:szCs w:val="24"/>
        </w:rPr>
        <w:t xml:space="preserve">NACA 64A010 airfoil </w:t>
      </w:r>
    </w:p>
    <w:p w14:paraId="1806305C" w14:textId="73A2E3B7" w:rsidR="53339BCF" w:rsidRDefault="53339BCF" w:rsidP="53339BCF">
      <w:pPr>
        <w:pStyle w:val="ListParagraph"/>
        <w:numPr>
          <w:ilvl w:val="0"/>
          <w:numId w:val="1"/>
        </w:numPr>
        <w:spacing w:after="0" w:line="360" w:lineRule="auto"/>
        <w:rPr>
          <w:color w:val="000000" w:themeColor="text1"/>
          <w:sz w:val="24"/>
          <w:szCs w:val="24"/>
        </w:rPr>
      </w:pPr>
      <w:r w:rsidRPr="53339BCF">
        <w:rPr>
          <w:rFonts w:ascii="Times New Roman" w:eastAsia="Times New Roman" w:hAnsi="Times New Roman" w:cs="Times New Roman"/>
          <w:color w:val="000000" w:themeColor="text1"/>
          <w:sz w:val="24"/>
          <w:szCs w:val="24"/>
        </w:rPr>
        <w:lastRenderedPageBreak/>
        <w:t>NACA 66-021 airfoil</w:t>
      </w:r>
    </w:p>
    <w:p w14:paraId="366072AC" w14:textId="2A21D4F1" w:rsidR="53339BCF" w:rsidRDefault="53339BCF" w:rsidP="53339BCF">
      <w:pPr>
        <w:pStyle w:val="ListParagraph"/>
        <w:numPr>
          <w:ilvl w:val="0"/>
          <w:numId w:val="1"/>
        </w:numPr>
        <w:spacing w:after="0" w:line="360" w:lineRule="auto"/>
        <w:rPr>
          <w:color w:val="000000" w:themeColor="text1"/>
          <w:sz w:val="24"/>
          <w:szCs w:val="24"/>
        </w:rPr>
      </w:pPr>
      <w:r w:rsidRPr="53339BCF">
        <w:rPr>
          <w:rFonts w:ascii="Times New Roman" w:eastAsia="Times New Roman" w:hAnsi="Times New Roman" w:cs="Times New Roman"/>
        </w:rPr>
        <w:t>ANSI C18.3M for our lithium Ion battery</w:t>
      </w:r>
    </w:p>
    <w:p w14:paraId="10E52641" w14:textId="160AF5D2" w:rsidR="53339BCF" w:rsidRDefault="53339BCF" w:rsidP="53339BCF">
      <w:pPr>
        <w:pStyle w:val="ListParagraph"/>
        <w:numPr>
          <w:ilvl w:val="0"/>
          <w:numId w:val="1"/>
        </w:numPr>
        <w:spacing w:after="0" w:line="360" w:lineRule="auto"/>
      </w:pPr>
      <w:r w:rsidRPr="53339BCF">
        <w:rPr>
          <w:rFonts w:ascii="Times New Roman" w:eastAsia="Times New Roman" w:hAnsi="Times New Roman" w:cs="Times New Roman"/>
        </w:rPr>
        <w:t xml:space="preserve"> NEMA ICS 16-2001 standard for our servomotors</w:t>
      </w:r>
    </w:p>
    <w:p w14:paraId="3BC03D4D" w14:textId="77777777" w:rsidR="00A664E1" w:rsidRDefault="00A664E1" w:rsidP="53339BCF">
      <w:pPr>
        <w:spacing w:after="0" w:line="360" w:lineRule="auto"/>
        <w:rPr>
          <w:rFonts w:ascii="Times New Roman" w:eastAsia="Times New Roman" w:hAnsi="Times New Roman" w:cs="Times New Roman"/>
          <w:b/>
          <w:bCs/>
          <w:color w:val="000000" w:themeColor="text1"/>
          <w:sz w:val="24"/>
          <w:szCs w:val="24"/>
        </w:rPr>
      </w:pPr>
    </w:p>
    <w:p w14:paraId="206C3102" w14:textId="393B873F" w:rsidR="53339BCF" w:rsidRDefault="53339BCF" w:rsidP="009D1457">
      <w:pPr>
        <w:pStyle w:val="Heading2"/>
        <w:rPr>
          <w:rFonts w:eastAsia="Times New Roman"/>
        </w:rPr>
      </w:pPr>
      <w:bookmarkStart w:id="42" w:name="_Toc2082180"/>
      <w:r w:rsidRPr="53339BCF">
        <w:rPr>
          <w:rFonts w:eastAsia="Times New Roman"/>
        </w:rPr>
        <w:t>1.6 MQP Tasks and Timetable</w:t>
      </w:r>
      <w:bookmarkEnd w:id="42"/>
      <w:r w:rsidRPr="53339BCF">
        <w:rPr>
          <w:rFonts w:eastAsia="Times New Roman"/>
        </w:rPr>
        <w:t xml:space="preserve"> </w:t>
      </w:r>
    </w:p>
    <w:p w14:paraId="66AA560E" w14:textId="2C92568B" w:rsidR="53339BCF" w:rsidRDefault="00A664E1" w:rsidP="53339BCF">
      <w:pPr>
        <w:spacing w:after="0" w:line="360" w:lineRule="auto"/>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color w:val="000000" w:themeColor="text1"/>
          <w:sz w:val="24"/>
          <w:szCs w:val="24"/>
        </w:rPr>
        <w:t>Insert gantt chart</w:t>
      </w:r>
    </w:p>
    <w:p w14:paraId="6361C394" w14:textId="2349EB8F" w:rsidR="53339BCF" w:rsidRDefault="53339BCF" w:rsidP="53339BCF">
      <w:pPr>
        <w:pStyle w:val="NormalWeb"/>
        <w:spacing w:before="0" w:beforeAutospacing="0" w:after="0" w:afterAutospacing="0" w:line="360" w:lineRule="auto"/>
        <w:rPr>
          <w:b/>
          <w:bCs/>
          <w:color w:val="000000" w:themeColor="text1"/>
        </w:rPr>
      </w:pPr>
    </w:p>
    <w:p w14:paraId="20B951E6" w14:textId="29F73DDC" w:rsidR="53339BCF" w:rsidRDefault="53339BCF" w:rsidP="53339BCF">
      <w:pPr>
        <w:pStyle w:val="NormalWeb"/>
        <w:spacing w:before="0" w:beforeAutospacing="0" w:after="0" w:afterAutospacing="0" w:line="360" w:lineRule="auto"/>
        <w:rPr>
          <w:b/>
          <w:bCs/>
          <w:color w:val="000000" w:themeColor="text1"/>
        </w:rPr>
      </w:pPr>
    </w:p>
    <w:p w14:paraId="6599B064" w14:textId="24552D40" w:rsidR="0016356A" w:rsidRPr="00B46571" w:rsidRDefault="00A47654" w:rsidP="006D0668">
      <w:pPr>
        <w:spacing w:line="360" w:lineRule="auto"/>
        <w:rPr>
          <w:rFonts w:ascii="Times New Roman" w:eastAsia="Times New Roman" w:hAnsi="Times New Roman" w:cs="Times New Roman"/>
          <w:color w:val="000000" w:themeColor="text1"/>
          <w:sz w:val="24"/>
          <w:szCs w:val="24"/>
        </w:rPr>
      </w:pPr>
      <w:r w:rsidRPr="00B46571">
        <w:rPr>
          <w:rFonts w:ascii="Times New Roman" w:hAnsi="Times New Roman" w:cs="Times New Roman"/>
          <w:color w:val="000000" w:themeColor="text1"/>
        </w:rPr>
        <w:br w:type="page"/>
      </w:r>
    </w:p>
    <w:p w14:paraId="0C9AF0B1" w14:textId="784FB5CE" w:rsidR="675B6DE1" w:rsidRDefault="003067A9" w:rsidP="009D1457">
      <w:pPr>
        <w:pStyle w:val="Heading1"/>
      </w:pPr>
      <w:r w:rsidRPr="00B46571">
        <w:lastRenderedPageBreak/>
        <w:t xml:space="preserve"> </w:t>
      </w:r>
      <w:bookmarkStart w:id="43" w:name="_Toc2082181"/>
      <w:r w:rsidR="01660E9E" w:rsidRPr="00B46571">
        <w:t>Methodology</w:t>
      </w:r>
      <w:bookmarkEnd w:id="43"/>
    </w:p>
    <w:p w14:paraId="00A2FE71" w14:textId="77777777" w:rsidR="00AA1FBB" w:rsidRPr="00B46571" w:rsidRDefault="00AA1FBB" w:rsidP="006D0668">
      <w:pPr>
        <w:pStyle w:val="NormalWeb"/>
        <w:spacing w:before="0" w:beforeAutospacing="0" w:after="0" w:afterAutospacing="0" w:line="360" w:lineRule="auto"/>
        <w:outlineLvl w:val="0"/>
        <w:rPr>
          <w:color w:val="000000" w:themeColor="text1"/>
        </w:rPr>
      </w:pPr>
    </w:p>
    <w:p w14:paraId="099B334F" w14:textId="6807591B" w:rsidR="00A47654" w:rsidRPr="00B46571" w:rsidRDefault="01660E9E" w:rsidP="009D1457">
      <w:pPr>
        <w:pStyle w:val="NormalWeb"/>
        <w:spacing w:before="0" w:beforeAutospacing="0" w:after="0" w:afterAutospacing="0" w:line="360" w:lineRule="auto"/>
        <w:ind w:firstLine="720"/>
        <w:rPr>
          <w:color w:val="000000" w:themeColor="text1"/>
        </w:rPr>
      </w:pPr>
      <w:r w:rsidRPr="00B46571">
        <w:rPr>
          <w:color w:val="000000" w:themeColor="text1"/>
        </w:rPr>
        <w:t xml:space="preserve">Many iterations went in to the responsibilities of the Flight Dynamics &amp; Stability team. </w:t>
      </w:r>
      <w:r w:rsidR="004A08D3" w:rsidRPr="00B46571">
        <w:rPr>
          <w:color w:val="000000" w:themeColor="text1"/>
        </w:rPr>
        <w:t>To</w:t>
      </w:r>
      <w:r w:rsidRPr="00B46571">
        <w:rPr>
          <w:color w:val="000000" w:themeColor="text1"/>
        </w:rPr>
        <w:t xml:space="preserve"> properly design the fins, equations of motion for the rocket needed to be solved. Additionally, </w:t>
      </w:r>
      <w:r w:rsidR="004A08D3" w:rsidRPr="00B46571">
        <w:rPr>
          <w:color w:val="000000" w:themeColor="text1"/>
        </w:rPr>
        <w:t>to</w:t>
      </w:r>
      <w:r w:rsidRPr="00B46571">
        <w:rPr>
          <w:color w:val="000000" w:themeColor="text1"/>
        </w:rPr>
        <w:t xml:space="preserve"> design the control law and size the servos, we needed to have a flight simulation as well as aerodynamic analysis of the fins via CFD. To prepare for launch, we had to develop tests for the fins and success criteria for the flight. </w:t>
      </w:r>
    </w:p>
    <w:p w14:paraId="408C7012" w14:textId="587C92AC" w:rsidR="675B6DE1" w:rsidRPr="00B46571" w:rsidRDefault="003067A9" w:rsidP="009D1457">
      <w:pPr>
        <w:pStyle w:val="Heading2"/>
      </w:pPr>
      <w:bookmarkStart w:id="44" w:name="_Toc2082182"/>
      <w:r w:rsidRPr="00B46571">
        <w:t xml:space="preserve">2.1 </w:t>
      </w:r>
      <w:r w:rsidR="213885D6" w:rsidRPr="00B46571">
        <w:t>Fin Design</w:t>
      </w:r>
      <w:bookmarkEnd w:id="44"/>
    </w:p>
    <w:p w14:paraId="430FB0E8" w14:textId="73D74807" w:rsidR="675B6DE1" w:rsidRPr="00B46571" w:rsidRDefault="59759139" w:rsidP="006D0668">
      <w:pPr>
        <w:spacing w:after="0"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The fins for the rocket were constructed based on the swept airfoil and clipped delta shapes. Each fin was designed to be 8 inches in both</w:t>
      </w:r>
      <w:r w:rsidRPr="00B46571">
        <w:rPr>
          <w:rFonts w:ascii="Times New Roman" w:eastAsiaTheme="minorEastAsia" w:hAnsi="Times New Roman" w:cs="Times New Roman"/>
          <w:color w:val="000000" w:themeColor="text1"/>
          <w:sz w:val="24"/>
          <w:szCs w:val="24"/>
        </w:rPr>
        <w:t xml:space="preserve"> span and root chord length, to be twice the diameter of the rocket’s body tube, and with a cross-section based on the NACA 64A010 airfoil, which was found to have the optimal shape and thickness to chord length ratio. The first iteration of the fin was designed and rendered using </w:t>
      </w:r>
      <w:r w:rsidR="00841D7F">
        <w:rPr>
          <w:rFonts w:ascii="Times New Roman" w:eastAsiaTheme="minorEastAsia" w:hAnsi="Times New Roman" w:cs="Times New Roman"/>
          <w:color w:val="000000" w:themeColor="text1"/>
          <w:sz w:val="24"/>
          <w:szCs w:val="24"/>
        </w:rPr>
        <w:t>SolidWorks</w:t>
      </w:r>
      <w:r w:rsidR="00841D7F" w:rsidRPr="00841D7F">
        <w:rPr>
          <w:rFonts w:ascii="Times New Roman" w:eastAsiaTheme="minorEastAsia" w:hAnsi="Times New Roman" w:cs="Times New Roman"/>
          <w:color w:val="000000" w:themeColor="text1"/>
          <w:sz w:val="24"/>
          <w:szCs w:val="24"/>
          <w:vertAlign w:val="superscript"/>
        </w:rPr>
        <w:t>®</w:t>
      </w:r>
      <w:r w:rsidRPr="00B46571">
        <w:rPr>
          <w:rFonts w:ascii="Times New Roman" w:eastAsiaTheme="minorEastAsia" w:hAnsi="Times New Roman" w:cs="Times New Roman"/>
          <w:color w:val="000000" w:themeColor="text1"/>
          <w:sz w:val="24"/>
          <w:szCs w:val="24"/>
        </w:rPr>
        <w:t xml:space="preserve"> to match the aforementioned description and is shown </w:t>
      </w:r>
      <w:r w:rsidR="008D1298" w:rsidRPr="00B46571">
        <w:rPr>
          <w:rFonts w:ascii="Times New Roman" w:eastAsiaTheme="minorEastAsia" w:hAnsi="Times New Roman" w:cs="Times New Roman"/>
          <w:color w:val="000000" w:themeColor="text1"/>
          <w:sz w:val="24"/>
          <w:szCs w:val="24"/>
        </w:rPr>
        <w:t xml:space="preserve">below </w:t>
      </w:r>
      <w:r w:rsidRPr="00B46571">
        <w:rPr>
          <w:rFonts w:ascii="Times New Roman" w:eastAsiaTheme="minorEastAsia" w:hAnsi="Times New Roman" w:cs="Times New Roman"/>
          <w:color w:val="000000" w:themeColor="text1"/>
          <w:sz w:val="24"/>
          <w:szCs w:val="24"/>
        </w:rPr>
        <w:t xml:space="preserve">in Figure </w:t>
      </w:r>
      <w:r w:rsidR="00CA2997" w:rsidRPr="00B46571">
        <w:rPr>
          <w:rFonts w:ascii="Times New Roman" w:eastAsiaTheme="minorEastAsia" w:hAnsi="Times New Roman" w:cs="Times New Roman"/>
          <w:color w:val="000000" w:themeColor="text1"/>
          <w:sz w:val="24"/>
          <w:szCs w:val="24"/>
        </w:rPr>
        <w:t>8</w:t>
      </w:r>
      <w:r w:rsidR="00CE085D">
        <w:rPr>
          <w:rFonts w:ascii="Times New Roman" w:eastAsiaTheme="minorEastAsia" w:hAnsi="Times New Roman" w:cs="Times New Roman"/>
          <w:color w:val="000000" w:themeColor="text1"/>
          <w:sz w:val="24"/>
          <w:szCs w:val="24"/>
        </w:rPr>
        <w:t>:</w:t>
      </w:r>
      <w:r w:rsidRPr="00B46571">
        <w:rPr>
          <w:rFonts w:ascii="Times New Roman" w:eastAsiaTheme="minorEastAsia" w:hAnsi="Times New Roman" w:cs="Times New Roman"/>
          <w:color w:val="000000" w:themeColor="text1"/>
          <w:sz w:val="24"/>
          <w:szCs w:val="24"/>
        </w:rPr>
        <w:t xml:space="preserve"> </w:t>
      </w:r>
    </w:p>
    <w:p w14:paraId="700F326A" w14:textId="77777777" w:rsidR="00694544" w:rsidRPr="00B46571" w:rsidRDefault="675B6DE1" w:rsidP="006D0668">
      <w:pPr>
        <w:keepNext/>
        <w:spacing w:after="0" w:line="360" w:lineRule="auto"/>
        <w:jc w:val="center"/>
        <w:rPr>
          <w:rFonts w:ascii="Times New Roman" w:hAnsi="Times New Roman" w:cs="Times New Roman"/>
          <w:color w:val="000000" w:themeColor="text1"/>
        </w:rPr>
      </w:pPr>
      <w:r>
        <w:rPr>
          <w:noProof/>
        </w:rPr>
        <w:drawing>
          <wp:inline distT="0" distB="0" distL="0" distR="0" wp14:anchorId="53B80333" wp14:editId="074D89F3">
            <wp:extent cx="4572000" cy="3390900"/>
            <wp:effectExtent l="0" t="0" r="0" b="0"/>
            <wp:docPr id="365704341" name="Picture 3657043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4572000" cy="3390900"/>
                    </a:xfrm>
                    <a:prstGeom prst="rect">
                      <a:avLst/>
                    </a:prstGeom>
                  </pic:spPr>
                </pic:pic>
              </a:graphicData>
            </a:graphic>
          </wp:inline>
        </w:drawing>
      </w:r>
    </w:p>
    <w:p w14:paraId="56E35058" w14:textId="30FEA358" w:rsidR="675B6DE1" w:rsidRPr="005C3150" w:rsidRDefault="00694544" w:rsidP="006D0668">
      <w:pPr>
        <w:pStyle w:val="Caption"/>
        <w:spacing w:line="360" w:lineRule="auto"/>
        <w:jc w:val="center"/>
        <w:rPr>
          <w:rFonts w:ascii="Times New Roman" w:hAnsi="Times New Roman" w:cs="Times New Roman"/>
          <w:color w:val="000000" w:themeColor="text1"/>
          <w:sz w:val="22"/>
        </w:rPr>
      </w:pPr>
      <w:bookmarkStart w:id="45" w:name="_Toc272480"/>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8</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xml:space="preserve">: Preliminary </w:t>
      </w:r>
      <w:r w:rsidR="008D1298" w:rsidRPr="005C3150">
        <w:rPr>
          <w:rFonts w:ascii="Times New Roman" w:hAnsi="Times New Roman" w:cs="Times New Roman"/>
          <w:color w:val="000000" w:themeColor="text1"/>
          <w:sz w:val="22"/>
        </w:rPr>
        <w:t>s</w:t>
      </w:r>
      <w:r w:rsidRPr="005C3150">
        <w:rPr>
          <w:rFonts w:ascii="Times New Roman" w:hAnsi="Times New Roman" w:cs="Times New Roman"/>
          <w:color w:val="000000" w:themeColor="text1"/>
          <w:sz w:val="22"/>
        </w:rPr>
        <w:t xml:space="preserve">tationary </w:t>
      </w:r>
      <w:r w:rsidR="008D1298" w:rsidRPr="005C3150">
        <w:rPr>
          <w:rFonts w:ascii="Times New Roman" w:hAnsi="Times New Roman" w:cs="Times New Roman"/>
          <w:color w:val="000000" w:themeColor="text1"/>
          <w:sz w:val="22"/>
        </w:rPr>
        <w:t>f</w:t>
      </w:r>
      <w:r w:rsidRPr="005C3150">
        <w:rPr>
          <w:rFonts w:ascii="Times New Roman" w:hAnsi="Times New Roman" w:cs="Times New Roman"/>
          <w:color w:val="000000" w:themeColor="text1"/>
          <w:sz w:val="22"/>
        </w:rPr>
        <w:t xml:space="preserve">in </w:t>
      </w:r>
      <w:r w:rsidR="008D1298" w:rsidRPr="005C3150">
        <w:rPr>
          <w:rFonts w:ascii="Times New Roman" w:hAnsi="Times New Roman" w:cs="Times New Roman"/>
          <w:color w:val="000000" w:themeColor="text1"/>
          <w:sz w:val="22"/>
        </w:rPr>
        <w:t>d</w:t>
      </w:r>
      <w:r w:rsidRPr="005C3150">
        <w:rPr>
          <w:rFonts w:ascii="Times New Roman" w:hAnsi="Times New Roman" w:cs="Times New Roman"/>
          <w:color w:val="000000" w:themeColor="text1"/>
          <w:sz w:val="22"/>
        </w:rPr>
        <w:t>esign. Copyright 201</w:t>
      </w:r>
      <w:r w:rsidR="00677D03" w:rsidRPr="005C3150">
        <w:rPr>
          <w:rFonts w:ascii="Times New Roman" w:hAnsi="Times New Roman" w:cs="Times New Roman"/>
          <w:color w:val="000000" w:themeColor="text1"/>
          <w:sz w:val="22"/>
        </w:rPr>
        <w:t>9</w:t>
      </w:r>
      <w:r w:rsidRPr="005C3150">
        <w:rPr>
          <w:rFonts w:ascii="Times New Roman" w:hAnsi="Times New Roman" w:cs="Times New Roman"/>
          <w:color w:val="000000" w:themeColor="text1"/>
          <w:sz w:val="22"/>
        </w:rPr>
        <w:t>, WPI.</w:t>
      </w:r>
      <w:bookmarkEnd w:id="45"/>
    </w:p>
    <w:p w14:paraId="3161E6AA" w14:textId="39554F4D" w:rsidR="675B6DE1" w:rsidRPr="00B46571" w:rsidRDefault="675B6DE1" w:rsidP="006D0668">
      <w:pPr>
        <w:spacing w:after="0" w:line="360" w:lineRule="auto"/>
        <w:jc w:val="center"/>
        <w:rPr>
          <w:rFonts w:ascii="Times New Roman" w:eastAsiaTheme="minorEastAsia" w:hAnsi="Times New Roman" w:cs="Times New Roman"/>
          <w:color w:val="000000" w:themeColor="text1"/>
          <w:sz w:val="24"/>
          <w:szCs w:val="24"/>
        </w:rPr>
      </w:pPr>
    </w:p>
    <w:p w14:paraId="34C8A662" w14:textId="3456F158" w:rsidR="675B6DE1" w:rsidRPr="00B46571" w:rsidRDefault="213885D6" w:rsidP="006D0668">
      <w:pPr>
        <w:spacing w:after="0" w:line="360" w:lineRule="auto"/>
        <w:ind w:firstLine="720"/>
        <w:rPr>
          <w:rFonts w:ascii="Times New Roman" w:eastAsiaTheme="minorEastAsia"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lastRenderedPageBreak/>
        <w:t xml:space="preserve">From this fin, a section was cut to create an actuating rudder and provide active control. The rudder is cut 1 inch in from both the fin tip and the rocket body joining edge and 2 inches from the trailing edge at the corner of the rocket body joining edge and the trailing edge. The rudder is depicted in Figure </w:t>
      </w:r>
      <w:r w:rsidR="0016578D" w:rsidRPr="00B46571">
        <w:rPr>
          <w:rFonts w:ascii="Times New Roman" w:eastAsiaTheme="minorEastAsia" w:hAnsi="Times New Roman" w:cs="Times New Roman"/>
          <w:color w:val="000000" w:themeColor="text1"/>
          <w:sz w:val="24"/>
          <w:szCs w:val="24"/>
        </w:rPr>
        <w:t>9</w:t>
      </w:r>
      <w:r w:rsidR="00CE085D">
        <w:rPr>
          <w:rFonts w:ascii="Times New Roman" w:eastAsiaTheme="minorEastAsia" w:hAnsi="Times New Roman" w:cs="Times New Roman"/>
          <w:color w:val="000000" w:themeColor="text1"/>
          <w:sz w:val="24"/>
          <w:szCs w:val="24"/>
        </w:rPr>
        <w:t xml:space="preserve"> below:</w:t>
      </w:r>
      <w:r w:rsidRPr="00B46571">
        <w:rPr>
          <w:rFonts w:ascii="Times New Roman" w:eastAsiaTheme="minorEastAsia" w:hAnsi="Times New Roman" w:cs="Times New Roman"/>
          <w:color w:val="000000" w:themeColor="text1"/>
          <w:sz w:val="24"/>
          <w:szCs w:val="24"/>
        </w:rPr>
        <w:t xml:space="preserve"> </w:t>
      </w:r>
    </w:p>
    <w:p w14:paraId="4FD4EE69" w14:textId="77777777" w:rsidR="00694544" w:rsidRPr="00B46571" w:rsidRDefault="213885D6" w:rsidP="006D0668">
      <w:pPr>
        <w:keepNext/>
        <w:spacing w:after="0" w:line="360" w:lineRule="auto"/>
        <w:jc w:val="center"/>
        <w:rPr>
          <w:rFonts w:ascii="Times New Roman" w:hAnsi="Times New Roman" w:cs="Times New Roman"/>
          <w:color w:val="000000" w:themeColor="text1"/>
        </w:rPr>
      </w:pPr>
      <w:r>
        <w:rPr>
          <w:noProof/>
        </w:rPr>
        <w:drawing>
          <wp:inline distT="0" distB="0" distL="0" distR="0" wp14:anchorId="38250ABA" wp14:editId="7675D19C">
            <wp:extent cx="4572000" cy="3371850"/>
            <wp:effectExtent l="0" t="0" r="0" b="0"/>
            <wp:docPr id="752127101" name="Picture 752127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4572000" cy="3371850"/>
                    </a:xfrm>
                    <a:prstGeom prst="rect">
                      <a:avLst/>
                    </a:prstGeom>
                  </pic:spPr>
                </pic:pic>
              </a:graphicData>
            </a:graphic>
          </wp:inline>
        </w:drawing>
      </w:r>
    </w:p>
    <w:p w14:paraId="08291075" w14:textId="21EC2DD7" w:rsidR="213885D6" w:rsidRPr="005C3150" w:rsidRDefault="00694544" w:rsidP="006D0668">
      <w:pPr>
        <w:pStyle w:val="Caption"/>
        <w:spacing w:line="360" w:lineRule="auto"/>
        <w:jc w:val="center"/>
        <w:rPr>
          <w:rFonts w:ascii="Times New Roman" w:eastAsiaTheme="minorEastAsia" w:hAnsi="Times New Roman" w:cs="Times New Roman"/>
          <w:color w:val="000000" w:themeColor="text1"/>
          <w:sz w:val="32"/>
          <w:szCs w:val="24"/>
        </w:rPr>
      </w:pPr>
      <w:bookmarkStart w:id="46" w:name="_Toc272481"/>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9</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Preliminary actuated fin desig</w:t>
      </w:r>
      <w:r w:rsidR="00677D03" w:rsidRPr="005C3150">
        <w:rPr>
          <w:rFonts w:ascii="Times New Roman" w:hAnsi="Times New Roman" w:cs="Times New Roman"/>
          <w:color w:val="000000" w:themeColor="text1"/>
          <w:sz w:val="22"/>
        </w:rPr>
        <w:t>n. Copyright 2019</w:t>
      </w:r>
      <w:r w:rsidRPr="005C3150">
        <w:rPr>
          <w:rFonts w:ascii="Times New Roman" w:hAnsi="Times New Roman" w:cs="Times New Roman"/>
          <w:color w:val="000000" w:themeColor="text1"/>
          <w:sz w:val="22"/>
        </w:rPr>
        <w:t>, WPI.</w:t>
      </w:r>
      <w:bookmarkEnd w:id="46"/>
    </w:p>
    <w:p w14:paraId="629954A6" w14:textId="00683031" w:rsidR="675B6DE1" w:rsidRPr="00B46571" w:rsidRDefault="213885D6"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heme="minorEastAsia" w:hAnsi="Times New Roman" w:cs="Times New Roman"/>
          <w:color w:val="000000" w:themeColor="text1"/>
          <w:sz w:val="24"/>
          <w:szCs w:val="24"/>
        </w:rPr>
        <w:t xml:space="preserve">To actuate the rudders, the rocket control system commanded servos to rotate each rudder as necessary. </w:t>
      </w:r>
      <w:r w:rsidRPr="00B46571">
        <w:rPr>
          <w:rFonts w:ascii="Times New Roman" w:eastAsia="Times New Roman" w:hAnsi="Times New Roman" w:cs="Times New Roman"/>
          <w:color w:val="000000" w:themeColor="text1"/>
          <w:sz w:val="24"/>
          <w:szCs w:val="24"/>
        </w:rPr>
        <w:t xml:space="preserve">Originally, these servos were going to be placed inside the e-bay with a series of gears and belts running the length of the body tube to the fin actuation rod. Due to space constraints within the body tube, the servos had to be moved outside the rocket body. They were placed at the base of the fin, directly connected to the actuation rod.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reduce drag from the bulkiness of the servo motors, a shell was designed to cover the servos and was incorporated into the shape of the fin based on a NACA 66-021 airfoil. This fin shape iteration is expressed in </w:t>
      </w:r>
      <w:r w:rsidR="008D1298" w:rsidRPr="00B46571">
        <w:rPr>
          <w:rFonts w:ascii="Times New Roman" w:eastAsia="Times New Roman" w:hAnsi="Times New Roman" w:cs="Times New Roman"/>
          <w:color w:val="000000" w:themeColor="text1"/>
          <w:sz w:val="24"/>
          <w:szCs w:val="24"/>
        </w:rPr>
        <w:t xml:space="preserve">Figure </w:t>
      </w:r>
      <w:r w:rsidR="003C1120" w:rsidRPr="00B46571">
        <w:rPr>
          <w:rFonts w:ascii="Times New Roman" w:eastAsia="Times New Roman" w:hAnsi="Times New Roman" w:cs="Times New Roman"/>
          <w:color w:val="000000" w:themeColor="text1"/>
          <w:sz w:val="24"/>
          <w:szCs w:val="24"/>
        </w:rPr>
        <w:t>10</w:t>
      </w:r>
      <w:r w:rsidR="00CE085D">
        <w:rPr>
          <w:rFonts w:ascii="Times New Roman" w:eastAsia="Times New Roman" w:hAnsi="Times New Roman" w:cs="Times New Roman"/>
          <w:color w:val="000000" w:themeColor="text1"/>
          <w:sz w:val="24"/>
          <w:szCs w:val="24"/>
        </w:rPr>
        <w:t xml:space="preserve"> below:</w:t>
      </w:r>
      <w:r w:rsidRPr="00B46571">
        <w:rPr>
          <w:rFonts w:ascii="Times New Roman" w:eastAsia="Times New Roman" w:hAnsi="Times New Roman" w:cs="Times New Roman"/>
          <w:color w:val="000000" w:themeColor="text1"/>
          <w:sz w:val="24"/>
          <w:szCs w:val="24"/>
        </w:rPr>
        <w:t xml:space="preserve"> </w:t>
      </w:r>
    </w:p>
    <w:p w14:paraId="6099217F" w14:textId="77777777" w:rsidR="00694544" w:rsidRPr="00B46571" w:rsidRDefault="675B6DE1" w:rsidP="006D0668">
      <w:pPr>
        <w:keepNext/>
        <w:spacing w:after="0" w:line="360" w:lineRule="auto"/>
        <w:jc w:val="center"/>
        <w:rPr>
          <w:rFonts w:ascii="Times New Roman" w:hAnsi="Times New Roman" w:cs="Times New Roman"/>
          <w:color w:val="000000" w:themeColor="text1"/>
        </w:rPr>
      </w:pPr>
      <w:r>
        <w:rPr>
          <w:noProof/>
        </w:rPr>
        <w:lastRenderedPageBreak/>
        <w:drawing>
          <wp:inline distT="0" distB="0" distL="0" distR="0" wp14:anchorId="602E9419" wp14:editId="370E486E">
            <wp:extent cx="4572000" cy="3409950"/>
            <wp:effectExtent l="0" t="0" r="0" b="0"/>
            <wp:docPr id="1375802587" name="Picture 1375802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572000" cy="3409950"/>
                    </a:xfrm>
                    <a:prstGeom prst="rect">
                      <a:avLst/>
                    </a:prstGeom>
                  </pic:spPr>
                </pic:pic>
              </a:graphicData>
            </a:graphic>
          </wp:inline>
        </w:drawing>
      </w:r>
    </w:p>
    <w:p w14:paraId="06677CFE" w14:textId="45023F1E" w:rsidR="675B6DE1" w:rsidRPr="005C3150" w:rsidRDefault="00694544" w:rsidP="006D0668">
      <w:pPr>
        <w:pStyle w:val="Caption"/>
        <w:spacing w:line="360" w:lineRule="auto"/>
        <w:jc w:val="center"/>
        <w:rPr>
          <w:rFonts w:ascii="Times New Roman" w:hAnsi="Times New Roman" w:cs="Times New Roman"/>
          <w:color w:val="000000" w:themeColor="text1"/>
          <w:sz w:val="22"/>
        </w:rPr>
      </w:pPr>
      <w:bookmarkStart w:id="47" w:name="_Toc272482"/>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0</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Final actuated fin design. Copyright 2018, WPI.</w:t>
      </w:r>
      <w:bookmarkEnd w:id="47"/>
    </w:p>
    <w:p w14:paraId="695F6FF7" w14:textId="4B993653" w:rsidR="675B6DE1" w:rsidRPr="00B46571" w:rsidRDefault="675B6DE1" w:rsidP="006D0668">
      <w:pPr>
        <w:spacing w:after="0" w:line="360" w:lineRule="auto"/>
        <w:jc w:val="center"/>
        <w:rPr>
          <w:rFonts w:ascii="Times New Roman" w:eastAsia="Times New Roman" w:hAnsi="Times New Roman" w:cs="Times New Roman"/>
          <w:color w:val="000000" w:themeColor="text1"/>
          <w:sz w:val="24"/>
          <w:szCs w:val="24"/>
        </w:rPr>
      </w:pPr>
    </w:p>
    <w:p w14:paraId="221E436E" w14:textId="318A25BF" w:rsidR="33921116" w:rsidRPr="00B46571" w:rsidRDefault="213885D6"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Lastly,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w:t>
      </w:r>
      <w:r w:rsidR="00123176" w:rsidRPr="00B46571">
        <w:rPr>
          <w:rFonts w:ascii="Times New Roman" w:eastAsia="Times New Roman" w:hAnsi="Times New Roman" w:cs="Times New Roman"/>
          <w:color w:val="000000" w:themeColor="text1"/>
          <w:sz w:val="24"/>
          <w:szCs w:val="24"/>
        </w:rPr>
        <w:t>power the servos, wires ran</w:t>
      </w:r>
      <w:r w:rsidRPr="00B46571">
        <w:rPr>
          <w:rFonts w:ascii="Times New Roman" w:eastAsia="Times New Roman" w:hAnsi="Times New Roman" w:cs="Times New Roman"/>
          <w:color w:val="000000" w:themeColor="text1"/>
          <w:sz w:val="24"/>
          <w:szCs w:val="24"/>
        </w:rPr>
        <w:t xml:space="preserve"> the length of the body tube from the LiPo battery in the e-bay to the servos. </w:t>
      </w:r>
      <w:r w:rsidR="000A4D0F" w:rsidRPr="00B46571">
        <w:rPr>
          <w:rFonts w:ascii="Times New Roman" w:eastAsia="Times New Roman" w:hAnsi="Times New Roman" w:cs="Times New Roman"/>
          <w:color w:val="000000" w:themeColor="text1"/>
          <w:sz w:val="24"/>
          <w:szCs w:val="24"/>
        </w:rPr>
        <w:t xml:space="preserve"> </w:t>
      </w:r>
      <w:r w:rsidR="33921116" w:rsidRPr="00B46571">
        <w:rPr>
          <w:rFonts w:ascii="Times New Roman" w:eastAsia="Times New Roman" w:hAnsi="Times New Roman" w:cs="Times New Roman"/>
          <w:color w:val="000000" w:themeColor="text1"/>
          <w:sz w:val="24"/>
          <w:szCs w:val="24"/>
        </w:rPr>
        <w:t>The sizing of the servos themselves was based on a fluid analysis of the fins and the drag</w:t>
      </w:r>
      <w:r w:rsidR="000A4D0F" w:rsidRPr="00B46571">
        <w:rPr>
          <w:rFonts w:ascii="Times New Roman" w:eastAsia="Times New Roman" w:hAnsi="Times New Roman" w:cs="Times New Roman"/>
          <w:color w:val="000000" w:themeColor="text1"/>
          <w:sz w:val="24"/>
          <w:szCs w:val="24"/>
        </w:rPr>
        <w:t xml:space="preserve"> induced by the rudder</w:t>
      </w:r>
      <w:r w:rsidRPr="00B46571">
        <w:rPr>
          <w:rFonts w:ascii="Times New Roman" w:eastAsia="Times New Roman" w:hAnsi="Times New Roman" w:cs="Times New Roman"/>
          <w:color w:val="000000" w:themeColor="text1"/>
          <w:sz w:val="24"/>
          <w:szCs w:val="24"/>
        </w:rPr>
        <w:t xml:space="preserve"> at maximum deflection. The maximum deflection allowed for the rud</w:t>
      </w:r>
      <w:r w:rsidR="00123176" w:rsidRPr="00B46571">
        <w:rPr>
          <w:rFonts w:ascii="Times New Roman" w:eastAsia="Times New Roman" w:hAnsi="Times New Roman" w:cs="Times New Roman"/>
          <w:color w:val="000000" w:themeColor="text1"/>
          <w:sz w:val="24"/>
          <w:szCs w:val="24"/>
        </w:rPr>
        <w:t>der was 45 degrees, however it wa</w:t>
      </w:r>
      <w:r w:rsidRPr="00B46571">
        <w:rPr>
          <w:rFonts w:ascii="Times New Roman" w:eastAsia="Times New Roman" w:hAnsi="Times New Roman" w:cs="Times New Roman"/>
          <w:color w:val="000000" w:themeColor="text1"/>
          <w:sz w:val="24"/>
          <w:szCs w:val="24"/>
        </w:rPr>
        <w:t>s assumed that a deflection of no more than 20 degrees is necessary, all</w:t>
      </w:r>
      <w:r w:rsidR="00123176" w:rsidRPr="00B46571">
        <w:rPr>
          <w:rFonts w:ascii="Times New Roman" w:eastAsia="Times New Roman" w:hAnsi="Times New Roman" w:cs="Times New Roman"/>
          <w:color w:val="000000" w:themeColor="text1"/>
          <w:sz w:val="24"/>
          <w:szCs w:val="24"/>
        </w:rPr>
        <w:t>owing for a Safety Factor of 2</w:t>
      </w:r>
      <w:r w:rsidRPr="00B46571">
        <w:rPr>
          <w:rFonts w:ascii="Times New Roman" w:eastAsia="Times New Roman" w:hAnsi="Times New Roman" w:cs="Times New Roman"/>
          <w:color w:val="000000" w:themeColor="text1"/>
          <w:sz w:val="24"/>
          <w:szCs w:val="24"/>
        </w:rPr>
        <w:t>. Using a deflection angle of 20 degrees, the required torque for a servo can be calculated as follows</w:t>
      </w:r>
      <w:r w:rsidR="00BD12B2">
        <w:rPr>
          <w:rFonts w:ascii="Times New Roman" w:eastAsia="Times New Roman" w:hAnsi="Times New Roman" w:cs="Times New Roman"/>
          <w:color w:val="000000" w:themeColor="text1"/>
          <w:sz w:val="24"/>
          <w:szCs w:val="24"/>
        </w:rPr>
        <w:t>, with aerodynamic constants and variables defined in Table 2</w:t>
      </w:r>
      <w:r w:rsidRPr="00B46571">
        <w:rPr>
          <w:rFonts w:ascii="Times New Roman" w:eastAsia="Times New Roman" w:hAnsi="Times New Roman" w:cs="Times New Roman"/>
          <w:color w:val="000000" w:themeColor="text1"/>
          <w:sz w:val="24"/>
          <w:szCs w:val="24"/>
        </w:rPr>
        <w:t>:</w:t>
      </w:r>
    </w:p>
    <w:p w14:paraId="4397526B" w14:textId="000DDF92" w:rsidR="00030C26" w:rsidRPr="00B46571" w:rsidRDefault="00030C26"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4</w:t>
      </w:r>
      <w:r w:rsidR="00DF1CFB" w:rsidRPr="00B46571">
        <w:rPr>
          <w:rFonts w:ascii="Times New Roman" w:hAnsi="Times New Roman" w:cs="Times New Roman"/>
          <w:noProof/>
          <w:color w:val="000000" w:themeColor="text1"/>
        </w:rPr>
        <w:fldChar w:fldCharType="end"/>
      </w:r>
    </w:p>
    <w:p w14:paraId="0B3CA349" w14:textId="634C27C4" w:rsidR="00030C26" w:rsidRPr="00B46571" w:rsidRDefault="00DF654B" w:rsidP="006D0668">
      <w:pPr>
        <w:spacing w:after="0" w:line="360" w:lineRule="auto"/>
        <w:ind w:firstLine="720"/>
        <w:rPr>
          <w:rFonts w:ascii="Times New Roman" w:eastAsia="Times New Roman" w:hAnsi="Times New Roman" w:cs="Times New Roman"/>
          <w:color w:val="000000" w:themeColor="text1"/>
          <w:sz w:val="24"/>
          <w:szCs w:val="24"/>
        </w:rPr>
      </w:pPr>
      <m:oMathPara>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D</m:t>
              </m:r>
            </m:sub>
          </m:sSub>
          <m:r>
            <w:rPr>
              <w:rFonts w:ascii="Cambria Math" w:eastAsia="Times New Roman" w:hAnsi="Cambria Math" w:cs="Times New Roman"/>
              <w:color w:val="000000" w:themeColor="text1"/>
              <w:sz w:val="24"/>
              <w:szCs w:val="24"/>
            </w:rPr>
            <m:t>=</m:t>
          </m:r>
          <m:d>
            <m:dPr>
              <m:ctrlPr>
                <w:rPr>
                  <w:rFonts w:ascii="Cambria Math" w:eastAsia="Times New Roman" w:hAnsi="Cambria Math" w:cs="Times New Roman"/>
                  <w:i/>
                  <w:color w:val="000000" w:themeColor="text1"/>
                  <w:sz w:val="24"/>
                  <w:szCs w:val="24"/>
                </w:rPr>
              </m:ctrlPr>
            </m:dPr>
            <m:e>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1</m:t>
                  </m:r>
                </m:num>
                <m:den>
                  <m:r>
                    <w:rPr>
                      <w:rFonts w:ascii="Cambria Math" w:eastAsia="Times New Roman" w:hAnsi="Cambria Math" w:cs="Times New Roman"/>
                      <w:color w:val="000000" w:themeColor="text1"/>
                      <w:sz w:val="24"/>
                      <w:szCs w:val="24"/>
                    </w:rPr>
                    <m:t>2</m:t>
                  </m:r>
                </m:den>
              </m:f>
            </m:e>
          </m:d>
          <m:r>
            <w:rPr>
              <w:rFonts w:ascii="Cambria Math" w:eastAsia="Times New Roman" w:hAnsi="Cambria Math" w:cs="Times New Roman"/>
              <w:color w:val="000000" w:themeColor="text1"/>
              <w:sz w:val="24"/>
              <w:szCs w:val="24"/>
            </w:rPr>
            <m:t>*ρ*</m:t>
          </m:r>
          <m:sSup>
            <m:sSupPr>
              <m:ctrlPr>
                <w:rPr>
                  <w:rFonts w:ascii="Cambria Math" w:eastAsia="Times New Roman" w:hAnsi="Cambria Math" w:cs="Times New Roman"/>
                  <w:i/>
                  <w:color w:val="000000" w:themeColor="text1"/>
                  <w:sz w:val="24"/>
                  <w:szCs w:val="24"/>
                </w:rPr>
              </m:ctrlPr>
            </m:sSupPr>
            <m:e>
              <m:r>
                <w:rPr>
                  <w:rFonts w:ascii="Cambria Math" w:eastAsia="Times New Roman" w:hAnsi="Cambria Math" w:cs="Times New Roman"/>
                  <w:color w:val="000000" w:themeColor="text1"/>
                  <w:sz w:val="24"/>
                  <w:szCs w:val="24"/>
                </w:rPr>
                <m:t>v</m:t>
              </m:r>
            </m:e>
            <m:sup>
              <m:r>
                <w:rPr>
                  <w:rFonts w:ascii="Cambria Math" w:eastAsia="Times New Roman" w:hAnsi="Cambria Math" w:cs="Times New Roman"/>
                  <w:color w:val="000000" w:themeColor="text1"/>
                  <w:sz w:val="24"/>
                  <w:szCs w:val="24"/>
                </w:rPr>
                <m:t>2</m:t>
              </m:r>
            </m:sup>
          </m:sSup>
          <m:r>
            <w:rPr>
              <w:rFonts w:ascii="Cambria Math" w:eastAsia="Times New Roman" w:hAnsi="Cambria Math" w:cs="Times New Roman"/>
              <w:color w:val="000000" w:themeColor="text1"/>
              <w:sz w:val="24"/>
              <w:szCs w:val="24"/>
            </w:rPr>
            <m:t>*A*</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D</m:t>
              </m:r>
            </m:sub>
          </m:sSub>
        </m:oMath>
      </m:oMathPara>
    </w:p>
    <w:p w14:paraId="10905DE5" w14:textId="77777777" w:rsidR="00CE085D" w:rsidRDefault="00CE085D" w:rsidP="006D0668">
      <w:pPr>
        <w:pStyle w:val="Caption"/>
        <w:keepNext/>
        <w:spacing w:line="360" w:lineRule="auto"/>
        <w:jc w:val="center"/>
        <w:rPr>
          <w:rFonts w:ascii="Times New Roman" w:hAnsi="Times New Roman" w:cs="Times New Roman"/>
          <w:color w:val="000000" w:themeColor="text1"/>
        </w:rPr>
      </w:pPr>
    </w:p>
    <w:p w14:paraId="766EFF40" w14:textId="4BEBFE82" w:rsidR="00030C26" w:rsidRPr="00B46571" w:rsidRDefault="00030C26" w:rsidP="006D0668">
      <w:pPr>
        <w:pStyle w:val="Caption"/>
        <w:keepNext/>
        <w:spacing w:line="360" w:lineRule="auto"/>
        <w:jc w:val="center"/>
        <w:rPr>
          <w:rFonts w:ascii="Times New Roman" w:hAnsi="Times New Roman" w:cs="Times New Roman"/>
          <w:color w:val="000000" w:themeColor="text1"/>
        </w:rPr>
      </w:pPr>
      <w:r w:rsidRPr="00B46571">
        <w:rPr>
          <w:rFonts w:ascii="Times New Roman" w:hAnsi="Times New Roman" w:cs="Times New Roman"/>
          <w:color w:val="000000" w:themeColor="text1"/>
        </w:rPr>
        <w:t xml:space="preserve">Equation </w:t>
      </w:r>
      <w:r w:rsidR="00DF1CFB" w:rsidRPr="00B46571">
        <w:rPr>
          <w:rFonts w:ascii="Times New Roman" w:hAnsi="Times New Roman" w:cs="Times New Roman"/>
          <w:noProof/>
          <w:color w:val="000000" w:themeColor="text1"/>
        </w:rPr>
        <w:fldChar w:fldCharType="begin"/>
      </w:r>
      <w:r w:rsidR="00DF1CFB" w:rsidRPr="00B46571">
        <w:rPr>
          <w:rFonts w:ascii="Times New Roman" w:hAnsi="Times New Roman" w:cs="Times New Roman"/>
          <w:noProof/>
          <w:color w:val="000000" w:themeColor="text1"/>
        </w:rPr>
        <w:instrText xml:space="preserve"> SEQ Equation \* ARABIC </w:instrText>
      </w:r>
      <w:r w:rsidR="00DF1CFB" w:rsidRPr="00B46571">
        <w:rPr>
          <w:rFonts w:ascii="Times New Roman" w:hAnsi="Times New Roman" w:cs="Times New Roman"/>
          <w:noProof/>
          <w:color w:val="000000" w:themeColor="text1"/>
        </w:rPr>
        <w:fldChar w:fldCharType="separate"/>
      </w:r>
      <w:r w:rsidR="0098779E" w:rsidRPr="00B46571">
        <w:rPr>
          <w:rFonts w:ascii="Times New Roman" w:hAnsi="Times New Roman" w:cs="Times New Roman"/>
          <w:noProof/>
          <w:color w:val="000000" w:themeColor="text1"/>
        </w:rPr>
        <w:t>15</w:t>
      </w:r>
      <w:r w:rsidR="00DF1CFB" w:rsidRPr="00B46571">
        <w:rPr>
          <w:rFonts w:ascii="Times New Roman" w:hAnsi="Times New Roman" w:cs="Times New Roman"/>
          <w:noProof/>
          <w:color w:val="000000" w:themeColor="text1"/>
        </w:rPr>
        <w:fldChar w:fldCharType="end"/>
      </w:r>
    </w:p>
    <w:p w14:paraId="22F9EF69" w14:textId="2BCB240C" w:rsidR="002132E9" w:rsidRPr="00B46571" w:rsidRDefault="00030C26" w:rsidP="006D0668">
      <w:pPr>
        <w:spacing w:after="0" w:line="360" w:lineRule="auto"/>
        <w:ind w:firstLine="720"/>
        <w:jc w:val="center"/>
        <w:rPr>
          <w:rFonts w:ascii="Times New Roman" w:eastAsia="Times New Roman" w:hAnsi="Times New Roman" w:cs="Times New Roman"/>
          <w:color w:val="000000" w:themeColor="text1"/>
          <w:sz w:val="24"/>
          <w:szCs w:val="24"/>
        </w:rPr>
      </w:pPr>
      <m:oMathPara>
        <m:oMath>
          <m:r>
            <w:rPr>
              <w:rFonts w:ascii="Cambria Math" w:eastAsia="Times New Roman" w:hAnsi="Cambria Math" w:cs="Times New Roman"/>
              <w:color w:val="000000" w:themeColor="text1"/>
              <w:sz w:val="24"/>
              <w:szCs w:val="24"/>
            </w:rPr>
            <m:t>τ=r*</m:t>
          </m:r>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F</m:t>
              </m:r>
            </m:e>
            <m:sub>
              <m:r>
                <w:rPr>
                  <w:rFonts w:ascii="Cambria Math" w:eastAsia="Times New Roman" w:hAnsi="Cambria Math" w:cs="Times New Roman"/>
                  <w:color w:val="000000" w:themeColor="text1"/>
                  <w:sz w:val="24"/>
                  <w:szCs w:val="24"/>
                </w:rPr>
                <m:t>D</m:t>
              </m:r>
            </m:sub>
          </m:sSub>
          <m:r>
            <w:rPr>
              <w:rFonts w:ascii="Cambria Math" w:eastAsia="Times New Roman" w:hAnsi="Cambria Math" w:cs="Times New Roman"/>
              <w:color w:val="000000" w:themeColor="text1"/>
              <w:sz w:val="24"/>
              <w:szCs w:val="24"/>
            </w:rPr>
            <m:t>*sinθ</m:t>
          </m:r>
        </m:oMath>
      </m:oMathPara>
    </w:p>
    <w:p w14:paraId="4A29C325" w14:textId="2B32AB4A" w:rsidR="00123176" w:rsidRPr="00B46571" w:rsidRDefault="00123176" w:rsidP="006D0668">
      <w:pPr>
        <w:spacing w:line="360" w:lineRule="auto"/>
        <w:rPr>
          <w:rFonts w:ascii="Times New Roman" w:hAnsi="Times New Roman" w:cs="Times New Roman"/>
          <w:i/>
          <w:iCs/>
          <w:color w:val="000000" w:themeColor="text1"/>
          <w:sz w:val="24"/>
          <w:szCs w:val="18"/>
        </w:rPr>
      </w:pPr>
      <w:r w:rsidRPr="00B46571">
        <w:rPr>
          <w:rFonts w:ascii="Times New Roman" w:hAnsi="Times New Roman" w:cs="Times New Roman"/>
          <w:color w:val="000000" w:themeColor="text1"/>
          <w:sz w:val="24"/>
        </w:rPr>
        <w:br w:type="page"/>
      </w:r>
    </w:p>
    <w:p w14:paraId="51E201EF" w14:textId="77777777" w:rsidR="004742EB" w:rsidRPr="00B46571" w:rsidRDefault="004742EB" w:rsidP="006D0668">
      <w:pPr>
        <w:pStyle w:val="Caption"/>
        <w:keepNext/>
        <w:spacing w:line="360" w:lineRule="auto"/>
        <w:jc w:val="center"/>
        <w:rPr>
          <w:rFonts w:ascii="Times New Roman" w:hAnsi="Times New Roman" w:cs="Times New Roman"/>
          <w:color w:val="000000" w:themeColor="text1"/>
          <w:sz w:val="24"/>
        </w:rPr>
      </w:pPr>
    </w:p>
    <w:tbl>
      <w:tblPr>
        <w:tblStyle w:val="TableGrid"/>
        <w:tblW w:w="0" w:type="auto"/>
        <w:tblLook w:val="04A0" w:firstRow="1" w:lastRow="0" w:firstColumn="1" w:lastColumn="0" w:noHBand="0" w:noVBand="1"/>
      </w:tblPr>
      <w:tblGrid>
        <w:gridCol w:w="4675"/>
        <w:gridCol w:w="4675"/>
      </w:tblGrid>
      <w:tr w:rsidR="00A47654" w:rsidRPr="00B46571" w14:paraId="117E2E08" w14:textId="77777777" w:rsidTr="00052E8B">
        <w:tc>
          <w:tcPr>
            <w:tcW w:w="9350" w:type="dxa"/>
            <w:gridSpan w:val="2"/>
          </w:tcPr>
          <w:p w14:paraId="28FD1E3F" w14:textId="7F5D4FD4" w:rsidR="00A47654" w:rsidRPr="00BB29BC" w:rsidRDefault="00A47654" w:rsidP="006D0668">
            <w:pPr>
              <w:pStyle w:val="Caption"/>
              <w:keepNext/>
              <w:spacing w:line="360" w:lineRule="auto"/>
              <w:jc w:val="center"/>
              <w:rPr>
                <w:rFonts w:ascii="Times New Roman" w:hAnsi="Times New Roman" w:cs="Times New Roman"/>
                <w:b/>
                <w:i w:val="0"/>
                <w:color w:val="000000" w:themeColor="text1"/>
                <w:sz w:val="24"/>
              </w:rPr>
            </w:pPr>
            <w:bookmarkStart w:id="48" w:name="_Toc532299138"/>
            <w:r w:rsidRPr="00BB29BC">
              <w:rPr>
                <w:rFonts w:ascii="Times New Roman" w:hAnsi="Times New Roman" w:cs="Times New Roman"/>
                <w:b/>
                <w:i w:val="0"/>
                <w:color w:val="000000" w:themeColor="text1"/>
                <w:sz w:val="24"/>
              </w:rPr>
              <w:t xml:space="preserve">Table </w:t>
            </w:r>
            <w:r w:rsidRPr="00BB29BC">
              <w:rPr>
                <w:rFonts w:ascii="Times New Roman" w:hAnsi="Times New Roman" w:cs="Times New Roman"/>
                <w:b/>
                <w:i w:val="0"/>
                <w:noProof/>
                <w:color w:val="000000" w:themeColor="text1"/>
                <w:sz w:val="24"/>
              </w:rPr>
              <w:fldChar w:fldCharType="begin"/>
            </w:r>
            <w:r w:rsidRPr="00BB29BC">
              <w:rPr>
                <w:rFonts w:ascii="Times New Roman" w:hAnsi="Times New Roman" w:cs="Times New Roman"/>
                <w:b/>
                <w:i w:val="0"/>
                <w:noProof/>
                <w:color w:val="000000" w:themeColor="text1"/>
                <w:sz w:val="24"/>
              </w:rPr>
              <w:instrText xml:space="preserve"> SEQ Table \* ARABIC </w:instrText>
            </w:r>
            <w:r w:rsidRPr="00BB29BC">
              <w:rPr>
                <w:rFonts w:ascii="Times New Roman" w:hAnsi="Times New Roman" w:cs="Times New Roman"/>
                <w:b/>
                <w:i w:val="0"/>
                <w:noProof/>
                <w:color w:val="000000" w:themeColor="text1"/>
                <w:sz w:val="24"/>
              </w:rPr>
              <w:fldChar w:fldCharType="separate"/>
            </w:r>
            <w:r w:rsidR="0098779E" w:rsidRPr="00BB29BC">
              <w:rPr>
                <w:rFonts w:ascii="Times New Roman" w:hAnsi="Times New Roman" w:cs="Times New Roman"/>
                <w:b/>
                <w:i w:val="0"/>
                <w:noProof/>
                <w:color w:val="000000" w:themeColor="text1"/>
                <w:sz w:val="24"/>
              </w:rPr>
              <w:t>2</w:t>
            </w:r>
            <w:r w:rsidRPr="00BB29BC">
              <w:rPr>
                <w:rFonts w:ascii="Times New Roman" w:hAnsi="Times New Roman" w:cs="Times New Roman"/>
                <w:b/>
                <w:i w:val="0"/>
                <w:noProof/>
                <w:color w:val="000000" w:themeColor="text1"/>
                <w:sz w:val="24"/>
              </w:rPr>
              <w:fldChar w:fldCharType="end"/>
            </w:r>
            <w:r w:rsidR="00BD12B2" w:rsidRPr="00BB29BC">
              <w:rPr>
                <w:rFonts w:ascii="Times New Roman" w:hAnsi="Times New Roman" w:cs="Times New Roman"/>
                <w:b/>
                <w:i w:val="0"/>
                <w:noProof/>
                <w:color w:val="000000" w:themeColor="text1"/>
                <w:sz w:val="24"/>
              </w:rPr>
              <w:t>:</w:t>
            </w:r>
            <w:r w:rsidRPr="00BB29BC">
              <w:rPr>
                <w:rFonts w:ascii="Times New Roman" w:hAnsi="Times New Roman" w:cs="Times New Roman"/>
                <w:b/>
                <w:i w:val="0"/>
                <w:noProof/>
                <w:color w:val="000000" w:themeColor="text1"/>
                <w:sz w:val="24"/>
              </w:rPr>
              <w:t xml:space="preserve"> Fin Aerodynamics Constants and Variables</w:t>
            </w:r>
            <w:bookmarkEnd w:id="48"/>
          </w:p>
        </w:tc>
      </w:tr>
      <w:tr w:rsidR="00A47654" w:rsidRPr="00B46571" w14:paraId="595F2681" w14:textId="77777777" w:rsidTr="00030C26">
        <w:tc>
          <w:tcPr>
            <w:tcW w:w="4675" w:type="dxa"/>
          </w:tcPr>
          <w:p w14:paraId="1350B86F" w14:textId="7937AB9E" w:rsidR="00030C26" w:rsidRPr="00B46571" w:rsidRDefault="00CF76CE" w:rsidP="006D0668">
            <w:pPr>
              <w:spacing w:line="360" w:lineRule="auto"/>
              <w:rPr>
                <w:rFonts w:ascii="Times New Roman" w:hAnsi="Times New Roman" w:cs="Times New Roman"/>
                <w:b/>
                <w:color w:val="000000" w:themeColor="text1"/>
              </w:rPr>
            </w:pPr>
            <w:r w:rsidRPr="00B46571">
              <w:rPr>
                <w:rFonts w:ascii="Times New Roman" w:hAnsi="Times New Roman" w:cs="Times New Roman"/>
                <w:b/>
                <w:color w:val="000000" w:themeColor="text1"/>
              </w:rPr>
              <w:t xml:space="preserve">Constants and Variables </w:t>
            </w:r>
            <w:r w:rsidR="00177234" w:rsidRPr="00B46571">
              <w:rPr>
                <w:rFonts w:ascii="Times New Roman" w:hAnsi="Times New Roman" w:cs="Times New Roman"/>
                <w:b/>
                <w:color w:val="000000" w:themeColor="text1"/>
              </w:rPr>
              <w:tab/>
            </w:r>
          </w:p>
        </w:tc>
        <w:tc>
          <w:tcPr>
            <w:tcW w:w="4675" w:type="dxa"/>
          </w:tcPr>
          <w:p w14:paraId="1AC02BDB" w14:textId="1197382F" w:rsidR="00030C26" w:rsidRPr="00B46571" w:rsidRDefault="00030C26" w:rsidP="006D0668">
            <w:pPr>
              <w:spacing w:line="360" w:lineRule="auto"/>
              <w:rPr>
                <w:rFonts w:ascii="Times New Roman" w:hAnsi="Times New Roman" w:cs="Times New Roman"/>
                <w:b/>
                <w:color w:val="000000" w:themeColor="text1"/>
              </w:rPr>
            </w:pPr>
            <w:r w:rsidRPr="00B46571">
              <w:rPr>
                <w:rFonts w:ascii="Times New Roman" w:hAnsi="Times New Roman" w:cs="Times New Roman"/>
                <w:b/>
                <w:color w:val="000000" w:themeColor="text1"/>
              </w:rPr>
              <w:t>Definition</w:t>
            </w:r>
          </w:p>
        </w:tc>
      </w:tr>
      <w:tr w:rsidR="00A47654" w:rsidRPr="00B46571" w14:paraId="75714E77" w14:textId="77777777" w:rsidTr="00030C26">
        <w:tc>
          <w:tcPr>
            <w:tcW w:w="4675" w:type="dxa"/>
          </w:tcPr>
          <w:p w14:paraId="32551AAD" w14:textId="227EF53D" w:rsidR="00030C26" w:rsidRPr="00B46571" w:rsidRDefault="00030C26" w:rsidP="006D0668">
            <w:pPr>
              <w:spacing w:line="360" w:lineRule="auto"/>
              <w:rPr>
                <w:rFonts w:ascii="Times New Roman" w:hAnsi="Times New Roman" w:cs="Times New Roman"/>
                <w:color w:val="000000" w:themeColor="text1"/>
                <w:vertAlign w:val="subscript"/>
              </w:rPr>
            </w:pPr>
            <w:r w:rsidRPr="00B46571">
              <w:rPr>
                <w:rFonts w:ascii="Times New Roman" w:hAnsi="Times New Roman" w:cs="Times New Roman"/>
                <w:color w:val="000000" w:themeColor="text1"/>
              </w:rPr>
              <w:t>F</w:t>
            </w:r>
            <w:r w:rsidRPr="00B46571">
              <w:rPr>
                <w:rFonts w:ascii="Times New Roman" w:hAnsi="Times New Roman" w:cs="Times New Roman"/>
                <w:color w:val="000000" w:themeColor="text1"/>
                <w:vertAlign w:val="subscript"/>
              </w:rPr>
              <w:t>D</w:t>
            </w:r>
          </w:p>
        </w:tc>
        <w:tc>
          <w:tcPr>
            <w:tcW w:w="4675" w:type="dxa"/>
          </w:tcPr>
          <w:p w14:paraId="05ED2356" w14:textId="161A7416" w:rsidR="00030C26" w:rsidRPr="00B46571" w:rsidRDefault="00030C26"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Drag force</w:t>
            </w:r>
          </w:p>
        </w:tc>
      </w:tr>
      <w:tr w:rsidR="00A47654" w:rsidRPr="00B46571" w14:paraId="75BEA238" w14:textId="77777777" w:rsidTr="00030C26">
        <w:tc>
          <w:tcPr>
            <w:tcW w:w="4675" w:type="dxa"/>
          </w:tcPr>
          <w:p w14:paraId="16DC1C3A" w14:textId="1F5DEB0C" w:rsidR="00030C26" w:rsidRPr="00B46571" w:rsidRDefault="004742EB" w:rsidP="006D0668">
            <w:pPr>
              <w:spacing w:line="360" w:lineRule="auto"/>
              <w:rPr>
                <w:rFonts w:ascii="Times New Roman" w:hAnsi="Times New Roman" w:cs="Times New Roman"/>
                <w:color w:val="000000" w:themeColor="text1"/>
              </w:rPr>
            </w:pPr>
            <m:oMathPara>
              <m:oMathParaPr>
                <m:jc m:val="left"/>
              </m:oMathParaPr>
              <m:oMath>
                <m:r>
                  <w:rPr>
                    <w:rFonts w:ascii="Cambria Math" w:eastAsia="Times New Roman" w:hAnsi="Cambria Math" w:cs="Times New Roman"/>
                    <w:color w:val="000000" w:themeColor="text1"/>
                    <w:sz w:val="24"/>
                    <w:szCs w:val="24"/>
                  </w:rPr>
                  <m:t>ρ</m:t>
                </m:r>
              </m:oMath>
            </m:oMathPara>
          </w:p>
        </w:tc>
        <w:tc>
          <w:tcPr>
            <w:tcW w:w="4675" w:type="dxa"/>
          </w:tcPr>
          <w:p w14:paraId="15338D41" w14:textId="3140FE01" w:rsidR="00030C26"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Density of air</w:t>
            </w:r>
          </w:p>
        </w:tc>
      </w:tr>
      <w:tr w:rsidR="00A47654" w:rsidRPr="00B46571" w14:paraId="027380A2" w14:textId="77777777" w:rsidTr="00030C26">
        <w:tc>
          <w:tcPr>
            <w:tcW w:w="4675" w:type="dxa"/>
          </w:tcPr>
          <w:p w14:paraId="2D62339C" w14:textId="7E1BD03F" w:rsidR="00030C26" w:rsidRPr="00B46571" w:rsidRDefault="004742EB" w:rsidP="006D0668">
            <w:pPr>
              <w:spacing w:line="360" w:lineRule="auto"/>
              <w:rPr>
                <w:rFonts w:ascii="Times New Roman" w:hAnsi="Times New Roman" w:cs="Times New Roman"/>
                <w:color w:val="000000" w:themeColor="text1"/>
              </w:rPr>
            </w:pPr>
            <m:oMathPara>
              <m:oMathParaPr>
                <m:jc m:val="left"/>
              </m:oMathParaPr>
              <m:oMath>
                <m:r>
                  <w:rPr>
                    <w:rFonts w:ascii="Cambria Math" w:eastAsia="Times New Roman" w:hAnsi="Cambria Math" w:cs="Times New Roman"/>
                    <w:color w:val="000000" w:themeColor="text1"/>
                    <w:sz w:val="24"/>
                    <w:szCs w:val="24"/>
                  </w:rPr>
                  <m:t>v</m:t>
                </m:r>
              </m:oMath>
            </m:oMathPara>
          </w:p>
        </w:tc>
        <w:tc>
          <w:tcPr>
            <w:tcW w:w="4675" w:type="dxa"/>
          </w:tcPr>
          <w:p w14:paraId="2B62A57D" w14:textId="6F15FA97" w:rsidR="00030C26"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velocity</w:t>
            </w:r>
          </w:p>
        </w:tc>
      </w:tr>
      <w:tr w:rsidR="00A47654" w:rsidRPr="00B46571" w14:paraId="52B572A5" w14:textId="77777777" w:rsidTr="00030C26">
        <w:tc>
          <w:tcPr>
            <w:tcW w:w="4675" w:type="dxa"/>
          </w:tcPr>
          <w:p w14:paraId="241A80A0" w14:textId="2564ED87" w:rsidR="00030C26" w:rsidRPr="00B46571" w:rsidRDefault="004742EB" w:rsidP="006D0668">
            <w:pPr>
              <w:spacing w:line="360" w:lineRule="auto"/>
              <w:rPr>
                <w:rFonts w:ascii="Times New Roman" w:hAnsi="Times New Roman" w:cs="Times New Roman"/>
                <w:color w:val="000000" w:themeColor="text1"/>
              </w:rPr>
            </w:pPr>
            <m:oMathPara>
              <m:oMathParaPr>
                <m:jc m:val="left"/>
              </m:oMathParaPr>
              <m:oMath>
                <m:r>
                  <w:rPr>
                    <w:rFonts w:ascii="Cambria Math" w:eastAsia="Times New Roman" w:hAnsi="Cambria Math" w:cs="Times New Roman"/>
                    <w:color w:val="000000" w:themeColor="text1"/>
                    <w:sz w:val="24"/>
                    <w:szCs w:val="24"/>
                  </w:rPr>
                  <m:t>A</m:t>
                </m:r>
              </m:oMath>
            </m:oMathPara>
          </w:p>
        </w:tc>
        <w:tc>
          <w:tcPr>
            <w:tcW w:w="4675" w:type="dxa"/>
          </w:tcPr>
          <w:p w14:paraId="27C52F54" w14:textId="2C8EBB2E" w:rsidR="00030C26"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Cross sectional area of rudder</w:t>
            </w:r>
          </w:p>
        </w:tc>
      </w:tr>
      <w:tr w:rsidR="00A47654" w:rsidRPr="00B46571" w14:paraId="5CCD3BAC" w14:textId="77777777" w:rsidTr="00030C26">
        <w:tc>
          <w:tcPr>
            <w:tcW w:w="4675" w:type="dxa"/>
          </w:tcPr>
          <w:p w14:paraId="13829EF1" w14:textId="10AA26E3" w:rsidR="004742EB" w:rsidRPr="00B46571" w:rsidRDefault="00DF654B" w:rsidP="006D0668">
            <w:pPr>
              <w:spacing w:line="360" w:lineRule="auto"/>
              <w:rPr>
                <w:rFonts w:ascii="Times New Roman" w:eastAsia="Calibri" w:hAnsi="Times New Roman" w:cs="Times New Roman"/>
                <w:color w:val="000000" w:themeColor="text1"/>
                <w:sz w:val="24"/>
                <w:szCs w:val="24"/>
              </w:rPr>
            </w:pPr>
            <m:oMathPara>
              <m:oMathParaPr>
                <m:jc m:val="left"/>
              </m:oMathParaPr>
              <m:oMath>
                <m:sSub>
                  <m:sSubPr>
                    <m:ctrlPr>
                      <w:rPr>
                        <w:rFonts w:ascii="Cambria Math" w:eastAsia="Times New Roman" w:hAnsi="Cambria Math" w:cs="Times New Roman"/>
                        <w:i/>
                        <w:color w:val="000000" w:themeColor="text1"/>
                        <w:sz w:val="24"/>
                        <w:szCs w:val="24"/>
                      </w:rPr>
                    </m:ctrlPr>
                  </m:sSubPr>
                  <m:e>
                    <m:r>
                      <w:rPr>
                        <w:rFonts w:ascii="Cambria Math" w:eastAsia="Times New Roman" w:hAnsi="Cambria Math" w:cs="Times New Roman"/>
                        <w:color w:val="000000" w:themeColor="text1"/>
                        <w:sz w:val="24"/>
                        <w:szCs w:val="24"/>
                      </w:rPr>
                      <m:t>C</m:t>
                    </m:r>
                  </m:e>
                  <m:sub>
                    <m:r>
                      <w:rPr>
                        <w:rFonts w:ascii="Cambria Math" w:eastAsia="Times New Roman" w:hAnsi="Cambria Math" w:cs="Times New Roman"/>
                        <w:color w:val="000000" w:themeColor="text1"/>
                        <w:sz w:val="24"/>
                        <w:szCs w:val="24"/>
                      </w:rPr>
                      <m:t>D</m:t>
                    </m:r>
                  </m:sub>
                </m:sSub>
              </m:oMath>
            </m:oMathPara>
          </w:p>
        </w:tc>
        <w:tc>
          <w:tcPr>
            <w:tcW w:w="4675" w:type="dxa"/>
          </w:tcPr>
          <w:p w14:paraId="1518359B" w14:textId="57EB02DB" w:rsidR="004742EB"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 xml:space="preserve">Drag coefficient </w:t>
            </w:r>
          </w:p>
        </w:tc>
      </w:tr>
      <w:tr w:rsidR="00A47654" w:rsidRPr="00B46571" w14:paraId="174D7099" w14:textId="77777777" w:rsidTr="00030C26">
        <w:tc>
          <w:tcPr>
            <w:tcW w:w="4675" w:type="dxa"/>
          </w:tcPr>
          <w:p w14:paraId="00A4C897" w14:textId="5842263C" w:rsidR="004742EB" w:rsidRPr="00B46571" w:rsidRDefault="004742EB" w:rsidP="006D0668">
            <w:pPr>
              <w:spacing w:line="360" w:lineRule="auto"/>
              <w:rPr>
                <w:rFonts w:ascii="Times New Roman" w:eastAsia="Calibri" w:hAnsi="Times New Roman" w:cs="Times New Roman"/>
                <w:color w:val="000000" w:themeColor="text1"/>
                <w:sz w:val="24"/>
                <w:szCs w:val="24"/>
              </w:rPr>
            </w:pPr>
            <m:oMathPara>
              <m:oMathParaPr>
                <m:jc m:val="left"/>
              </m:oMathParaPr>
              <m:oMath>
                <m:r>
                  <w:rPr>
                    <w:rFonts w:ascii="Cambria Math" w:eastAsia="Times New Roman" w:hAnsi="Cambria Math" w:cs="Times New Roman"/>
                    <w:color w:val="000000" w:themeColor="text1"/>
                    <w:sz w:val="24"/>
                    <w:szCs w:val="24"/>
                  </w:rPr>
                  <m:t>τ</m:t>
                </m:r>
              </m:oMath>
            </m:oMathPara>
          </w:p>
        </w:tc>
        <w:tc>
          <w:tcPr>
            <w:tcW w:w="4675" w:type="dxa"/>
          </w:tcPr>
          <w:p w14:paraId="4CB0021A" w14:textId="00EB09AA" w:rsidR="004742EB"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Torque</w:t>
            </w:r>
          </w:p>
        </w:tc>
      </w:tr>
      <w:tr w:rsidR="00A47654" w:rsidRPr="00B46571" w14:paraId="3512680E" w14:textId="77777777" w:rsidTr="00030C26">
        <w:tc>
          <w:tcPr>
            <w:tcW w:w="4675" w:type="dxa"/>
          </w:tcPr>
          <w:p w14:paraId="38306EAF" w14:textId="7BCD3B63" w:rsidR="004742EB" w:rsidRPr="00B46571" w:rsidRDefault="004742EB" w:rsidP="006D0668">
            <w:pPr>
              <w:spacing w:line="360" w:lineRule="auto"/>
              <w:rPr>
                <w:rFonts w:ascii="Times New Roman" w:eastAsia="Calibri" w:hAnsi="Times New Roman" w:cs="Times New Roman"/>
                <w:color w:val="000000" w:themeColor="text1"/>
                <w:sz w:val="24"/>
                <w:szCs w:val="24"/>
              </w:rPr>
            </w:pPr>
            <m:oMathPara>
              <m:oMathParaPr>
                <m:jc m:val="left"/>
              </m:oMathParaPr>
              <m:oMath>
                <m:r>
                  <w:rPr>
                    <w:rFonts w:ascii="Cambria Math" w:eastAsia="Times New Roman" w:hAnsi="Cambria Math" w:cs="Times New Roman"/>
                    <w:color w:val="000000" w:themeColor="text1"/>
                    <w:sz w:val="24"/>
                    <w:szCs w:val="24"/>
                  </w:rPr>
                  <m:t>r</m:t>
                </m:r>
              </m:oMath>
            </m:oMathPara>
          </w:p>
        </w:tc>
        <w:tc>
          <w:tcPr>
            <w:tcW w:w="4675" w:type="dxa"/>
          </w:tcPr>
          <w:p w14:paraId="351300CC" w14:textId="1727FB0E" w:rsidR="004742EB" w:rsidRPr="00B46571" w:rsidRDefault="004742EB" w:rsidP="006D0668">
            <w:pPr>
              <w:spacing w:line="360" w:lineRule="auto"/>
              <w:rPr>
                <w:rFonts w:ascii="Times New Roman" w:hAnsi="Times New Roman" w:cs="Times New Roman"/>
                <w:color w:val="000000" w:themeColor="text1"/>
              </w:rPr>
            </w:pPr>
            <w:r w:rsidRPr="00B46571">
              <w:rPr>
                <w:rFonts w:ascii="Times New Roman" w:hAnsi="Times New Roman" w:cs="Times New Roman"/>
                <w:color w:val="000000" w:themeColor="text1"/>
              </w:rPr>
              <w:t>Radius of lever arm</w:t>
            </w:r>
          </w:p>
        </w:tc>
      </w:tr>
    </w:tbl>
    <w:p w14:paraId="2F2E5B40" w14:textId="683382F7" w:rsidR="213885D6" w:rsidRPr="00B46571" w:rsidRDefault="213885D6" w:rsidP="006D0668">
      <w:pPr>
        <w:spacing w:after="0" w:line="360" w:lineRule="auto"/>
        <w:jc w:val="center"/>
        <w:rPr>
          <w:rFonts w:ascii="Times New Roman" w:hAnsi="Times New Roman" w:cs="Times New Roman"/>
          <w:color w:val="000000" w:themeColor="text1"/>
        </w:rPr>
      </w:pPr>
    </w:p>
    <w:p w14:paraId="57E5964B" w14:textId="1DDA1C23" w:rsidR="33921116" w:rsidRPr="00B46571" w:rsidRDefault="213885D6" w:rsidP="006D0668">
      <w:pPr>
        <w:spacing w:after="0"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Using </w:t>
      </w:r>
      <w:r w:rsidR="00841D7F">
        <w:rPr>
          <w:rFonts w:ascii="Times New Roman" w:eastAsia="Times New Roman" w:hAnsi="Times New Roman" w:cs="Times New Roman"/>
          <w:color w:val="000000" w:themeColor="text1"/>
          <w:sz w:val="24"/>
          <w:szCs w:val="24"/>
        </w:rPr>
        <w:t>Fluent</w:t>
      </w:r>
      <w:r w:rsidR="00841D7F" w:rsidRPr="00841D7F">
        <w:rPr>
          <w:rFonts w:ascii="Times New Roman" w:eastAsia="Times New Roman" w:hAnsi="Times New Roman" w:cs="Times New Roman"/>
          <w:color w:val="000000" w:themeColor="text1"/>
          <w:sz w:val="24"/>
          <w:szCs w:val="24"/>
          <w:vertAlign w:val="superscript"/>
        </w:rPr>
        <w:t>®</w:t>
      </w:r>
      <w:r w:rsidRPr="00B46571">
        <w:rPr>
          <w:rFonts w:ascii="Times New Roman" w:eastAsia="Times New Roman" w:hAnsi="Times New Roman" w:cs="Times New Roman"/>
          <w:color w:val="000000" w:themeColor="text1"/>
          <w:sz w:val="24"/>
          <w:szCs w:val="24"/>
        </w:rPr>
        <w:t xml:space="preserve">, the fin and rudder system at maximum rudder deflection was analyzed at a velocity of 150 meters per second, giving an average drag coefficient of 0.00977 for the rudder as shown in Figure </w:t>
      </w:r>
      <w:r w:rsidR="00694544" w:rsidRPr="00B46571">
        <w:rPr>
          <w:rFonts w:ascii="Times New Roman" w:eastAsia="Times New Roman" w:hAnsi="Times New Roman" w:cs="Times New Roman"/>
          <w:color w:val="000000" w:themeColor="text1"/>
          <w:sz w:val="24"/>
          <w:szCs w:val="24"/>
        </w:rPr>
        <w:t>1</w:t>
      </w:r>
      <w:r w:rsidR="00031D83" w:rsidRPr="00B46571">
        <w:rPr>
          <w:rFonts w:ascii="Times New Roman" w:eastAsia="Times New Roman" w:hAnsi="Times New Roman" w:cs="Times New Roman"/>
          <w:color w:val="000000" w:themeColor="text1"/>
          <w:sz w:val="24"/>
          <w:szCs w:val="24"/>
        </w:rPr>
        <w:t>1</w:t>
      </w:r>
      <w:r w:rsidRPr="00B46571">
        <w:rPr>
          <w:rFonts w:ascii="Times New Roman" w:eastAsia="Times New Roman" w:hAnsi="Times New Roman" w:cs="Times New Roman"/>
          <w:color w:val="000000" w:themeColor="text1"/>
          <w:sz w:val="24"/>
          <w:szCs w:val="24"/>
        </w:rPr>
        <w:t xml:space="preserve">. </w:t>
      </w:r>
    </w:p>
    <w:p w14:paraId="71BF5E86" w14:textId="77777777" w:rsidR="00A47654" w:rsidRPr="00B46571" w:rsidRDefault="00A47654" w:rsidP="006D0668">
      <w:pPr>
        <w:spacing w:after="0" w:line="360" w:lineRule="auto"/>
        <w:rPr>
          <w:rFonts w:ascii="Times New Roman" w:eastAsia="Times New Roman" w:hAnsi="Times New Roman" w:cs="Times New Roman"/>
          <w:color w:val="000000" w:themeColor="text1"/>
          <w:sz w:val="24"/>
          <w:szCs w:val="24"/>
        </w:rPr>
      </w:pPr>
    </w:p>
    <w:p w14:paraId="66490806" w14:textId="77777777" w:rsidR="00694544" w:rsidRPr="00B46571" w:rsidRDefault="00DAB222" w:rsidP="006D0668">
      <w:pPr>
        <w:keepNext/>
        <w:spacing w:after="0" w:line="360" w:lineRule="auto"/>
        <w:jc w:val="center"/>
        <w:rPr>
          <w:rFonts w:ascii="Times New Roman" w:hAnsi="Times New Roman" w:cs="Times New Roman"/>
          <w:color w:val="000000" w:themeColor="text1"/>
        </w:rPr>
      </w:pPr>
      <w:r w:rsidRPr="00DAB222">
        <w:rPr>
          <w:rFonts w:ascii="Times New Roman" w:eastAsia="Times New Roman" w:hAnsi="Times New Roman" w:cs="Times New Roman"/>
          <w:color w:val="000000" w:themeColor="text1"/>
          <w:sz w:val="24"/>
          <w:szCs w:val="24"/>
        </w:rPr>
        <w:t xml:space="preserve"> </w:t>
      </w:r>
      <w:r w:rsidR="59759139">
        <w:rPr>
          <w:noProof/>
        </w:rPr>
        <w:drawing>
          <wp:inline distT="0" distB="0" distL="0" distR="0" wp14:anchorId="6B6BB6F9" wp14:editId="35F42B88">
            <wp:extent cx="5191126" cy="2400895"/>
            <wp:effectExtent l="0" t="0" r="0" b="0"/>
            <wp:docPr id="789960559" name="Picture 7899605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5191126" cy="2400895"/>
                    </a:xfrm>
                    <a:prstGeom prst="rect">
                      <a:avLst/>
                    </a:prstGeom>
                  </pic:spPr>
                </pic:pic>
              </a:graphicData>
            </a:graphic>
          </wp:inline>
        </w:drawing>
      </w:r>
    </w:p>
    <w:p w14:paraId="288F2B9F" w14:textId="731711BA" w:rsidR="33921116" w:rsidRPr="00B46571" w:rsidRDefault="00694544" w:rsidP="006D0668">
      <w:pPr>
        <w:pStyle w:val="Caption"/>
        <w:spacing w:line="360" w:lineRule="auto"/>
        <w:jc w:val="center"/>
        <w:rPr>
          <w:rFonts w:ascii="Times New Roman" w:eastAsia="Times New Roman" w:hAnsi="Times New Roman" w:cs="Times New Roman"/>
          <w:color w:val="000000" w:themeColor="text1"/>
          <w:sz w:val="32"/>
          <w:szCs w:val="24"/>
        </w:rPr>
      </w:pPr>
      <w:bookmarkStart w:id="49" w:name="_Toc272483"/>
      <w:r w:rsidRPr="00B46571">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1</w:t>
      </w:r>
      <w:r w:rsidR="00577625">
        <w:rPr>
          <w:rFonts w:ascii="Times New Roman" w:hAnsi="Times New Roman" w:cs="Times New Roman"/>
          <w:color w:val="000000" w:themeColor="text1"/>
          <w:sz w:val="22"/>
        </w:rPr>
        <w:fldChar w:fldCharType="end"/>
      </w:r>
      <w:r w:rsidRPr="00B46571">
        <w:rPr>
          <w:rFonts w:ascii="Times New Roman" w:hAnsi="Times New Roman" w:cs="Times New Roman"/>
          <w:color w:val="000000" w:themeColor="text1"/>
          <w:sz w:val="22"/>
        </w:rPr>
        <w:t xml:space="preserve">: Plot of Drag Coefficient against Flow Time using </w:t>
      </w:r>
      <w:r w:rsidR="00841D7F">
        <w:rPr>
          <w:rFonts w:ascii="Times New Roman" w:hAnsi="Times New Roman" w:cs="Times New Roman"/>
          <w:color w:val="000000" w:themeColor="text1"/>
          <w:sz w:val="22"/>
        </w:rPr>
        <w:t>ANSYS</w:t>
      </w:r>
      <w:r w:rsidR="00841D7F" w:rsidRPr="00841D7F">
        <w:rPr>
          <w:rFonts w:ascii="Times New Roman" w:hAnsi="Times New Roman" w:cs="Times New Roman"/>
          <w:color w:val="000000" w:themeColor="text1"/>
          <w:sz w:val="22"/>
          <w:vertAlign w:val="superscript"/>
        </w:rPr>
        <w:t>®</w:t>
      </w:r>
      <w:r w:rsidRPr="00B46571">
        <w:rPr>
          <w:rFonts w:ascii="Times New Roman" w:hAnsi="Times New Roman" w:cs="Times New Roman"/>
          <w:color w:val="000000" w:themeColor="text1"/>
          <w:sz w:val="22"/>
        </w:rPr>
        <w:t xml:space="preserve"> </w:t>
      </w:r>
      <w:r w:rsidR="00841D7F">
        <w:rPr>
          <w:rFonts w:ascii="Times New Roman" w:hAnsi="Times New Roman" w:cs="Times New Roman"/>
          <w:color w:val="000000" w:themeColor="text1"/>
          <w:sz w:val="22"/>
        </w:rPr>
        <w:t>Fluent</w:t>
      </w:r>
      <w:r w:rsidR="00841D7F" w:rsidRPr="00841D7F">
        <w:rPr>
          <w:rFonts w:ascii="Times New Roman" w:hAnsi="Times New Roman" w:cs="Times New Roman"/>
          <w:color w:val="000000" w:themeColor="text1"/>
          <w:sz w:val="22"/>
          <w:vertAlign w:val="superscript"/>
        </w:rPr>
        <w:t>®</w:t>
      </w:r>
      <w:r w:rsidRPr="00B46571">
        <w:rPr>
          <w:rFonts w:ascii="Times New Roman" w:hAnsi="Times New Roman" w:cs="Times New Roman"/>
          <w:color w:val="000000" w:themeColor="text1"/>
          <w:sz w:val="22"/>
        </w:rPr>
        <w:t>. Copyright 201</w:t>
      </w:r>
      <w:r w:rsidR="00677D03">
        <w:rPr>
          <w:rFonts w:ascii="Times New Roman" w:hAnsi="Times New Roman" w:cs="Times New Roman"/>
          <w:color w:val="000000" w:themeColor="text1"/>
          <w:sz w:val="22"/>
        </w:rPr>
        <w:t>9</w:t>
      </w:r>
      <w:r w:rsidRPr="00B46571">
        <w:rPr>
          <w:rFonts w:ascii="Times New Roman" w:hAnsi="Times New Roman" w:cs="Times New Roman"/>
          <w:color w:val="000000" w:themeColor="text1"/>
          <w:sz w:val="22"/>
        </w:rPr>
        <w:t>, WPI.</w:t>
      </w:r>
      <w:bookmarkEnd w:id="49"/>
    </w:p>
    <w:p w14:paraId="38C021C8" w14:textId="400AECE3" w:rsidR="33921116" w:rsidRPr="00B46571" w:rsidRDefault="33921116" w:rsidP="006D0668">
      <w:pPr>
        <w:spacing w:after="0" w:line="360" w:lineRule="auto"/>
        <w:jc w:val="center"/>
        <w:rPr>
          <w:rFonts w:ascii="Times New Roman" w:eastAsia="Times New Roman" w:hAnsi="Times New Roman" w:cs="Times New Roman"/>
          <w:color w:val="000000" w:themeColor="text1"/>
          <w:sz w:val="24"/>
          <w:szCs w:val="24"/>
        </w:rPr>
      </w:pPr>
    </w:p>
    <w:p w14:paraId="338E6D59" w14:textId="500BFD59" w:rsidR="33921116" w:rsidRPr="00B46571" w:rsidRDefault="00CE085D" w:rsidP="006D0668">
      <w:pPr>
        <w:spacing w:after="0" w:line="36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white line in the plot above represents the drag coefficient of the fin, while the red line represents the drag coefficient of the rudder.</w:t>
      </w:r>
      <w:r w:rsidR="006045D5">
        <w:rPr>
          <w:rFonts w:ascii="Times New Roman" w:eastAsia="Times New Roman" w:hAnsi="Times New Roman" w:cs="Times New Roman"/>
          <w:color w:val="000000" w:themeColor="text1"/>
          <w:sz w:val="24"/>
          <w:szCs w:val="24"/>
        </w:rPr>
        <w:t xml:space="preserve"> The green line in the plot represents the drag coefficient of the rudder’s mesh separation layer. </w:t>
      </w:r>
      <w:r w:rsidR="213885D6" w:rsidRPr="00B46571">
        <w:rPr>
          <w:rFonts w:ascii="Times New Roman" w:eastAsia="Times New Roman" w:hAnsi="Times New Roman" w:cs="Times New Roman"/>
          <w:color w:val="000000" w:themeColor="text1"/>
          <w:sz w:val="24"/>
          <w:szCs w:val="24"/>
        </w:rPr>
        <w:t xml:space="preserve">Then based on the equations, the required </w:t>
      </w:r>
      <w:r w:rsidR="213885D6" w:rsidRPr="00B46571">
        <w:rPr>
          <w:rFonts w:ascii="Times New Roman" w:eastAsia="Times New Roman" w:hAnsi="Times New Roman" w:cs="Times New Roman"/>
          <w:color w:val="000000" w:themeColor="text1"/>
          <w:sz w:val="24"/>
          <w:szCs w:val="24"/>
        </w:rPr>
        <w:lastRenderedPageBreak/>
        <w:t>torque was found to be 6.407 kilogram-centimeters or 0.6283 Newton-meters. The servo chosen to fulfill this requirem</w:t>
      </w:r>
      <w:r w:rsidR="00123176" w:rsidRPr="00B46571">
        <w:rPr>
          <w:rFonts w:ascii="Times New Roman" w:eastAsia="Times New Roman" w:hAnsi="Times New Roman" w:cs="Times New Roman"/>
          <w:color w:val="000000" w:themeColor="text1"/>
          <w:sz w:val="24"/>
          <w:szCs w:val="24"/>
        </w:rPr>
        <w:t>ent, with a Safety Factor of 2</w:t>
      </w:r>
      <w:r w:rsidR="213885D6" w:rsidRPr="00B46571">
        <w:rPr>
          <w:rFonts w:ascii="Times New Roman" w:eastAsia="Times New Roman" w:hAnsi="Times New Roman" w:cs="Times New Roman"/>
          <w:color w:val="000000" w:themeColor="text1"/>
          <w:sz w:val="24"/>
          <w:szCs w:val="24"/>
        </w:rPr>
        <w:t xml:space="preserve"> in mind, was the Hitec Servos HS-755MG servo. This servo provided 14 kilogram-centimeters or 1.412 Newton-meters, enough for a Safety Factor </w:t>
      </w:r>
      <w:r w:rsidR="00123176" w:rsidRPr="00B46571">
        <w:rPr>
          <w:rFonts w:ascii="Times New Roman" w:eastAsia="Times New Roman" w:hAnsi="Times New Roman" w:cs="Times New Roman"/>
          <w:color w:val="000000" w:themeColor="text1"/>
          <w:sz w:val="24"/>
          <w:szCs w:val="24"/>
        </w:rPr>
        <w:t>of 2</w:t>
      </w:r>
      <w:r w:rsidR="213885D6" w:rsidRPr="00B46571">
        <w:rPr>
          <w:rFonts w:ascii="Times New Roman" w:eastAsia="Times New Roman" w:hAnsi="Times New Roman" w:cs="Times New Roman"/>
          <w:color w:val="000000" w:themeColor="text1"/>
          <w:sz w:val="24"/>
          <w:szCs w:val="24"/>
        </w:rPr>
        <w:t>. As a result, this servo was integrated into each fin via the servo shell, allowing each rudder to be rotated accordingly.</w:t>
      </w:r>
    </w:p>
    <w:p w14:paraId="7929D634" w14:textId="0803C75E" w:rsidR="213885D6" w:rsidRPr="00B46571" w:rsidRDefault="213885D6" w:rsidP="006D0668">
      <w:pPr>
        <w:spacing w:after="0" w:line="360" w:lineRule="auto"/>
        <w:rPr>
          <w:rFonts w:ascii="Times New Roman" w:eastAsia="Times New Roman" w:hAnsi="Times New Roman" w:cs="Times New Roman"/>
          <w:color w:val="000000" w:themeColor="text1"/>
          <w:sz w:val="24"/>
          <w:szCs w:val="24"/>
        </w:rPr>
      </w:pPr>
    </w:p>
    <w:p w14:paraId="38AE9C21" w14:textId="74DBFBEC" w:rsidR="675B6DE1" w:rsidRPr="00B46571" w:rsidRDefault="003067A9" w:rsidP="00981930">
      <w:pPr>
        <w:pStyle w:val="Heading2"/>
      </w:pPr>
      <w:bookmarkStart w:id="50" w:name="_Toc2082183"/>
      <w:r w:rsidRPr="00B46571">
        <w:t xml:space="preserve">2.2 </w:t>
      </w:r>
      <w:r w:rsidR="01660E9E" w:rsidRPr="00B46571">
        <w:t>Solving the Equations of Motion</w:t>
      </w:r>
      <w:bookmarkEnd w:id="50"/>
    </w:p>
    <w:p w14:paraId="0966366A" w14:textId="7A2891CB"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Once we determined the equations of motion that govern the motion of the rocket, the next step in the analysis of its motion was to numerically solve the equations of motion. This was done by inputting them into </w:t>
      </w:r>
      <w:r w:rsidR="005B5973">
        <w:rPr>
          <w:color w:val="000000" w:themeColor="text1"/>
        </w:rPr>
        <w:t>MATLAB</w:t>
      </w:r>
      <w:r w:rsidR="00841D7F" w:rsidRPr="00841D7F">
        <w:rPr>
          <w:color w:val="000000" w:themeColor="text1"/>
          <w:vertAlign w:val="superscript"/>
        </w:rPr>
        <w:t>®</w:t>
      </w:r>
      <w:r w:rsidR="00694544" w:rsidRPr="00B46571">
        <w:rPr>
          <w:color w:val="000000" w:themeColor="text1"/>
        </w:rPr>
        <w:t xml:space="preserve"> </w:t>
      </w:r>
      <w:r w:rsidRPr="00B46571">
        <w:rPr>
          <w:color w:val="000000" w:themeColor="text1"/>
        </w:rPr>
        <w:t xml:space="preserve">as a system of equations. These </w:t>
      </w:r>
      <w:r w:rsidR="004439DC" w:rsidRPr="00B46571">
        <w:rPr>
          <w:color w:val="000000" w:themeColor="text1"/>
        </w:rPr>
        <w:t>equations were functions of the 13</w:t>
      </w:r>
      <w:r w:rsidRPr="00B46571">
        <w:rPr>
          <w:color w:val="000000" w:themeColor="text1"/>
        </w:rPr>
        <w:t xml:space="preserve"> states of the rocket and time. Additionally, we had to include the thrust due to the rocket motor’s and did so by incorporating them as</w:t>
      </w:r>
      <w:r w:rsidR="004439DC" w:rsidRPr="00B46571">
        <w:rPr>
          <w:color w:val="000000" w:themeColor="text1"/>
        </w:rPr>
        <w:t xml:space="preserve"> an additional term in the body-fixed x-</w:t>
      </w:r>
      <w:r w:rsidRPr="00B46571">
        <w:rPr>
          <w:color w:val="000000" w:themeColor="text1"/>
        </w:rPr>
        <w:t>force balance equation. These thrust values varied as a function of time and were determined by summing the forces from the individual rocket motors and interpolating them so that they had the same number of time stamps as the simulation so that at each iteration of the simulation a new thrust value was taken. Once all these parameters were inputted into the equation</w:t>
      </w:r>
      <w:r w:rsidR="004439DC" w:rsidRPr="00B46571">
        <w:rPr>
          <w:color w:val="000000" w:themeColor="text1"/>
        </w:rPr>
        <w:t>s</w:t>
      </w:r>
      <w:r w:rsidRPr="00B46571">
        <w:rPr>
          <w:color w:val="000000" w:themeColor="text1"/>
        </w:rPr>
        <w:t xml:space="preserve"> of motion </w:t>
      </w:r>
      <w:r w:rsidR="005B5973">
        <w:rPr>
          <w:color w:val="000000" w:themeColor="text1"/>
        </w:rPr>
        <w:t>MATLAB</w:t>
      </w:r>
      <w:r w:rsidR="00841D7F" w:rsidRPr="00841D7F">
        <w:rPr>
          <w:color w:val="000000" w:themeColor="text1"/>
          <w:vertAlign w:val="superscript"/>
        </w:rPr>
        <w:t>®</w:t>
      </w:r>
      <w:r w:rsidRPr="00B46571">
        <w:rPr>
          <w:color w:val="000000" w:themeColor="text1"/>
        </w:rPr>
        <w:t xml:space="preserve"> function, we created another script that iteratively solved the equations of motion using the </w:t>
      </w:r>
      <w:r w:rsidR="005B5973">
        <w:rPr>
          <w:color w:val="000000" w:themeColor="text1"/>
        </w:rPr>
        <w:t>MATLAB</w:t>
      </w:r>
      <w:r w:rsidR="00841D7F" w:rsidRPr="00841D7F">
        <w:rPr>
          <w:color w:val="000000" w:themeColor="text1"/>
          <w:vertAlign w:val="superscript"/>
        </w:rPr>
        <w:t>®</w:t>
      </w:r>
      <w:r w:rsidRPr="00B46571">
        <w:rPr>
          <w:color w:val="000000" w:themeColor="text1"/>
        </w:rPr>
        <w:t xml:space="preserve"> function ode45 for the time span of the simulation</w:t>
      </w:r>
      <w:r w:rsidR="004439DC" w:rsidRPr="00B46571">
        <w:rPr>
          <w:color w:val="000000" w:themeColor="text1"/>
        </w:rPr>
        <w:t>, which was from 1 to 10 seconds. The</w:t>
      </w:r>
      <w:r w:rsidRPr="00B46571">
        <w:rPr>
          <w:color w:val="000000" w:themeColor="text1"/>
        </w:rPr>
        <w:t xml:space="preserve"> solutions to these differential equations were the states of the rocket’s motion and were then</w:t>
      </w:r>
      <w:r w:rsidR="004A5557" w:rsidRPr="00B46571">
        <w:rPr>
          <w:color w:val="000000" w:themeColor="text1"/>
        </w:rPr>
        <w:t xml:space="preserve"> graphically simulated and </w:t>
      </w:r>
      <w:r w:rsidRPr="00B46571">
        <w:rPr>
          <w:color w:val="000000" w:themeColor="text1"/>
        </w:rPr>
        <w:t xml:space="preserve">used to animate a graphic composed of a cone and cylinder. </w:t>
      </w:r>
    </w:p>
    <w:p w14:paraId="5EF7FBB2" w14:textId="65F7A492" w:rsidR="675B6DE1" w:rsidRPr="00B46571" w:rsidRDefault="675B6DE1" w:rsidP="006D0668">
      <w:pPr>
        <w:pStyle w:val="NormalWeb"/>
        <w:spacing w:before="0" w:beforeAutospacing="0" w:after="0" w:afterAutospacing="0" w:line="360" w:lineRule="auto"/>
        <w:rPr>
          <w:b/>
          <w:bCs/>
          <w:i/>
          <w:iCs/>
          <w:color w:val="000000" w:themeColor="text1"/>
        </w:rPr>
      </w:pPr>
    </w:p>
    <w:p w14:paraId="795FA6E6" w14:textId="588B9A28" w:rsidR="000A4D0F" w:rsidRPr="00B46571" w:rsidRDefault="53339BCF" w:rsidP="00981930">
      <w:pPr>
        <w:pStyle w:val="Heading2"/>
      </w:pPr>
      <w:bookmarkStart w:id="51" w:name="_Toc2082184"/>
      <w:r w:rsidRPr="53339BCF">
        <w:t>2.3 Active Control Design</w:t>
      </w:r>
      <w:bookmarkEnd w:id="51"/>
    </w:p>
    <w:p w14:paraId="397A1955" w14:textId="7780B6DE" w:rsidR="53339BCF" w:rsidRDefault="53339BCF" w:rsidP="53339BCF">
      <w:pPr>
        <w:spacing w:line="360" w:lineRule="auto"/>
        <w:ind w:firstLine="720"/>
      </w:pPr>
      <w:r w:rsidRPr="53339BCF">
        <w:rPr>
          <w:rFonts w:ascii="Times New Roman" w:eastAsia="Times New Roman" w:hAnsi="Times New Roman" w:cs="Times New Roman"/>
          <w:sz w:val="24"/>
          <w:szCs w:val="24"/>
        </w:rPr>
        <w:t xml:space="preserve">Once we had finished modeling the flight of the rocket mathematically, the next major task to creating the actuated fin system was to develop a feedback control law. This control law consists of a matrix, k, that when multiplied by the states vector x, yields the deflection angles of the fins, u, necessary to stabilize the flight of the rocket. In order to determine this k matrix, we employed a variety of approaches and modeled the effectiveness and of these different technique within </w:t>
      </w:r>
      <w:r w:rsidR="005B5973">
        <w:rPr>
          <w:rFonts w:ascii="Times New Roman" w:eastAsia="Times New Roman" w:hAnsi="Times New Roman" w:cs="Times New Roman"/>
          <w:sz w:val="24"/>
          <w:szCs w:val="24"/>
        </w:rPr>
        <w:t>MATLAB</w:t>
      </w:r>
      <w:r w:rsidR="00841D7F" w:rsidRPr="00841D7F">
        <w:rPr>
          <w:rFonts w:ascii="Times New Roman" w:eastAsia="Times New Roman" w:hAnsi="Times New Roman" w:cs="Times New Roman"/>
          <w:sz w:val="24"/>
          <w:szCs w:val="24"/>
          <w:vertAlign w:val="superscript"/>
        </w:rPr>
        <w:t>®</w:t>
      </w:r>
      <w:r w:rsidRPr="53339BCF">
        <w:rPr>
          <w:rFonts w:ascii="Times New Roman" w:eastAsia="Times New Roman" w:hAnsi="Times New Roman" w:cs="Times New Roman"/>
          <w:sz w:val="24"/>
          <w:szCs w:val="24"/>
        </w:rPr>
        <w:t xml:space="preserve">. </w:t>
      </w:r>
    </w:p>
    <w:p w14:paraId="2B5D41FA" w14:textId="56F84C8F" w:rsidR="53339BCF" w:rsidRDefault="53339BCF" w:rsidP="53339BCF">
      <w:pPr>
        <w:spacing w:line="360" w:lineRule="auto"/>
        <w:ind w:firstLine="720"/>
      </w:pPr>
      <w:r w:rsidRPr="53339BCF">
        <w:rPr>
          <w:rFonts w:ascii="Times New Roman" w:eastAsia="Times New Roman" w:hAnsi="Times New Roman" w:cs="Times New Roman"/>
          <w:sz w:val="24"/>
          <w:szCs w:val="24"/>
        </w:rPr>
        <w:t xml:space="preserve">The first approach that we investigated is a form of optimal control known as the Linear Quadratic Regulator, LQR. This method creates an optimal gain matrix in order to control a </w:t>
      </w:r>
      <w:r w:rsidRPr="53339BCF">
        <w:rPr>
          <w:rFonts w:ascii="Times New Roman" w:eastAsia="Times New Roman" w:hAnsi="Times New Roman" w:cs="Times New Roman"/>
          <w:sz w:val="24"/>
          <w:szCs w:val="24"/>
        </w:rPr>
        <w:lastRenderedPageBreak/>
        <w:t xml:space="preserve">linear system and can be calculated by using the </w:t>
      </w:r>
      <w:r w:rsidR="005B5973">
        <w:rPr>
          <w:rFonts w:ascii="Times New Roman" w:eastAsia="Times New Roman" w:hAnsi="Times New Roman" w:cs="Times New Roman"/>
          <w:sz w:val="24"/>
          <w:szCs w:val="24"/>
        </w:rPr>
        <w:t>MATLAB</w:t>
      </w:r>
      <w:r w:rsidR="00841D7F" w:rsidRPr="00841D7F">
        <w:rPr>
          <w:rFonts w:ascii="Times New Roman" w:eastAsia="Times New Roman" w:hAnsi="Times New Roman" w:cs="Times New Roman"/>
          <w:sz w:val="24"/>
          <w:szCs w:val="24"/>
          <w:vertAlign w:val="superscript"/>
        </w:rPr>
        <w:t>®</w:t>
      </w:r>
      <w:r w:rsidRPr="53339BCF">
        <w:rPr>
          <w:rFonts w:ascii="Times New Roman" w:eastAsia="Times New Roman" w:hAnsi="Times New Roman" w:cs="Times New Roman"/>
          <w:sz w:val="24"/>
          <w:szCs w:val="24"/>
        </w:rPr>
        <w:t xml:space="preserve"> function lqr. However, this form of control design only applies to linear systems, whereas the rocket we are attempting to control is a highly nonlinear system. Therefore, the first step in this method was to linearize the rocket’s equations of motion. This was done by expressing the system as a series of four matrices A, B, C, and D. The A matrix represents the linearized equations of motion of the passive rocket and was found by taking the Jacobian of the 13 equations of motion of the rocket with respect to its 13 states. This yielded a 13 by 13 symbolic matrix that, when multiplied by the states provides a linearized version of the full system. The B matrix represents how the rocket responds to its various control inputs in our case, the four fin deflection angles. It was determined by taking the Jacobian of the equations of motion with respect to the four input variables and yielded a 13 by 4 matrix. The C and D matrices were far more trivial as the C matrix reflects the measured states and the D matrix reflects the errors due to sensor measurements, neither of which are required to generate a control law assuming full access to states and no errors in measurement. These four matrices represent the linearized equations of motion and were evaluated at an equilibrium position where the rocket was traveling straight up with no rotations or angular perturbations. This condition reflects the states shown below where the vertical velocity value was equal to the maximum vertical velocity predicted in the flight simulation as to be conservative. Additionally, we had to specify two additional matrices for LQR to work, Q and R. Q represents weighting on states that are more imperative to control where higher values of Q specify higher amounts of control for those specific states, and R represents the costs of using the various available control inputs, which in our case were all equivalent. Once these six matrices were specified the lqr command in </w:t>
      </w:r>
      <w:r w:rsidR="005B5973">
        <w:rPr>
          <w:rFonts w:ascii="Times New Roman" w:eastAsia="Times New Roman" w:hAnsi="Times New Roman" w:cs="Times New Roman"/>
          <w:sz w:val="24"/>
          <w:szCs w:val="24"/>
        </w:rPr>
        <w:t>MATLAB</w:t>
      </w:r>
      <w:r w:rsidR="00841D7F" w:rsidRPr="00841D7F">
        <w:rPr>
          <w:rFonts w:ascii="Times New Roman" w:eastAsia="Times New Roman" w:hAnsi="Times New Roman" w:cs="Times New Roman"/>
          <w:sz w:val="24"/>
          <w:szCs w:val="24"/>
          <w:vertAlign w:val="superscript"/>
        </w:rPr>
        <w:t>®</w:t>
      </w:r>
      <w:r w:rsidRPr="53339BCF">
        <w:rPr>
          <w:rFonts w:ascii="Times New Roman" w:eastAsia="Times New Roman" w:hAnsi="Times New Roman" w:cs="Times New Roman"/>
          <w:sz w:val="24"/>
          <w:szCs w:val="24"/>
        </w:rPr>
        <w:t xml:space="preserve"> was then used with these matrices inputted as arguments to develop the closed loop feedback gain matrix k.</w:t>
      </w:r>
    </w:p>
    <w:p w14:paraId="2A970D2A" w14:textId="168365C7" w:rsidR="53339BCF" w:rsidRDefault="53339BCF" w:rsidP="53339BCF">
      <w:pPr>
        <w:spacing w:line="360" w:lineRule="auto"/>
        <w:ind w:firstLine="720"/>
      </w:pPr>
      <w:r w:rsidRPr="53339BCF">
        <w:rPr>
          <w:rFonts w:ascii="Times New Roman" w:eastAsia="Times New Roman" w:hAnsi="Times New Roman" w:cs="Times New Roman"/>
          <w:sz w:val="24"/>
          <w:szCs w:val="24"/>
        </w:rPr>
        <w:t xml:space="preserve">In addition to using LQR, we also investigated two other control design techniques. The first of these was by using non-linear controls to create an estimate of the k matrix. This was done by taking the transpose of the numeric B matrix and then multiplying it by negative 1 and using that as the gain matrix k. This therefore allows for the gain to be of the correct dimensions and allows for the control force to oppose the motion </w:t>
      </w:r>
      <w:r w:rsidR="00275E98">
        <w:rPr>
          <w:rFonts w:ascii="Times New Roman" w:eastAsia="Times New Roman" w:hAnsi="Times New Roman" w:cs="Times New Roman"/>
          <w:sz w:val="24"/>
          <w:szCs w:val="24"/>
        </w:rPr>
        <w:t>of</w:t>
      </w:r>
      <w:r w:rsidRPr="53339BCF">
        <w:rPr>
          <w:rFonts w:ascii="Times New Roman" w:eastAsia="Times New Roman" w:hAnsi="Times New Roman" w:cs="Times New Roman"/>
          <w:sz w:val="24"/>
          <w:szCs w:val="24"/>
        </w:rPr>
        <w:t xml:space="preserve"> the rocket as it desired. The final method for determining k was to create a series of educated guesses where the rows would all be identical, and the magnitude of each value would corelate to how vital the state that it </w:t>
      </w:r>
      <w:r w:rsidRPr="53339BCF">
        <w:rPr>
          <w:rFonts w:ascii="Times New Roman" w:eastAsia="Times New Roman" w:hAnsi="Times New Roman" w:cs="Times New Roman"/>
          <w:sz w:val="24"/>
          <w:szCs w:val="24"/>
        </w:rPr>
        <w:lastRenderedPageBreak/>
        <w:t>corresponds to was to control. i.e. the quaternions and angular rates would have higher gain values associated with them.</w:t>
      </w:r>
    </w:p>
    <w:p w14:paraId="305BBC93" w14:textId="301499BC" w:rsidR="53339BCF" w:rsidRDefault="53339BCF" w:rsidP="53339BCF">
      <w:pPr>
        <w:spacing w:line="360" w:lineRule="auto"/>
        <w:ind w:firstLine="720"/>
      </w:pPr>
      <w:r w:rsidRPr="53339BCF">
        <w:rPr>
          <w:rFonts w:ascii="Times New Roman" w:eastAsia="Times New Roman" w:hAnsi="Times New Roman" w:cs="Times New Roman"/>
          <w:sz w:val="24"/>
          <w:szCs w:val="24"/>
        </w:rPr>
        <w:t>Once we determined the gain matrices as detailed above, we altered the rocket simulation to model the effectiveness of each control law. We did so by inputting the numerical gain matrix as a constant in the code and then for every time interval calculating the required control inputs by multiplying the current state by the gain matrix. These variables were then included as terms in the moment balance as described in the equations of motion. The simulation then modeled the flight path of the actively controlled rocket and allowed for us to determine the corrected states and controlled flight path of the rocket.</w:t>
      </w:r>
    </w:p>
    <w:p w14:paraId="2E1B5EEA" w14:textId="77777777" w:rsidR="00EB4BF5" w:rsidRPr="00B46571" w:rsidRDefault="00EB4BF5" w:rsidP="006D0668">
      <w:pPr>
        <w:pStyle w:val="NormalWeb"/>
        <w:spacing w:before="0" w:beforeAutospacing="0" w:after="0" w:afterAutospacing="0" w:line="360" w:lineRule="auto"/>
        <w:ind w:firstLine="720"/>
        <w:rPr>
          <w:color w:val="000000" w:themeColor="text1"/>
        </w:rPr>
      </w:pPr>
    </w:p>
    <w:p w14:paraId="4ADC799C" w14:textId="5BCBEB6D" w:rsidR="675B6DE1" w:rsidRPr="00B46571" w:rsidRDefault="003067A9" w:rsidP="00981930">
      <w:pPr>
        <w:pStyle w:val="Heading2"/>
      </w:pPr>
      <w:bookmarkStart w:id="52" w:name="_Toc2082185"/>
      <w:r w:rsidRPr="00B46571">
        <w:t xml:space="preserve">2.4 </w:t>
      </w:r>
      <w:r w:rsidR="01660E9E" w:rsidRPr="00B46571">
        <w:t>Creating the Simulation</w:t>
      </w:r>
      <w:bookmarkEnd w:id="52"/>
    </w:p>
    <w:p w14:paraId="5F3161A9" w14:textId="5AA8A902"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t>After confirming the equ</w:t>
      </w:r>
      <w:r w:rsidR="00EA24E7" w:rsidRPr="00B46571">
        <w:rPr>
          <w:color w:val="000000" w:themeColor="text1"/>
        </w:rPr>
        <w:t xml:space="preserve">ations of motion for our system, </w:t>
      </w:r>
      <w:r w:rsidRPr="00B46571">
        <w:rPr>
          <w:color w:val="000000" w:themeColor="text1"/>
        </w:rPr>
        <w:t xml:space="preserve">we then moved forward with simulating the rocket’s trajectory in </w:t>
      </w:r>
      <w:r w:rsidR="005B5973">
        <w:rPr>
          <w:color w:val="000000" w:themeColor="text1"/>
        </w:rPr>
        <w:t>MATLAB</w:t>
      </w:r>
      <w:r w:rsidR="00841D7F" w:rsidRPr="00841D7F">
        <w:rPr>
          <w:color w:val="000000" w:themeColor="text1"/>
          <w:vertAlign w:val="superscript"/>
        </w:rPr>
        <w:t>®</w:t>
      </w:r>
      <w:r w:rsidRPr="00B46571">
        <w:rPr>
          <w:color w:val="000000" w:themeColor="text1"/>
        </w:rPr>
        <w:t xml:space="preserve">. Due to the flight time being so short, we maintained a frame of reference in the inertial frame, neglecting any affects due to the Earth’s rotation. This involved </w:t>
      </w:r>
      <w:r w:rsidR="00EB4BF5" w:rsidRPr="00B46571">
        <w:rPr>
          <w:color w:val="000000" w:themeColor="text1"/>
        </w:rPr>
        <w:t xml:space="preserve">a lot of </w:t>
      </w:r>
      <w:r w:rsidRPr="00B46571">
        <w:rPr>
          <w:color w:val="000000" w:themeColor="text1"/>
        </w:rPr>
        <w:t xml:space="preserve">vector rotations using the MathWorks Aerospace Toolbox for quaternion rotations. Other frames of reference involved were the velocity-fixed frame for calculating aerodynamic forces on the rocket as well as the body-fixed frame for representing the thrust and for calculating torques imposed on the rocket body. The code was constructed </w:t>
      </w:r>
      <w:r w:rsidR="00EB4BF5" w:rsidRPr="00B46571">
        <w:rPr>
          <w:color w:val="000000" w:themeColor="text1"/>
        </w:rPr>
        <w:t xml:space="preserve">such that </w:t>
      </w:r>
      <w:r w:rsidRPr="00B46571">
        <w:rPr>
          <w:color w:val="000000" w:themeColor="text1"/>
        </w:rPr>
        <w:t xml:space="preserve">the values of the rocket parameters were read through a data file, allowing for quick updates to the values when necessary. This proved to be quite useful since we began developing the code while the other two teams were designing the rocket and gathering CFD data. </w:t>
      </w:r>
    </w:p>
    <w:p w14:paraId="6B8E12C9" w14:textId="40BD83E5" w:rsidR="5DC6E439" w:rsidRPr="00B46571" w:rsidRDefault="53339BCF" w:rsidP="291D8FA7">
      <w:pPr>
        <w:pStyle w:val="NormalWeb"/>
        <w:spacing w:before="0" w:beforeAutospacing="0" w:after="0" w:afterAutospacing="0" w:line="360" w:lineRule="auto"/>
        <w:ind w:firstLine="720"/>
        <w:rPr>
          <w:color w:val="000000" w:themeColor="text1"/>
        </w:rPr>
      </w:pPr>
      <w:r w:rsidRPr="53339BCF">
        <w:rPr>
          <w:color w:val="000000" w:themeColor="text1"/>
        </w:rPr>
        <w:t xml:space="preserve">Initial steps in the modeling process involved simulating projectile motion with only acceleration due to gravity, which allowed us to confirm the validity of the simulation through hand calculations. The next step involved incorporating lift and drag forces into the equations of motion. We calculated the lift and drag forces in the velocity-fixed coordinate system, then rotated the resulting aerodynamic force vector into the body-fixed frame, then the inertial frame. Since aerodynamic forces create a moment on the rocket body at the center of pressure, we used the body-fixed frame to calculate the moment due to the total aerodynamic force. </w:t>
      </w:r>
    </w:p>
    <w:p w14:paraId="2AAD9FE1" w14:textId="7F2E122C" w:rsidR="53339BCF" w:rsidRDefault="53339BCF" w:rsidP="53339BCF">
      <w:pPr>
        <w:pStyle w:val="NormalWeb"/>
        <w:spacing w:before="0" w:beforeAutospacing="0" w:after="0" w:afterAutospacing="0" w:line="360" w:lineRule="auto"/>
        <w:ind w:firstLine="720"/>
        <w:jc w:val="center"/>
      </w:pPr>
      <w:r>
        <w:rPr>
          <w:noProof/>
        </w:rPr>
        <w:lastRenderedPageBreak/>
        <w:drawing>
          <wp:inline distT="0" distB="0" distL="0" distR="0" wp14:anchorId="3DF8AA2D" wp14:editId="1402AE19">
            <wp:extent cx="4572000" cy="2390775"/>
            <wp:effectExtent l="0" t="0" r="0" b="0"/>
            <wp:docPr id="484619442" name="Picture 484619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tretch>
                      <a:fillRect/>
                    </a:stretch>
                  </pic:blipFill>
                  <pic:spPr>
                    <a:xfrm>
                      <a:off x="0" y="0"/>
                      <a:ext cx="4572000" cy="2390775"/>
                    </a:xfrm>
                    <a:prstGeom prst="rect">
                      <a:avLst/>
                    </a:prstGeom>
                  </pic:spPr>
                </pic:pic>
              </a:graphicData>
            </a:graphic>
          </wp:inline>
        </w:drawing>
      </w:r>
    </w:p>
    <w:p w14:paraId="2032CE58" w14:textId="0B0241B0" w:rsidR="53339BCF" w:rsidRDefault="53339BCF" w:rsidP="53339BCF">
      <w:pPr>
        <w:pStyle w:val="NormalWeb"/>
        <w:spacing w:before="0" w:beforeAutospacing="0" w:after="0" w:afterAutospacing="0" w:line="360" w:lineRule="auto"/>
        <w:ind w:firstLine="720"/>
        <w:jc w:val="center"/>
      </w:pPr>
      <w:r>
        <w:rPr>
          <w:noProof/>
        </w:rPr>
        <w:drawing>
          <wp:inline distT="0" distB="0" distL="0" distR="0" wp14:anchorId="4B2B5D07" wp14:editId="3FE20A16">
            <wp:extent cx="4572000" cy="2390775"/>
            <wp:effectExtent l="0" t="0" r="0" b="0"/>
            <wp:docPr id="1981347044" name="Picture 19813470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extLst>
                        <a:ext uri="{28A0092B-C50C-407E-A947-70E740481C1C}">
                          <a14:useLocalDpi xmlns:a14="http://schemas.microsoft.com/office/drawing/2010/main" val="0"/>
                        </a:ext>
                      </a:extLst>
                    </a:blip>
                    <a:stretch>
                      <a:fillRect/>
                    </a:stretch>
                  </pic:blipFill>
                  <pic:spPr>
                    <a:xfrm>
                      <a:off x="0" y="0"/>
                      <a:ext cx="4572000" cy="2390775"/>
                    </a:xfrm>
                    <a:prstGeom prst="rect">
                      <a:avLst/>
                    </a:prstGeom>
                  </pic:spPr>
                </pic:pic>
              </a:graphicData>
            </a:graphic>
          </wp:inline>
        </w:drawing>
      </w:r>
    </w:p>
    <w:p w14:paraId="4A280DB3" w14:textId="2C6C54C4" w:rsidR="53339BCF" w:rsidRDefault="53339BCF" w:rsidP="53339BCF">
      <w:pPr>
        <w:pStyle w:val="NormalWeb"/>
        <w:spacing w:before="0" w:beforeAutospacing="0" w:after="0" w:afterAutospacing="0" w:line="360" w:lineRule="auto"/>
        <w:ind w:firstLine="720"/>
        <w:jc w:val="center"/>
      </w:pPr>
      <w:r>
        <w:rPr>
          <w:noProof/>
        </w:rPr>
        <w:drawing>
          <wp:inline distT="0" distB="0" distL="0" distR="0" wp14:anchorId="527C7C8E" wp14:editId="10256480">
            <wp:extent cx="4572000" cy="2390775"/>
            <wp:effectExtent l="0" t="0" r="0" b="0"/>
            <wp:docPr id="14910563" name="Picture 149105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4572000" cy="2390775"/>
                    </a:xfrm>
                    <a:prstGeom prst="rect">
                      <a:avLst/>
                    </a:prstGeom>
                  </pic:spPr>
                </pic:pic>
              </a:graphicData>
            </a:graphic>
          </wp:inline>
        </w:drawing>
      </w:r>
    </w:p>
    <w:p w14:paraId="5C470410" w14:textId="0A192478" w:rsidR="00922D77" w:rsidRDefault="00922D77" w:rsidP="53339BCF">
      <w:pPr>
        <w:pStyle w:val="NormalWeb"/>
        <w:spacing w:before="0" w:beforeAutospacing="0" w:after="0" w:afterAutospacing="0" w:line="360" w:lineRule="auto"/>
        <w:ind w:firstLine="720"/>
        <w:rPr>
          <w:color w:val="000000" w:themeColor="text1"/>
        </w:rPr>
      </w:pPr>
      <w:r>
        <w:rPr>
          <w:noProof/>
        </w:rPr>
        <mc:AlternateContent>
          <mc:Choice Requires="wps">
            <w:drawing>
              <wp:anchor distT="0" distB="0" distL="114300" distR="114300" simplePos="0" relativeHeight="251686400" behindDoc="0" locked="0" layoutInCell="1" allowOverlap="1" wp14:anchorId="0198BFA1" wp14:editId="0ADC6EC5">
                <wp:simplePos x="0" y="0"/>
                <wp:positionH relativeFrom="column">
                  <wp:posOffset>685800</wp:posOffset>
                </wp:positionH>
                <wp:positionV relativeFrom="paragraph">
                  <wp:posOffset>4121150</wp:posOffset>
                </wp:positionV>
                <wp:extent cx="457200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18E415B7" w14:textId="766EFABB" w:rsidR="00715C60" w:rsidRPr="005C3150" w:rsidRDefault="00715C60" w:rsidP="00922D77">
                            <w:pPr>
                              <w:pStyle w:val="Caption"/>
                              <w:jc w:val="center"/>
                              <w:rPr>
                                <w:rFonts w:ascii="Times New Roman" w:eastAsia="Times New Roman" w:hAnsi="Times New Roman" w:cs="Times New Roman"/>
                                <w:noProof/>
                                <w:color w:val="auto"/>
                                <w:sz w:val="32"/>
                                <w:szCs w:val="24"/>
                              </w:rPr>
                            </w:pPr>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2</w:t>
                            </w:r>
                            <w:r>
                              <w:rPr>
                                <w:rFonts w:ascii="Times New Roman" w:hAnsi="Times New Roman" w:cs="Times New Roman"/>
                                <w:color w:val="auto"/>
                                <w:sz w:val="22"/>
                              </w:rPr>
                              <w:fldChar w:fldCharType="end"/>
                            </w:r>
                            <w:r w:rsidRPr="005C3150">
                              <w:rPr>
                                <w:rFonts w:ascii="Times New Roman" w:hAnsi="Times New Roman" w:cs="Times New Roman"/>
                                <w:color w:val="auto"/>
                                <w:sz w:val="22"/>
                              </w:rPr>
                              <w:t>: Thrust curve for Cesaroni I218 rocket motor. Copyright 2019, W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98BFA1" id="Text Box 16" o:spid="_x0000_s1034" type="#_x0000_t202" style="position:absolute;left:0;text-align:left;margin-left:54pt;margin-top:324.5pt;width:5in;height:.05pt;z-index:251686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" stroked="f">
                <v:textbox style="mso-fit-shape-to-text:t" inset="0,0,0,0">
                  <w:txbxContent>
                    <w:p w14:paraId="18E415B7" w14:textId="766EFABB" w:rsidR="00715C60" w:rsidRPr="005C3150" w:rsidRDefault="00715C60" w:rsidP="00922D77">
                      <w:pPr>
                        <w:pStyle w:val="Caption"/>
                        <w:jc w:val="center"/>
                        <w:rPr>
                          <w:rFonts w:ascii="Times New Roman" w:eastAsia="Times New Roman" w:hAnsi="Times New Roman" w:cs="Times New Roman"/>
                          <w:noProof/>
                          <w:color w:val="auto"/>
                          <w:sz w:val="32"/>
                          <w:szCs w:val="24"/>
                        </w:rPr>
                      </w:pPr>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2</w:t>
                      </w:r>
                      <w:r>
                        <w:rPr>
                          <w:rFonts w:ascii="Times New Roman" w:hAnsi="Times New Roman" w:cs="Times New Roman"/>
                          <w:color w:val="auto"/>
                          <w:sz w:val="22"/>
                        </w:rPr>
                        <w:fldChar w:fldCharType="end"/>
                      </w:r>
                      <w:r w:rsidRPr="005C3150">
                        <w:rPr>
                          <w:rFonts w:ascii="Times New Roman" w:hAnsi="Times New Roman" w:cs="Times New Roman"/>
                          <w:color w:val="auto"/>
                          <w:sz w:val="22"/>
                        </w:rPr>
                        <w:t>: Thrust curve for Cesaroni I218 rocket motor. Copyright 2019, WPI.</w:t>
                      </w:r>
                    </w:p>
                  </w:txbxContent>
                </v:textbox>
                <w10:wrap type="topAndBottom"/>
              </v:shape>
            </w:pict>
          </mc:Fallback>
        </mc:AlternateContent>
      </w:r>
      <w:r w:rsidR="003C3BFE">
        <w:rPr>
          <w:color w:val="000000" w:themeColor="text1"/>
        </w:rPr>
        <w:t xml:space="preserve">Initially, the Propulsion, Staging and Recovery team planned to use Aerotech H130 and Cesaroni I170 rocket motors, but eventually settled on the Cesaroni I218 motor. After acquiring </w:t>
      </w:r>
      <w:r w:rsidR="003C3BFE">
        <w:rPr>
          <w:color w:val="000000" w:themeColor="text1"/>
        </w:rPr>
        <w:lastRenderedPageBreak/>
        <w:t xml:space="preserve">the thrust curves for the Cesaroni I218 </w:t>
      </w:r>
      <w:r w:rsidR="00BC1C6F" w:rsidRPr="00B46571">
        <w:rPr>
          <w:color w:val="000000" w:themeColor="text1"/>
        </w:rPr>
        <w:t>rocket</w:t>
      </w:r>
      <w:r w:rsidR="003C3BFE">
        <w:rPr>
          <w:color w:val="000000" w:themeColor="text1"/>
        </w:rPr>
        <w:t xml:space="preserve"> motor </w:t>
      </w:r>
      <w:r w:rsidR="0EC05A3F" w:rsidRPr="00B46571">
        <w:rPr>
          <w:color w:val="000000" w:themeColor="text1"/>
        </w:rPr>
        <w:t xml:space="preserve">from </w:t>
      </w:r>
      <w:r w:rsidR="00AA6B2C" w:rsidRPr="00B46571">
        <w:rPr>
          <w:color w:val="000000" w:themeColor="text1"/>
        </w:rPr>
        <w:t>thrustcurve.org</w:t>
      </w:r>
      <w:r w:rsidR="003C3BFE">
        <w:rPr>
          <w:color w:val="000000" w:themeColor="text1"/>
        </w:rPr>
        <w:t xml:space="preserve">, we incorporated the </w:t>
      </w:r>
      <w:r w:rsidR="00BC1C6F" w:rsidRPr="00B46571">
        <w:rPr>
          <w:color w:val="000000" w:themeColor="text1"/>
        </w:rPr>
        <w:t>force components</w:t>
      </w:r>
      <w:r w:rsidR="0EC05A3F" w:rsidRPr="00B46571">
        <w:rPr>
          <w:color w:val="000000" w:themeColor="text1"/>
        </w:rPr>
        <w:t xml:space="preserve"> into our simulation. </w:t>
      </w:r>
      <w:r>
        <w:rPr>
          <w:color w:val="000000" w:themeColor="text1"/>
        </w:rPr>
        <w:t>The thrust curve for the Cesaroni I218 motor can be found in Figure 12 below:</w:t>
      </w:r>
    </w:p>
    <w:p w14:paraId="59202AAB" w14:textId="5D7EA6EA" w:rsidR="00922D77" w:rsidRDefault="00922D77" w:rsidP="006D0668">
      <w:pPr>
        <w:pStyle w:val="NormalWeb"/>
        <w:spacing w:before="0" w:beforeAutospacing="0" w:after="0" w:afterAutospacing="0" w:line="360" w:lineRule="auto"/>
        <w:ind w:firstLine="720"/>
        <w:rPr>
          <w:color w:val="000000" w:themeColor="text1"/>
        </w:rPr>
      </w:pPr>
    </w:p>
    <w:p w14:paraId="1DEA82E4" w14:textId="3156B674" w:rsidR="00BC1C6F" w:rsidRPr="00B46571" w:rsidRDefault="291D8FA7" w:rsidP="291D8FA7">
      <w:pPr>
        <w:pStyle w:val="NormalWeb"/>
        <w:spacing w:before="0" w:beforeAutospacing="0" w:after="0" w:afterAutospacing="0" w:line="360" w:lineRule="auto"/>
        <w:ind w:firstLine="720"/>
        <w:rPr>
          <w:color w:val="000000" w:themeColor="text1"/>
        </w:rPr>
      </w:pPr>
      <w:r w:rsidRPr="291D8FA7">
        <w:rPr>
          <w:color w:val="000000" w:themeColor="text1"/>
        </w:rPr>
        <w:t xml:space="preserve">We developed a structure in </w:t>
      </w:r>
      <w:r w:rsidR="005B5973">
        <w:rPr>
          <w:color w:val="000000" w:themeColor="text1"/>
        </w:rPr>
        <w:t>MATLAB</w:t>
      </w:r>
      <w:r w:rsidR="00841D7F" w:rsidRPr="00841D7F">
        <w:rPr>
          <w:color w:val="000000" w:themeColor="text1"/>
          <w:vertAlign w:val="superscript"/>
        </w:rPr>
        <w:t>®</w:t>
      </w:r>
      <w:r w:rsidRPr="291D8FA7">
        <w:rPr>
          <w:color w:val="000000" w:themeColor="text1"/>
        </w:rPr>
        <w:t xml:space="preserve"> which describes the motor name, physical location on the rocket’s body, and the thrust over time. Using the interpolated thrust data, we then had the ability to simulate the force imposed on the rocket by the motor as well as the moments at any point in time during the launch. Although the moments (in theory) should all cancel each other out in normal operation, it was useful to include their calculation when simulating worst-case scenarios involving motor and fin failures. </w:t>
      </w:r>
    </w:p>
    <w:p w14:paraId="7A9E83A2" w14:textId="4EBD8495" w:rsidR="5DC6E439" w:rsidRPr="00B46571" w:rsidRDefault="3F1F6523" w:rsidP="3F1F6523">
      <w:pPr>
        <w:pStyle w:val="NormalWeb"/>
        <w:spacing w:before="0" w:beforeAutospacing="0" w:after="0" w:afterAutospacing="0" w:line="360" w:lineRule="auto"/>
        <w:ind w:firstLine="720"/>
        <w:rPr>
          <w:color w:val="000000" w:themeColor="text1"/>
        </w:rPr>
      </w:pPr>
      <w:r w:rsidRPr="3F1F6523">
        <w:rPr>
          <w:color w:val="000000" w:themeColor="text1"/>
        </w:rPr>
        <w:t>The final component to the model was to model the torques due to fin deflection. Before we had obtained accurate values for the fin aerodynamic coefficients, we were able to incorporate estimates of these values to confirm the validity of the force and moment calculations due to the fin deflections. In the model, each fin was assigned a body-fixed coordinate so the input fin deflection angles would produce moments about the center of pressure and thus adjust the rocket body’s rotational orientation. We omitted translational forces imposed by fin deflection since their magnitudes were negligible.</w:t>
      </w:r>
    </w:p>
    <w:p w14:paraId="26C04860" w14:textId="5018E828" w:rsidR="5DC6E439" w:rsidRPr="00B46571" w:rsidRDefault="3F1F6523" w:rsidP="3F1F6523">
      <w:pPr>
        <w:pStyle w:val="NormalWeb"/>
        <w:spacing w:before="0" w:beforeAutospacing="0" w:after="0" w:afterAutospacing="0" w:line="360" w:lineRule="auto"/>
        <w:ind w:firstLine="720"/>
        <w:rPr>
          <w:color w:val="000000" w:themeColor="text1"/>
        </w:rPr>
      </w:pPr>
      <w:r w:rsidRPr="3F1F6523">
        <w:rPr>
          <w:color w:val="000000" w:themeColor="text1"/>
        </w:rPr>
        <w:t>The simulation would detect apogee by “deploying” the parachute when the inertial-frame vertical velocity is negative, (the rocket begins to descend). A second set of equations of motion, provided to us by the Propulsion, Staging and Recovery team described the behavior of the rocket as it falls with the parachute. With the wind model, the resulting aerodynamic forces applied to the body are calculated, giving us an estimate of how far away the rocket will land. The following plot describes the simulated wind model specific to our launch</w:t>
      </w:r>
      <w:r w:rsidR="00C52AF9">
        <w:rPr>
          <w:color w:val="000000" w:themeColor="text1"/>
        </w:rPr>
        <w:t xml:space="preserve"> site.</w:t>
      </w:r>
    </w:p>
    <w:p w14:paraId="53769F44" w14:textId="7B5776B9" w:rsidR="00694544" w:rsidRPr="00B46571" w:rsidRDefault="002D1006" w:rsidP="006D0668">
      <w:pPr>
        <w:keepNext/>
        <w:spacing w:line="360" w:lineRule="auto"/>
        <w:jc w:val="center"/>
        <w:rPr>
          <w:rFonts w:ascii="Times New Roman" w:hAnsi="Times New Roman" w:cs="Times New Roman"/>
          <w:color w:val="000000" w:themeColor="text1"/>
        </w:rPr>
      </w:pPr>
      <w:r w:rsidRPr="00B46571">
        <w:rPr>
          <w:rFonts w:ascii="Times New Roman" w:hAnsi="Times New Roman" w:cs="Times New Roman"/>
          <w:noProof/>
          <w:color w:val="000000" w:themeColor="text1"/>
        </w:rPr>
        <w:lastRenderedPageBreak/>
        <w:drawing>
          <wp:anchor distT="0" distB="0" distL="114300" distR="114300" simplePos="0" relativeHeight="251664896" behindDoc="0" locked="0" layoutInCell="1" allowOverlap="1" wp14:anchorId="31921B71" wp14:editId="5AF10C80">
            <wp:simplePos x="0" y="0"/>
            <wp:positionH relativeFrom="margin">
              <wp:align>center</wp:align>
            </wp:positionH>
            <wp:positionV relativeFrom="paragraph">
              <wp:posOffset>217170</wp:posOffset>
            </wp:positionV>
            <wp:extent cx="4741370" cy="3343275"/>
            <wp:effectExtent l="0" t="0" r="2540" b="0"/>
            <wp:wrapTopAndBottom/>
            <wp:docPr id="668540380" name="Picture 6685403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extLst>
                        <a:ext uri="{28A0092B-C50C-407E-A947-70E740481C1C}">
                          <a14:useLocalDpi xmlns:a14="http://schemas.microsoft.com/office/drawing/2010/main" val="0"/>
                        </a:ext>
                      </a:extLst>
                    </a:blip>
                    <a:stretch>
                      <a:fillRect/>
                    </a:stretch>
                  </pic:blipFill>
                  <pic:spPr>
                    <a:xfrm>
                      <a:off x="0" y="0"/>
                      <a:ext cx="4741370" cy="3343275"/>
                    </a:xfrm>
                    <a:prstGeom prst="rect">
                      <a:avLst/>
                    </a:prstGeom>
                  </pic:spPr>
                </pic:pic>
              </a:graphicData>
            </a:graphic>
          </wp:anchor>
        </w:drawing>
      </w:r>
    </w:p>
    <w:p w14:paraId="4A7A03A8" w14:textId="7CE8B1A5" w:rsidR="5DC6E439" w:rsidRPr="005C3150" w:rsidRDefault="00694544" w:rsidP="006D0668">
      <w:pPr>
        <w:pStyle w:val="Caption"/>
        <w:spacing w:line="360" w:lineRule="auto"/>
        <w:jc w:val="center"/>
        <w:rPr>
          <w:rFonts w:ascii="Times New Roman" w:hAnsi="Times New Roman" w:cs="Times New Roman"/>
          <w:color w:val="000000" w:themeColor="text1"/>
          <w:sz w:val="22"/>
        </w:rPr>
      </w:pPr>
      <w:bookmarkStart w:id="53" w:name="_Toc272484"/>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3</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Simulated Wind Velocity vs. Altitude. Copyright 201</w:t>
      </w:r>
      <w:r w:rsidR="00677D03" w:rsidRPr="005C3150">
        <w:rPr>
          <w:rFonts w:ascii="Times New Roman" w:hAnsi="Times New Roman" w:cs="Times New Roman"/>
          <w:color w:val="000000" w:themeColor="text1"/>
          <w:sz w:val="22"/>
        </w:rPr>
        <w:t>9</w:t>
      </w:r>
      <w:r w:rsidRPr="005C3150">
        <w:rPr>
          <w:rFonts w:ascii="Times New Roman" w:hAnsi="Times New Roman" w:cs="Times New Roman"/>
          <w:color w:val="000000" w:themeColor="text1"/>
          <w:sz w:val="22"/>
        </w:rPr>
        <w:t>, WPI.</w:t>
      </w:r>
      <w:bookmarkEnd w:id="53"/>
    </w:p>
    <w:p w14:paraId="559A2321" w14:textId="77777777" w:rsidR="00A47654" w:rsidRPr="00B46571" w:rsidRDefault="00A47654" w:rsidP="006D0668">
      <w:pPr>
        <w:pStyle w:val="NormalWeb"/>
        <w:spacing w:before="0" w:beforeAutospacing="0" w:after="0" w:afterAutospacing="0" w:line="360" w:lineRule="auto"/>
        <w:ind w:firstLine="720"/>
        <w:rPr>
          <w:color w:val="000000" w:themeColor="text1"/>
        </w:rPr>
      </w:pPr>
    </w:p>
    <w:p w14:paraId="327502AB" w14:textId="619DA870" w:rsidR="00587A07" w:rsidRPr="00B46571" w:rsidRDefault="007552BE" w:rsidP="006D0668">
      <w:pPr>
        <w:pStyle w:val="NormalWeb"/>
        <w:spacing w:before="0" w:beforeAutospacing="0" w:after="0" w:afterAutospacing="0" w:line="360" w:lineRule="auto"/>
        <w:ind w:firstLine="720"/>
        <w:rPr>
          <w:color w:val="000000" w:themeColor="text1"/>
          <w:sz w:val="20"/>
        </w:rPr>
      </w:pPr>
      <w:r w:rsidRPr="00B46571">
        <w:rPr>
          <w:color w:val="000000" w:themeColor="text1"/>
        </w:rPr>
        <w:t>The plot above was created by using a mathematical model t</w:t>
      </w:r>
      <w:r w:rsidR="00A47654" w:rsidRPr="00B46571">
        <w:rPr>
          <w:color w:val="000000" w:themeColor="text1"/>
        </w:rPr>
        <w:t>o calculate wind speed as a functi</w:t>
      </w:r>
      <w:r w:rsidRPr="00B46571">
        <w:rPr>
          <w:color w:val="000000" w:themeColor="text1"/>
        </w:rPr>
        <w:t>on of height. This model stated that the total w</w:t>
      </w:r>
      <w:r w:rsidR="00B970DF" w:rsidRPr="00B46571">
        <w:rPr>
          <w:color w:val="000000" w:themeColor="text1"/>
        </w:rPr>
        <w:t>ind speed at any given point is</w:t>
      </w:r>
      <w:r w:rsidRPr="00B46571">
        <w:rPr>
          <w:color w:val="000000" w:themeColor="text1"/>
        </w:rPr>
        <w:t xml:space="preserve"> equal to the mean wind speed for this area plus a turbulence or gust component</w:t>
      </w:r>
      <w:r w:rsidR="00663FC8" w:rsidRPr="00B46571">
        <w:rPr>
          <w:color w:val="000000" w:themeColor="text1"/>
        </w:rPr>
        <w:t xml:space="preserve"> [13]</w:t>
      </w:r>
      <w:r w:rsidRPr="00B46571">
        <w:rPr>
          <w:color w:val="000000" w:themeColor="text1"/>
        </w:rPr>
        <w:t xml:space="preserve">. This gust component was approximated as a </w:t>
      </w:r>
      <w:r w:rsidR="00663FC8" w:rsidRPr="00B46571">
        <w:rPr>
          <w:color w:val="000000" w:themeColor="text1"/>
        </w:rPr>
        <w:t>zero-mean</w:t>
      </w:r>
      <w:r w:rsidRPr="00B46571">
        <w:rPr>
          <w:color w:val="000000" w:themeColor="text1"/>
        </w:rPr>
        <w:t xml:space="preserve"> random process using a model called the Davenport spectrum as illustrated in the equation below</w:t>
      </w:r>
      <w:r w:rsidR="00663FC8" w:rsidRPr="00B46571">
        <w:rPr>
          <w:color w:val="000000" w:themeColor="text1"/>
        </w:rPr>
        <w:t xml:space="preserve"> [13]</w:t>
      </w:r>
      <w:r w:rsidRPr="00B46571">
        <w:rPr>
          <w:color w:val="000000" w:themeColor="text1"/>
        </w:rPr>
        <w:t xml:space="preserve">. </w:t>
      </w:r>
    </w:p>
    <w:p w14:paraId="2E75DBE7" w14:textId="12DC50A8" w:rsidR="00663FC8" w:rsidRPr="00B46571" w:rsidRDefault="0C871B36" w:rsidP="006D0668">
      <w:pPr>
        <w:pStyle w:val="NormalWeb"/>
        <w:spacing w:before="0" w:beforeAutospacing="0" w:after="0" w:afterAutospacing="0" w:line="360" w:lineRule="auto"/>
        <w:ind w:firstLine="720"/>
        <w:jc w:val="center"/>
        <w:rPr>
          <w:i/>
          <w:iCs/>
          <w:color w:val="000000" w:themeColor="text1"/>
          <w:sz w:val="18"/>
          <w:szCs w:val="18"/>
        </w:rPr>
      </w:pPr>
      <w:r w:rsidRPr="00B46571">
        <w:rPr>
          <w:i/>
          <w:iCs/>
          <w:color w:val="000000" w:themeColor="text1"/>
          <w:sz w:val="18"/>
          <w:szCs w:val="18"/>
        </w:rPr>
        <w:t>Equation 16</w:t>
      </w:r>
    </w:p>
    <w:commentRangeStart w:id="54"/>
    <w:p w14:paraId="7D8D060C" w14:textId="41D7F9FB" w:rsidR="00B970DF" w:rsidRPr="00B46571" w:rsidRDefault="00DF654B" w:rsidP="006D0668">
      <w:pPr>
        <w:pStyle w:val="NormalWeb"/>
        <w:spacing w:before="0" w:beforeAutospacing="0" w:after="0" w:afterAutospacing="0" w:line="360" w:lineRule="auto"/>
        <w:ind w:firstLine="720"/>
        <w:jc w:val="center"/>
        <w:rPr>
          <w:rStyle w:val="mn"/>
          <w:color w:val="000000" w:themeColor="text1"/>
        </w:rPr>
      </w:pPr>
      <m:oMath>
        <m:sSub>
          <m:sSubPr>
            <m:ctrlPr>
              <w:rPr>
                <w:rStyle w:val="mi"/>
                <w:rFonts w:ascii="Cambria Math" w:hAnsi="Cambria Math"/>
                <w:color w:val="000000" w:themeColor="text1"/>
                <w:bdr w:val="none" w:sz="0" w:space="0" w:color="auto" w:frame="1"/>
                <w:shd w:val="clear" w:color="auto" w:fill="FFFFFF"/>
              </w:rPr>
            </m:ctrlPr>
          </m:sSubPr>
          <m:e>
            <m:r>
              <w:rPr>
                <w:rStyle w:val="mi"/>
                <w:rFonts w:ascii="Cambria Math" w:hAnsi="Cambria Math"/>
                <w:color w:val="000000" w:themeColor="text1"/>
                <w:bdr w:val="none" w:sz="0" w:space="0" w:color="auto" w:frame="1"/>
                <w:shd w:val="clear" w:color="auto" w:fill="FFFFFF"/>
              </w:rPr>
              <m:t>S</m:t>
            </m:r>
          </m:e>
          <m:sub>
            <m:r>
              <w:rPr>
                <w:rStyle w:val="mi"/>
                <w:rFonts w:ascii="Cambria Math" w:hAnsi="Cambria Math"/>
                <w:color w:val="000000" w:themeColor="text1"/>
                <w:bdr w:val="none" w:sz="0" w:space="0" w:color="auto" w:frame="1"/>
                <w:shd w:val="clear" w:color="auto" w:fill="FFFFFF"/>
              </w:rPr>
              <m:t>w</m:t>
            </m:r>
          </m:sub>
        </m:sSub>
        <m:d>
          <m:dPr>
            <m:ctrlPr>
              <w:rPr>
                <w:rStyle w:val="mo"/>
                <w:rFonts w:ascii="Cambria Math" w:hAnsi="Cambria Math"/>
                <w:color w:val="000000" w:themeColor="text1"/>
                <w:bdr w:val="none" w:sz="0" w:space="0" w:color="auto" w:frame="1"/>
                <w:shd w:val="clear" w:color="auto" w:fill="FFFFFF"/>
              </w:rPr>
            </m:ctrlPr>
          </m:dPr>
          <m:e>
            <m:r>
              <m:rPr>
                <m:sty m:val="p"/>
              </m:rPr>
              <w:rPr>
                <w:rStyle w:val="mi"/>
                <w:rFonts w:ascii="Cambria Math" w:hAnsi="Cambria Math"/>
                <w:color w:val="000000" w:themeColor="text1"/>
                <w:bdr w:val="none" w:sz="0" w:space="0" w:color="auto" w:frame="1"/>
                <w:shd w:val="clear" w:color="auto" w:fill="FFFFFF"/>
              </w:rPr>
              <m:t>ω</m:t>
            </m:r>
          </m:e>
        </m:d>
        <m:r>
          <m:rPr>
            <m:sty m:val="p"/>
          </m:rPr>
          <w:rPr>
            <w:rStyle w:val="mo"/>
            <w:rFonts w:ascii="Cambria Math" w:hAnsi="Cambria Math"/>
            <w:color w:val="000000" w:themeColor="text1"/>
            <w:bdr w:val="none" w:sz="0" w:space="0" w:color="auto" w:frame="1"/>
            <w:shd w:val="clear" w:color="auto" w:fill="FFFFFF"/>
          </w:rPr>
          <m:t>=</m:t>
        </m:r>
        <m:r>
          <m:rPr>
            <m:sty m:val="p"/>
          </m:rPr>
          <w:rPr>
            <w:rStyle w:val="mn"/>
            <w:rFonts w:ascii="Cambria Math" w:hAnsi="Cambria Math"/>
            <w:color w:val="000000" w:themeColor="text1"/>
            <w:bdr w:val="none" w:sz="0" w:space="0" w:color="auto" w:frame="1"/>
            <w:shd w:val="clear" w:color="auto" w:fill="FFFFFF"/>
          </w:rPr>
          <m:t>4800*</m:t>
        </m:r>
        <m:r>
          <m:rPr>
            <m:sty m:val="p"/>
          </m:rPr>
          <w:rPr>
            <w:rStyle w:val="mi"/>
            <w:rFonts w:ascii="Cambria Math" w:hAnsi="Cambria Math"/>
            <w:color w:val="000000" w:themeColor="text1"/>
            <w:bdr w:val="none" w:sz="0" w:space="0" w:color="auto" w:frame="1"/>
            <w:shd w:val="clear" w:color="auto" w:fill="FFFFFF"/>
          </w:rPr>
          <m:t>vm*κ*β*ω</m:t>
        </m:r>
        <m:d>
          <m:dPr>
            <m:ctrlPr>
              <w:rPr>
                <w:rStyle w:val="mo"/>
                <w:rFonts w:ascii="Cambria Math" w:hAnsi="Cambria Math"/>
                <w:color w:val="000000" w:themeColor="text1"/>
                <w:bdr w:val="none" w:sz="0" w:space="0" w:color="auto" w:frame="1"/>
                <w:shd w:val="clear" w:color="auto" w:fill="FFFFFF"/>
              </w:rPr>
            </m:ctrlPr>
          </m:dPr>
          <m:e>
            <m:r>
              <m:rPr>
                <m:sty m:val="p"/>
              </m:rPr>
              <w:rPr>
                <w:rStyle w:val="mn"/>
                <w:rFonts w:ascii="Cambria Math" w:hAnsi="Cambria Math"/>
                <w:color w:val="000000" w:themeColor="text1"/>
                <w:bdr w:val="none" w:sz="0" w:space="0" w:color="auto" w:frame="1"/>
                <w:shd w:val="clear" w:color="auto" w:fill="FFFFFF"/>
              </w:rPr>
              <m:t>1</m:t>
            </m:r>
            <m:r>
              <m:rPr>
                <m:sty m:val="p"/>
              </m:rPr>
              <w:rPr>
                <w:rStyle w:val="mo"/>
                <w:rFonts w:ascii="Cambria Math" w:hAnsi="Cambria Math"/>
                <w:color w:val="000000" w:themeColor="text1"/>
                <w:bdr w:val="none" w:sz="0" w:space="0" w:color="auto" w:frame="1"/>
                <w:shd w:val="clear" w:color="auto" w:fill="FFFFFF"/>
              </w:rPr>
              <m:t>+</m:t>
            </m:r>
            <m:d>
              <m:dPr>
                <m:ctrlPr>
                  <w:rPr>
                    <w:rStyle w:val="mo"/>
                    <w:rFonts w:ascii="Cambria Math" w:hAnsi="Cambria Math"/>
                    <w:color w:val="000000" w:themeColor="text1"/>
                    <w:bdr w:val="none" w:sz="0" w:space="0" w:color="auto" w:frame="1"/>
                    <w:shd w:val="clear" w:color="auto" w:fill="FFFFFF"/>
                  </w:rPr>
                </m:ctrlPr>
              </m:dPr>
              <m:e>
                <m:r>
                  <m:rPr>
                    <m:sty m:val="p"/>
                  </m:rPr>
                  <w:rPr>
                    <w:rStyle w:val="mi"/>
                    <w:rFonts w:ascii="Cambria Math" w:hAnsi="Cambria Math"/>
                    <w:color w:val="000000" w:themeColor="text1"/>
                    <w:bdr w:val="none" w:sz="0" w:space="0" w:color="auto" w:frame="1"/>
                    <w:shd w:val="clear" w:color="auto" w:fill="FFFFFF"/>
                  </w:rPr>
                  <m:t>β*</m:t>
                </m:r>
                <m:r>
                  <m:rPr>
                    <m:sty m:val="p"/>
                  </m:rPr>
                  <w:rPr>
                    <w:rStyle w:val="mn"/>
                    <w:rFonts w:ascii="Cambria Math" w:hAnsi="Cambria Math"/>
                    <w:color w:val="000000" w:themeColor="text1"/>
                    <w:bdr w:val="none" w:sz="0" w:space="0" w:color="auto" w:frame="1"/>
                    <w:shd w:val="clear" w:color="auto" w:fill="FFFFFF"/>
                  </w:rPr>
                  <m:t>2</m:t>
                </m:r>
                <m:r>
                  <m:rPr>
                    <m:sty m:val="p"/>
                  </m:rPr>
                  <w:rPr>
                    <w:rStyle w:val="mi"/>
                    <w:rFonts w:ascii="Cambria Math" w:hAnsi="Cambria Math"/>
                    <w:color w:val="000000" w:themeColor="text1"/>
                    <w:bdr w:val="none" w:sz="0" w:space="0" w:color="auto" w:frame="1"/>
                    <w:shd w:val="clear" w:color="auto" w:fill="FFFFFF"/>
                  </w:rPr>
                  <m:t>*</m:t>
                </m:r>
                <m:sSup>
                  <m:sSupPr>
                    <m:ctrlPr>
                      <w:rPr>
                        <w:rStyle w:val="mn"/>
                        <w:rFonts w:ascii="Cambria Math" w:hAnsi="Cambria Math"/>
                        <w:color w:val="000000" w:themeColor="text1"/>
                        <w:bdr w:val="none" w:sz="0" w:space="0" w:color="auto" w:frame="1"/>
                        <w:shd w:val="clear" w:color="auto" w:fill="FFFFFF"/>
                      </w:rPr>
                    </m:ctrlPr>
                  </m:sSupPr>
                  <m:e>
                    <m:r>
                      <m:rPr>
                        <m:sty m:val="p"/>
                      </m:rPr>
                      <w:rPr>
                        <w:rStyle w:val="mi"/>
                        <w:rFonts w:ascii="Cambria Math" w:hAnsi="Cambria Math"/>
                        <w:color w:val="000000" w:themeColor="text1"/>
                        <w:bdr w:val="none" w:sz="0" w:space="0" w:color="auto" w:frame="1"/>
                        <w:shd w:val="clear" w:color="auto" w:fill="FFFFFF"/>
                      </w:rPr>
                      <m:t>ω</m:t>
                    </m:r>
                  </m:e>
                  <m:sup>
                    <m:r>
                      <w:rPr>
                        <w:rStyle w:val="mn"/>
                        <w:rFonts w:ascii="Cambria Math" w:hAnsi="Cambria Math"/>
                        <w:color w:val="000000" w:themeColor="text1"/>
                        <w:bdr w:val="none" w:sz="0" w:space="0" w:color="auto" w:frame="1"/>
                        <w:shd w:val="clear" w:color="auto" w:fill="FFFFFF"/>
                      </w:rPr>
                      <m:t>2</m:t>
                    </m:r>
                  </m:sup>
                </m:sSup>
              </m:e>
            </m:d>
          </m:e>
        </m:d>
      </m:oMath>
      <w:commentRangeEnd w:id="54"/>
      <w:r w:rsidR="00A677D0" w:rsidRPr="00B46571">
        <w:rPr>
          <w:rStyle w:val="CommentReference"/>
        </w:rPr>
        <w:commentReference w:id="54"/>
      </w:r>
    </w:p>
    <w:p w14:paraId="7C3CB5E4" w14:textId="77777777" w:rsidR="00B970DF" w:rsidRPr="00B46571" w:rsidRDefault="00B970DF" w:rsidP="006D0668">
      <w:pPr>
        <w:pStyle w:val="NormalWeb"/>
        <w:spacing w:before="0" w:beforeAutospacing="0" w:after="0" w:afterAutospacing="0" w:line="360" w:lineRule="auto"/>
        <w:ind w:firstLine="720"/>
        <w:rPr>
          <w:rStyle w:val="mn"/>
          <w:color w:val="000000" w:themeColor="text1"/>
          <w:bdr w:val="none" w:sz="0" w:space="0" w:color="auto" w:frame="1"/>
          <w:shd w:val="clear" w:color="auto" w:fill="FFFFFF"/>
        </w:rPr>
      </w:pPr>
    </w:p>
    <w:p w14:paraId="3873059B" w14:textId="33EE53E0" w:rsidR="00B970DF" w:rsidRPr="00B46571" w:rsidRDefault="00B970DF" w:rsidP="006D0668">
      <w:pPr>
        <w:pStyle w:val="NormalWeb"/>
        <w:spacing w:before="0" w:beforeAutospacing="0" w:after="0" w:afterAutospacing="0" w:line="360" w:lineRule="auto"/>
        <w:ind w:firstLine="720"/>
        <w:jc w:val="center"/>
        <w:rPr>
          <w:i/>
          <w:color w:val="000000" w:themeColor="text1"/>
          <w:sz w:val="18"/>
          <w:bdr w:val="none" w:sz="0" w:space="0" w:color="auto" w:frame="1"/>
          <w:shd w:val="clear" w:color="auto" w:fill="FFFFFF"/>
        </w:rPr>
      </w:pPr>
      <w:r w:rsidRPr="00B46571">
        <w:rPr>
          <w:i/>
          <w:color w:val="000000" w:themeColor="text1"/>
          <w:sz w:val="18"/>
          <w:bdr w:val="none" w:sz="0" w:space="0" w:color="auto" w:frame="1"/>
          <w:shd w:val="clear" w:color="auto" w:fill="FFFFFF"/>
        </w:rPr>
        <w:t>Equation 16a</w:t>
      </w:r>
    </w:p>
    <w:p w14:paraId="21B28A59" w14:textId="1B3F938C" w:rsidR="007552BE" w:rsidRPr="00B46571" w:rsidRDefault="007552BE" w:rsidP="006D0668">
      <w:pPr>
        <w:pStyle w:val="NormalWeb"/>
        <w:spacing w:before="0" w:beforeAutospacing="0" w:after="0" w:afterAutospacing="0" w:line="360" w:lineRule="auto"/>
        <w:ind w:firstLine="720"/>
        <w:jc w:val="center"/>
        <w:rPr>
          <w:rStyle w:val="mi"/>
          <w:color w:val="000000" w:themeColor="text1"/>
          <w:sz w:val="25"/>
          <w:szCs w:val="25"/>
          <w:bdr w:val="none" w:sz="0" w:space="0" w:color="auto" w:frame="1"/>
          <w:shd w:val="clear" w:color="auto" w:fill="FFFFFF"/>
        </w:rPr>
      </w:pPr>
      <m:oMathPara>
        <m:oMath>
          <m:r>
            <m:rPr>
              <m:sty m:val="p"/>
            </m:rPr>
            <w:rPr>
              <w:rStyle w:val="mi"/>
              <w:rFonts w:ascii="Cambria Math" w:hAnsi="Cambria Math"/>
              <w:color w:val="000000" w:themeColor="text1"/>
              <w:sz w:val="25"/>
              <w:szCs w:val="25"/>
              <w:bdr w:val="none" w:sz="0" w:space="0" w:color="auto" w:frame="1"/>
              <w:shd w:val="clear" w:color="auto" w:fill="FFFFFF"/>
            </w:rPr>
            <m:t>β</m:t>
          </m:r>
          <m:r>
            <w:rPr>
              <w:rStyle w:val="mi"/>
              <w:rFonts w:ascii="Cambria Math" w:hAnsi="Cambria Math"/>
              <w:color w:val="000000" w:themeColor="text1"/>
              <w:sz w:val="25"/>
              <w:szCs w:val="25"/>
              <w:bdr w:val="none" w:sz="0" w:space="0" w:color="auto" w:frame="1"/>
              <w:shd w:val="clear" w:color="auto" w:fill="FFFFFF"/>
            </w:rPr>
            <m:t>=</m:t>
          </m:r>
          <m:r>
            <m:rPr>
              <m:sty m:val="p"/>
            </m:rPr>
            <w:rPr>
              <w:rStyle w:val="mi"/>
              <w:rFonts w:ascii="Cambria Math" w:hAnsi="Cambria Math"/>
              <w:color w:val="000000" w:themeColor="text1"/>
              <w:sz w:val="25"/>
              <w:szCs w:val="25"/>
              <w:bdr w:val="none" w:sz="0" w:space="0" w:color="auto" w:frame="1"/>
              <w:shd w:val="clear" w:color="auto" w:fill="FFFFFF"/>
            </w:rPr>
            <m:t xml:space="preserve"> </m:t>
          </m:r>
          <m:f>
            <m:fPr>
              <m:ctrlPr>
                <w:rPr>
                  <w:rStyle w:val="mi"/>
                  <w:rFonts w:ascii="Cambria Math" w:hAnsi="Cambria Math"/>
                  <w:i/>
                  <w:color w:val="000000" w:themeColor="text1"/>
                  <w:sz w:val="25"/>
                  <w:szCs w:val="25"/>
                  <w:bdr w:val="none" w:sz="0" w:space="0" w:color="auto" w:frame="1"/>
                  <w:shd w:val="clear" w:color="auto" w:fill="FFFFFF"/>
                </w:rPr>
              </m:ctrlPr>
            </m:fPr>
            <m:num>
              <m:r>
                <w:rPr>
                  <w:rStyle w:val="mi"/>
                  <w:rFonts w:ascii="Cambria Math" w:hAnsi="Cambria Math"/>
                  <w:color w:val="000000" w:themeColor="text1"/>
                  <w:sz w:val="25"/>
                  <w:szCs w:val="25"/>
                  <w:bdr w:val="none" w:sz="0" w:space="0" w:color="auto" w:frame="1"/>
                  <w:shd w:val="clear" w:color="auto" w:fill="FFFFFF"/>
                </w:rPr>
                <m:t>600</m:t>
              </m:r>
            </m:num>
            <m:den>
              <m:r>
                <w:rPr>
                  <w:rStyle w:val="mi"/>
                  <w:rFonts w:ascii="Cambria Math" w:hAnsi="Cambria Math"/>
                  <w:color w:val="000000" w:themeColor="text1"/>
                  <w:sz w:val="25"/>
                  <w:szCs w:val="25"/>
                  <w:bdr w:val="none" w:sz="0" w:space="0" w:color="auto" w:frame="1"/>
                  <w:shd w:val="clear" w:color="auto" w:fill="FFFFFF"/>
                </w:rPr>
                <m:t>π*vm</m:t>
              </m:r>
            </m:den>
          </m:f>
        </m:oMath>
      </m:oMathPara>
    </w:p>
    <w:p w14:paraId="401AE789" w14:textId="77777777" w:rsidR="00B970DF" w:rsidRPr="00B46571" w:rsidRDefault="00B970DF" w:rsidP="006D0668">
      <w:pPr>
        <w:pStyle w:val="NormalWeb"/>
        <w:spacing w:before="0" w:beforeAutospacing="0" w:after="0" w:afterAutospacing="0" w:line="360" w:lineRule="auto"/>
        <w:jc w:val="center"/>
        <w:rPr>
          <w:rStyle w:val="mi"/>
          <w:color w:val="000000" w:themeColor="text1"/>
          <w:sz w:val="25"/>
          <w:szCs w:val="25"/>
        </w:rPr>
      </w:pPr>
    </w:p>
    <w:p w14:paraId="7B91290F" w14:textId="43B1F3AE" w:rsidR="2F86ABB5" w:rsidRPr="00B46571" w:rsidRDefault="2F86ABB5" w:rsidP="006D0668">
      <w:pPr>
        <w:pStyle w:val="NormalWeb"/>
        <w:spacing w:before="0" w:beforeAutospacing="0" w:after="0" w:afterAutospacing="0" w:line="360" w:lineRule="auto"/>
        <w:jc w:val="center"/>
        <w:rPr>
          <w:rStyle w:val="mi"/>
          <w:color w:val="000000" w:themeColor="text1"/>
          <w:sz w:val="25"/>
          <w:szCs w:val="25"/>
        </w:rPr>
      </w:pPr>
    </w:p>
    <w:p w14:paraId="752AB0D8" w14:textId="011ACD25" w:rsidR="00B970DF" w:rsidRPr="00B46571" w:rsidRDefault="00B970DF" w:rsidP="006D0668">
      <w:pPr>
        <w:pStyle w:val="NormalWeb"/>
        <w:spacing w:before="0" w:beforeAutospacing="0" w:after="0" w:afterAutospacing="0" w:line="360" w:lineRule="auto"/>
        <w:ind w:firstLine="720"/>
        <w:jc w:val="center"/>
        <w:rPr>
          <w:rStyle w:val="mi"/>
          <w:i/>
          <w:color w:val="000000" w:themeColor="text1"/>
          <w:sz w:val="18"/>
          <w:szCs w:val="25"/>
          <w:bdr w:val="none" w:sz="0" w:space="0" w:color="auto" w:frame="1"/>
          <w:shd w:val="clear" w:color="auto" w:fill="FFFFFF"/>
        </w:rPr>
      </w:pPr>
      <w:r w:rsidRPr="00B46571">
        <w:rPr>
          <w:rStyle w:val="mi"/>
          <w:i/>
          <w:color w:val="000000" w:themeColor="text1"/>
          <w:sz w:val="18"/>
          <w:szCs w:val="25"/>
          <w:bdr w:val="none" w:sz="0" w:space="0" w:color="auto" w:frame="1"/>
          <w:shd w:val="clear" w:color="auto" w:fill="FFFFFF"/>
        </w:rPr>
        <w:t>Equation 16b</w:t>
      </w:r>
    </w:p>
    <w:p w14:paraId="06A038BB" w14:textId="32838278" w:rsidR="007552BE" w:rsidRPr="00B46571" w:rsidRDefault="007552BE" w:rsidP="006D0668">
      <w:pPr>
        <w:pStyle w:val="NormalWeb"/>
        <w:spacing w:before="0" w:beforeAutospacing="0" w:after="0" w:afterAutospacing="0" w:line="360" w:lineRule="auto"/>
        <w:ind w:firstLine="720"/>
        <w:jc w:val="center"/>
        <w:rPr>
          <w:rStyle w:val="mo"/>
          <w:color w:val="000000" w:themeColor="text1"/>
          <w:sz w:val="25"/>
          <w:szCs w:val="25"/>
          <w:bdr w:val="none" w:sz="0" w:space="0" w:color="auto" w:frame="1"/>
          <w:shd w:val="clear" w:color="auto" w:fill="FFFFFF"/>
        </w:rPr>
      </w:pPr>
      <m:oMathPara>
        <m:oMath>
          <m:r>
            <m:rPr>
              <m:sty m:val="p"/>
            </m:rPr>
            <w:rPr>
              <w:rStyle w:val="mi"/>
              <w:rFonts w:ascii="Cambria Math" w:hAnsi="Cambria Math"/>
              <w:color w:val="000000" w:themeColor="text1"/>
              <w:sz w:val="25"/>
              <w:szCs w:val="25"/>
              <w:bdr w:val="none" w:sz="0" w:space="0" w:color="auto" w:frame="1"/>
              <w:shd w:val="clear" w:color="auto" w:fill="FFFFFF"/>
            </w:rPr>
            <m:t>κ</m:t>
          </m:r>
          <m:r>
            <m:rPr>
              <m:sty m:val="p"/>
            </m:rPr>
            <w:rPr>
              <w:rStyle w:val="mo"/>
              <w:rFonts w:ascii="Cambria Math" w:hAnsi="Cambria Math"/>
              <w:color w:val="000000" w:themeColor="text1"/>
              <w:sz w:val="25"/>
              <w:szCs w:val="25"/>
              <w:bdr w:val="none" w:sz="0" w:space="0" w:color="auto" w:frame="1"/>
              <w:shd w:val="clear" w:color="auto" w:fill="FFFFFF"/>
            </w:rPr>
            <m:t>=</m:t>
          </m:r>
          <m:sSup>
            <m:sSupPr>
              <m:ctrlPr>
                <w:rPr>
                  <w:rStyle w:val="mo"/>
                  <w:rFonts w:ascii="Cambria Math" w:hAnsi="Cambria Math"/>
                  <w:color w:val="000000" w:themeColor="text1"/>
                  <w:sz w:val="25"/>
                  <w:szCs w:val="25"/>
                  <w:bdr w:val="none" w:sz="0" w:space="0" w:color="auto" w:frame="1"/>
                  <w:shd w:val="clear" w:color="auto" w:fill="FFFFFF"/>
                </w:rPr>
              </m:ctrlPr>
            </m:sSupPr>
            <m:e>
              <m:r>
                <m:rPr>
                  <m:sty m:val="p"/>
                </m:rPr>
                <w:rPr>
                  <w:rStyle w:val="mo"/>
                  <w:rFonts w:ascii="Cambria Math" w:hAnsi="Cambria Math"/>
                  <w:color w:val="000000" w:themeColor="text1"/>
                  <w:sz w:val="25"/>
                  <w:szCs w:val="25"/>
                  <w:bdr w:val="none" w:sz="0" w:space="0" w:color="auto" w:frame="1"/>
                  <w:shd w:val="clear" w:color="auto" w:fill="FFFFFF"/>
                </w:rPr>
                <m:t>[</m:t>
              </m:r>
              <m:r>
                <m:rPr>
                  <m:sty m:val="p"/>
                </m:rPr>
                <w:rPr>
                  <w:rStyle w:val="mn"/>
                  <w:rFonts w:ascii="Cambria Math" w:hAnsi="Cambria Math"/>
                  <w:color w:val="000000" w:themeColor="text1"/>
                  <w:sz w:val="25"/>
                  <w:szCs w:val="25"/>
                  <w:bdr w:val="none" w:sz="0" w:space="0" w:color="auto" w:frame="1"/>
                  <w:shd w:val="clear" w:color="auto" w:fill="FFFFFF"/>
                </w:rPr>
                <m:t>2.5*</m:t>
              </m:r>
              <m:r>
                <m:rPr>
                  <m:sty m:val="p"/>
                </m:rPr>
                <w:rPr>
                  <w:rStyle w:val="mi"/>
                  <w:rFonts w:ascii="Cambria Math" w:hAnsi="Cambria Math"/>
                  <w:color w:val="000000" w:themeColor="text1"/>
                  <w:sz w:val="25"/>
                  <w:szCs w:val="25"/>
                  <w:bdr w:val="none" w:sz="0" w:space="0" w:color="auto" w:frame="1"/>
                  <w:shd w:val="clear" w:color="auto" w:fill="FFFFFF"/>
                </w:rPr>
                <m:t>ln</m:t>
              </m:r>
              <m:r>
                <m:rPr>
                  <m:sty m:val="p"/>
                </m:rPr>
                <w:rPr>
                  <w:rStyle w:val="mo"/>
                  <w:rFonts w:ascii="Cambria Math" w:hAnsi="Cambria Math"/>
                  <w:color w:val="000000" w:themeColor="text1"/>
                  <w:sz w:val="25"/>
                  <w:szCs w:val="25"/>
                  <w:bdr w:val="none" w:sz="0" w:space="0" w:color="auto" w:frame="1"/>
                  <w:shd w:val="clear" w:color="auto" w:fill="FFFFFF"/>
                </w:rPr>
                <m:t>(</m:t>
              </m:r>
              <m:f>
                <m:fPr>
                  <m:ctrlPr>
                    <w:rPr>
                      <w:rStyle w:val="mo"/>
                      <w:rFonts w:ascii="Cambria Math" w:hAnsi="Cambria Math"/>
                      <w:color w:val="000000" w:themeColor="text1"/>
                      <w:sz w:val="25"/>
                      <w:szCs w:val="25"/>
                      <w:bdr w:val="none" w:sz="0" w:space="0" w:color="auto" w:frame="1"/>
                      <w:shd w:val="clear" w:color="auto" w:fill="FFFFFF"/>
                    </w:rPr>
                  </m:ctrlPr>
                </m:fPr>
                <m:num>
                  <m:r>
                    <w:rPr>
                      <w:rStyle w:val="mo"/>
                      <w:rFonts w:ascii="Cambria Math" w:hAnsi="Cambria Math"/>
                      <w:color w:val="000000" w:themeColor="text1"/>
                      <w:sz w:val="25"/>
                      <w:szCs w:val="25"/>
                      <w:bdr w:val="none" w:sz="0" w:space="0" w:color="auto" w:frame="1"/>
                      <w:shd w:val="clear" w:color="auto" w:fill="FFFFFF"/>
                    </w:rPr>
                    <m:t>z</m:t>
                  </m:r>
                </m:num>
                <m:den>
                  <m:sSub>
                    <m:sSubPr>
                      <m:ctrlPr>
                        <w:rPr>
                          <w:rStyle w:val="mo"/>
                          <w:rFonts w:ascii="Cambria Math" w:hAnsi="Cambria Math"/>
                          <w:color w:val="000000" w:themeColor="text1"/>
                          <w:sz w:val="25"/>
                          <w:szCs w:val="25"/>
                          <w:bdr w:val="none" w:sz="0" w:space="0" w:color="auto" w:frame="1"/>
                          <w:shd w:val="clear" w:color="auto" w:fill="FFFFFF"/>
                        </w:rPr>
                      </m:ctrlPr>
                    </m:sSubPr>
                    <m:e>
                      <m:r>
                        <w:rPr>
                          <w:rStyle w:val="mo"/>
                          <w:rFonts w:ascii="Cambria Math" w:hAnsi="Cambria Math"/>
                          <w:color w:val="000000" w:themeColor="text1"/>
                          <w:sz w:val="25"/>
                          <w:szCs w:val="25"/>
                          <w:bdr w:val="none" w:sz="0" w:space="0" w:color="auto" w:frame="1"/>
                          <w:shd w:val="clear" w:color="auto" w:fill="FFFFFF"/>
                        </w:rPr>
                        <m:t>z</m:t>
                      </m:r>
                    </m:e>
                    <m:sub>
                      <m:r>
                        <w:rPr>
                          <w:rStyle w:val="mo"/>
                          <w:rFonts w:ascii="Cambria Math" w:hAnsi="Cambria Math"/>
                          <w:color w:val="000000" w:themeColor="text1"/>
                          <w:sz w:val="25"/>
                          <w:szCs w:val="25"/>
                          <w:bdr w:val="none" w:sz="0" w:space="0" w:color="auto" w:frame="1"/>
                          <w:shd w:val="clear" w:color="auto" w:fill="FFFFFF"/>
                        </w:rPr>
                        <m:t>0</m:t>
                      </m:r>
                    </m:sub>
                  </m:sSub>
                </m:den>
              </m:f>
              <m:r>
                <m:rPr>
                  <m:sty m:val="p"/>
                </m:rPr>
                <w:rPr>
                  <w:rStyle w:val="mo"/>
                  <w:rFonts w:ascii="Cambria Math" w:hAnsi="Cambria Math"/>
                  <w:color w:val="000000" w:themeColor="text1"/>
                  <w:sz w:val="25"/>
                  <w:szCs w:val="25"/>
                  <w:bdr w:val="none" w:sz="0" w:space="0" w:color="auto" w:frame="1"/>
                  <w:shd w:val="clear" w:color="auto" w:fill="FFFFFF"/>
                </w:rPr>
                <m:t>)]</m:t>
              </m:r>
            </m:e>
            <m:sup>
              <m:r>
                <w:rPr>
                  <w:rStyle w:val="mo"/>
                  <w:rFonts w:ascii="Cambria Math" w:hAnsi="Cambria Math"/>
                  <w:color w:val="000000" w:themeColor="text1"/>
                  <w:sz w:val="25"/>
                  <w:szCs w:val="25"/>
                  <w:bdr w:val="none" w:sz="0" w:space="0" w:color="auto" w:frame="1"/>
                  <w:shd w:val="clear" w:color="auto" w:fill="FFFFFF"/>
                </w:rPr>
                <m:t>2</m:t>
              </m:r>
            </m:sup>
          </m:sSup>
        </m:oMath>
      </m:oMathPara>
    </w:p>
    <w:p w14:paraId="0A537C75" w14:textId="2BEF3385" w:rsidR="00B970DF" w:rsidRPr="00B46571" w:rsidRDefault="00B970DF" w:rsidP="006D0668">
      <w:pPr>
        <w:pStyle w:val="NormalWeb"/>
        <w:spacing w:before="0" w:beforeAutospacing="0" w:after="0" w:afterAutospacing="0" w:line="360" w:lineRule="auto"/>
        <w:ind w:firstLine="720"/>
        <w:jc w:val="center"/>
        <w:rPr>
          <w:rStyle w:val="mo"/>
          <w:color w:val="000000" w:themeColor="text1"/>
          <w:bdr w:val="none" w:sz="0" w:space="0" w:color="auto" w:frame="1"/>
          <w:shd w:val="clear" w:color="auto" w:fill="FFFFFF"/>
        </w:rPr>
      </w:pPr>
      <m:oMathPara>
        <m:oMath>
          <m:r>
            <m:rPr>
              <m:sty m:val="p"/>
            </m:rPr>
            <w:rPr>
              <w:rStyle w:val="mi"/>
              <w:rFonts w:ascii="Cambria Math" w:hAnsi="Cambria Math"/>
              <w:color w:val="000000" w:themeColor="text1"/>
              <w:bdr w:val="none" w:sz="0" w:space="0" w:color="auto" w:frame="1"/>
              <w:shd w:val="clear" w:color="auto" w:fill="FFFFFF"/>
            </w:rPr>
            <w:lastRenderedPageBreak/>
            <m:t>vm=mean wind speed</m:t>
          </m:r>
        </m:oMath>
      </m:oMathPara>
    </w:p>
    <w:p w14:paraId="7AC8C635" w14:textId="5C0F6C42" w:rsidR="007552BE" w:rsidRPr="00B46571" w:rsidRDefault="007552BE" w:rsidP="006D0668">
      <w:pPr>
        <w:pStyle w:val="NormalWeb"/>
        <w:spacing w:before="0" w:beforeAutospacing="0" w:after="0" w:afterAutospacing="0" w:line="360" w:lineRule="auto"/>
        <w:ind w:firstLine="720"/>
        <w:jc w:val="center"/>
        <w:rPr>
          <w:rStyle w:val="mi"/>
          <w:color w:val="000000" w:themeColor="text1"/>
          <w:bdr w:val="none" w:sz="0" w:space="0" w:color="auto" w:frame="1"/>
          <w:shd w:val="clear" w:color="auto" w:fill="FFFFFF"/>
        </w:rPr>
      </w:pPr>
      <m:oMathPara>
        <m:oMath>
          <m:r>
            <m:rPr>
              <m:sty m:val="p"/>
            </m:rPr>
            <w:rPr>
              <w:rStyle w:val="mi"/>
              <w:rFonts w:ascii="Cambria Math" w:hAnsi="Cambria Math"/>
              <w:color w:val="000000" w:themeColor="text1"/>
              <w:bdr w:val="none" w:sz="0" w:space="0" w:color="auto" w:frame="1"/>
              <w:shd w:val="clear" w:color="auto" w:fill="FFFFFF"/>
            </w:rPr>
            <m:t>z=height</m:t>
          </m:r>
        </m:oMath>
      </m:oMathPara>
    </w:p>
    <w:p w14:paraId="56B90B1F" w14:textId="06469764" w:rsidR="007552BE" w:rsidRPr="00B46571" w:rsidRDefault="00DF654B" w:rsidP="006D0668">
      <w:pPr>
        <w:pStyle w:val="NormalWeb"/>
        <w:spacing w:before="0" w:beforeAutospacing="0" w:after="0" w:afterAutospacing="0" w:line="360" w:lineRule="auto"/>
        <w:ind w:firstLine="720"/>
        <w:jc w:val="center"/>
        <w:rPr>
          <w:rStyle w:val="mi"/>
          <w:color w:val="000000" w:themeColor="text1"/>
          <w:bdr w:val="none" w:sz="0" w:space="0" w:color="auto" w:frame="1"/>
          <w:shd w:val="clear" w:color="auto" w:fill="FFFFFF"/>
        </w:rPr>
      </w:pPr>
      <m:oMathPara>
        <m:oMath>
          <m:sSub>
            <m:sSubPr>
              <m:ctrlPr>
                <w:rPr>
                  <w:rStyle w:val="mi"/>
                  <w:rFonts w:ascii="Cambria Math" w:hAnsi="Cambria Math"/>
                  <w:color w:val="000000" w:themeColor="text1"/>
                  <w:bdr w:val="none" w:sz="0" w:space="0" w:color="auto" w:frame="1"/>
                  <w:shd w:val="clear" w:color="auto" w:fill="FFFFFF"/>
                </w:rPr>
              </m:ctrlPr>
            </m:sSubPr>
            <m:e>
              <m:r>
                <w:rPr>
                  <w:rStyle w:val="mi"/>
                  <w:rFonts w:ascii="Cambria Math" w:hAnsi="Cambria Math"/>
                  <w:color w:val="000000" w:themeColor="text1"/>
                  <w:bdr w:val="none" w:sz="0" w:space="0" w:color="auto" w:frame="1"/>
                  <w:shd w:val="clear" w:color="auto" w:fill="FFFFFF"/>
                </w:rPr>
                <m:t>z</m:t>
              </m:r>
            </m:e>
            <m:sub>
              <m:r>
                <w:rPr>
                  <w:rStyle w:val="mi"/>
                  <w:rFonts w:ascii="Cambria Math" w:hAnsi="Cambria Math"/>
                  <w:color w:val="000000" w:themeColor="text1"/>
                  <w:bdr w:val="none" w:sz="0" w:space="0" w:color="auto" w:frame="1"/>
                  <w:shd w:val="clear" w:color="auto" w:fill="FFFFFF"/>
                </w:rPr>
                <m:t>0</m:t>
              </m:r>
            </m:sub>
          </m:sSub>
          <m:r>
            <m:rPr>
              <m:sty m:val="p"/>
            </m:rPr>
            <w:rPr>
              <w:rStyle w:val="mi"/>
              <w:rFonts w:ascii="Cambria Math" w:hAnsi="Cambria Math"/>
              <w:color w:val="000000" w:themeColor="text1"/>
              <w:bdr w:val="none" w:sz="0" w:space="0" w:color="auto" w:frame="1"/>
              <w:shd w:val="clear" w:color="auto" w:fill="FFFFFF"/>
            </w:rPr>
            <m:t>=surface roughness</m:t>
          </m:r>
        </m:oMath>
      </m:oMathPara>
    </w:p>
    <w:p w14:paraId="73B45A61" w14:textId="77777777" w:rsidR="00663FC8" w:rsidRPr="00B46571" w:rsidRDefault="00663FC8" w:rsidP="006D0668">
      <w:pPr>
        <w:pStyle w:val="NormalWeb"/>
        <w:spacing w:before="0" w:beforeAutospacing="0" w:after="0" w:afterAutospacing="0" w:line="360" w:lineRule="auto"/>
        <w:ind w:firstLine="720"/>
        <w:jc w:val="center"/>
        <w:rPr>
          <w:rStyle w:val="mi"/>
          <w:color w:val="000000" w:themeColor="text1"/>
          <w:bdr w:val="none" w:sz="0" w:space="0" w:color="auto" w:frame="1"/>
          <w:shd w:val="clear" w:color="auto" w:fill="FFFFFF"/>
        </w:rPr>
      </w:pPr>
    </w:p>
    <w:p w14:paraId="18EC6034" w14:textId="12FEC79F" w:rsidR="007552BE" w:rsidRPr="00B46571" w:rsidRDefault="007552BE" w:rsidP="006D0668">
      <w:pPr>
        <w:pStyle w:val="NormalWeb"/>
        <w:spacing w:before="0" w:beforeAutospacing="0" w:after="0" w:afterAutospacing="0" w:line="360" w:lineRule="auto"/>
        <w:ind w:firstLine="720"/>
        <w:rPr>
          <w:rStyle w:val="mi"/>
          <w:color w:val="000000" w:themeColor="text1"/>
          <w:bdr w:val="none" w:sz="0" w:space="0" w:color="auto" w:frame="1"/>
          <w:shd w:val="clear" w:color="auto" w:fill="FFFFFF"/>
        </w:rPr>
      </w:pPr>
      <w:r w:rsidRPr="00B46571">
        <w:rPr>
          <w:rStyle w:val="mi"/>
          <w:color w:val="000000" w:themeColor="text1"/>
          <w:bdr w:val="none" w:sz="0" w:space="0" w:color="auto" w:frame="1"/>
          <w:shd w:val="clear" w:color="auto" w:fill="FFFFFF"/>
        </w:rPr>
        <w:t>This spectrum was then used to determine the velocity of wind as a function of altitude and this velocity was then used to calculate a wind force that was assumed to be unidirectional and perfectly horizontal as shown in the equation below</w:t>
      </w:r>
      <w:r w:rsidR="00663FC8" w:rsidRPr="00B46571">
        <w:rPr>
          <w:rStyle w:val="mi"/>
          <w:color w:val="000000" w:themeColor="text1"/>
          <w:bdr w:val="none" w:sz="0" w:space="0" w:color="auto" w:frame="1"/>
          <w:shd w:val="clear" w:color="auto" w:fill="FFFFFF"/>
        </w:rPr>
        <w:t xml:space="preserve"> [13]</w:t>
      </w:r>
      <w:r w:rsidRPr="00B46571">
        <w:rPr>
          <w:rStyle w:val="mi"/>
          <w:color w:val="000000" w:themeColor="text1"/>
          <w:bdr w:val="none" w:sz="0" w:space="0" w:color="auto" w:frame="1"/>
          <w:shd w:val="clear" w:color="auto" w:fill="FFFFFF"/>
        </w:rPr>
        <w:t>.</w:t>
      </w:r>
    </w:p>
    <w:p w14:paraId="2897B260" w14:textId="5EA2E750" w:rsidR="00B970DF" w:rsidRPr="00B46571" w:rsidRDefault="00B970DF" w:rsidP="006D0668">
      <w:pPr>
        <w:pStyle w:val="NormalWeb"/>
        <w:spacing w:before="0" w:beforeAutospacing="0" w:after="0" w:afterAutospacing="0" w:line="360" w:lineRule="auto"/>
        <w:ind w:firstLine="720"/>
        <w:jc w:val="center"/>
        <w:rPr>
          <w:rStyle w:val="mi"/>
          <w:i/>
          <w:color w:val="000000" w:themeColor="text1"/>
          <w:sz w:val="18"/>
          <w:bdr w:val="none" w:sz="0" w:space="0" w:color="auto" w:frame="1"/>
          <w:shd w:val="clear" w:color="auto" w:fill="FFFFFF"/>
        </w:rPr>
      </w:pPr>
      <w:r w:rsidRPr="00B46571">
        <w:rPr>
          <w:rStyle w:val="mi"/>
          <w:i/>
          <w:color w:val="000000" w:themeColor="text1"/>
          <w:sz w:val="18"/>
          <w:bdr w:val="none" w:sz="0" w:space="0" w:color="auto" w:frame="1"/>
          <w:shd w:val="clear" w:color="auto" w:fill="FFFFFF"/>
        </w:rPr>
        <w:t>Equation 17</w:t>
      </w:r>
    </w:p>
    <w:p w14:paraId="7B3383FF" w14:textId="77777777" w:rsidR="00663FC8" w:rsidRPr="00B46571" w:rsidRDefault="007552BE" w:rsidP="006D0668">
      <w:pPr>
        <w:pStyle w:val="NormalWeb"/>
        <w:spacing w:before="0" w:beforeAutospacing="0" w:after="0" w:afterAutospacing="0" w:line="360" w:lineRule="auto"/>
        <w:ind w:firstLine="720"/>
        <w:jc w:val="center"/>
        <w:rPr>
          <w:color w:val="000000" w:themeColor="text1"/>
          <w:sz w:val="25"/>
          <w:szCs w:val="25"/>
          <w:bdr w:val="none" w:sz="0" w:space="0" w:color="auto" w:frame="1"/>
          <w:shd w:val="clear" w:color="auto" w:fill="FFFFFF"/>
        </w:rPr>
      </w:pPr>
      <m:oMath>
        <m:r>
          <w:rPr>
            <w:rFonts w:ascii="Cambria Math" w:hAnsi="Cambria Math"/>
            <w:color w:val="000000" w:themeColor="text1"/>
            <w:sz w:val="25"/>
            <w:szCs w:val="25"/>
            <w:bdr w:val="none" w:sz="0" w:space="0" w:color="auto" w:frame="1"/>
            <w:shd w:val="clear" w:color="auto" w:fill="FFFFFF"/>
          </w:rPr>
          <m:t>F=.002</m:t>
        </m:r>
        <m:f>
          <m:fPr>
            <m:ctrlPr>
              <w:rPr>
                <w:rFonts w:ascii="Cambria Math" w:hAnsi="Cambria Math"/>
                <w:i/>
                <w:color w:val="000000" w:themeColor="text1"/>
                <w:sz w:val="25"/>
                <w:szCs w:val="25"/>
                <w:bdr w:val="none" w:sz="0" w:space="0" w:color="auto" w:frame="1"/>
                <w:shd w:val="clear" w:color="auto" w:fill="FFFFFF"/>
              </w:rPr>
            </m:ctrlPr>
          </m:fPr>
          <m:num>
            <m:r>
              <w:rPr>
                <w:rFonts w:ascii="Cambria Math" w:hAnsi="Cambria Math"/>
                <w:color w:val="000000" w:themeColor="text1"/>
                <w:sz w:val="25"/>
                <w:szCs w:val="25"/>
                <w:bdr w:val="none" w:sz="0" w:space="0" w:color="auto" w:frame="1"/>
                <w:shd w:val="clear" w:color="auto" w:fill="FFFFFF"/>
              </w:rPr>
              <m:t>N</m:t>
            </m:r>
          </m:num>
          <m:den>
            <m:sSup>
              <m:sSupPr>
                <m:ctrlPr>
                  <w:rPr>
                    <w:rFonts w:ascii="Cambria Math" w:hAnsi="Cambria Math"/>
                    <w:i/>
                    <w:color w:val="000000" w:themeColor="text1"/>
                    <w:sz w:val="25"/>
                    <w:szCs w:val="25"/>
                    <w:bdr w:val="none" w:sz="0" w:space="0" w:color="auto" w:frame="1"/>
                    <w:shd w:val="clear" w:color="auto" w:fill="FFFFFF"/>
                  </w:rPr>
                </m:ctrlPr>
              </m:sSupPr>
              <m:e>
                <m:d>
                  <m:dPr>
                    <m:ctrlPr>
                      <w:rPr>
                        <w:rFonts w:ascii="Cambria Math" w:hAnsi="Cambria Math"/>
                        <w:i/>
                        <w:color w:val="000000" w:themeColor="text1"/>
                        <w:sz w:val="25"/>
                        <w:szCs w:val="25"/>
                        <w:bdr w:val="none" w:sz="0" w:space="0" w:color="auto" w:frame="1"/>
                        <w:shd w:val="clear" w:color="auto" w:fill="FFFFFF"/>
                      </w:rPr>
                    </m:ctrlPr>
                  </m:dPr>
                  <m:e>
                    <m:f>
                      <m:fPr>
                        <m:ctrlPr>
                          <w:rPr>
                            <w:rFonts w:ascii="Cambria Math" w:hAnsi="Cambria Math"/>
                            <w:i/>
                            <w:color w:val="000000" w:themeColor="text1"/>
                            <w:sz w:val="25"/>
                            <w:szCs w:val="25"/>
                            <w:bdr w:val="none" w:sz="0" w:space="0" w:color="auto" w:frame="1"/>
                            <w:shd w:val="clear" w:color="auto" w:fill="FFFFFF"/>
                          </w:rPr>
                        </m:ctrlPr>
                      </m:fPr>
                      <m:num>
                        <m:r>
                          <w:rPr>
                            <w:rFonts w:ascii="Cambria Math" w:hAnsi="Cambria Math"/>
                            <w:color w:val="000000" w:themeColor="text1"/>
                            <w:sz w:val="25"/>
                            <w:szCs w:val="25"/>
                            <w:bdr w:val="none" w:sz="0" w:space="0" w:color="auto" w:frame="1"/>
                            <w:shd w:val="clear" w:color="auto" w:fill="FFFFFF"/>
                          </w:rPr>
                          <m:t>m</m:t>
                        </m:r>
                      </m:num>
                      <m:den>
                        <m:r>
                          <w:rPr>
                            <w:rFonts w:ascii="Cambria Math" w:hAnsi="Cambria Math"/>
                            <w:color w:val="000000" w:themeColor="text1"/>
                            <w:sz w:val="25"/>
                            <w:szCs w:val="25"/>
                            <w:bdr w:val="none" w:sz="0" w:space="0" w:color="auto" w:frame="1"/>
                            <w:shd w:val="clear" w:color="auto" w:fill="FFFFFF"/>
                          </w:rPr>
                          <m:t>s</m:t>
                        </m:r>
                      </m:den>
                    </m:f>
                  </m:e>
                </m:d>
              </m:e>
              <m:sup>
                <m:r>
                  <w:rPr>
                    <w:rFonts w:ascii="Cambria Math" w:hAnsi="Cambria Math"/>
                    <w:color w:val="000000" w:themeColor="text1"/>
                    <w:sz w:val="25"/>
                    <w:szCs w:val="25"/>
                    <w:bdr w:val="none" w:sz="0" w:space="0" w:color="auto" w:frame="1"/>
                    <w:shd w:val="clear" w:color="auto" w:fill="FFFFFF"/>
                  </w:rPr>
                  <m:t>2</m:t>
                </m:r>
              </m:sup>
            </m:sSup>
          </m:den>
        </m:f>
        <m:r>
          <w:rPr>
            <w:rFonts w:ascii="Cambria Math" w:hAnsi="Cambria Math"/>
            <w:color w:val="000000" w:themeColor="text1"/>
            <w:sz w:val="25"/>
            <w:szCs w:val="25"/>
            <w:bdr w:val="none" w:sz="0" w:space="0" w:color="auto" w:frame="1"/>
            <w:shd w:val="clear" w:color="auto" w:fill="FFFFFF"/>
          </w:rPr>
          <m:t>*</m:t>
        </m:r>
        <m:sSubSup>
          <m:sSubSupPr>
            <m:ctrlPr>
              <w:rPr>
                <w:rFonts w:ascii="Cambria Math" w:hAnsi="Cambria Math"/>
                <w:i/>
                <w:color w:val="000000" w:themeColor="text1"/>
                <w:sz w:val="25"/>
                <w:szCs w:val="25"/>
                <w:bdr w:val="none" w:sz="0" w:space="0" w:color="auto" w:frame="1"/>
                <w:shd w:val="clear" w:color="auto" w:fill="FFFFFF"/>
              </w:rPr>
            </m:ctrlPr>
          </m:sSubSupPr>
          <m:e>
            <m:r>
              <w:rPr>
                <w:rFonts w:ascii="Cambria Math" w:hAnsi="Cambria Math"/>
                <w:color w:val="000000" w:themeColor="text1"/>
                <w:sz w:val="25"/>
                <w:szCs w:val="25"/>
                <w:bdr w:val="none" w:sz="0" w:space="0" w:color="auto" w:frame="1"/>
                <w:shd w:val="clear" w:color="auto" w:fill="FFFFFF"/>
              </w:rPr>
              <m:t>V</m:t>
            </m:r>
          </m:e>
          <m:sub>
            <m:r>
              <w:rPr>
                <w:rFonts w:ascii="Cambria Math" w:hAnsi="Cambria Math"/>
                <w:color w:val="000000" w:themeColor="text1"/>
                <w:sz w:val="25"/>
                <w:szCs w:val="25"/>
                <w:bdr w:val="none" w:sz="0" w:space="0" w:color="auto" w:frame="1"/>
                <w:shd w:val="clear" w:color="auto" w:fill="FFFFFF"/>
              </w:rPr>
              <m:t>n</m:t>
            </m:r>
          </m:sub>
          <m:sup>
            <m:r>
              <w:rPr>
                <w:rFonts w:ascii="Cambria Math" w:hAnsi="Cambria Math"/>
                <w:color w:val="000000" w:themeColor="text1"/>
                <w:sz w:val="25"/>
                <w:szCs w:val="25"/>
                <w:bdr w:val="none" w:sz="0" w:space="0" w:color="auto" w:frame="1"/>
                <w:shd w:val="clear" w:color="auto" w:fill="FFFFFF"/>
              </w:rPr>
              <m:t>2</m:t>
            </m:r>
          </m:sup>
        </m:sSubSup>
      </m:oMath>
      <w:r w:rsidRPr="00B46571">
        <w:rPr>
          <w:color w:val="000000" w:themeColor="text1"/>
          <w:sz w:val="25"/>
          <w:szCs w:val="25"/>
          <w:bdr w:val="none" w:sz="0" w:space="0" w:color="auto" w:frame="1"/>
          <w:shd w:val="clear" w:color="auto" w:fill="FFFFFF"/>
        </w:rPr>
        <w:t xml:space="preserve"> </w:t>
      </w:r>
    </w:p>
    <w:p w14:paraId="1BA0864B" w14:textId="15768C86" w:rsidR="007552BE" w:rsidRPr="00B46571" w:rsidRDefault="00663FC8" w:rsidP="006D0668">
      <w:pPr>
        <w:pStyle w:val="NormalWeb"/>
        <w:spacing w:before="0" w:beforeAutospacing="0" w:after="0" w:afterAutospacing="0" w:line="360" w:lineRule="auto"/>
        <w:ind w:firstLine="720"/>
        <w:rPr>
          <w:color w:val="000000" w:themeColor="text1"/>
          <w:bdr w:val="none" w:sz="0" w:space="0" w:color="auto" w:frame="1"/>
          <w:shd w:val="clear" w:color="auto" w:fill="FFFFFF"/>
        </w:rPr>
      </w:pPr>
      <w:r w:rsidRPr="00B46571">
        <w:rPr>
          <w:color w:val="000000" w:themeColor="text1"/>
          <w:bdr w:val="none" w:sz="0" w:space="0" w:color="auto" w:frame="1"/>
          <w:shd w:val="clear" w:color="auto" w:fill="FFFFFF"/>
        </w:rPr>
        <w:t xml:space="preserve">This wind term </w:t>
      </w:r>
      <w:r w:rsidR="00A677D0" w:rsidRPr="00B46571">
        <w:rPr>
          <w:color w:val="000000" w:themeColor="text1"/>
          <w:bdr w:val="none" w:sz="0" w:space="0" w:color="auto" w:frame="1"/>
          <w:shd w:val="clear" w:color="auto" w:fill="FFFFFF"/>
        </w:rPr>
        <w:t>could then be</w:t>
      </w:r>
      <w:r w:rsidRPr="00B46571">
        <w:rPr>
          <w:color w:val="000000" w:themeColor="text1"/>
          <w:bdr w:val="none" w:sz="0" w:space="0" w:color="auto" w:frame="1"/>
          <w:shd w:val="clear" w:color="auto" w:fill="FFFFFF"/>
        </w:rPr>
        <w:t xml:space="preserve"> added to the force balance in the </w:t>
      </w:r>
      <w:r w:rsidR="00A677D0" w:rsidRPr="00B46571">
        <w:rPr>
          <w:color w:val="000000" w:themeColor="text1"/>
          <w:bdr w:val="none" w:sz="0" w:space="0" w:color="auto" w:frame="1"/>
          <w:shd w:val="clear" w:color="auto" w:fill="FFFFFF"/>
        </w:rPr>
        <w:t>x- and y-directions of the rocket</w:t>
      </w:r>
      <w:r w:rsidRPr="00B46571">
        <w:rPr>
          <w:color w:val="000000" w:themeColor="text1"/>
          <w:bdr w:val="none" w:sz="0" w:space="0" w:color="auto" w:frame="1"/>
          <w:shd w:val="clear" w:color="auto" w:fill="FFFFFF"/>
        </w:rPr>
        <w:t xml:space="preserve"> to simulate the effects of wind on the rocket.</w:t>
      </w:r>
    </w:p>
    <w:p w14:paraId="68FCCFB4" w14:textId="7DB0605C" w:rsidR="5DC6E439" w:rsidRPr="00B46571" w:rsidRDefault="0EC05A3F"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The equations of motion were all defined in the inertial frame then run through an ODE solver in </w:t>
      </w:r>
      <w:r w:rsidR="005B5973">
        <w:rPr>
          <w:color w:val="000000" w:themeColor="text1"/>
        </w:rPr>
        <w:t>MATLAB</w:t>
      </w:r>
      <w:r w:rsidR="00841D7F" w:rsidRPr="00841D7F">
        <w:rPr>
          <w:color w:val="000000" w:themeColor="text1"/>
          <w:vertAlign w:val="superscript"/>
        </w:rPr>
        <w:t>®</w:t>
      </w:r>
      <w:r w:rsidRPr="00B46571">
        <w:rPr>
          <w:color w:val="000000" w:themeColor="text1"/>
        </w:rPr>
        <w:t>. The resulting 13 states (position, velocity, quaternions,</w:t>
      </w:r>
      <w:r w:rsidR="00694544" w:rsidRPr="00B46571">
        <w:rPr>
          <w:color w:val="000000" w:themeColor="text1"/>
        </w:rPr>
        <w:t xml:space="preserve"> and</w:t>
      </w:r>
      <w:r w:rsidR="00A677D0" w:rsidRPr="00B46571">
        <w:rPr>
          <w:color w:val="000000" w:themeColor="text1"/>
        </w:rPr>
        <w:t xml:space="preserve"> angular velocity) were</w:t>
      </w:r>
      <w:r w:rsidRPr="00B46571">
        <w:rPr>
          <w:color w:val="000000" w:themeColor="text1"/>
        </w:rPr>
        <w:t xml:space="preserve"> plotted using two forms of animation: a “stationary” view which viewed the rocket launch from a distance, and a “following” view </w:t>
      </w:r>
      <w:r w:rsidR="00A677D0" w:rsidRPr="00B46571">
        <w:rPr>
          <w:color w:val="000000" w:themeColor="text1"/>
        </w:rPr>
        <w:t>which followed</w:t>
      </w:r>
      <w:r w:rsidRPr="00B46571">
        <w:rPr>
          <w:color w:val="000000" w:themeColor="text1"/>
        </w:rPr>
        <w:t xml:space="preserve"> the rocket along its trajectory and allow</w:t>
      </w:r>
      <w:r w:rsidR="00A677D0" w:rsidRPr="00B46571">
        <w:rPr>
          <w:color w:val="000000" w:themeColor="text1"/>
        </w:rPr>
        <w:t>ed</w:t>
      </w:r>
      <w:r w:rsidRPr="00B46571">
        <w:rPr>
          <w:color w:val="000000" w:themeColor="text1"/>
        </w:rPr>
        <w:t xml:space="preserve"> the user to visualize how it rotates during flight. Examples of these respective plots are shown below:</w:t>
      </w:r>
    </w:p>
    <w:p w14:paraId="2F3EFD2B" w14:textId="77777777" w:rsidR="00A47654" w:rsidRPr="00B46571" w:rsidRDefault="00A47654" w:rsidP="006D0668">
      <w:pPr>
        <w:pStyle w:val="NormalWeb"/>
        <w:spacing w:before="0" w:beforeAutospacing="0" w:after="0" w:afterAutospacing="0" w:line="360" w:lineRule="auto"/>
        <w:ind w:firstLine="720"/>
        <w:rPr>
          <w:color w:val="000000" w:themeColor="text1"/>
        </w:rPr>
      </w:pPr>
    </w:p>
    <w:p w14:paraId="66DCCDC1" w14:textId="153260BC" w:rsidR="008D1298" w:rsidRPr="00B46571" w:rsidRDefault="008D1298" w:rsidP="006D0668">
      <w:pPr>
        <w:pStyle w:val="NormalWeb"/>
        <w:keepNext/>
        <w:spacing w:before="0" w:beforeAutospacing="0" w:after="0" w:afterAutospacing="0" w:line="360" w:lineRule="auto"/>
        <w:rPr>
          <w:color w:val="000000" w:themeColor="text1"/>
        </w:rPr>
      </w:pPr>
      <w:r w:rsidRPr="00B46571">
        <w:rPr>
          <w:noProof/>
          <w:color w:val="000000" w:themeColor="text1"/>
        </w:rPr>
        <w:drawing>
          <wp:anchor distT="0" distB="0" distL="114300" distR="114300" simplePos="0" relativeHeight="251666944" behindDoc="0" locked="0" layoutInCell="1" allowOverlap="1" wp14:anchorId="3ABA03A7" wp14:editId="22E767F6">
            <wp:simplePos x="0" y="0"/>
            <wp:positionH relativeFrom="column">
              <wp:posOffset>2962275</wp:posOffset>
            </wp:positionH>
            <wp:positionV relativeFrom="paragraph">
              <wp:posOffset>0</wp:posOffset>
            </wp:positionV>
            <wp:extent cx="2841713" cy="2143125"/>
            <wp:effectExtent l="0" t="0" r="0" b="0"/>
            <wp:wrapTopAndBottom/>
            <wp:docPr id="1250187344" name="Picture 1250187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2841713" cy="2143125"/>
                    </a:xfrm>
                    <a:prstGeom prst="rect">
                      <a:avLst/>
                    </a:prstGeom>
                  </pic:spPr>
                </pic:pic>
              </a:graphicData>
            </a:graphic>
          </wp:anchor>
        </w:drawing>
      </w:r>
      <w:r w:rsidR="5DC6E439" w:rsidRPr="00B46571">
        <w:rPr>
          <w:noProof/>
          <w:color w:val="000000" w:themeColor="text1"/>
        </w:rPr>
        <w:drawing>
          <wp:anchor distT="0" distB="0" distL="114300" distR="114300" simplePos="0" relativeHeight="251665920" behindDoc="0" locked="0" layoutInCell="1" allowOverlap="1" wp14:anchorId="582E5591" wp14:editId="4254652B">
            <wp:simplePos x="0" y="0"/>
            <wp:positionH relativeFrom="column">
              <wp:posOffset>0</wp:posOffset>
            </wp:positionH>
            <wp:positionV relativeFrom="paragraph">
              <wp:posOffset>0</wp:posOffset>
            </wp:positionV>
            <wp:extent cx="2931228" cy="2173994"/>
            <wp:effectExtent l="0" t="0" r="2540" b="0"/>
            <wp:wrapTopAndBottom/>
            <wp:docPr id="380100294" name="Picture 380100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2931228" cy="2173994"/>
                    </a:xfrm>
                    <a:prstGeom prst="rect">
                      <a:avLst/>
                    </a:prstGeom>
                  </pic:spPr>
                </pic:pic>
              </a:graphicData>
            </a:graphic>
          </wp:anchor>
        </w:drawing>
      </w:r>
    </w:p>
    <w:p w14:paraId="228C1DA3" w14:textId="7E50B12B" w:rsidR="008D1298" w:rsidRPr="00B46571" w:rsidRDefault="008D1298" w:rsidP="006D0668">
      <w:pPr>
        <w:pStyle w:val="Caption"/>
        <w:spacing w:line="360" w:lineRule="auto"/>
        <w:jc w:val="center"/>
        <w:rPr>
          <w:rFonts w:ascii="Times New Roman" w:hAnsi="Times New Roman" w:cs="Times New Roman"/>
          <w:color w:val="000000" w:themeColor="text1"/>
          <w:sz w:val="22"/>
        </w:rPr>
      </w:pPr>
      <w:bookmarkStart w:id="55" w:name="_Toc272485"/>
      <w:r w:rsidRPr="00B46571">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4</w:t>
      </w:r>
      <w:r w:rsidR="00577625">
        <w:rPr>
          <w:rFonts w:ascii="Times New Roman" w:hAnsi="Times New Roman" w:cs="Times New Roman"/>
          <w:color w:val="000000" w:themeColor="text1"/>
          <w:sz w:val="22"/>
        </w:rPr>
        <w:fldChar w:fldCharType="end"/>
      </w:r>
      <w:r w:rsidRPr="00B46571">
        <w:rPr>
          <w:rFonts w:ascii="Times New Roman" w:hAnsi="Times New Roman" w:cs="Times New Roman"/>
          <w:color w:val="000000" w:themeColor="text1"/>
          <w:sz w:val="22"/>
        </w:rPr>
        <w:t>: "Stationary" and "Following" visualizations of the rocket's t</w:t>
      </w:r>
      <w:r w:rsidR="00677D03">
        <w:rPr>
          <w:rFonts w:ascii="Times New Roman" w:hAnsi="Times New Roman" w:cs="Times New Roman"/>
          <w:color w:val="000000" w:themeColor="text1"/>
          <w:sz w:val="22"/>
        </w:rPr>
        <w:t>rajectory. Copyright 2019</w:t>
      </w:r>
      <w:r w:rsidR="000A4D0F" w:rsidRPr="00B46571">
        <w:rPr>
          <w:rFonts w:ascii="Times New Roman" w:hAnsi="Times New Roman" w:cs="Times New Roman"/>
          <w:color w:val="000000" w:themeColor="text1"/>
          <w:sz w:val="22"/>
        </w:rPr>
        <w:t>, WPI.</w:t>
      </w:r>
      <w:bookmarkEnd w:id="55"/>
    </w:p>
    <w:p w14:paraId="1E831FA2" w14:textId="77777777" w:rsidR="00A47654" w:rsidRPr="00B46571" w:rsidRDefault="00A47654" w:rsidP="006D0668">
      <w:pPr>
        <w:pStyle w:val="NormalWeb"/>
        <w:spacing w:before="0" w:beforeAutospacing="0" w:after="0" w:afterAutospacing="0" w:line="360" w:lineRule="auto"/>
        <w:ind w:firstLine="720"/>
        <w:rPr>
          <w:color w:val="000000" w:themeColor="text1"/>
        </w:rPr>
      </w:pPr>
    </w:p>
    <w:p w14:paraId="2DB3B9F8" w14:textId="0C968C1A" w:rsidR="0EC05A3F" w:rsidRPr="00B46571" w:rsidRDefault="59759139" w:rsidP="006D0668">
      <w:pPr>
        <w:pStyle w:val="NormalWeb"/>
        <w:spacing w:before="0" w:beforeAutospacing="0" w:after="0" w:afterAutospacing="0" w:line="360" w:lineRule="auto"/>
        <w:rPr>
          <w:color w:val="000000" w:themeColor="text1"/>
        </w:rPr>
      </w:pPr>
      <w:r w:rsidRPr="00B46571">
        <w:rPr>
          <w:color w:val="000000" w:themeColor="text1"/>
        </w:rPr>
        <w:lastRenderedPageBreak/>
        <w:t>For the test flight this simulation tool proved useful in estimating the rocket’s landing range at various wind</w:t>
      </w:r>
      <w:r w:rsidR="00694544" w:rsidRPr="00B46571">
        <w:rPr>
          <w:color w:val="000000" w:themeColor="text1"/>
        </w:rPr>
        <w:t xml:space="preserve"> </w:t>
      </w:r>
      <w:r w:rsidRPr="00B46571">
        <w:rPr>
          <w:color w:val="000000" w:themeColor="text1"/>
        </w:rPr>
        <w:t>speeds. By changing the magnitude of the average wind</w:t>
      </w:r>
      <w:r w:rsidR="00694544" w:rsidRPr="00B46571">
        <w:rPr>
          <w:color w:val="000000" w:themeColor="text1"/>
        </w:rPr>
        <w:t xml:space="preserve"> </w:t>
      </w:r>
      <w:r w:rsidR="004A08D3" w:rsidRPr="00B46571">
        <w:rPr>
          <w:color w:val="000000" w:themeColor="text1"/>
        </w:rPr>
        <w:t>speed,</w:t>
      </w:r>
      <w:r w:rsidRPr="00B46571">
        <w:rPr>
          <w:color w:val="000000" w:themeColor="text1"/>
        </w:rPr>
        <w:t xml:space="preserve"> we plotted the distance from the launch site the rocket landed at. </w:t>
      </w:r>
      <w:r w:rsidR="002C3580" w:rsidRPr="00B46571">
        <w:rPr>
          <w:color w:val="000000" w:themeColor="text1"/>
        </w:rPr>
        <w:t>The plot, shown in Figure 14, shows that with increasing wind speed, landing radius for the rocket gets larger:</w:t>
      </w:r>
    </w:p>
    <w:p w14:paraId="3A96B46A" w14:textId="779954BE" w:rsidR="59759139" w:rsidRPr="00B46571" w:rsidRDefault="008D1298" w:rsidP="3F1F6523">
      <w:pPr>
        <w:pStyle w:val="NormalWeb"/>
        <w:spacing w:before="0" w:beforeAutospacing="0" w:after="0" w:afterAutospacing="0" w:line="360" w:lineRule="auto"/>
        <w:rPr>
          <w:color w:val="000000" w:themeColor="text1"/>
        </w:rPr>
      </w:pPr>
      <w:r w:rsidRPr="00B46571">
        <w:rPr>
          <w:noProof/>
          <w:color w:val="000000" w:themeColor="text1"/>
        </w:rPr>
        <mc:AlternateContent>
          <mc:Choice Requires="wps">
            <w:drawing>
              <wp:anchor distT="0" distB="0" distL="114300" distR="114300" simplePos="0" relativeHeight="251670016" behindDoc="0" locked="0" layoutInCell="1" allowOverlap="1" wp14:anchorId="4A08C93F" wp14:editId="5D779CAF">
                <wp:simplePos x="0" y="0"/>
                <wp:positionH relativeFrom="column">
                  <wp:posOffset>914400</wp:posOffset>
                </wp:positionH>
                <wp:positionV relativeFrom="paragraph">
                  <wp:posOffset>3562350</wp:posOffset>
                </wp:positionV>
                <wp:extent cx="45720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4572000" cy="635"/>
                        </a:xfrm>
                        <a:prstGeom prst="rect">
                          <a:avLst/>
                        </a:prstGeom>
                        <a:solidFill>
                          <a:prstClr val="white"/>
                        </a:solidFill>
                        <a:ln>
                          <a:noFill/>
                        </a:ln>
                        <a:effectLst/>
                      </wps:spPr>
                      <wps:txbx>
                        <w:txbxContent>
                          <w:p w14:paraId="7EA80C84" w14:textId="591761C2" w:rsidR="00715C60" w:rsidRPr="005C3150" w:rsidRDefault="00715C60" w:rsidP="008D1298">
                            <w:pPr>
                              <w:pStyle w:val="Caption"/>
                              <w:jc w:val="center"/>
                              <w:rPr>
                                <w:rFonts w:ascii="Times New Roman" w:eastAsia="Times New Roman" w:hAnsi="Times New Roman" w:cs="Times New Roman"/>
                                <w:noProof/>
                                <w:color w:val="auto"/>
                                <w:sz w:val="32"/>
                                <w:szCs w:val="24"/>
                              </w:rPr>
                            </w:pPr>
                            <w:bookmarkStart w:id="56" w:name="_Toc272486"/>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5</w:t>
                            </w:r>
                            <w:r>
                              <w:rPr>
                                <w:rFonts w:ascii="Times New Roman" w:hAnsi="Times New Roman" w:cs="Times New Roman"/>
                                <w:color w:val="auto"/>
                                <w:sz w:val="22"/>
                              </w:rPr>
                              <w:fldChar w:fldCharType="end"/>
                            </w:r>
                            <w:r w:rsidRPr="005C3150">
                              <w:rPr>
                                <w:rFonts w:ascii="Times New Roman" w:hAnsi="Times New Roman" w:cs="Times New Roman"/>
                                <w:color w:val="auto"/>
                                <w:sz w:val="22"/>
                              </w:rPr>
                              <w:t>: Landing Radius vs. Average Wind Speed. Copyright 2018 WPI.</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08C93F" id="Text Box 7" o:spid="_x0000_s1035" type="#_x0000_t202" style="position:absolute;margin-left:1in;margin-top:280.5pt;width:5in;height:.05pt;z-index:251670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" stroked="f">
                <v:textbox style="mso-fit-shape-to-text:t" inset="0,0,0,0">
                  <w:txbxContent>
                    <w:p w14:paraId="7EA80C84" w14:textId="591761C2" w:rsidR="00715C60" w:rsidRPr="005C3150" w:rsidRDefault="00715C60" w:rsidP="008D1298">
                      <w:pPr>
                        <w:pStyle w:val="Caption"/>
                        <w:jc w:val="center"/>
                        <w:rPr>
                          <w:rFonts w:ascii="Times New Roman" w:eastAsia="Times New Roman" w:hAnsi="Times New Roman" w:cs="Times New Roman"/>
                          <w:noProof/>
                          <w:color w:val="auto"/>
                          <w:sz w:val="32"/>
                          <w:szCs w:val="24"/>
                        </w:rPr>
                      </w:pPr>
                      <w:bookmarkStart w:id="57" w:name="_Toc272486"/>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5</w:t>
                      </w:r>
                      <w:r>
                        <w:rPr>
                          <w:rFonts w:ascii="Times New Roman" w:hAnsi="Times New Roman" w:cs="Times New Roman"/>
                          <w:color w:val="auto"/>
                          <w:sz w:val="22"/>
                        </w:rPr>
                        <w:fldChar w:fldCharType="end"/>
                      </w:r>
                      <w:r w:rsidRPr="005C3150">
                        <w:rPr>
                          <w:rFonts w:ascii="Times New Roman" w:hAnsi="Times New Roman" w:cs="Times New Roman"/>
                          <w:color w:val="auto"/>
                          <w:sz w:val="22"/>
                        </w:rPr>
                        <w:t>: Landing Radius vs. Average Wind Speed. Copyright 2018 WPI.</w:t>
                      </w:r>
                      <w:bookmarkEnd w:id="57"/>
                    </w:p>
                  </w:txbxContent>
                </v:textbox>
                <w10:wrap type="topAndBottom"/>
              </v:shape>
            </w:pict>
          </mc:Fallback>
        </mc:AlternateContent>
      </w:r>
      <w:r w:rsidR="002C3580" w:rsidRPr="00B46571">
        <w:rPr>
          <w:color w:val="000000" w:themeColor="text1"/>
        </w:rPr>
        <w:tab/>
      </w:r>
      <w:r>
        <w:rPr>
          <w:noProof/>
        </w:rPr>
        <w:drawing>
          <wp:inline distT="0" distB="0" distL="0" distR="0" wp14:anchorId="32E04E28" wp14:editId="08E92F1A">
            <wp:extent cx="4572000" cy="3505200"/>
            <wp:effectExtent l="0" t="0" r="0" b="0"/>
            <wp:docPr id="731455433" name="Picture 7314554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28A0092B-C50C-407E-A947-70E740481C1C}">
                          <a14:useLocalDpi xmlns:a14="http://schemas.microsoft.com/office/drawing/2010/main" val="0"/>
                        </a:ext>
                      </a:extLst>
                    </a:blip>
                    <a:stretch>
                      <a:fillRect/>
                    </a:stretch>
                  </pic:blipFill>
                  <pic:spPr>
                    <a:xfrm>
                      <a:off x="0" y="0"/>
                      <a:ext cx="4572000" cy="3505200"/>
                    </a:xfrm>
                    <a:prstGeom prst="rect">
                      <a:avLst/>
                    </a:prstGeom>
                  </pic:spPr>
                </pic:pic>
              </a:graphicData>
            </a:graphic>
          </wp:inline>
        </w:drawing>
      </w:r>
    </w:p>
    <w:p w14:paraId="327E501D" w14:textId="07D779ED" w:rsidR="675B6DE1" w:rsidRPr="00B46571" w:rsidRDefault="002C3580" w:rsidP="006D0668">
      <w:pPr>
        <w:pStyle w:val="NormalWeb"/>
        <w:spacing w:before="0" w:beforeAutospacing="0" w:after="0" w:afterAutospacing="0" w:line="360" w:lineRule="auto"/>
        <w:ind w:firstLine="720"/>
        <w:rPr>
          <w:color w:val="000000" w:themeColor="text1"/>
        </w:rPr>
      </w:pPr>
      <w:r w:rsidRPr="00B46571">
        <w:rPr>
          <w:color w:val="000000" w:themeColor="text1"/>
        </w:rPr>
        <w:t>There was a chance during flight that one or more of the motors could fail or not ignite at all. Because the motors were</w:t>
      </w:r>
      <w:r w:rsidR="59759139" w:rsidRPr="00B46571">
        <w:rPr>
          <w:color w:val="000000" w:themeColor="text1"/>
        </w:rPr>
        <w:t xml:space="preserve"> all situated away from the vertical body-fi</w:t>
      </w:r>
      <w:r w:rsidRPr="00B46571">
        <w:rPr>
          <w:color w:val="000000" w:themeColor="text1"/>
        </w:rPr>
        <w:t xml:space="preserve">xed axis, a motor failure would </w:t>
      </w:r>
      <w:r w:rsidR="59759139" w:rsidRPr="00B46571">
        <w:rPr>
          <w:color w:val="000000" w:themeColor="text1"/>
        </w:rPr>
        <w:t>cause unwanted torque on the rocket body, resulting in a curved trajectory. Our simulator was designed</w:t>
      </w:r>
      <w:r w:rsidR="00FD3C1A" w:rsidRPr="00B46571">
        <w:rPr>
          <w:color w:val="000000" w:themeColor="text1"/>
        </w:rPr>
        <w:t xml:space="preserve"> to allow us to disable motors, ultimately helping </w:t>
      </w:r>
      <w:r w:rsidR="59759139" w:rsidRPr="00B46571">
        <w:rPr>
          <w:color w:val="000000" w:themeColor="text1"/>
        </w:rPr>
        <w:t>us visualize</w:t>
      </w:r>
      <w:r w:rsidR="00FD3C1A" w:rsidRPr="00B46571">
        <w:rPr>
          <w:color w:val="000000" w:themeColor="text1"/>
        </w:rPr>
        <w:t xml:space="preserve"> different</w:t>
      </w:r>
      <w:r w:rsidR="59759139" w:rsidRPr="00B46571">
        <w:rPr>
          <w:color w:val="000000" w:themeColor="text1"/>
        </w:rPr>
        <w:t xml:space="preserve"> trajectories if</w:t>
      </w:r>
      <w:r w:rsidR="00FD3C1A" w:rsidRPr="00B46571">
        <w:rPr>
          <w:color w:val="000000" w:themeColor="text1"/>
        </w:rPr>
        <w:t xml:space="preserve"> a</w:t>
      </w:r>
      <w:r w:rsidR="59759139" w:rsidRPr="00B46571">
        <w:rPr>
          <w:color w:val="000000" w:themeColor="text1"/>
        </w:rPr>
        <w:t xml:space="preserve"> motor failure were to occur. The following plot</w:t>
      </w:r>
      <w:r w:rsidR="006775BC">
        <w:rPr>
          <w:color w:val="000000" w:themeColor="text1"/>
        </w:rPr>
        <w:t>s in figures 16 and 17</w:t>
      </w:r>
      <w:r w:rsidR="002C2253" w:rsidRPr="00B46571">
        <w:rPr>
          <w:color w:val="000000" w:themeColor="text1"/>
        </w:rPr>
        <w:t xml:space="preserve"> </w:t>
      </w:r>
      <w:r w:rsidR="59759139" w:rsidRPr="00B46571">
        <w:rPr>
          <w:color w:val="000000" w:themeColor="text1"/>
        </w:rPr>
        <w:t xml:space="preserve">visualize </w:t>
      </w:r>
      <w:r w:rsidR="004A08D3" w:rsidRPr="00B46571">
        <w:rPr>
          <w:color w:val="000000" w:themeColor="text1"/>
        </w:rPr>
        <w:t>several</w:t>
      </w:r>
      <w:r w:rsidR="59759139" w:rsidRPr="00B46571">
        <w:rPr>
          <w:color w:val="000000" w:themeColor="text1"/>
        </w:rPr>
        <w:t xml:space="preserve"> motor failure cases during flight:</w:t>
      </w:r>
    </w:p>
    <w:p w14:paraId="7F3720E8" w14:textId="77777777" w:rsidR="005D0E17" w:rsidRDefault="00DAB222" w:rsidP="005D0E17">
      <w:pPr>
        <w:pStyle w:val="NormalWeb"/>
        <w:keepNext/>
        <w:spacing w:before="0" w:beforeAutospacing="0" w:after="0" w:afterAutospacing="0" w:line="360" w:lineRule="auto"/>
        <w:jc w:val="center"/>
      </w:pPr>
      <w:r>
        <w:lastRenderedPageBreak/>
        <w:t> </w:t>
      </w:r>
      <w:r w:rsidR="005945D7">
        <w:rPr>
          <w:noProof/>
        </w:rPr>
        <w:drawing>
          <wp:inline distT="0" distB="0" distL="0" distR="0" wp14:anchorId="7CC9422C" wp14:editId="05D86ACC">
            <wp:extent cx="4242027" cy="4143375"/>
            <wp:effectExtent l="0" t="0" r="6350" b="0"/>
            <wp:docPr id="952747654" name="Picture 952747654" descr="C:\Users\Jackson\AppData\Local\Microsoft\Windows\INetCache\Content.MSO\DC9208D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extLst>
                        <a:ext uri="{28A0092B-C50C-407E-A947-70E740481C1C}">
                          <a14:useLocalDpi xmlns:a14="http://schemas.microsoft.com/office/drawing/2010/main" val="0"/>
                        </a:ext>
                      </a:extLst>
                    </a:blip>
                    <a:stretch>
                      <a:fillRect/>
                    </a:stretch>
                  </pic:blipFill>
                  <pic:spPr>
                    <a:xfrm>
                      <a:off x="0" y="0"/>
                      <a:ext cx="4242027" cy="4143375"/>
                    </a:xfrm>
                    <a:prstGeom prst="rect">
                      <a:avLst/>
                    </a:prstGeom>
                  </pic:spPr>
                </pic:pic>
              </a:graphicData>
            </a:graphic>
          </wp:inline>
        </w:drawing>
      </w:r>
    </w:p>
    <w:p w14:paraId="00F659D9" w14:textId="0118B1DB" w:rsidR="005D0E17" w:rsidRPr="005D0E17" w:rsidRDefault="005D0E17" w:rsidP="005D0E17">
      <w:pPr>
        <w:pStyle w:val="Caption"/>
        <w:jc w:val="center"/>
        <w:rPr>
          <w:rFonts w:ascii="Times New Roman" w:hAnsi="Times New Roman" w:cs="Times New Roman"/>
          <w:sz w:val="24"/>
          <w:szCs w:val="24"/>
        </w:rPr>
      </w:pPr>
      <w:r w:rsidRPr="005D0E17">
        <w:rPr>
          <w:rFonts w:ascii="Times New Roman" w:hAnsi="Times New Roman" w:cs="Times New Roman"/>
          <w:sz w:val="24"/>
          <w:szCs w:val="24"/>
        </w:rPr>
        <w:t xml:space="preserve">Figure </w:t>
      </w:r>
      <w:r w:rsidR="00577625">
        <w:rPr>
          <w:rFonts w:ascii="Times New Roman" w:hAnsi="Times New Roman" w:cs="Times New Roman"/>
          <w:sz w:val="24"/>
          <w:szCs w:val="24"/>
        </w:rPr>
        <w:fldChar w:fldCharType="begin"/>
      </w:r>
      <w:r w:rsidR="00577625">
        <w:rPr>
          <w:rFonts w:ascii="Times New Roman" w:hAnsi="Times New Roman" w:cs="Times New Roman"/>
          <w:sz w:val="24"/>
          <w:szCs w:val="24"/>
        </w:rPr>
        <w:instrText xml:space="preserve"> SEQ Figure \* ARABIC </w:instrText>
      </w:r>
      <w:r w:rsidR="00577625">
        <w:rPr>
          <w:rFonts w:ascii="Times New Roman" w:hAnsi="Times New Roman" w:cs="Times New Roman"/>
          <w:sz w:val="24"/>
          <w:szCs w:val="24"/>
        </w:rPr>
        <w:fldChar w:fldCharType="separate"/>
      </w:r>
      <w:r w:rsidR="00577625">
        <w:rPr>
          <w:rFonts w:ascii="Times New Roman" w:hAnsi="Times New Roman" w:cs="Times New Roman"/>
          <w:noProof/>
          <w:sz w:val="24"/>
          <w:szCs w:val="24"/>
        </w:rPr>
        <w:t>16</w:t>
      </w:r>
      <w:r w:rsidR="00577625">
        <w:rPr>
          <w:rFonts w:ascii="Times New Roman" w:hAnsi="Times New Roman" w:cs="Times New Roman"/>
          <w:sz w:val="24"/>
          <w:szCs w:val="24"/>
        </w:rPr>
        <w:fldChar w:fldCharType="end"/>
      </w:r>
      <w:r w:rsidRPr="005D0E17">
        <w:rPr>
          <w:rFonts w:ascii="Times New Roman" w:hAnsi="Times New Roman" w:cs="Times New Roman"/>
          <w:sz w:val="24"/>
          <w:szCs w:val="24"/>
        </w:rPr>
        <w:t xml:space="preserve"> Landing Range with Multi-Motor Failu</w:t>
      </w:r>
      <w:r>
        <w:rPr>
          <w:rFonts w:ascii="Times New Roman" w:hAnsi="Times New Roman" w:cs="Times New Roman"/>
          <w:sz w:val="24"/>
          <w:szCs w:val="24"/>
        </w:rPr>
        <w:t>r</w:t>
      </w:r>
      <w:r w:rsidRPr="005D0E17">
        <w:rPr>
          <w:rFonts w:ascii="Times New Roman" w:hAnsi="Times New Roman" w:cs="Times New Roman"/>
          <w:sz w:val="24"/>
          <w:szCs w:val="24"/>
        </w:rPr>
        <w:t>e</w:t>
      </w:r>
    </w:p>
    <w:p w14:paraId="52B41B35" w14:textId="7D108E7C" w:rsidR="002C2253" w:rsidRPr="00B46571" w:rsidRDefault="59759139" w:rsidP="006D0668">
      <w:pPr>
        <w:pStyle w:val="NormalWeb"/>
        <w:keepNext/>
        <w:spacing w:before="0" w:beforeAutospacing="0" w:after="0" w:afterAutospacing="0" w:line="360" w:lineRule="auto"/>
        <w:jc w:val="center"/>
        <w:rPr>
          <w:color w:val="000000" w:themeColor="text1"/>
        </w:rPr>
      </w:pPr>
      <w:r>
        <w:rPr>
          <w:noProof/>
        </w:rPr>
        <w:drawing>
          <wp:inline distT="0" distB="0" distL="0" distR="0" wp14:anchorId="12D903B8" wp14:editId="71B323F6">
            <wp:extent cx="4333875" cy="2564209"/>
            <wp:effectExtent l="0" t="0" r="0" b="7620"/>
            <wp:docPr id="1169156821" name="Picture 1169156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28A0092B-C50C-407E-A947-70E740481C1C}">
                          <a14:useLocalDpi xmlns:a14="http://schemas.microsoft.com/office/drawing/2010/main" val="0"/>
                        </a:ext>
                      </a:extLst>
                    </a:blip>
                    <a:stretch>
                      <a:fillRect/>
                    </a:stretch>
                  </pic:blipFill>
                  <pic:spPr>
                    <a:xfrm>
                      <a:off x="0" y="0"/>
                      <a:ext cx="4333875" cy="2564209"/>
                    </a:xfrm>
                    <a:prstGeom prst="rect">
                      <a:avLst/>
                    </a:prstGeom>
                  </pic:spPr>
                </pic:pic>
              </a:graphicData>
            </a:graphic>
          </wp:inline>
        </w:drawing>
      </w:r>
    </w:p>
    <w:p w14:paraId="172D2F1E" w14:textId="334CE618" w:rsidR="59759139" w:rsidRPr="005C3150" w:rsidRDefault="002C2253" w:rsidP="006D0668">
      <w:pPr>
        <w:pStyle w:val="Caption"/>
        <w:spacing w:line="360" w:lineRule="auto"/>
        <w:jc w:val="center"/>
        <w:rPr>
          <w:rFonts w:ascii="Times New Roman" w:hAnsi="Times New Roman" w:cs="Times New Roman"/>
          <w:color w:val="000000" w:themeColor="text1"/>
          <w:sz w:val="22"/>
        </w:rPr>
      </w:pPr>
      <w:bookmarkStart w:id="58" w:name="_Toc272487"/>
      <w:r w:rsidRPr="005C3150">
        <w:rPr>
          <w:rFonts w:ascii="Times New Roman" w:hAnsi="Times New Roman" w:cs="Times New Roman"/>
          <w:color w:val="000000" w:themeColor="text1"/>
          <w:sz w:val="22"/>
        </w:rPr>
        <w:t xml:space="preserve">Figure </w:t>
      </w:r>
      <w:r w:rsidR="00577625">
        <w:rPr>
          <w:rFonts w:ascii="Times New Roman" w:hAnsi="Times New Roman" w:cs="Times New Roman"/>
          <w:color w:val="000000" w:themeColor="text1"/>
          <w:sz w:val="22"/>
        </w:rPr>
        <w:fldChar w:fldCharType="begin"/>
      </w:r>
      <w:r w:rsidR="00577625">
        <w:rPr>
          <w:rFonts w:ascii="Times New Roman" w:hAnsi="Times New Roman" w:cs="Times New Roman"/>
          <w:color w:val="000000" w:themeColor="text1"/>
          <w:sz w:val="22"/>
        </w:rPr>
        <w:instrText xml:space="preserve"> SEQ Figure \* ARABIC </w:instrText>
      </w:r>
      <w:r w:rsidR="00577625">
        <w:rPr>
          <w:rFonts w:ascii="Times New Roman" w:hAnsi="Times New Roman" w:cs="Times New Roman"/>
          <w:color w:val="000000" w:themeColor="text1"/>
          <w:sz w:val="22"/>
        </w:rPr>
        <w:fldChar w:fldCharType="separate"/>
      </w:r>
      <w:r w:rsidR="00577625">
        <w:rPr>
          <w:rFonts w:ascii="Times New Roman" w:hAnsi="Times New Roman" w:cs="Times New Roman"/>
          <w:noProof/>
          <w:color w:val="000000" w:themeColor="text1"/>
          <w:sz w:val="22"/>
        </w:rPr>
        <w:t>17</w:t>
      </w:r>
      <w:r w:rsidR="00577625">
        <w:rPr>
          <w:rFonts w:ascii="Times New Roman" w:hAnsi="Times New Roman" w:cs="Times New Roman"/>
          <w:color w:val="000000" w:themeColor="text1"/>
          <w:sz w:val="22"/>
        </w:rPr>
        <w:fldChar w:fldCharType="end"/>
      </w:r>
      <w:r w:rsidRPr="005C3150">
        <w:rPr>
          <w:rFonts w:ascii="Times New Roman" w:hAnsi="Times New Roman" w:cs="Times New Roman"/>
          <w:color w:val="000000" w:themeColor="text1"/>
          <w:sz w:val="22"/>
        </w:rPr>
        <w:t>: Various trajectories with motor failures and no wind</w:t>
      </w:r>
      <w:bookmarkEnd w:id="58"/>
    </w:p>
    <w:p w14:paraId="4EE8A7B4" w14:textId="015AD728" w:rsidR="59759139" w:rsidRPr="00B46571" w:rsidRDefault="3F1F6523" w:rsidP="3F1F6523">
      <w:pPr>
        <w:spacing w:after="0" w:line="360" w:lineRule="auto"/>
        <w:rPr>
          <w:rFonts w:ascii="Times New Roman" w:hAnsi="Times New Roman" w:cs="Times New Roman"/>
          <w:sz w:val="24"/>
          <w:szCs w:val="24"/>
        </w:rPr>
      </w:pPr>
      <w:r w:rsidRPr="3F1F6523">
        <w:rPr>
          <w:rFonts w:ascii="Times New Roman" w:hAnsi="Times New Roman" w:cs="Times New Roman"/>
          <w:sz w:val="24"/>
          <w:szCs w:val="24"/>
        </w:rPr>
        <w:t xml:space="preserve">In preparation for the first launch we created safety plots to estimate the trajectories and landing radii of various motor failure cases. Figure 16 shows estimates of maximum landing radii in four </w:t>
      </w:r>
      <w:r w:rsidRPr="3F1F6523">
        <w:rPr>
          <w:rFonts w:ascii="Times New Roman" w:hAnsi="Times New Roman" w:cs="Times New Roman"/>
          <w:sz w:val="24"/>
          <w:szCs w:val="24"/>
        </w:rPr>
        <w:lastRenderedPageBreak/>
        <w:t>motor failure cases, assuming the three-motor configuration of Aerotech H130 motors. The inner two circles show the simulated landing radii of single and double motor failures with no wind, assuming the rocket launch angle was vertical. The outer two circles are the simulated results of the worst case of a single and double motor failure case with the wind model. Since wind blows in one direction, the “worst case” motor failures would be those which produce a moment on the rocket body in the same direction as the wind. This leads to the largest landing radius out of the six possible motor failure configurations. This means that figure 16 predicts a minimum and maximum landing radius with motor failures, depending on wind velocity and direction relative to the failed motors.</w:t>
      </w:r>
    </w:p>
    <w:p w14:paraId="2A3E8380" w14:textId="12A5EE81" w:rsidR="3F1F6523" w:rsidRDefault="3F1F6523" w:rsidP="3F1F6523">
      <w:pPr>
        <w:spacing w:line="360" w:lineRule="auto"/>
        <w:ind w:firstLine="720"/>
        <w:rPr>
          <w:rFonts w:ascii="Times New Roman" w:hAnsi="Times New Roman" w:cs="Times New Roman"/>
          <w:sz w:val="24"/>
          <w:szCs w:val="24"/>
        </w:rPr>
      </w:pPr>
      <w:r w:rsidRPr="3F1F6523">
        <w:rPr>
          <w:rFonts w:ascii="Times New Roman" w:hAnsi="Times New Roman" w:cs="Times New Roman"/>
          <w:sz w:val="24"/>
          <w:szCs w:val="24"/>
        </w:rPr>
        <w:t>Figure 17 was created using the original seven-motor configuration (three H130 motors with four Aerotech I170 boosters). It depicts trajectory rather than landing radius in different motor failure cases. This was helpful in determining whether this motor configuration was safe since we could visualize roughly how angled the rocket’s trajectory would become in any motor failure case. We ended up not using this seven-motor configuration for our first launch.</w:t>
      </w:r>
    </w:p>
    <w:p w14:paraId="2D3FCA06" w14:textId="1606C8A1" w:rsidR="675B6DE1" w:rsidRPr="00B46571" w:rsidRDefault="003067A9" w:rsidP="00981930">
      <w:pPr>
        <w:pStyle w:val="Heading2"/>
      </w:pPr>
      <w:bookmarkStart w:id="59" w:name="_Toc2082186"/>
      <w:r w:rsidRPr="00B46571">
        <w:t xml:space="preserve">2.5 </w:t>
      </w:r>
      <w:r w:rsidR="59759139" w:rsidRPr="00B46571">
        <w:t>Electronics and E-Bay Fabrication</w:t>
      </w:r>
      <w:bookmarkEnd w:id="59"/>
    </w:p>
    <w:p w14:paraId="48C4874B" w14:textId="77777777" w:rsidR="00FD3C1A" w:rsidRPr="00B46571" w:rsidRDefault="00FD3C1A"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The electronics bay was the heart of the rocket. It was crucial that the e-bay be constructed properly not only to control the fins, but also to send the firing signal for separation and for parachute deployment.</w:t>
      </w:r>
    </w:p>
    <w:p w14:paraId="623AEC7B" w14:textId="0AF36022" w:rsidR="675B6DE1" w:rsidRPr="00B46571" w:rsidRDefault="01660E9E" w:rsidP="006D0668">
      <w:pPr>
        <w:spacing w:after="0" w:line="360" w:lineRule="auto"/>
        <w:ind w:firstLine="360"/>
        <w:rPr>
          <w:rFonts w:ascii="Times New Roman" w:hAnsi="Times New Roman" w:cs="Times New Roman"/>
          <w:color w:val="000000" w:themeColor="text1"/>
        </w:rPr>
      </w:pPr>
      <w:r w:rsidRPr="00B46571">
        <w:rPr>
          <w:rFonts w:ascii="Times New Roman" w:eastAsia="Times New Roman" w:hAnsi="Times New Roman" w:cs="Times New Roman"/>
          <w:color w:val="000000" w:themeColor="text1"/>
          <w:sz w:val="24"/>
          <w:szCs w:val="24"/>
        </w:rPr>
        <w:t>The co</w:t>
      </w:r>
      <w:r w:rsidR="00FD3C1A" w:rsidRPr="00B46571">
        <w:rPr>
          <w:rFonts w:ascii="Times New Roman" w:eastAsia="Times New Roman" w:hAnsi="Times New Roman" w:cs="Times New Roman"/>
          <w:color w:val="000000" w:themeColor="text1"/>
          <w:sz w:val="24"/>
          <w:szCs w:val="24"/>
        </w:rPr>
        <w:t>nstruction of the e-bay included</w:t>
      </w:r>
      <w:r w:rsidRPr="00B46571">
        <w:rPr>
          <w:rFonts w:ascii="Times New Roman" w:eastAsia="Times New Roman" w:hAnsi="Times New Roman" w:cs="Times New Roman"/>
          <w:color w:val="000000" w:themeColor="text1"/>
          <w:sz w:val="24"/>
          <w:szCs w:val="24"/>
        </w:rPr>
        <w:t xml:space="preserve"> two metal rods that serve as runners to the top and bottom bulkheads. Attached to the rods </w:t>
      </w:r>
      <w:r w:rsidR="00FD3C1A" w:rsidRPr="00B46571">
        <w:rPr>
          <w:rFonts w:ascii="Times New Roman" w:eastAsia="Times New Roman" w:hAnsi="Times New Roman" w:cs="Times New Roman"/>
          <w:color w:val="000000" w:themeColor="text1"/>
          <w:sz w:val="24"/>
          <w:szCs w:val="24"/>
        </w:rPr>
        <w:t>using zip-ties wa</w:t>
      </w:r>
      <w:r w:rsidRPr="00B46571">
        <w:rPr>
          <w:rFonts w:ascii="Times New Roman" w:eastAsia="Times New Roman" w:hAnsi="Times New Roman" w:cs="Times New Roman"/>
          <w:color w:val="000000" w:themeColor="text1"/>
          <w:sz w:val="24"/>
          <w:szCs w:val="24"/>
        </w:rPr>
        <w:t xml:space="preserve">s a thin piece of plywood with the avionics and electronic systems secured to it and powered by a LiPo battery. </w:t>
      </w:r>
    </w:p>
    <w:p w14:paraId="1A64CAC6" w14:textId="74928AF9" w:rsidR="675B6DE1" w:rsidRPr="00B46571" w:rsidRDefault="01660E9E" w:rsidP="006D0668">
      <w:pPr>
        <w:spacing w:after="0" w:line="360" w:lineRule="auto"/>
        <w:ind w:firstLine="360"/>
        <w:rPr>
          <w:rFonts w:ascii="Times New Roman" w:hAnsi="Times New Roman" w:cs="Times New Roman"/>
          <w:color w:val="000000" w:themeColor="text1"/>
        </w:rPr>
      </w:pPr>
      <w:r w:rsidRPr="00B46571">
        <w:rPr>
          <w:rFonts w:ascii="Times New Roman" w:eastAsia="Times New Roman" w:hAnsi="Times New Roman" w:cs="Times New Roman"/>
          <w:color w:val="000000" w:themeColor="text1"/>
          <w:sz w:val="24"/>
          <w:szCs w:val="24"/>
        </w:rPr>
        <w:t xml:space="preserve">The e-bay was constructed using ½” and ¼” plywood, ¼” aluminum rods, ¼” hex nuts, and zip-ties.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build the e-bay, we first designed it in </w:t>
      </w:r>
      <w:r w:rsidR="00841D7F">
        <w:rPr>
          <w:rFonts w:ascii="Times New Roman" w:eastAsia="Times New Roman" w:hAnsi="Times New Roman" w:cs="Times New Roman"/>
          <w:color w:val="000000" w:themeColor="text1"/>
          <w:sz w:val="24"/>
          <w:szCs w:val="24"/>
        </w:rPr>
        <w:t>SolidWorks</w:t>
      </w:r>
      <w:r w:rsidR="00841D7F" w:rsidRPr="00841D7F">
        <w:rPr>
          <w:rFonts w:ascii="Times New Roman" w:eastAsia="Times New Roman" w:hAnsi="Times New Roman" w:cs="Times New Roman"/>
          <w:color w:val="000000" w:themeColor="text1"/>
          <w:sz w:val="24"/>
          <w:szCs w:val="24"/>
          <w:vertAlign w:val="superscript"/>
        </w:rPr>
        <w:t>®</w:t>
      </w:r>
      <w:r w:rsidRPr="00B46571">
        <w:rPr>
          <w:rFonts w:ascii="Times New Roman" w:eastAsia="Times New Roman" w:hAnsi="Times New Roman" w:cs="Times New Roman"/>
          <w:color w:val="000000" w:themeColor="text1"/>
          <w:sz w:val="24"/>
          <w:szCs w:val="24"/>
        </w:rPr>
        <w:t>. We then laser cut the bulkheads and the center piece out of plywood. The top bulkhead was cut out of ½” plywood, while the center of the e-bay and the bottom bulkhead were cut out of ¼” plywood. The top bulkhead needed to be thick</w:t>
      </w:r>
      <w:r w:rsidR="0076112C" w:rsidRPr="00B46571">
        <w:rPr>
          <w:rFonts w:ascii="Times New Roman" w:eastAsia="Times New Roman" w:hAnsi="Times New Roman" w:cs="Times New Roman"/>
          <w:color w:val="000000" w:themeColor="text1"/>
          <w:sz w:val="24"/>
          <w:szCs w:val="24"/>
        </w:rPr>
        <w:t>er</w:t>
      </w:r>
      <w:r w:rsidRPr="00B46571">
        <w:rPr>
          <w:rFonts w:ascii="Times New Roman" w:eastAsia="Times New Roman" w:hAnsi="Times New Roman" w:cs="Times New Roman"/>
          <w:color w:val="000000" w:themeColor="text1"/>
          <w:sz w:val="24"/>
          <w:szCs w:val="24"/>
        </w:rPr>
        <w:t xml:space="preserve"> because it experiences a strong force from the shock cord when the parachute is ejected. The center piece had a ½” diameter hole laser cut from the bottom to account for wires traveling from the avionics to the LiPo battery. </w:t>
      </w:r>
    </w:p>
    <w:p w14:paraId="15D69054" w14:textId="04394736" w:rsidR="675B6DE1" w:rsidRPr="00B46571" w:rsidRDefault="01660E9E" w:rsidP="006D0668">
      <w:pPr>
        <w:spacing w:after="0" w:line="360" w:lineRule="auto"/>
        <w:ind w:firstLine="360"/>
        <w:rPr>
          <w:rFonts w:ascii="Times New Roman" w:hAnsi="Times New Roman" w:cs="Times New Roman"/>
          <w:color w:val="000000" w:themeColor="text1"/>
        </w:rPr>
      </w:pPr>
      <w:r w:rsidRPr="00B46571">
        <w:rPr>
          <w:rFonts w:ascii="Times New Roman" w:eastAsia="Times New Roman" w:hAnsi="Times New Roman" w:cs="Times New Roman"/>
          <w:color w:val="000000" w:themeColor="text1"/>
          <w:sz w:val="24"/>
          <w:szCs w:val="24"/>
        </w:rPr>
        <w:t>After being laser cut, t</w:t>
      </w:r>
      <w:r w:rsidR="0076112C" w:rsidRPr="00B46571">
        <w:rPr>
          <w:rFonts w:ascii="Times New Roman" w:eastAsia="Times New Roman" w:hAnsi="Times New Roman" w:cs="Times New Roman"/>
          <w:color w:val="000000" w:themeColor="text1"/>
          <w:sz w:val="24"/>
          <w:szCs w:val="24"/>
        </w:rPr>
        <w:t xml:space="preserve">he pieces were sanded </w:t>
      </w:r>
      <w:r w:rsidR="00896AFD" w:rsidRPr="00B46571">
        <w:rPr>
          <w:rFonts w:ascii="Times New Roman" w:eastAsia="Times New Roman" w:hAnsi="Times New Roman" w:cs="Times New Roman"/>
          <w:color w:val="000000" w:themeColor="text1"/>
          <w:sz w:val="24"/>
          <w:szCs w:val="24"/>
        </w:rPr>
        <w:t>down,</w:t>
      </w:r>
      <w:r w:rsidR="0076112C" w:rsidRPr="00B46571">
        <w:rPr>
          <w:rFonts w:ascii="Times New Roman" w:eastAsia="Times New Roman" w:hAnsi="Times New Roman" w:cs="Times New Roman"/>
          <w:color w:val="000000" w:themeColor="text1"/>
          <w:sz w:val="24"/>
          <w:szCs w:val="24"/>
        </w:rPr>
        <w:t xml:space="preserve"> so they were</w:t>
      </w:r>
      <w:r w:rsidRPr="00B46571">
        <w:rPr>
          <w:rFonts w:ascii="Times New Roman" w:eastAsia="Times New Roman" w:hAnsi="Times New Roman" w:cs="Times New Roman"/>
          <w:color w:val="000000" w:themeColor="text1"/>
          <w:sz w:val="24"/>
          <w:szCs w:val="24"/>
        </w:rPr>
        <w:t xml:space="preserve"> smooth to the touch and to better fit inside the body tube of the rocket. Two ¼” holes were drilled in to both the top and bottom bulkheads for the aluminum rod runners. Two smaller holes were drilled in to the top </w:t>
      </w:r>
      <w:r w:rsidRPr="00B46571">
        <w:rPr>
          <w:rFonts w:ascii="Times New Roman" w:eastAsia="Times New Roman" w:hAnsi="Times New Roman" w:cs="Times New Roman"/>
          <w:color w:val="000000" w:themeColor="text1"/>
          <w:sz w:val="24"/>
          <w:szCs w:val="24"/>
        </w:rPr>
        <w:lastRenderedPageBreak/>
        <w:t xml:space="preserve">bulkhead for the </w:t>
      </w:r>
      <w:r w:rsidR="004A08D3" w:rsidRPr="00B46571">
        <w:rPr>
          <w:rFonts w:ascii="Times New Roman" w:eastAsia="Times New Roman" w:hAnsi="Times New Roman" w:cs="Times New Roman"/>
          <w:color w:val="000000" w:themeColor="text1"/>
          <w:sz w:val="24"/>
          <w:szCs w:val="24"/>
        </w:rPr>
        <w:t>U-bolt</w:t>
      </w:r>
      <w:r w:rsidRPr="00B46571">
        <w:rPr>
          <w:rFonts w:ascii="Times New Roman" w:eastAsia="Times New Roman" w:hAnsi="Times New Roman" w:cs="Times New Roman"/>
          <w:color w:val="000000" w:themeColor="text1"/>
          <w:sz w:val="24"/>
          <w:szCs w:val="24"/>
        </w:rPr>
        <w:t xml:space="preserve"> and the </w:t>
      </w:r>
      <w:r w:rsidR="004A08D3" w:rsidRPr="00B46571">
        <w:rPr>
          <w:rFonts w:ascii="Times New Roman" w:eastAsia="Times New Roman" w:hAnsi="Times New Roman" w:cs="Times New Roman"/>
          <w:color w:val="000000" w:themeColor="text1"/>
          <w:sz w:val="24"/>
          <w:szCs w:val="24"/>
        </w:rPr>
        <w:t>U-bolt</w:t>
      </w:r>
      <w:r w:rsidRPr="00B46571">
        <w:rPr>
          <w:rFonts w:ascii="Times New Roman" w:eastAsia="Times New Roman" w:hAnsi="Times New Roman" w:cs="Times New Roman"/>
          <w:color w:val="000000" w:themeColor="text1"/>
          <w:sz w:val="24"/>
          <w:szCs w:val="24"/>
        </w:rPr>
        <w:t xml:space="preserve"> was secured using hex nuts. The top bulkhead was sealed to the body tube using epoxy resin.</w:t>
      </w:r>
    </w:p>
    <w:p w14:paraId="25ADA668" w14:textId="332128D8" w:rsidR="675B6DE1" w:rsidRPr="00B46571" w:rsidRDefault="7A6CCAFE"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Using a Dremel rotary grinder, the </w:t>
      </w:r>
      <w:r w:rsidR="0065111B" w:rsidRPr="00B46571">
        <w:rPr>
          <w:rFonts w:ascii="Times New Roman" w:eastAsia="Times New Roman" w:hAnsi="Times New Roman" w:cs="Times New Roman"/>
          <w:color w:val="000000" w:themeColor="text1"/>
          <w:sz w:val="24"/>
          <w:szCs w:val="24"/>
        </w:rPr>
        <w:t>steel</w:t>
      </w:r>
      <w:r w:rsidRPr="00B46571">
        <w:rPr>
          <w:rFonts w:ascii="Times New Roman" w:eastAsia="Times New Roman" w:hAnsi="Times New Roman" w:cs="Times New Roman"/>
          <w:color w:val="000000" w:themeColor="text1"/>
          <w:sz w:val="24"/>
          <w:szCs w:val="24"/>
        </w:rPr>
        <w:t xml:space="preserve"> rods were cut to 6.75” in length and filed to have a smooth edge. </w:t>
      </w:r>
      <w:r w:rsidR="004A08D3" w:rsidRPr="00B46571">
        <w:rPr>
          <w:rFonts w:ascii="Times New Roman" w:eastAsia="Times New Roman" w:hAnsi="Times New Roman" w:cs="Times New Roman"/>
          <w:color w:val="000000" w:themeColor="text1"/>
          <w:sz w:val="24"/>
          <w:szCs w:val="24"/>
        </w:rPr>
        <w:t>To</w:t>
      </w:r>
      <w:r w:rsidRPr="00B46571">
        <w:rPr>
          <w:rFonts w:ascii="Times New Roman" w:eastAsia="Times New Roman" w:hAnsi="Times New Roman" w:cs="Times New Roman"/>
          <w:color w:val="000000" w:themeColor="text1"/>
          <w:sz w:val="24"/>
          <w:szCs w:val="24"/>
        </w:rPr>
        <w:t xml:space="preserve"> have the center piece be removable for wiring and debugging, we drilled 1/8” diameter holes in the center piece and loosely attached zip-ties to the holes. This way the center piece was still attached to the runners for stability purposes but could also be slipped off the rods if needed. </w:t>
      </w:r>
    </w:p>
    <w:p w14:paraId="7B2DF26F" w14:textId="6410A0C8" w:rsidR="0076112C" w:rsidRPr="00B46571" w:rsidRDefault="59759139"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For the avionics, we soldered the altimeter and SD card reader to a PCB board</w:t>
      </w:r>
      <w:r w:rsidR="0076112C" w:rsidRPr="00B46571">
        <w:rPr>
          <w:rFonts w:ascii="Times New Roman" w:eastAsia="Times New Roman" w:hAnsi="Times New Roman" w:cs="Times New Roman"/>
          <w:color w:val="000000" w:themeColor="text1"/>
          <w:sz w:val="24"/>
          <w:szCs w:val="24"/>
        </w:rPr>
        <w:t>,</w:t>
      </w:r>
      <w:r w:rsidRPr="00B46571">
        <w:rPr>
          <w:rFonts w:ascii="Times New Roman" w:eastAsia="Times New Roman" w:hAnsi="Times New Roman" w:cs="Times New Roman"/>
          <w:color w:val="000000" w:themeColor="text1"/>
          <w:sz w:val="24"/>
          <w:szCs w:val="24"/>
        </w:rPr>
        <w:t xml:space="preserve"> which integrated them with the CPU that was “plugged” into headers on the same piece of PCB. Since the IMU needed to be placed at the rocket</w:t>
      </w:r>
      <w:r w:rsidR="0076112C" w:rsidRPr="00B46571">
        <w:rPr>
          <w:rFonts w:ascii="Times New Roman" w:eastAsia="Times New Roman" w:hAnsi="Times New Roman" w:cs="Times New Roman"/>
          <w:color w:val="000000" w:themeColor="text1"/>
          <w:sz w:val="24"/>
          <w:szCs w:val="24"/>
        </w:rPr>
        <w:t>’</w:t>
      </w:r>
      <w:r w:rsidRPr="00B46571">
        <w:rPr>
          <w:rFonts w:ascii="Times New Roman" w:eastAsia="Times New Roman" w:hAnsi="Times New Roman" w:cs="Times New Roman"/>
          <w:color w:val="000000" w:themeColor="text1"/>
          <w:sz w:val="24"/>
          <w:szCs w:val="24"/>
        </w:rPr>
        <w:t>s center of gravity for accurate calculations</w:t>
      </w:r>
      <w:r w:rsidR="0076112C" w:rsidRPr="00B46571">
        <w:rPr>
          <w:rFonts w:ascii="Times New Roman" w:eastAsia="Times New Roman" w:hAnsi="Times New Roman" w:cs="Times New Roman"/>
          <w:color w:val="000000" w:themeColor="text1"/>
          <w:sz w:val="24"/>
          <w:szCs w:val="24"/>
        </w:rPr>
        <w:t>,</w:t>
      </w:r>
      <w:r w:rsidRPr="00B46571">
        <w:rPr>
          <w:rFonts w:ascii="Times New Roman" w:eastAsia="Times New Roman" w:hAnsi="Times New Roman" w:cs="Times New Roman"/>
          <w:color w:val="000000" w:themeColor="text1"/>
          <w:sz w:val="24"/>
          <w:szCs w:val="24"/>
        </w:rPr>
        <w:t xml:space="preserve"> it was placed on a separate piece of PCB board and tied into the main board with a wire ribbon and headers soldered into the board. We raised the main PCB board from the center plywood using screws and aluminum spacers to give a half inch of space between the two. </w:t>
      </w:r>
      <w:r w:rsidR="0076112C" w:rsidRPr="00B46571">
        <w:rPr>
          <w:rFonts w:ascii="Times New Roman" w:eastAsia="Times New Roman" w:hAnsi="Times New Roman" w:cs="Times New Roman"/>
          <w:color w:val="000000" w:themeColor="text1"/>
          <w:sz w:val="24"/>
          <w:szCs w:val="24"/>
        </w:rPr>
        <w:t>To keep the IMU from overheating and to mount it at the center of mass, a small housing was designed and 3D printed using PLA plastic and mounted inside the rocket using Velcro.</w:t>
      </w:r>
    </w:p>
    <w:p w14:paraId="285C342F" w14:textId="2CBA7FB7" w:rsidR="675B6DE1" w:rsidRPr="00B46571" w:rsidRDefault="59759139" w:rsidP="006D0668">
      <w:pPr>
        <w:spacing w:after="0" w:line="360" w:lineRule="auto"/>
        <w:ind w:firstLine="36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Finally, the e-bay was finished by securing the aluminum rods to the top bulkhead, sliding on the center piece with the electronics, and securing the bottom bulkhead to the </w:t>
      </w:r>
      <w:r w:rsidR="0065111B" w:rsidRPr="00B46571">
        <w:rPr>
          <w:rFonts w:ascii="Times New Roman" w:eastAsia="Times New Roman" w:hAnsi="Times New Roman" w:cs="Times New Roman"/>
          <w:color w:val="000000" w:themeColor="text1"/>
          <w:sz w:val="24"/>
          <w:szCs w:val="24"/>
        </w:rPr>
        <w:t>steel</w:t>
      </w:r>
      <w:r w:rsidRPr="00B46571">
        <w:rPr>
          <w:rFonts w:ascii="Times New Roman" w:eastAsia="Times New Roman" w:hAnsi="Times New Roman" w:cs="Times New Roman"/>
          <w:color w:val="000000" w:themeColor="text1"/>
          <w:sz w:val="24"/>
          <w:szCs w:val="24"/>
        </w:rPr>
        <w:t xml:space="preserve"> runners with hex nuts. </w:t>
      </w:r>
    </w:p>
    <w:p w14:paraId="13780E38" w14:textId="1D75AD43" w:rsidR="59759139" w:rsidRPr="00B46571" w:rsidRDefault="59759139" w:rsidP="006D0668">
      <w:pPr>
        <w:pStyle w:val="NormalWeb"/>
        <w:spacing w:before="0" w:beforeAutospacing="0" w:after="0" w:afterAutospacing="0" w:line="360" w:lineRule="auto"/>
        <w:rPr>
          <w:b/>
          <w:bCs/>
          <w:i/>
          <w:iCs/>
          <w:color w:val="000000" w:themeColor="text1"/>
        </w:rPr>
      </w:pPr>
    </w:p>
    <w:p w14:paraId="1F811F53" w14:textId="222384CC" w:rsidR="675B6DE1" w:rsidRPr="00B46571" w:rsidRDefault="003067A9" w:rsidP="00981930">
      <w:pPr>
        <w:pStyle w:val="Heading2"/>
      </w:pPr>
      <w:bookmarkStart w:id="60" w:name="_Toc2082187"/>
      <w:r w:rsidRPr="00B46571">
        <w:t xml:space="preserve">2.6 </w:t>
      </w:r>
      <w:r w:rsidR="00841D7F">
        <w:t>Arduino</w:t>
      </w:r>
      <w:r w:rsidR="00841D7F" w:rsidRPr="00841D7F">
        <w:rPr>
          <w:vertAlign w:val="superscript"/>
        </w:rPr>
        <w:t>®</w:t>
      </w:r>
      <w:r w:rsidR="59759139" w:rsidRPr="00B46571">
        <w:t xml:space="preserve"> Code for Flight Controller</w:t>
      </w:r>
      <w:bookmarkEnd w:id="60"/>
      <w:r w:rsidR="59759139" w:rsidRPr="00B46571">
        <w:t xml:space="preserve"> </w:t>
      </w:r>
    </w:p>
    <w:p w14:paraId="01D8A268" w14:textId="2B605CA0" w:rsidR="59759139" w:rsidRPr="00B46571" w:rsidRDefault="59759139" w:rsidP="00981930">
      <w:pPr>
        <w:pStyle w:val="NormalWeb"/>
        <w:spacing w:before="0" w:beforeAutospacing="0" w:after="0" w:afterAutospacing="0" w:line="360" w:lineRule="auto"/>
        <w:ind w:firstLine="720"/>
        <w:rPr>
          <w:color w:val="000000" w:themeColor="text1"/>
          <w:highlight w:val="yellow"/>
        </w:rPr>
      </w:pPr>
      <w:r w:rsidRPr="00B46571">
        <w:rPr>
          <w:color w:val="000000" w:themeColor="text1"/>
        </w:rPr>
        <w:t>Each o</w:t>
      </w:r>
      <w:r w:rsidR="001778FE" w:rsidRPr="00B46571">
        <w:rPr>
          <w:color w:val="000000" w:themeColor="text1"/>
        </w:rPr>
        <w:t>f the sensors in the e-bay needed</w:t>
      </w:r>
      <w:r w:rsidRPr="00B46571">
        <w:rPr>
          <w:color w:val="000000" w:themeColor="text1"/>
        </w:rPr>
        <w:t xml:space="preserve"> to be able to send data to the </w:t>
      </w:r>
      <w:r w:rsidR="00841D7F">
        <w:rPr>
          <w:color w:val="000000" w:themeColor="text1"/>
        </w:rPr>
        <w:t>Arduino</w:t>
      </w:r>
      <w:r w:rsidR="00841D7F" w:rsidRPr="00841D7F">
        <w:rPr>
          <w:color w:val="000000" w:themeColor="text1"/>
          <w:vertAlign w:val="superscript"/>
        </w:rPr>
        <w:t>®</w:t>
      </w:r>
      <w:r w:rsidRPr="00B46571">
        <w:rPr>
          <w:color w:val="000000" w:themeColor="text1"/>
        </w:rPr>
        <w:t>. We wrote code to communicate to the IMU and altimeter using I2C communication protocol. For the first launch, the e-bay had three mission-critical tasks</w:t>
      </w:r>
      <w:r w:rsidR="001778FE" w:rsidRPr="00B46571">
        <w:rPr>
          <w:color w:val="000000" w:themeColor="text1"/>
        </w:rPr>
        <w:t xml:space="preserve">: to detect launch and apogee, and to send the parachute ejection signal. To detect launch, the </w:t>
      </w:r>
      <w:r w:rsidR="00841D7F">
        <w:rPr>
          <w:color w:val="000000" w:themeColor="text1"/>
        </w:rPr>
        <w:t>Arduino</w:t>
      </w:r>
      <w:r w:rsidR="00841D7F" w:rsidRPr="00841D7F">
        <w:rPr>
          <w:color w:val="000000" w:themeColor="text1"/>
          <w:vertAlign w:val="superscript"/>
        </w:rPr>
        <w:t>®</w:t>
      </w:r>
      <w:r w:rsidR="001778FE" w:rsidRPr="00B46571">
        <w:rPr>
          <w:color w:val="000000" w:themeColor="text1"/>
        </w:rPr>
        <w:t xml:space="preserve"> solved for the following criteria: the linear acceleration in the vertical direction is more than 5m/s</w:t>
      </w:r>
      <w:r w:rsidR="001778FE" w:rsidRPr="3F1F6523">
        <w:rPr>
          <w:color w:val="000000" w:themeColor="text1"/>
          <w:vertAlign w:val="superscript"/>
        </w:rPr>
        <w:t>2</w:t>
      </w:r>
      <w:r w:rsidR="001778FE" w:rsidRPr="3F1F6523">
        <w:rPr>
          <w:color w:val="000000" w:themeColor="text1"/>
        </w:rPr>
        <w:t xml:space="preserve">, and the gained altitude exceeded 5m. The </w:t>
      </w:r>
      <w:r w:rsidR="00841D7F">
        <w:rPr>
          <w:color w:val="000000" w:themeColor="text1"/>
        </w:rPr>
        <w:t>Arduino</w:t>
      </w:r>
      <w:r w:rsidR="00841D7F" w:rsidRPr="00841D7F">
        <w:rPr>
          <w:color w:val="000000" w:themeColor="text1"/>
          <w:vertAlign w:val="superscript"/>
        </w:rPr>
        <w:t>®</w:t>
      </w:r>
      <w:r w:rsidR="001778FE" w:rsidRPr="3F1F6523">
        <w:rPr>
          <w:color w:val="000000" w:themeColor="text1"/>
        </w:rPr>
        <w:t xml:space="preserve"> only begins solving for apogee after launch was detected, making it critical that it correctly detects launch. This is also why there were two criteria for detecting launch, since if it incorrectly detected launch on the launchpad it could have led to an ejection misfire and thus unsafe conditions. </w:t>
      </w:r>
    </w:p>
    <w:p w14:paraId="1E33E4C8" w14:textId="5B274BD5" w:rsidR="59759139" w:rsidRPr="00B46571" w:rsidRDefault="53339BCF" w:rsidP="00981930">
      <w:pPr>
        <w:pStyle w:val="NormalWeb"/>
        <w:spacing w:before="0" w:beforeAutospacing="0" w:after="0" w:afterAutospacing="0" w:line="360" w:lineRule="auto"/>
        <w:ind w:firstLine="720"/>
        <w:rPr>
          <w:color w:val="000000" w:themeColor="text1"/>
        </w:rPr>
      </w:pPr>
      <w:r w:rsidRPr="53339BCF">
        <w:rPr>
          <w:color w:val="000000" w:themeColor="text1"/>
        </w:rPr>
        <w:t xml:space="preserve">After detecting launch, the </w:t>
      </w:r>
      <w:r w:rsidR="00841D7F">
        <w:rPr>
          <w:color w:val="000000" w:themeColor="text1"/>
        </w:rPr>
        <w:t>Arduino</w:t>
      </w:r>
      <w:r w:rsidR="00841D7F" w:rsidRPr="00841D7F">
        <w:rPr>
          <w:color w:val="000000" w:themeColor="text1"/>
          <w:vertAlign w:val="superscript"/>
        </w:rPr>
        <w:t>®</w:t>
      </w:r>
      <w:r w:rsidRPr="53339BCF">
        <w:rPr>
          <w:color w:val="000000" w:themeColor="text1"/>
        </w:rPr>
        <w:t xml:space="preserve"> would begin searching for apogee. The primary apogee detection mechanism was to trigger the ejection charge when the current altitude reading </w:t>
      </w:r>
      <w:r w:rsidRPr="53339BCF">
        <w:rPr>
          <w:color w:val="000000" w:themeColor="text1"/>
        </w:rPr>
        <w:lastRenderedPageBreak/>
        <w:t xml:space="preserve">was less than the last altitude reading by one meter. It was critical that the ejection charge was deployed so we added fail-safes in the code that would ensure the signal was sent, and at the right time. To ensure the ejection charge was deployed properly, we added a minimum and maximum time after launch that the </w:t>
      </w:r>
      <w:r w:rsidR="00841D7F">
        <w:rPr>
          <w:color w:val="000000" w:themeColor="text1"/>
        </w:rPr>
        <w:t>Arduino</w:t>
      </w:r>
      <w:r w:rsidR="00841D7F" w:rsidRPr="00841D7F">
        <w:rPr>
          <w:color w:val="000000" w:themeColor="text1"/>
          <w:vertAlign w:val="superscript"/>
        </w:rPr>
        <w:t>®</w:t>
      </w:r>
      <w:r w:rsidRPr="53339BCF">
        <w:rPr>
          <w:color w:val="000000" w:themeColor="text1"/>
        </w:rPr>
        <w:t xml:space="preserve"> would allow the ejection charge to be sent. If for some reason the </w:t>
      </w:r>
      <w:r w:rsidR="00841D7F">
        <w:rPr>
          <w:color w:val="000000" w:themeColor="text1"/>
        </w:rPr>
        <w:t>Arduino</w:t>
      </w:r>
      <w:r w:rsidR="00841D7F" w:rsidRPr="00841D7F">
        <w:rPr>
          <w:color w:val="000000" w:themeColor="text1"/>
          <w:vertAlign w:val="superscript"/>
        </w:rPr>
        <w:t>®</w:t>
      </w:r>
      <w:r w:rsidRPr="53339BCF">
        <w:rPr>
          <w:color w:val="000000" w:themeColor="text1"/>
        </w:rPr>
        <w:t xml:space="preserve"> detected apogee right after launch, this minimum time constraint would prevent the charge from being sent. Likewise, if the </w:t>
      </w:r>
      <w:r w:rsidR="00841D7F">
        <w:rPr>
          <w:color w:val="000000" w:themeColor="text1"/>
        </w:rPr>
        <w:t>Arduino</w:t>
      </w:r>
      <w:r w:rsidR="00841D7F" w:rsidRPr="00841D7F">
        <w:rPr>
          <w:color w:val="000000" w:themeColor="text1"/>
          <w:vertAlign w:val="superscript"/>
        </w:rPr>
        <w:t>®</w:t>
      </w:r>
      <w:r w:rsidRPr="53339BCF">
        <w:rPr>
          <w:color w:val="000000" w:themeColor="text1"/>
        </w:rPr>
        <w:t xml:space="preserve"> never detects apogee even after the rocket begins its descent, the ejection signal would be sent after a maximum time after launch. These time constraints allowed us to experiment safely with our apogee detection code. The times were determined using our launch simulation </w:t>
      </w:r>
      <w:r w:rsidR="005B5973">
        <w:rPr>
          <w:color w:val="000000" w:themeColor="text1"/>
        </w:rPr>
        <w:t>MATLAB</w:t>
      </w:r>
      <w:r w:rsidR="00841D7F" w:rsidRPr="00841D7F">
        <w:rPr>
          <w:color w:val="000000" w:themeColor="text1"/>
          <w:vertAlign w:val="superscript"/>
        </w:rPr>
        <w:t>®</w:t>
      </w:r>
      <w:r w:rsidRPr="53339BCF">
        <w:rPr>
          <w:color w:val="000000" w:themeColor="text1"/>
        </w:rPr>
        <w:t xml:space="preserve"> code.</w:t>
      </w:r>
    </w:p>
    <w:p w14:paraId="3C5A721B" w14:textId="565AF453" w:rsidR="59759139" w:rsidRPr="00B46571" w:rsidRDefault="59759139" w:rsidP="00981930">
      <w:pPr>
        <w:pStyle w:val="NormalWeb"/>
        <w:spacing w:before="0" w:beforeAutospacing="0" w:after="0" w:afterAutospacing="0" w:line="360" w:lineRule="auto"/>
        <w:ind w:firstLine="720"/>
        <w:rPr>
          <w:color w:val="000000" w:themeColor="text1"/>
        </w:rPr>
      </w:pPr>
      <w:r w:rsidRPr="00B46571">
        <w:rPr>
          <w:color w:val="000000" w:themeColor="text1"/>
        </w:rPr>
        <w:t xml:space="preserve">Once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detected apogee</w:t>
      </w:r>
      <w:r w:rsidR="00076B9E" w:rsidRPr="00B46571">
        <w:rPr>
          <w:color w:val="000000" w:themeColor="text1"/>
        </w:rPr>
        <w:t>,</w:t>
      </w:r>
      <w:r w:rsidRPr="00B46571">
        <w:rPr>
          <w:color w:val="000000" w:themeColor="text1"/>
        </w:rPr>
        <w:t xml:space="preserve"> it would send a signal to </w:t>
      </w:r>
      <w:r w:rsidR="00250882" w:rsidRPr="00B46571">
        <w:rPr>
          <w:color w:val="000000" w:themeColor="text1"/>
        </w:rPr>
        <w:t>the</w:t>
      </w:r>
      <w:r w:rsidRPr="00B46571">
        <w:rPr>
          <w:color w:val="000000" w:themeColor="text1"/>
        </w:rPr>
        <w:t xml:space="preserve"> MOSFET which would </w:t>
      </w:r>
      <w:r w:rsidR="00250882" w:rsidRPr="00B46571">
        <w:rPr>
          <w:color w:val="000000" w:themeColor="text1"/>
        </w:rPr>
        <w:t>ignite the ejection charge for the main parachute</w:t>
      </w:r>
      <w:r w:rsidRPr="00B46571">
        <w:rPr>
          <w:color w:val="000000" w:themeColor="text1"/>
        </w:rPr>
        <w:t xml:space="preserve">. At this point it would also deploy the RF transmitter. This would allow us to determine from the ground whether the ejection signal was sent even if we could not see the rocket. </w:t>
      </w:r>
      <w:r w:rsidR="00076B9E" w:rsidRPr="00B46571">
        <w:rPr>
          <w:color w:val="000000" w:themeColor="text1"/>
        </w:rPr>
        <w:t>F</w:t>
      </w:r>
      <w:commentRangeStart w:id="61"/>
      <w:r w:rsidR="00076B9E" w:rsidRPr="00B46571">
        <w:rPr>
          <w:color w:val="000000" w:themeColor="text1"/>
        </w:rPr>
        <w:t>igure 16 below shows</w:t>
      </w:r>
      <w:r w:rsidR="00250882" w:rsidRPr="00B46571">
        <w:rPr>
          <w:color w:val="000000" w:themeColor="text1"/>
        </w:rPr>
        <w:t xml:space="preserve"> the </w:t>
      </w:r>
      <w:r w:rsidR="00841D7F">
        <w:rPr>
          <w:color w:val="000000" w:themeColor="text1"/>
        </w:rPr>
        <w:t>Arduino</w:t>
      </w:r>
      <w:r w:rsidR="00841D7F" w:rsidRPr="00841D7F">
        <w:rPr>
          <w:color w:val="000000" w:themeColor="text1"/>
          <w:vertAlign w:val="superscript"/>
        </w:rPr>
        <w:t>®</w:t>
      </w:r>
      <w:r w:rsidR="00250882" w:rsidRPr="00B46571">
        <w:rPr>
          <w:color w:val="000000" w:themeColor="text1"/>
        </w:rPr>
        <w:t xml:space="preserve"> functions </w:t>
      </w:r>
      <w:r w:rsidR="00076B9E" w:rsidRPr="00B46571">
        <w:rPr>
          <w:color w:val="000000" w:themeColor="text1"/>
        </w:rPr>
        <w:t>that detected</w:t>
      </w:r>
      <w:r w:rsidR="00250882" w:rsidRPr="00B46571">
        <w:rPr>
          <w:color w:val="000000" w:themeColor="text1"/>
        </w:rPr>
        <w:t xml:space="preserve"> launch and apogee. </w:t>
      </w:r>
      <w:commentRangeEnd w:id="61"/>
      <w:r>
        <w:rPr>
          <w:rStyle w:val="CommentReference"/>
        </w:rPr>
        <w:commentReference w:id="61"/>
      </w:r>
    </w:p>
    <w:p w14:paraId="6100DB00" w14:textId="02AB9244" w:rsidR="59759139" w:rsidRPr="00B46571" w:rsidRDefault="00076B9E" w:rsidP="3F1F6523">
      <w:pPr>
        <w:pStyle w:val="NormalWeb"/>
        <w:spacing w:before="0" w:beforeAutospacing="0" w:after="0" w:afterAutospacing="0" w:line="360" w:lineRule="auto"/>
        <w:rPr>
          <w:color w:val="000000" w:themeColor="text1"/>
        </w:rPr>
      </w:pPr>
      <w:r w:rsidRPr="00B46571">
        <w:rPr>
          <w:noProof/>
        </w:rPr>
        <mc:AlternateContent>
          <mc:Choice Requires="wps">
            <w:drawing>
              <wp:anchor distT="0" distB="0" distL="114300" distR="114300" simplePos="0" relativeHeight="251679232" behindDoc="0" locked="0" layoutInCell="1" allowOverlap="1" wp14:anchorId="5415E3F6" wp14:editId="1C744B7C">
                <wp:simplePos x="0" y="0"/>
                <wp:positionH relativeFrom="column">
                  <wp:posOffset>-259715</wp:posOffset>
                </wp:positionH>
                <wp:positionV relativeFrom="paragraph">
                  <wp:posOffset>3714750</wp:posOffset>
                </wp:positionV>
                <wp:extent cx="646303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6463030" cy="635"/>
                        </a:xfrm>
                        <a:prstGeom prst="rect">
                          <a:avLst/>
                        </a:prstGeom>
                        <a:solidFill>
                          <a:prstClr val="white"/>
                        </a:solidFill>
                        <a:ln>
                          <a:noFill/>
                        </a:ln>
                        <a:effectLst/>
                      </wps:spPr>
                      <wps:txbx>
                        <w:txbxContent>
                          <w:p w14:paraId="6F223733" w14:textId="31F803C5" w:rsidR="00715C60" w:rsidRPr="005C3150" w:rsidRDefault="00715C60" w:rsidP="00076B9E">
                            <w:pPr>
                              <w:pStyle w:val="Caption"/>
                              <w:jc w:val="center"/>
                              <w:rPr>
                                <w:rFonts w:ascii="Times New Roman" w:eastAsia="Times New Roman" w:hAnsi="Times New Roman" w:cs="Times New Roman"/>
                                <w:color w:val="auto"/>
                                <w:sz w:val="32"/>
                                <w:szCs w:val="24"/>
                              </w:rPr>
                            </w:pPr>
                            <w:bookmarkStart w:id="62" w:name="_Toc272488"/>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8</w:t>
                            </w:r>
                            <w:r>
                              <w:rPr>
                                <w:rFonts w:ascii="Times New Roman" w:hAnsi="Times New Roman" w:cs="Times New Roman"/>
                                <w:color w:val="auto"/>
                                <w:sz w:val="22"/>
                              </w:rPr>
                              <w:fldChar w:fldCharType="end"/>
                            </w:r>
                            <w:r w:rsidRPr="005C3150">
                              <w:rPr>
                                <w:rFonts w:ascii="Times New Roman" w:hAnsi="Times New Roman" w:cs="Times New Roman"/>
                                <w:color w:val="auto"/>
                                <w:sz w:val="22"/>
                              </w:rPr>
                              <w:t xml:space="preserve">: </w:t>
                            </w:r>
                            <w:r w:rsidR="00841D7F">
                              <w:rPr>
                                <w:rFonts w:ascii="Times New Roman" w:hAnsi="Times New Roman" w:cs="Times New Roman"/>
                                <w:color w:val="auto"/>
                                <w:sz w:val="22"/>
                              </w:rPr>
                              <w:t>Arduino®®</w:t>
                            </w:r>
                            <w:r w:rsidRPr="005C3150">
                              <w:rPr>
                                <w:rFonts w:ascii="Times New Roman" w:hAnsi="Times New Roman" w:cs="Times New Roman"/>
                                <w:color w:val="auto"/>
                                <w:sz w:val="22"/>
                              </w:rPr>
                              <w:t xml:space="preserve"> IDE</w:t>
                            </w:r>
                            <w:r w:rsidRPr="005C3150">
                              <w:rPr>
                                <w:rFonts w:ascii="Times New Roman" w:hAnsi="Times New Roman" w:cs="Times New Roman"/>
                                <w:noProof/>
                                <w:color w:val="auto"/>
                                <w:sz w:val="22"/>
                              </w:rPr>
                              <w:t xml:space="preserve"> code sample using MATLAB. Copyright 2019, WPI.</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5E3F6" id="Text Box 8" o:spid="_x0000_s1036" type="#_x0000_t202" style="position:absolute;margin-left:-20.45pt;margin-top:292.5pt;width:508.9pt;height:.05pt;z-index:251679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" stroked="f">
                <v:textbox style="mso-fit-shape-to-text:t" inset="0,0,0,0">
                  <w:txbxContent>
                    <w:p w14:paraId="6F223733" w14:textId="31F803C5" w:rsidR="00715C60" w:rsidRPr="005C3150" w:rsidRDefault="00715C60" w:rsidP="00076B9E">
                      <w:pPr>
                        <w:pStyle w:val="Caption"/>
                        <w:jc w:val="center"/>
                        <w:rPr>
                          <w:rFonts w:ascii="Times New Roman" w:eastAsia="Times New Roman" w:hAnsi="Times New Roman" w:cs="Times New Roman"/>
                          <w:color w:val="auto"/>
                          <w:sz w:val="32"/>
                          <w:szCs w:val="24"/>
                        </w:rPr>
                      </w:pPr>
                      <w:bookmarkStart w:id="63" w:name="_Toc272488"/>
                      <w:r w:rsidRPr="005C3150">
                        <w:rPr>
                          <w:rFonts w:ascii="Times New Roman" w:hAnsi="Times New Roman" w:cs="Times New Roman"/>
                          <w:color w:val="auto"/>
                          <w:sz w:val="22"/>
                        </w:rPr>
                        <w:t xml:space="preserve">Figure </w:t>
                      </w:r>
                      <w:r>
                        <w:rPr>
                          <w:rFonts w:ascii="Times New Roman" w:hAnsi="Times New Roman" w:cs="Times New Roman"/>
                          <w:color w:val="auto"/>
                          <w:sz w:val="22"/>
                        </w:rPr>
                        <w:fldChar w:fldCharType="begin"/>
                      </w:r>
                      <w:r>
                        <w:rPr>
                          <w:rFonts w:ascii="Times New Roman" w:hAnsi="Times New Roman" w:cs="Times New Roman"/>
                          <w:color w:val="auto"/>
                          <w:sz w:val="22"/>
                        </w:rPr>
                        <w:instrText xml:space="preserve"> SEQ Figure \* ARABIC </w:instrText>
                      </w:r>
                      <w:r>
                        <w:rPr>
                          <w:rFonts w:ascii="Times New Roman" w:hAnsi="Times New Roman" w:cs="Times New Roman"/>
                          <w:color w:val="auto"/>
                          <w:sz w:val="22"/>
                        </w:rPr>
                        <w:fldChar w:fldCharType="separate"/>
                      </w:r>
                      <w:r>
                        <w:rPr>
                          <w:rFonts w:ascii="Times New Roman" w:hAnsi="Times New Roman" w:cs="Times New Roman"/>
                          <w:noProof/>
                          <w:color w:val="auto"/>
                          <w:sz w:val="22"/>
                        </w:rPr>
                        <w:t>18</w:t>
                      </w:r>
                      <w:r>
                        <w:rPr>
                          <w:rFonts w:ascii="Times New Roman" w:hAnsi="Times New Roman" w:cs="Times New Roman"/>
                          <w:color w:val="auto"/>
                          <w:sz w:val="22"/>
                        </w:rPr>
                        <w:fldChar w:fldCharType="end"/>
                      </w:r>
                      <w:r w:rsidRPr="005C3150">
                        <w:rPr>
                          <w:rFonts w:ascii="Times New Roman" w:hAnsi="Times New Roman" w:cs="Times New Roman"/>
                          <w:color w:val="auto"/>
                          <w:sz w:val="22"/>
                        </w:rPr>
                        <w:t xml:space="preserve">: </w:t>
                      </w:r>
                      <w:r w:rsidR="00841D7F">
                        <w:rPr>
                          <w:rFonts w:ascii="Times New Roman" w:hAnsi="Times New Roman" w:cs="Times New Roman"/>
                          <w:color w:val="auto"/>
                          <w:sz w:val="22"/>
                        </w:rPr>
                        <w:t>Arduino®®</w:t>
                      </w:r>
                      <w:r w:rsidRPr="005C3150">
                        <w:rPr>
                          <w:rFonts w:ascii="Times New Roman" w:hAnsi="Times New Roman" w:cs="Times New Roman"/>
                          <w:color w:val="auto"/>
                          <w:sz w:val="22"/>
                        </w:rPr>
                        <w:t xml:space="preserve"> IDE</w:t>
                      </w:r>
                      <w:r w:rsidRPr="005C3150">
                        <w:rPr>
                          <w:rFonts w:ascii="Times New Roman" w:hAnsi="Times New Roman" w:cs="Times New Roman"/>
                          <w:noProof/>
                          <w:color w:val="auto"/>
                          <w:sz w:val="22"/>
                        </w:rPr>
                        <w:t xml:space="preserve"> code sample using MATLAB. Copyright 2019, WPI.</w:t>
                      </w:r>
                      <w:bookmarkEnd w:id="63"/>
                    </w:p>
                  </w:txbxContent>
                </v:textbox>
                <w10:wrap type="topAndBottom"/>
              </v:shape>
            </w:pict>
          </mc:Fallback>
        </mc:AlternateContent>
      </w:r>
      <w:r w:rsidRPr="00B46571">
        <w:rPr>
          <w:noProof/>
          <w:color w:val="000000" w:themeColor="text1"/>
        </w:rPr>
        <w:drawing>
          <wp:anchor distT="0" distB="0" distL="114300" distR="114300" simplePos="0" relativeHeight="251677184" behindDoc="0" locked="0" layoutInCell="1" allowOverlap="1" wp14:anchorId="3FD4D855" wp14:editId="74B5F3B0">
            <wp:simplePos x="0" y="0"/>
            <wp:positionH relativeFrom="margin">
              <wp:align>center</wp:align>
            </wp:positionH>
            <wp:positionV relativeFrom="paragraph">
              <wp:posOffset>1033753</wp:posOffset>
            </wp:positionV>
            <wp:extent cx="6463482" cy="2624676"/>
            <wp:effectExtent l="0" t="0" r="0" b="4445"/>
            <wp:wrapTopAndBottom/>
            <wp:docPr id="136300578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9">
                      <a:extLst>
                        <a:ext uri="{28A0092B-C50C-407E-A947-70E740481C1C}">
                          <a14:useLocalDpi xmlns:a14="http://schemas.microsoft.com/office/drawing/2010/main" val="0"/>
                        </a:ext>
                      </a:extLst>
                    </a:blip>
                    <a:stretch>
                      <a:fillRect/>
                    </a:stretch>
                  </pic:blipFill>
                  <pic:spPr>
                    <a:xfrm>
                      <a:off x="0" y="0"/>
                      <a:ext cx="6463482" cy="2624676"/>
                    </a:xfrm>
                    <a:prstGeom prst="rect">
                      <a:avLst/>
                    </a:prstGeom>
                  </pic:spPr>
                </pic:pic>
              </a:graphicData>
            </a:graphic>
          </wp:anchor>
        </w:drawing>
      </w:r>
    </w:p>
    <w:p w14:paraId="72AE58C1" w14:textId="57F978FC" w:rsidR="675B6DE1" w:rsidRPr="00B46571" w:rsidRDefault="003067A9" w:rsidP="00981930">
      <w:pPr>
        <w:pStyle w:val="Heading2"/>
      </w:pPr>
      <w:bookmarkStart w:id="64" w:name="_Toc2082188"/>
      <w:r w:rsidRPr="00B46571">
        <w:t xml:space="preserve">2.7 </w:t>
      </w:r>
      <w:r w:rsidR="7A6CCAFE" w:rsidRPr="00B46571">
        <w:t>Testing and Success Criteria</w:t>
      </w:r>
      <w:bookmarkEnd w:id="64"/>
      <w:r w:rsidR="7A6CCAFE" w:rsidRPr="00B46571">
        <w:t xml:space="preserve"> </w:t>
      </w:r>
    </w:p>
    <w:p w14:paraId="43FBB4BB" w14:textId="0F9CA835" w:rsidR="675B6DE1" w:rsidRPr="00B46571" w:rsidRDefault="0EC05A3F"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Without a properly functioning flight controller, the rocket would quickly become an uncontrolled projectile incapable of recording useful flight data. To ensure that the integrated electronics worked properly, several tests were needed for avionics and electronics. </w:t>
      </w:r>
    </w:p>
    <w:p w14:paraId="3B1888DD" w14:textId="280CA9A3"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lastRenderedPageBreak/>
        <w:t xml:space="preserve"> </w:t>
      </w:r>
      <w:r w:rsidR="004E6D41" w:rsidRPr="00B46571">
        <w:rPr>
          <w:color w:val="000000" w:themeColor="text1"/>
        </w:rPr>
        <w:t xml:space="preserve">To test if the avionics were working properly before launch, a fully constructed e-bay was taken up </w:t>
      </w:r>
      <w:r w:rsidR="00AE1109" w:rsidRPr="00B46571">
        <w:rPr>
          <w:color w:val="000000" w:themeColor="text1"/>
        </w:rPr>
        <w:t xml:space="preserve">and down six flights of stairs. This basic test was used </w:t>
      </w:r>
      <w:r w:rsidRPr="00B46571">
        <w:rPr>
          <w:color w:val="000000" w:themeColor="text1"/>
        </w:rPr>
        <w:t>to ensure that the altimeter, IMU, RF transmitter and SD car</w:t>
      </w:r>
      <w:r w:rsidR="004E6D41" w:rsidRPr="00B46571">
        <w:rPr>
          <w:color w:val="000000" w:themeColor="text1"/>
        </w:rPr>
        <w:t xml:space="preserve">d writer were working properly. Additionally, this test was used to ensure </w:t>
      </w:r>
      <w:r w:rsidRPr="00B46571">
        <w:rPr>
          <w:color w:val="000000" w:themeColor="text1"/>
        </w:rPr>
        <w:t xml:space="preserve">that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could detect launch and apogee, as well as send the signal to deploy the parachute. </w:t>
      </w:r>
      <w:r w:rsidR="00AE1109" w:rsidRPr="00B46571">
        <w:rPr>
          <w:color w:val="000000" w:themeColor="text1"/>
        </w:rPr>
        <w:t>The test was used to determine that</w:t>
      </w:r>
      <w:r w:rsidRPr="00B46571">
        <w:rPr>
          <w:color w:val="000000" w:themeColor="text1"/>
        </w:rPr>
        <w:t xml:space="preserve"> the sensors were sending data to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which was writing the data to the SD Card as well as executing the proper flight events at the correct time. After conducting the “Stair Test” with the e-bay, it was connected to the computer. The data was recorded, and the flight events were checked to see if apogee was detected and the parachute was deployed. The test was run numerous times to troubleshoot an</w:t>
      </w:r>
      <w:r w:rsidR="00AE1109" w:rsidRPr="00B46571">
        <w:rPr>
          <w:color w:val="000000" w:themeColor="text1"/>
        </w:rPr>
        <w:t>y issues with the code and fine-</w:t>
      </w:r>
      <w:r w:rsidRPr="00B46571">
        <w:rPr>
          <w:color w:val="000000" w:themeColor="text1"/>
        </w:rPr>
        <w:t xml:space="preserve">tune all flight events. </w:t>
      </w:r>
    </w:p>
    <w:p w14:paraId="6EB9725D" w14:textId="35AA4A3C" w:rsidR="675B6DE1" w:rsidRPr="00B46571" w:rsidRDefault="59759139" w:rsidP="006D0668">
      <w:pPr>
        <w:pStyle w:val="NormalWeb"/>
        <w:spacing w:before="0" w:beforeAutospacing="0" w:after="0" w:afterAutospacing="0" w:line="360" w:lineRule="auto"/>
        <w:ind w:firstLine="720"/>
        <w:rPr>
          <w:color w:val="000000" w:themeColor="text1"/>
        </w:rPr>
      </w:pPr>
      <w:r w:rsidRPr="00B46571">
        <w:rPr>
          <w:color w:val="000000" w:themeColor="text1"/>
        </w:rPr>
        <w:t xml:space="preserve">The second test required was to check that the proper voltage was being sent to the separation charges.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IDE was used to artificially detect apogee (without throwing the e-bay) triggering the parachute deployment event. First, a voltmeter was used to measure voltage coming from the MOFSET once the parachute deployment was trigge</w:t>
      </w:r>
      <w:r w:rsidR="00F37BD0" w:rsidRPr="00B46571">
        <w:rPr>
          <w:color w:val="000000" w:themeColor="text1"/>
        </w:rPr>
        <w:t>red. The voltage ranged from 0 volts before parachute deployment to</w:t>
      </w:r>
      <w:r w:rsidRPr="00B46571">
        <w:rPr>
          <w:color w:val="000000" w:themeColor="text1"/>
        </w:rPr>
        <w:t xml:space="preserve"> 11.1</w:t>
      </w:r>
      <w:r w:rsidR="00F37BD0" w:rsidRPr="00B46571">
        <w:rPr>
          <w:color w:val="000000" w:themeColor="text1"/>
        </w:rPr>
        <w:t xml:space="preserve"> volts</w:t>
      </w:r>
      <w:r w:rsidRPr="00B46571">
        <w:rPr>
          <w:color w:val="000000" w:themeColor="text1"/>
        </w:rPr>
        <w:t xml:space="preserve"> (battery voltage) after deployment. </w:t>
      </w:r>
      <w:r w:rsidR="00F37BD0" w:rsidRPr="00B46571">
        <w:rPr>
          <w:color w:val="000000" w:themeColor="text1"/>
        </w:rPr>
        <w:t>Once it was confirmed that the voltage was being sent from the MOFSET, pyrogen-coated wires were used in place of the voltmeter and the test was run again. If the proper voltage was sent from the MOFSET, the pyrogen-coated wires would ignite, making a successful test. This test gave us confidence that the separation charges would light during flight</w:t>
      </w:r>
      <w:r w:rsidRPr="00B46571">
        <w:rPr>
          <w:color w:val="000000" w:themeColor="text1"/>
        </w:rPr>
        <w:t xml:space="preserve"> once the </w:t>
      </w:r>
      <w:r w:rsidR="00841D7F">
        <w:rPr>
          <w:color w:val="000000" w:themeColor="text1"/>
        </w:rPr>
        <w:t>Arduino</w:t>
      </w:r>
      <w:r w:rsidR="00841D7F" w:rsidRPr="00841D7F">
        <w:rPr>
          <w:color w:val="000000" w:themeColor="text1"/>
          <w:vertAlign w:val="superscript"/>
        </w:rPr>
        <w:t>®</w:t>
      </w:r>
      <w:r w:rsidR="00F37BD0" w:rsidRPr="00B46571">
        <w:rPr>
          <w:color w:val="000000" w:themeColor="text1"/>
        </w:rPr>
        <w:t xml:space="preserve"> detected apogee, therefore </w:t>
      </w:r>
      <w:r w:rsidRPr="00B46571">
        <w:rPr>
          <w:color w:val="000000" w:themeColor="text1"/>
        </w:rPr>
        <w:t>deplo</w:t>
      </w:r>
      <w:r w:rsidR="00F37BD0" w:rsidRPr="00B46571">
        <w:rPr>
          <w:color w:val="000000" w:themeColor="text1"/>
        </w:rPr>
        <w:t xml:space="preserve">ying </w:t>
      </w:r>
      <w:r w:rsidRPr="00B46571">
        <w:rPr>
          <w:color w:val="000000" w:themeColor="text1"/>
        </w:rPr>
        <w:t xml:space="preserve">the parachute. In addition to </w:t>
      </w:r>
      <w:r w:rsidR="00F37BD0" w:rsidRPr="00B46571">
        <w:rPr>
          <w:color w:val="000000" w:themeColor="text1"/>
        </w:rPr>
        <w:t>parachute deployment,</w:t>
      </w:r>
      <w:r w:rsidRPr="00B46571">
        <w:rPr>
          <w:color w:val="000000" w:themeColor="text1"/>
        </w:rPr>
        <w:t xml:space="preserve"> the RF transmitter </w:t>
      </w:r>
      <w:r w:rsidR="00F37BD0" w:rsidRPr="00B46571">
        <w:rPr>
          <w:color w:val="000000" w:themeColor="text1"/>
        </w:rPr>
        <w:t>began</w:t>
      </w:r>
      <w:r w:rsidRPr="00B46571">
        <w:rPr>
          <w:color w:val="000000" w:themeColor="text1"/>
        </w:rPr>
        <w:t xml:space="preserve"> to transmit a signal which could be heard over a radio tuned into 433 </w:t>
      </w:r>
      <w:r w:rsidR="00DF1CFB" w:rsidRPr="00B46571">
        <w:rPr>
          <w:color w:val="000000" w:themeColor="text1"/>
        </w:rPr>
        <w:t>MHz</w:t>
      </w:r>
      <w:r w:rsidR="00F37BD0" w:rsidRPr="00B46571">
        <w:rPr>
          <w:color w:val="000000" w:themeColor="text1"/>
        </w:rPr>
        <w:t xml:space="preserve">, so we could track </w:t>
      </w:r>
      <w:r w:rsidR="00AC35DF" w:rsidRPr="00B46571">
        <w:rPr>
          <w:color w:val="000000" w:themeColor="text1"/>
        </w:rPr>
        <w:t xml:space="preserve">the rocket as is descends. </w:t>
      </w:r>
    </w:p>
    <w:p w14:paraId="47CDD315" w14:textId="56DD43EE" w:rsidR="01660E9E" w:rsidRPr="00BB29BC" w:rsidRDefault="59759139" w:rsidP="00A664E1">
      <w:pPr>
        <w:pStyle w:val="NormalWeb"/>
        <w:spacing w:before="0" w:beforeAutospacing="0" w:after="0" w:afterAutospacing="0" w:line="360" w:lineRule="auto"/>
        <w:ind w:firstLine="720"/>
        <w:rPr>
          <w:color w:val="000000" w:themeColor="text1"/>
        </w:rPr>
      </w:pPr>
      <w:r w:rsidRPr="00B46571">
        <w:rPr>
          <w:color w:val="000000" w:themeColor="text1"/>
        </w:rPr>
        <w:t xml:space="preserve">Regardless of the success of these tests, a fail-safe </w:t>
      </w:r>
      <w:r w:rsidR="00AC35DF" w:rsidRPr="00B46571">
        <w:rPr>
          <w:color w:val="000000" w:themeColor="text1"/>
        </w:rPr>
        <w:t>was built into the flight code in case the altimeter failed during</w:t>
      </w:r>
      <w:r w:rsidRPr="00B46571">
        <w:rPr>
          <w:color w:val="000000" w:themeColor="text1"/>
        </w:rPr>
        <w:t xml:space="preserve"> flight. Based on the simulated rocket flight, an average flight time to</w:t>
      </w:r>
      <w:r w:rsidR="00AC35DF" w:rsidRPr="00B46571">
        <w:rPr>
          <w:color w:val="000000" w:themeColor="text1"/>
        </w:rPr>
        <w:t xml:space="preserve"> apogee was calculated and </w:t>
      </w:r>
      <w:r w:rsidRPr="00B46571">
        <w:rPr>
          <w:color w:val="000000" w:themeColor="text1"/>
        </w:rPr>
        <w:t xml:space="preserve">used in conjunction with the </w:t>
      </w:r>
      <w:r w:rsidR="00841D7F">
        <w:rPr>
          <w:color w:val="000000" w:themeColor="text1"/>
        </w:rPr>
        <w:t>Arduino</w:t>
      </w:r>
      <w:r w:rsidR="00841D7F" w:rsidRPr="00841D7F">
        <w:rPr>
          <w:color w:val="000000" w:themeColor="text1"/>
          <w:vertAlign w:val="superscript"/>
        </w:rPr>
        <w:t>®</w:t>
      </w:r>
      <w:r w:rsidRPr="00B46571">
        <w:rPr>
          <w:color w:val="000000" w:themeColor="text1"/>
        </w:rPr>
        <w:t>’s internal clock to ensure the parachute was deployed in flight. The code was written such that, in the event of an altimeter failure</w:t>
      </w:r>
      <w:r w:rsidR="00AC35DF" w:rsidRPr="00B46571">
        <w:rPr>
          <w:color w:val="000000" w:themeColor="text1"/>
        </w:rPr>
        <w:t>,</w:t>
      </w:r>
      <w:r w:rsidRPr="00B46571">
        <w:rPr>
          <w:color w:val="000000" w:themeColor="text1"/>
        </w:rPr>
        <w:t xml:space="preserve"> the </w:t>
      </w:r>
      <w:r w:rsidR="00841D7F">
        <w:rPr>
          <w:color w:val="000000" w:themeColor="text1"/>
        </w:rPr>
        <w:t>Arduino</w:t>
      </w:r>
      <w:r w:rsidR="00841D7F" w:rsidRPr="00841D7F">
        <w:rPr>
          <w:color w:val="000000" w:themeColor="text1"/>
          <w:vertAlign w:val="superscript"/>
        </w:rPr>
        <w:t>®</w:t>
      </w:r>
      <w:r w:rsidRPr="00B46571">
        <w:rPr>
          <w:color w:val="000000" w:themeColor="text1"/>
        </w:rPr>
        <w:t xml:space="preserve"> would deploy the parachute 5 seconds after the calculated time to apogee. It was decided that adding a five second margin to deploy the parachute from the calculated time to apogee would ensure the rocket had started its descent before deploying the parachute. To test this system the altimeter “shut off” in the code simulating a f</w:t>
      </w:r>
      <w:r w:rsidR="002124CD">
        <w:rPr>
          <w:color w:val="000000" w:themeColor="text1"/>
        </w:rPr>
        <w:t>ailure and again a voltmeter was used</w:t>
      </w:r>
      <w:r w:rsidRPr="00B46571">
        <w:rPr>
          <w:color w:val="000000" w:themeColor="text1"/>
        </w:rPr>
        <w:t xml:space="preserve"> detect voltage from the MOFSET</w:t>
      </w:r>
      <w:r w:rsidR="00A664E1">
        <w:rPr>
          <w:color w:val="000000" w:themeColor="text1"/>
        </w:rPr>
        <w:t>.</w:t>
      </w:r>
      <w:r w:rsidR="00BB29BC">
        <w:rPr>
          <w:color w:val="000000" w:themeColor="text1"/>
        </w:rPr>
        <w:br w:type="page"/>
      </w:r>
    </w:p>
    <w:p w14:paraId="09F988E5" w14:textId="6303E137" w:rsidR="01660E9E" w:rsidRPr="00B46571" w:rsidRDefault="003067A9" w:rsidP="00981930">
      <w:pPr>
        <w:pStyle w:val="Heading2"/>
      </w:pPr>
      <w:bookmarkStart w:id="65" w:name="_Toc2082189"/>
      <w:r w:rsidRPr="00B46571">
        <w:lastRenderedPageBreak/>
        <w:t xml:space="preserve">2.8 </w:t>
      </w:r>
      <w:r w:rsidR="5378C16A" w:rsidRPr="00B46571">
        <w:t>Launch Success Criteria</w:t>
      </w:r>
      <w:bookmarkEnd w:id="65"/>
    </w:p>
    <w:tbl>
      <w:tblPr>
        <w:tblpPr w:leftFromText="180" w:rightFromText="180" w:vertAnchor="page" w:horzAnchor="margin" w:tblpY="3961"/>
        <w:tblW w:w="10053"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136"/>
        <w:gridCol w:w="646"/>
        <w:gridCol w:w="3693"/>
        <w:gridCol w:w="2619"/>
        <w:gridCol w:w="959"/>
      </w:tblGrid>
      <w:tr w:rsidR="008D7769" w:rsidRPr="00B46571" w14:paraId="39C2AD17" w14:textId="77777777" w:rsidTr="53339BCF">
        <w:trPr>
          <w:trHeight w:val="534"/>
        </w:trPr>
        <w:tc>
          <w:tcPr>
            <w:tcW w:w="10053" w:type="dxa"/>
            <w:gridSpan w:val="5"/>
            <w:tcBorders>
              <w:top w:val="single" w:sz="4" w:space="0" w:color="auto"/>
              <w:left w:val="single" w:sz="4" w:space="0" w:color="auto"/>
              <w:bottom w:val="single" w:sz="4" w:space="0" w:color="auto"/>
              <w:right w:val="single" w:sz="4" w:space="0" w:color="auto"/>
            </w:tcBorders>
            <w:shd w:val="clear" w:color="auto" w:fill="F2F2F2" w:themeFill="background1" w:themeFillShade="F2"/>
          </w:tcPr>
          <w:p w14:paraId="3F7D0201" w14:textId="14EEF17F" w:rsidR="008D7769" w:rsidRPr="00B46571" w:rsidRDefault="008D7769" w:rsidP="53339BCF">
            <w:pPr>
              <w:tabs>
                <w:tab w:val="left" w:pos="400"/>
                <w:tab w:val="center" w:pos="5021"/>
              </w:tabs>
              <w:spacing w:after="0" w:line="360" w:lineRule="auto"/>
              <w:textAlignment w:val="baseline"/>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b/>
                <w:bCs/>
                <w:color w:val="000000" w:themeColor="text1"/>
                <w:position w:val="-1"/>
                <w:sz w:val="24"/>
                <w:szCs w:val="24"/>
              </w:rPr>
              <w:tab/>
            </w:r>
            <w:r>
              <w:rPr>
                <w:rFonts w:ascii="Times New Roman" w:eastAsia="Times New Roman" w:hAnsi="Times New Roman" w:cs="Times New Roman"/>
                <w:b/>
                <w:bCs/>
                <w:color w:val="000000" w:themeColor="text1"/>
                <w:position w:val="-1"/>
                <w:sz w:val="24"/>
                <w:szCs w:val="24"/>
              </w:rPr>
              <w:tab/>
            </w:r>
            <w:r w:rsidRPr="00B46571">
              <w:rPr>
                <w:rFonts w:ascii="Times New Roman" w:eastAsia="Times New Roman" w:hAnsi="Times New Roman" w:cs="Times New Roman"/>
                <w:b/>
                <w:bCs/>
                <w:color w:val="000000" w:themeColor="text1"/>
                <w:position w:val="-1"/>
                <w:sz w:val="24"/>
                <w:szCs w:val="24"/>
              </w:rPr>
              <w:t>Table 3: Launch Test Criteria</w:t>
            </w:r>
          </w:p>
        </w:tc>
      </w:tr>
      <w:tr w:rsidR="008D7769" w:rsidRPr="00B46571" w14:paraId="795DB54D" w14:textId="77777777" w:rsidTr="53339BCF">
        <w:trPr>
          <w:trHeight w:val="534"/>
        </w:trPr>
        <w:tc>
          <w:tcPr>
            <w:tcW w:w="213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C772531"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Test Objective</w:t>
            </w:r>
            <w:r w:rsidRPr="00B46571">
              <w:rPr>
                <w:rFonts w:ascii="Times New Roman" w:eastAsia="Times New Roman" w:hAnsi="Times New Roman" w:cs="Times New Roman"/>
                <w:color w:val="000000" w:themeColor="text1"/>
                <w:sz w:val="24"/>
                <w:szCs w:val="24"/>
              </w:rPr>
              <w:t>​</w:t>
            </w:r>
          </w:p>
        </w:tc>
        <w:tc>
          <w:tcPr>
            <w:tcW w:w="4339" w:type="dxa"/>
            <w:gridSpan w:val="2"/>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1DAC0D7"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Success Criteria</w:t>
            </w:r>
            <w:r w:rsidRPr="00B46571">
              <w:rPr>
                <w:rFonts w:ascii="Times New Roman" w:eastAsia="Times New Roman" w:hAnsi="Times New Roman" w:cs="Times New Roman"/>
                <w:color w:val="000000" w:themeColor="text1"/>
                <w:sz w:val="24"/>
                <w:szCs w:val="24"/>
              </w:rPr>
              <w:t>​</w:t>
            </w:r>
          </w:p>
        </w:tc>
        <w:tc>
          <w:tcPr>
            <w:tcW w:w="261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024AB48"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Verification</w:t>
            </w:r>
            <w:r w:rsidRPr="00B46571">
              <w:rPr>
                <w:rFonts w:ascii="Times New Roman" w:eastAsia="Times New Roman" w:hAnsi="Times New Roman" w:cs="Times New Roman"/>
                <w:color w:val="000000" w:themeColor="text1"/>
                <w:sz w:val="24"/>
                <w:szCs w:val="24"/>
              </w:rPr>
              <w:t>​</w:t>
            </w:r>
          </w:p>
        </w:tc>
        <w:tc>
          <w:tcPr>
            <w:tcW w:w="959"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9CBC552"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Results</w:t>
            </w:r>
            <w:r w:rsidRPr="00B46571">
              <w:rPr>
                <w:rFonts w:ascii="Times New Roman" w:eastAsia="Times New Roman" w:hAnsi="Times New Roman" w:cs="Times New Roman"/>
                <w:color w:val="000000" w:themeColor="text1"/>
                <w:sz w:val="24"/>
                <w:szCs w:val="24"/>
              </w:rPr>
              <w:t>​</w:t>
            </w:r>
          </w:p>
        </w:tc>
      </w:tr>
      <w:tr w:rsidR="008D7769" w:rsidRPr="00B46571" w14:paraId="26BFF49A" w14:textId="77777777" w:rsidTr="53339BCF">
        <w:trPr>
          <w:trHeight w:val="213"/>
        </w:trPr>
        <w:tc>
          <w:tcPr>
            <w:tcW w:w="213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B01350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ecord flight data​</w:t>
            </w: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85AF561"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4843C70" w14:textId="3C35D6FD"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successfully stores all data to SD card​</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00F895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has stream of data with all specified flight data​</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F15147E"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1E2FA1C4" w14:textId="77777777" w:rsidTr="53339BCF">
        <w:trPr>
          <w:trHeight w:val="213"/>
        </w:trPr>
        <w:tc>
          <w:tcPr>
            <w:tcW w:w="0" w:type="auto"/>
            <w:vMerge/>
            <w:vAlign w:val="center"/>
            <w:hideMark/>
          </w:tcPr>
          <w:p w14:paraId="2D176EB8"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76FF5A36"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D34D3DC" w14:textId="32DB5664"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does not store data and the Data log does not show data stream​</w:t>
            </w:r>
          </w:p>
        </w:tc>
        <w:tc>
          <w:tcPr>
            <w:tcW w:w="2619" w:type="dxa"/>
            <w:vMerge/>
            <w:vAlign w:val="center"/>
            <w:hideMark/>
          </w:tcPr>
          <w:p w14:paraId="2EB07DB5"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43D359FA"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11AC5DAB" w14:textId="77777777" w:rsidTr="53339BCF">
        <w:trPr>
          <w:trHeight w:val="213"/>
        </w:trPr>
        <w:tc>
          <w:tcPr>
            <w:tcW w:w="213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45D9CC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Launch​</w:t>
            </w: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3654E14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7152355B" w14:textId="19A06A37"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detects launch and sets variable isLaunch to tru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79D5CD7B"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isLaunch throughout flight​</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A38D768"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5649450B" w14:textId="77777777" w:rsidTr="53339BCF">
        <w:trPr>
          <w:trHeight w:val="213"/>
        </w:trPr>
        <w:tc>
          <w:tcPr>
            <w:tcW w:w="0" w:type="auto"/>
            <w:vMerge/>
            <w:vAlign w:val="center"/>
            <w:hideMark/>
          </w:tcPr>
          <w:p w14:paraId="1C921508"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2B3D9851"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75092F0B" w14:textId="30A9A1B2"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does not detect launch and the Data log does not show values during flight​</w:t>
            </w:r>
          </w:p>
        </w:tc>
        <w:tc>
          <w:tcPr>
            <w:tcW w:w="2619" w:type="dxa"/>
            <w:vMerge/>
            <w:vAlign w:val="center"/>
            <w:hideMark/>
          </w:tcPr>
          <w:p w14:paraId="7C5EAE1B"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574A3E6A"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520AD87F" w14:textId="77777777" w:rsidTr="53339BCF">
        <w:trPr>
          <w:trHeight w:val="213"/>
        </w:trPr>
        <w:tc>
          <w:tcPr>
            <w:tcW w:w="213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3EA9D59"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Apogee​</w:t>
            </w: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AA33DD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138756A4" w14:textId="6313A413"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detects apogee and sets variable isApogee to true at apoge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A1391A4"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isApogee throughout flight ​</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6BC72607"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35D0532C" w14:textId="77777777" w:rsidTr="53339BCF">
        <w:trPr>
          <w:trHeight w:val="213"/>
        </w:trPr>
        <w:tc>
          <w:tcPr>
            <w:tcW w:w="0" w:type="auto"/>
            <w:vMerge/>
            <w:vAlign w:val="center"/>
            <w:hideMark/>
          </w:tcPr>
          <w:p w14:paraId="05206704"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71CC6FD"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360ABD24" w14:textId="6AC8B8B1"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does not detect apogee and the parachute is not released​</w:t>
            </w:r>
          </w:p>
        </w:tc>
        <w:tc>
          <w:tcPr>
            <w:tcW w:w="2619" w:type="dxa"/>
            <w:vMerge/>
            <w:vAlign w:val="center"/>
            <w:hideMark/>
          </w:tcPr>
          <w:p w14:paraId="5506D0C3"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0183BC02"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5EC33F25" w14:textId="77777777" w:rsidTr="53339BCF">
        <w:trPr>
          <w:trHeight w:val="298"/>
        </w:trPr>
        <w:tc>
          <w:tcPr>
            <w:tcW w:w="2136"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4138C8A"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Flight controller deploys signal for ejection charge​</w:t>
            </w: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4D0348FF"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121447B0" w14:textId="25BF0D63"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successfully deploys the ejection signal to the ejection charge at apoge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2F0EF7BE"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shows it has deployed the signal for the ejection charge​</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6C42EE77"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2DF5BFAA" w14:textId="77777777" w:rsidTr="53339BCF">
        <w:trPr>
          <w:trHeight w:val="298"/>
        </w:trPr>
        <w:tc>
          <w:tcPr>
            <w:tcW w:w="0" w:type="auto"/>
            <w:vMerge/>
            <w:vAlign w:val="center"/>
            <w:hideMark/>
          </w:tcPr>
          <w:p w14:paraId="035A4849" w14:textId="77777777" w:rsidR="008D7769" w:rsidRPr="00B46571" w:rsidRDefault="008D7769" w:rsidP="008D7769">
            <w:pPr>
              <w:spacing w:after="0" w:line="360" w:lineRule="auto"/>
              <w:jc w:val="center"/>
              <w:rPr>
                <w:rFonts w:ascii="Times New Roman" w:eastAsia="Times New Roman" w:hAnsi="Times New Roman" w:cs="Times New Roman"/>
                <w:color w:val="000000" w:themeColor="text1"/>
              </w:rPr>
            </w:pPr>
          </w:p>
        </w:tc>
        <w:tc>
          <w:tcPr>
            <w:tcW w:w="646" w:type="dxa"/>
            <w:tcBorders>
              <w:top w:val="single" w:sz="4" w:space="0" w:color="auto"/>
              <w:left w:val="single" w:sz="4" w:space="0" w:color="auto"/>
              <w:bottom w:val="single" w:sz="4" w:space="0" w:color="auto"/>
              <w:right w:val="single" w:sz="4" w:space="0" w:color="auto"/>
            </w:tcBorders>
            <w:shd w:val="clear" w:color="auto" w:fill="auto"/>
            <w:hideMark/>
          </w:tcPr>
          <w:p w14:paraId="3993C3D4"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auto"/>
            <w:hideMark/>
          </w:tcPr>
          <w:p w14:paraId="74CC7567" w14:textId="71BD64CB" w:rsidR="008D7769" w:rsidRPr="00B46571" w:rsidRDefault="00841D7F" w:rsidP="008D7769">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D7769" w:rsidRPr="00B46571">
              <w:rPr>
                <w:rFonts w:ascii="Times New Roman" w:eastAsia="Times New Roman" w:hAnsi="Times New Roman" w:cs="Times New Roman"/>
                <w:color w:val="000000" w:themeColor="text1"/>
              </w:rPr>
              <w:t xml:space="preserve"> does not send the ejection signal and the stage separation does not occur​</w:t>
            </w:r>
          </w:p>
        </w:tc>
        <w:tc>
          <w:tcPr>
            <w:tcW w:w="2619" w:type="dxa"/>
            <w:vMerge/>
            <w:vAlign w:val="center"/>
            <w:hideMark/>
          </w:tcPr>
          <w:p w14:paraId="62C0E501"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1D1E497B"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r w:rsidR="008D7769" w:rsidRPr="00B46571" w14:paraId="7C701DC1" w14:textId="77777777" w:rsidTr="53339BCF">
        <w:trPr>
          <w:trHeight w:val="298"/>
        </w:trPr>
        <w:tc>
          <w:tcPr>
            <w:tcW w:w="2136"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7C69747"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Transmitter​</w:t>
            </w:r>
          </w:p>
        </w:tc>
        <w:tc>
          <w:tcPr>
            <w:tcW w:w="646"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28A65350"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693" w:type="dxa"/>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0FD6F9B5"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transmitted and received after apogee​</w:t>
            </w:r>
          </w:p>
        </w:tc>
        <w:tc>
          <w:tcPr>
            <w:tcW w:w="261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45365FD5"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Can hear the signal and receive a direction from the transmitter once the rocket lands​</w:t>
            </w:r>
          </w:p>
        </w:tc>
        <w:tc>
          <w:tcPr>
            <w:tcW w:w="959" w:type="dxa"/>
            <w:vMerge w:val="restart"/>
            <w:tcBorders>
              <w:top w:val="single" w:sz="4" w:space="0" w:color="auto"/>
              <w:left w:val="single" w:sz="4" w:space="0" w:color="auto"/>
              <w:bottom w:val="single" w:sz="4" w:space="0" w:color="auto"/>
              <w:right w:val="single" w:sz="4" w:space="0" w:color="auto"/>
            </w:tcBorders>
            <w:shd w:val="clear" w:color="auto" w:fill="F2F2F2" w:themeFill="background1" w:themeFillShade="F2"/>
            <w:hideMark/>
          </w:tcPr>
          <w:p w14:paraId="5207485E" w14:textId="77777777" w:rsidR="008D7769" w:rsidRPr="00B46571" w:rsidRDefault="008D7769" w:rsidP="008D7769">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p>
        </w:tc>
      </w:tr>
      <w:tr w:rsidR="008D7769" w:rsidRPr="00B46571" w14:paraId="07E4A33D" w14:textId="77777777" w:rsidTr="53339BCF">
        <w:trPr>
          <w:trHeight w:val="298"/>
        </w:trPr>
        <w:tc>
          <w:tcPr>
            <w:tcW w:w="0" w:type="auto"/>
            <w:vMerge/>
            <w:vAlign w:val="center"/>
            <w:hideMark/>
          </w:tcPr>
          <w:p w14:paraId="74326C9F"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646" w:type="dxa"/>
            <w:tcBorders>
              <w:top w:val="single" w:sz="4" w:space="0" w:color="auto"/>
              <w:left w:val="outset" w:sz="6" w:space="0" w:color="auto"/>
              <w:bottom w:val="outset" w:sz="6" w:space="0" w:color="auto"/>
              <w:right w:val="outset" w:sz="6" w:space="0" w:color="auto"/>
            </w:tcBorders>
            <w:shd w:val="clear" w:color="auto" w:fill="F2F2F2" w:themeFill="background1" w:themeFillShade="F2"/>
            <w:hideMark/>
          </w:tcPr>
          <w:p w14:paraId="4D7E052D"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693" w:type="dxa"/>
            <w:tcBorders>
              <w:top w:val="single" w:sz="4" w:space="0" w:color="auto"/>
              <w:left w:val="outset" w:sz="6" w:space="0" w:color="auto"/>
              <w:bottom w:val="outset" w:sz="6" w:space="0" w:color="auto"/>
              <w:right w:val="outset" w:sz="6" w:space="0" w:color="auto"/>
            </w:tcBorders>
            <w:shd w:val="clear" w:color="auto" w:fill="F2F2F2" w:themeFill="background1" w:themeFillShade="F2"/>
            <w:hideMark/>
          </w:tcPr>
          <w:p w14:paraId="76995B19" w14:textId="77777777" w:rsidR="008D7769" w:rsidRPr="00B46571" w:rsidRDefault="008D7769" w:rsidP="008D7769">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is not transmitted, and the song cannot be heard​</w:t>
            </w:r>
          </w:p>
        </w:tc>
        <w:tc>
          <w:tcPr>
            <w:tcW w:w="2619" w:type="dxa"/>
            <w:vMerge/>
            <w:vAlign w:val="center"/>
            <w:hideMark/>
          </w:tcPr>
          <w:p w14:paraId="7448C06B"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260AD045" w14:textId="77777777" w:rsidR="008D7769" w:rsidRPr="00B46571" w:rsidRDefault="008D7769" w:rsidP="008D7769">
            <w:pPr>
              <w:spacing w:after="0" w:line="360" w:lineRule="auto"/>
              <w:rPr>
                <w:rFonts w:ascii="Times New Roman" w:eastAsia="Times New Roman" w:hAnsi="Times New Roman" w:cs="Times New Roman"/>
                <w:color w:val="000000" w:themeColor="text1"/>
              </w:rPr>
            </w:pPr>
          </w:p>
        </w:tc>
      </w:tr>
    </w:tbl>
    <w:p w14:paraId="7FFFB352" w14:textId="0BB67641" w:rsidR="5378C16A" w:rsidRDefault="53339BCF" w:rsidP="53339BCF">
      <w:pPr>
        <w:pStyle w:val="NormalWeb"/>
        <w:spacing w:before="0" w:beforeAutospacing="0" w:after="0" w:afterAutospacing="0" w:line="360" w:lineRule="auto"/>
        <w:ind w:firstLine="720"/>
        <w:rPr>
          <w:color w:val="000000" w:themeColor="text1"/>
        </w:rPr>
      </w:pPr>
      <w:r w:rsidRPr="53339BCF">
        <w:rPr>
          <w:color w:val="000000" w:themeColor="text1"/>
        </w:rPr>
        <w:t>In preparation for the preliminary test launch on January 19th, 2019, a list of success criteria from a dynamics and controls standpoint was determined. The main objectives for the flight were to execute all in-flight events properly and record all flight data from the altimeter and IMU. The criteria, except for the results column, is detailed in the Launch Test Criteria in Table 3 below:</w:t>
      </w:r>
    </w:p>
    <w:p w14:paraId="66432BCB" w14:textId="77777777" w:rsidR="00BB29BC" w:rsidRDefault="00BB29BC" w:rsidP="006D0668">
      <w:pPr>
        <w:pStyle w:val="NormalWeb"/>
        <w:spacing w:before="0" w:beforeAutospacing="0" w:after="0" w:afterAutospacing="0" w:line="360" w:lineRule="auto"/>
        <w:ind w:firstLine="720"/>
        <w:rPr>
          <w:color w:val="000000" w:themeColor="text1"/>
        </w:rPr>
      </w:pPr>
    </w:p>
    <w:p w14:paraId="6105633E" w14:textId="77777777" w:rsidR="00E866A1" w:rsidRDefault="00E866A1" w:rsidP="006D0668">
      <w:pPr>
        <w:pStyle w:val="NormalWeb"/>
        <w:spacing w:before="0" w:beforeAutospacing="0" w:after="0" w:afterAutospacing="0" w:line="360" w:lineRule="auto"/>
        <w:ind w:firstLine="720"/>
        <w:rPr>
          <w:color w:val="000000" w:themeColor="text1"/>
        </w:rPr>
      </w:pPr>
    </w:p>
    <w:p w14:paraId="3504ED27" w14:textId="0F9ABE7A" w:rsidR="00C72490" w:rsidRPr="00275F7B" w:rsidRDefault="53339BCF" w:rsidP="53339BCF">
      <w:pPr>
        <w:pStyle w:val="NormalWeb"/>
        <w:spacing w:before="0" w:beforeAutospacing="0" w:after="0" w:afterAutospacing="0" w:line="360" w:lineRule="auto"/>
        <w:ind w:firstLine="720"/>
        <w:rPr>
          <w:color w:val="000000" w:themeColor="text1"/>
        </w:rPr>
      </w:pPr>
      <w:r w:rsidRPr="53339BCF">
        <w:rPr>
          <w:color w:val="000000" w:themeColor="text1"/>
        </w:rPr>
        <w:t>The execution of flight events was significantly more critical than recording data. This is because the flight events included detecting launch and apogee and deploying the parachute. If launch was not detected, then apogee would not be either, which meant the parachute would not deploy. If the parachute did not deploy, the impact of the rocket hitting the ground would be detrimental to the rocket’s structure and the electronics inside. Thus, writing the code to detect flight events took precedence over writing the code to record flight data.</w:t>
      </w:r>
    </w:p>
    <w:p w14:paraId="45B0FD1F" w14:textId="77777777" w:rsidR="00972840" w:rsidRPr="004D35F6" w:rsidRDefault="00972840" w:rsidP="006D0668">
      <w:pPr>
        <w:spacing w:line="360" w:lineRule="auto"/>
        <w:rPr>
          <w:rFonts w:ascii="Times New Roman" w:eastAsia="Times New Roman" w:hAnsi="Times New Roman" w:cs="Times New Roman"/>
          <w:bCs/>
          <w:color w:val="000000" w:themeColor="text1"/>
          <w:sz w:val="24"/>
          <w:szCs w:val="32"/>
        </w:rPr>
      </w:pPr>
    </w:p>
    <w:p w14:paraId="3155A47A" w14:textId="2564B6C0" w:rsidR="00972840" w:rsidRDefault="00972840" w:rsidP="006D0668">
      <w:pPr>
        <w:spacing w:line="360" w:lineRule="auto"/>
        <w:rPr>
          <w:rFonts w:ascii="Times New Roman" w:eastAsia="Times New Roman" w:hAnsi="Times New Roman" w:cs="Times New Roman"/>
          <w:b/>
          <w:bCs/>
          <w:color w:val="000000" w:themeColor="text1"/>
          <w:sz w:val="32"/>
          <w:szCs w:val="32"/>
        </w:rPr>
      </w:pPr>
      <w:r>
        <w:rPr>
          <w:rFonts w:ascii="Times New Roman" w:eastAsia="Times New Roman" w:hAnsi="Times New Roman" w:cs="Times New Roman"/>
          <w:b/>
          <w:bCs/>
          <w:color w:val="000000" w:themeColor="text1"/>
          <w:sz w:val="32"/>
          <w:szCs w:val="32"/>
        </w:rPr>
        <w:br w:type="page"/>
      </w:r>
    </w:p>
    <w:p w14:paraId="1A7E2A04" w14:textId="7881CCCB" w:rsidR="2F86ABB5" w:rsidRPr="002126BF" w:rsidRDefault="2F86ABB5" w:rsidP="00981930">
      <w:pPr>
        <w:pStyle w:val="Heading1"/>
      </w:pPr>
      <w:bookmarkStart w:id="66" w:name="_Toc2082190"/>
      <w:r w:rsidRPr="00B46571">
        <w:lastRenderedPageBreak/>
        <w:t>Results</w:t>
      </w:r>
      <w:bookmarkEnd w:id="66"/>
    </w:p>
    <w:p w14:paraId="6EA13990" w14:textId="4DD18122" w:rsidR="2F86ABB5" w:rsidRPr="00B46571" w:rsidRDefault="00A664E1" w:rsidP="006D0668">
      <w:pPr>
        <w:spacing w:line="360" w:lineRule="auto"/>
        <w:ind w:firstLine="720"/>
        <w:rPr>
          <w:rFonts w:ascii="Times New Roman" w:eastAsia="Times New Roman" w:hAnsi="Times New Roman" w:cs="Times New Roman"/>
          <w:b/>
          <w:bCs/>
          <w:color w:val="000000" w:themeColor="text1"/>
          <w:sz w:val="24"/>
          <w:szCs w:val="24"/>
        </w:rPr>
      </w:pPr>
      <w:r>
        <w:rPr>
          <w:rFonts w:ascii="Times New Roman" w:eastAsia="Times New Roman" w:hAnsi="Times New Roman" w:cs="Times New Roman"/>
          <w:color w:val="000000" w:themeColor="text1"/>
          <w:sz w:val="24"/>
          <w:szCs w:val="24"/>
        </w:rPr>
        <w:t>The results of our methodology and overall project are described below in detail. We also provide in depth results of any testing that was done on the various subsystems that we worked on.</w:t>
      </w:r>
    </w:p>
    <w:p w14:paraId="3E3C6E0E" w14:textId="719BF5B0" w:rsidR="00147661" w:rsidRPr="00B46571" w:rsidRDefault="2F86ABB5" w:rsidP="00981930">
      <w:pPr>
        <w:pStyle w:val="Heading2"/>
      </w:pPr>
      <w:bookmarkStart w:id="67" w:name="_Toc2082191"/>
      <w:r w:rsidRPr="00B46571">
        <w:t>3.1 January Test Launch</w:t>
      </w:r>
      <w:bookmarkEnd w:id="67"/>
      <w:r w:rsidR="00147661" w:rsidRPr="00B46571">
        <w:tab/>
      </w:r>
    </w:p>
    <w:p w14:paraId="2157CE97" w14:textId="50BEB445" w:rsidR="2F86ABB5" w:rsidRDefault="00147661" w:rsidP="006D0668">
      <w:pPr>
        <w:spacing w:line="360" w:lineRule="auto"/>
        <w:rPr>
          <w:rFonts w:ascii="Times New Roman" w:hAnsi="Times New Roman" w:cs="Times New Roman"/>
          <w:color w:val="000000" w:themeColor="text1"/>
          <w:sz w:val="24"/>
          <w:szCs w:val="24"/>
        </w:rPr>
      </w:pPr>
      <w:r w:rsidRPr="00B46571">
        <w:rPr>
          <w:rFonts w:ascii="Times New Roman" w:eastAsia="Times New Roman" w:hAnsi="Times New Roman" w:cs="Times New Roman"/>
          <w:bCs/>
          <w:color w:val="000000" w:themeColor="text1"/>
          <w:sz w:val="24"/>
          <w:szCs w:val="32"/>
        </w:rPr>
        <w:tab/>
      </w:r>
      <w:r w:rsidR="00B46571">
        <w:rPr>
          <w:rFonts w:ascii="Times New Roman" w:eastAsia="Times New Roman" w:hAnsi="Times New Roman" w:cs="Times New Roman"/>
          <w:bCs/>
          <w:color w:val="000000" w:themeColor="text1"/>
          <w:sz w:val="24"/>
          <w:szCs w:val="24"/>
        </w:rPr>
        <w:t>The test launch took place on January 19</w:t>
      </w:r>
      <w:r w:rsidR="00B46571" w:rsidRPr="00B46571">
        <w:rPr>
          <w:rFonts w:ascii="Times New Roman" w:eastAsia="Times New Roman" w:hAnsi="Times New Roman" w:cs="Times New Roman"/>
          <w:bCs/>
          <w:color w:val="000000" w:themeColor="text1"/>
          <w:sz w:val="24"/>
          <w:szCs w:val="24"/>
          <w:vertAlign w:val="superscript"/>
        </w:rPr>
        <w:t>th</w:t>
      </w:r>
      <w:r w:rsidR="00B46571">
        <w:rPr>
          <w:rFonts w:ascii="Times New Roman" w:eastAsia="Times New Roman" w:hAnsi="Times New Roman" w:cs="Times New Roman"/>
          <w:bCs/>
          <w:color w:val="000000" w:themeColor="text1"/>
          <w:sz w:val="24"/>
          <w:szCs w:val="24"/>
        </w:rPr>
        <w:t xml:space="preserve">, 2019 in Durham, Connecticut. </w:t>
      </w:r>
      <w:r w:rsidR="00B46571" w:rsidRPr="00B46571">
        <w:rPr>
          <w:rFonts w:ascii="Times New Roman" w:hAnsi="Times New Roman" w:cs="Times New Roman"/>
          <w:color w:val="000000" w:themeColor="text1"/>
          <w:sz w:val="24"/>
          <w:szCs w:val="24"/>
        </w:rPr>
        <w:t xml:space="preserve">Although the overall launch was unsuccessful since the rocket never left the launch pad, there were some </w:t>
      </w:r>
      <w:commentRangeStart w:id="68"/>
      <w:r w:rsidR="00B46571" w:rsidRPr="00B46571">
        <w:rPr>
          <w:rFonts w:ascii="Times New Roman" w:hAnsi="Times New Roman" w:cs="Times New Roman"/>
          <w:color w:val="000000" w:themeColor="text1"/>
          <w:sz w:val="24"/>
          <w:szCs w:val="24"/>
        </w:rPr>
        <w:t xml:space="preserve">successes </w:t>
      </w:r>
      <w:commentRangeEnd w:id="68"/>
      <w:r w:rsidR="00275E98">
        <w:rPr>
          <w:rStyle w:val="CommentReference"/>
        </w:rPr>
        <w:commentReference w:id="68"/>
      </w:r>
      <w:r w:rsidR="00B46571" w:rsidRPr="00B46571">
        <w:rPr>
          <w:rFonts w:ascii="Times New Roman" w:hAnsi="Times New Roman" w:cs="Times New Roman"/>
          <w:color w:val="000000" w:themeColor="text1"/>
          <w:sz w:val="24"/>
          <w:szCs w:val="24"/>
        </w:rPr>
        <w:t>for the Fli</w:t>
      </w:r>
      <w:r w:rsidR="00820B13">
        <w:rPr>
          <w:rFonts w:ascii="Times New Roman" w:hAnsi="Times New Roman" w:cs="Times New Roman"/>
          <w:color w:val="000000" w:themeColor="text1"/>
          <w:sz w:val="24"/>
          <w:szCs w:val="24"/>
        </w:rPr>
        <w:t>ght Dynamics and Stability team. The criteria and their outcomes can be found in Table 4 below:</w:t>
      </w:r>
    </w:p>
    <w:p w14:paraId="3F16A52A" w14:textId="2703C72E" w:rsidR="00A664E1" w:rsidRDefault="00A664E1" w:rsidP="006D0668">
      <w:pPr>
        <w:spacing w:line="360" w:lineRule="auto"/>
        <w:rPr>
          <w:rFonts w:ascii="Times New Roman" w:hAnsi="Times New Roman" w:cs="Times New Roman"/>
          <w:color w:val="000000" w:themeColor="text1"/>
          <w:sz w:val="24"/>
          <w:szCs w:val="24"/>
        </w:rPr>
      </w:pPr>
    </w:p>
    <w:p w14:paraId="56FCE67C" w14:textId="19868C4A" w:rsidR="00A664E1" w:rsidRDefault="00FA04B1" w:rsidP="006D0668">
      <w:pPr>
        <w:spacing w:line="360" w:lineRule="auto"/>
        <w:rPr>
          <w:rFonts w:ascii="Times New Roman" w:hAnsi="Times New Roman" w:cs="Times New Roman"/>
          <w:color w:val="000000" w:themeColor="text1"/>
          <w:sz w:val="24"/>
          <w:szCs w:val="24"/>
        </w:rPr>
      </w:pPr>
      <w:r>
        <w:rPr>
          <w:noProof/>
        </w:rPr>
        <mc:AlternateContent>
          <mc:Choice Requires="wps">
            <w:drawing>
              <wp:anchor distT="0" distB="0" distL="114300" distR="114300" simplePos="0" relativeHeight="251690496" behindDoc="0" locked="0" layoutInCell="1" allowOverlap="1" wp14:anchorId="59C0B0B3" wp14:editId="6595051E">
                <wp:simplePos x="0" y="0"/>
                <wp:positionH relativeFrom="margin">
                  <wp:posOffset>39757</wp:posOffset>
                </wp:positionH>
                <wp:positionV relativeFrom="paragraph">
                  <wp:posOffset>3108021</wp:posOffset>
                </wp:positionV>
                <wp:extent cx="3728720" cy="635"/>
                <wp:effectExtent l="0" t="0" r="5080" b="8255"/>
                <wp:wrapTopAndBottom/>
                <wp:docPr id="17" name="Text Box 17"/>
                <wp:cNvGraphicFramePr/>
                <a:graphic xmlns:a="http://schemas.openxmlformats.org/drawingml/2006/main">
                  <a:graphicData uri="http://schemas.microsoft.com/office/word/2010/wordprocessingShape">
                    <wps:wsp>
                      <wps:cNvSpPr txBox="1"/>
                      <wps:spPr>
                        <a:xfrm>
                          <a:off x="0" y="0"/>
                          <a:ext cx="3728720" cy="635"/>
                        </a:xfrm>
                        <a:prstGeom prst="rect">
                          <a:avLst/>
                        </a:prstGeom>
                        <a:solidFill>
                          <a:prstClr val="white"/>
                        </a:solidFill>
                        <a:ln>
                          <a:noFill/>
                        </a:ln>
                        <a:effectLst/>
                      </wps:spPr>
                      <wps:txbx>
                        <w:txbxContent>
                          <w:p w14:paraId="532DA7AD" w14:textId="700E9694" w:rsidR="00715C60" w:rsidRPr="00E866A1" w:rsidRDefault="00715C60" w:rsidP="00FA04B1">
                            <w:pPr>
                              <w:pStyle w:val="Caption"/>
                              <w:jc w:val="center"/>
                              <w:rPr>
                                <w:rFonts w:ascii="Times New Roman" w:eastAsia="Times New Roman" w:hAnsi="Times New Roman" w:cs="Times New Roman"/>
                                <w:color w:val="000000" w:themeColor="text1"/>
                                <w:sz w:val="24"/>
                                <w:szCs w:val="24"/>
                              </w:rPr>
                            </w:pPr>
                            <w:r w:rsidRPr="00E866A1">
                              <w:rPr>
                                <w:rFonts w:ascii="Times New Roman" w:hAnsi="Times New Roman" w:cs="Times New Roman"/>
                                <w:color w:val="000000" w:themeColor="text1"/>
                              </w:rPr>
                              <w:t xml:space="preserve">Figur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Figure \* ARABIC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9</w:t>
                            </w:r>
                            <w:r>
                              <w:rPr>
                                <w:rFonts w:ascii="Times New Roman" w:hAnsi="Times New Roman" w:cs="Times New Roman"/>
                                <w:color w:val="000000" w:themeColor="text1"/>
                              </w:rPr>
                              <w:fldChar w:fldCharType="end"/>
                            </w:r>
                            <w:r w:rsidRPr="00E866A1">
                              <w:rPr>
                                <w:rFonts w:ascii="Times New Roman" w:hAnsi="Times New Roman" w:cs="Times New Roman"/>
                                <w:color w:val="000000" w:themeColor="text1"/>
                              </w:rPr>
                              <w:t>: Acceleration vs. Time test launch data. Copyright 2019, WPI.</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C0B0B3" id="Text Box 17" o:spid="_x0000_s1037" type="#_x0000_t202" style="position:absolute;margin-left:3.15pt;margin-top:244.75pt;width:293.6pt;height:.05pt;z-index:25169049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" stroked="f">
                <v:textbox style="mso-fit-shape-to-text:t" inset="0,0,0,0">
                  <w:txbxContent>
                    <w:p w14:paraId="532DA7AD" w14:textId="700E9694" w:rsidR="00715C60" w:rsidRPr="00E866A1" w:rsidRDefault="00715C60" w:rsidP="00FA04B1">
                      <w:pPr>
                        <w:pStyle w:val="Caption"/>
                        <w:jc w:val="center"/>
                        <w:rPr>
                          <w:rFonts w:ascii="Times New Roman" w:eastAsia="Times New Roman" w:hAnsi="Times New Roman" w:cs="Times New Roman"/>
                          <w:color w:val="000000" w:themeColor="text1"/>
                          <w:sz w:val="24"/>
                          <w:szCs w:val="24"/>
                        </w:rPr>
                      </w:pPr>
                      <w:r w:rsidRPr="00E866A1">
                        <w:rPr>
                          <w:rFonts w:ascii="Times New Roman" w:hAnsi="Times New Roman" w:cs="Times New Roman"/>
                          <w:color w:val="000000" w:themeColor="text1"/>
                        </w:rPr>
                        <w:t xml:space="preserve">Figur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SEQ Figure \* ARABIC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19</w:t>
                      </w:r>
                      <w:r>
                        <w:rPr>
                          <w:rFonts w:ascii="Times New Roman" w:hAnsi="Times New Roman" w:cs="Times New Roman"/>
                          <w:color w:val="000000" w:themeColor="text1"/>
                        </w:rPr>
                        <w:fldChar w:fldCharType="end"/>
                      </w:r>
                      <w:r w:rsidRPr="00E866A1">
                        <w:rPr>
                          <w:rFonts w:ascii="Times New Roman" w:hAnsi="Times New Roman" w:cs="Times New Roman"/>
                          <w:color w:val="000000" w:themeColor="text1"/>
                        </w:rPr>
                        <w:t>: Acceleration vs. Time test launch data. Copyright 2019, WPI.</w:t>
                      </w:r>
                    </w:p>
                  </w:txbxContent>
                </v:textbox>
                <w10:wrap type="topAndBottom" anchorx="margin"/>
              </v:shape>
            </w:pict>
          </mc:Fallback>
        </mc:AlternateContent>
      </w:r>
      <w:r w:rsidR="00A664E1">
        <w:rPr>
          <w:noProof/>
        </w:rPr>
        <w:drawing>
          <wp:anchor distT="0" distB="0" distL="114300" distR="114300" simplePos="0" relativeHeight="251688448" behindDoc="0" locked="0" layoutInCell="1" allowOverlap="1" wp14:anchorId="3B0790C0" wp14:editId="36BE0EB0">
            <wp:simplePos x="0" y="0"/>
            <wp:positionH relativeFrom="margin">
              <wp:posOffset>0</wp:posOffset>
            </wp:positionH>
            <wp:positionV relativeFrom="paragraph">
              <wp:posOffset>356870</wp:posOffset>
            </wp:positionV>
            <wp:extent cx="4572000" cy="2743200"/>
            <wp:effectExtent l="0" t="0" r="0" b="0"/>
            <wp:wrapSquare wrapText="bothSides"/>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anchor>
        </w:drawing>
      </w:r>
    </w:p>
    <w:tbl>
      <w:tblPr>
        <w:tblpPr w:leftFromText="180" w:rightFromText="180" w:vertAnchor="page" w:horzAnchor="margin" w:tblpY="5073"/>
        <w:tblW w:w="1005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2136"/>
        <w:gridCol w:w="646"/>
        <w:gridCol w:w="3783"/>
        <w:gridCol w:w="2529"/>
        <w:gridCol w:w="959"/>
      </w:tblGrid>
      <w:tr w:rsidR="00820B13" w:rsidRPr="00B46571" w14:paraId="0EB244B1" w14:textId="77777777" w:rsidTr="00C43AE9">
        <w:trPr>
          <w:trHeight w:val="534"/>
        </w:trPr>
        <w:tc>
          <w:tcPr>
            <w:tcW w:w="10053" w:type="dxa"/>
            <w:gridSpan w:val="5"/>
            <w:shd w:val="clear" w:color="auto" w:fill="auto"/>
          </w:tcPr>
          <w:p w14:paraId="02F867C9" w14:textId="173DC0E1"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position w:val="-1"/>
                <w:sz w:val="24"/>
                <w:szCs w:val="24"/>
              </w:rPr>
            </w:pPr>
            <w:r w:rsidRPr="00B46571">
              <w:rPr>
                <w:rFonts w:ascii="Times New Roman" w:eastAsia="Times New Roman" w:hAnsi="Times New Roman" w:cs="Times New Roman"/>
                <w:b/>
                <w:bCs/>
                <w:color w:val="000000" w:themeColor="text1"/>
                <w:position w:val="-1"/>
                <w:sz w:val="24"/>
                <w:szCs w:val="24"/>
              </w:rPr>
              <w:lastRenderedPageBreak/>
              <w:t>T</w:t>
            </w:r>
            <w:r>
              <w:rPr>
                <w:rFonts w:ascii="Times New Roman" w:eastAsia="Times New Roman" w:hAnsi="Times New Roman" w:cs="Times New Roman"/>
                <w:b/>
                <w:bCs/>
                <w:color w:val="000000" w:themeColor="text1"/>
                <w:position w:val="-1"/>
                <w:sz w:val="24"/>
                <w:szCs w:val="24"/>
              </w:rPr>
              <w:t>able 4: January</w:t>
            </w:r>
            <w:r w:rsidRPr="00B46571">
              <w:rPr>
                <w:rFonts w:ascii="Times New Roman" w:eastAsia="Times New Roman" w:hAnsi="Times New Roman" w:cs="Times New Roman"/>
                <w:b/>
                <w:bCs/>
                <w:color w:val="000000" w:themeColor="text1"/>
                <w:position w:val="-1"/>
                <w:sz w:val="24"/>
                <w:szCs w:val="24"/>
              </w:rPr>
              <w:t xml:space="preserve"> Launch Test Criteria</w:t>
            </w:r>
          </w:p>
        </w:tc>
      </w:tr>
      <w:tr w:rsidR="00820B13" w:rsidRPr="00B46571" w14:paraId="03B76CDA" w14:textId="77777777" w:rsidTr="00C43AE9">
        <w:trPr>
          <w:trHeight w:val="534"/>
        </w:trPr>
        <w:tc>
          <w:tcPr>
            <w:tcW w:w="2136" w:type="dxa"/>
            <w:shd w:val="clear" w:color="auto" w:fill="auto"/>
            <w:hideMark/>
          </w:tcPr>
          <w:p w14:paraId="6801F665"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Test Objective</w:t>
            </w:r>
            <w:r w:rsidRPr="00B46571">
              <w:rPr>
                <w:rFonts w:ascii="Times New Roman" w:eastAsia="Times New Roman" w:hAnsi="Times New Roman" w:cs="Times New Roman"/>
                <w:color w:val="000000" w:themeColor="text1"/>
                <w:sz w:val="24"/>
                <w:szCs w:val="24"/>
              </w:rPr>
              <w:t>​</w:t>
            </w:r>
          </w:p>
        </w:tc>
        <w:tc>
          <w:tcPr>
            <w:tcW w:w="4429" w:type="dxa"/>
            <w:gridSpan w:val="2"/>
            <w:shd w:val="clear" w:color="auto" w:fill="auto"/>
            <w:hideMark/>
          </w:tcPr>
          <w:p w14:paraId="2E566519"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Success Criteria</w:t>
            </w:r>
            <w:r w:rsidRPr="00B46571">
              <w:rPr>
                <w:rFonts w:ascii="Times New Roman" w:eastAsia="Times New Roman" w:hAnsi="Times New Roman" w:cs="Times New Roman"/>
                <w:color w:val="000000" w:themeColor="text1"/>
                <w:sz w:val="24"/>
                <w:szCs w:val="24"/>
              </w:rPr>
              <w:t>​</w:t>
            </w:r>
          </w:p>
        </w:tc>
        <w:tc>
          <w:tcPr>
            <w:tcW w:w="2529" w:type="dxa"/>
            <w:shd w:val="clear" w:color="auto" w:fill="auto"/>
            <w:hideMark/>
          </w:tcPr>
          <w:p w14:paraId="437132D8"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Verification</w:t>
            </w:r>
            <w:r w:rsidRPr="00B46571">
              <w:rPr>
                <w:rFonts w:ascii="Times New Roman" w:eastAsia="Times New Roman" w:hAnsi="Times New Roman" w:cs="Times New Roman"/>
                <w:color w:val="000000" w:themeColor="text1"/>
                <w:sz w:val="24"/>
                <w:szCs w:val="24"/>
              </w:rPr>
              <w:t>​</w:t>
            </w:r>
          </w:p>
        </w:tc>
        <w:tc>
          <w:tcPr>
            <w:tcW w:w="959" w:type="dxa"/>
            <w:shd w:val="clear" w:color="auto" w:fill="auto"/>
            <w:hideMark/>
          </w:tcPr>
          <w:p w14:paraId="68B85C3D"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b/>
                <w:bCs/>
                <w:color w:val="000000" w:themeColor="text1"/>
                <w:position w:val="-1"/>
                <w:sz w:val="24"/>
                <w:szCs w:val="24"/>
              </w:rPr>
              <w:t>Results</w:t>
            </w:r>
            <w:r w:rsidRPr="00B46571">
              <w:rPr>
                <w:rFonts w:ascii="Times New Roman" w:eastAsia="Times New Roman" w:hAnsi="Times New Roman" w:cs="Times New Roman"/>
                <w:color w:val="000000" w:themeColor="text1"/>
                <w:sz w:val="24"/>
                <w:szCs w:val="24"/>
              </w:rPr>
              <w:t>​</w:t>
            </w:r>
          </w:p>
        </w:tc>
      </w:tr>
      <w:tr w:rsidR="00820B13" w:rsidRPr="00B46571" w14:paraId="65F0E81D" w14:textId="77777777" w:rsidTr="00C43AE9">
        <w:trPr>
          <w:trHeight w:val="213"/>
        </w:trPr>
        <w:tc>
          <w:tcPr>
            <w:tcW w:w="2136" w:type="dxa"/>
            <w:vMerge w:val="restart"/>
            <w:shd w:val="clear" w:color="auto" w:fill="auto"/>
            <w:hideMark/>
          </w:tcPr>
          <w:p w14:paraId="2ED78EC2"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ecord flight data​</w:t>
            </w:r>
          </w:p>
        </w:tc>
        <w:tc>
          <w:tcPr>
            <w:tcW w:w="646" w:type="dxa"/>
            <w:shd w:val="clear" w:color="auto" w:fill="auto"/>
            <w:hideMark/>
          </w:tcPr>
          <w:p w14:paraId="1E8C7EB9"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auto"/>
            <w:hideMark/>
          </w:tcPr>
          <w:p w14:paraId="0EE6354F" w14:textId="23BD7483"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successfully stores all data to SD card​</w:t>
            </w:r>
          </w:p>
        </w:tc>
        <w:tc>
          <w:tcPr>
            <w:tcW w:w="2529" w:type="dxa"/>
            <w:vMerge w:val="restart"/>
            <w:shd w:val="clear" w:color="auto" w:fill="auto"/>
            <w:hideMark/>
          </w:tcPr>
          <w:p w14:paraId="3097D0B9"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has stream of data with all specified flight data​</w:t>
            </w:r>
          </w:p>
        </w:tc>
        <w:tc>
          <w:tcPr>
            <w:tcW w:w="959" w:type="dxa"/>
            <w:vMerge w:val="restart"/>
            <w:shd w:val="clear" w:color="auto" w:fill="auto"/>
            <w:hideMark/>
          </w:tcPr>
          <w:p w14:paraId="4B2F0573" w14:textId="06859B05"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Pr>
                <w:rFonts w:ascii="Times New Roman" w:eastAsia="Times New Roman" w:hAnsi="Times New Roman" w:cs="Times New Roman"/>
                <w:b/>
                <w:bCs/>
                <w:color w:val="000000" w:themeColor="text1"/>
              </w:rPr>
              <w:t>Pass</w:t>
            </w:r>
          </w:p>
        </w:tc>
      </w:tr>
      <w:tr w:rsidR="00820B13" w:rsidRPr="00B46571" w14:paraId="316EF0C4" w14:textId="77777777" w:rsidTr="00C43AE9">
        <w:trPr>
          <w:trHeight w:val="213"/>
        </w:trPr>
        <w:tc>
          <w:tcPr>
            <w:tcW w:w="0" w:type="auto"/>
            <w:vMerge/>
            <w:vAlign w:val="center"/>
            <w:hideMark/>
          </w:tcPr>
          <w:p w14:paraId="66058A7B" w14:textId="77777777"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auto"/>
            <w:hideMark/>
          </w:tcPr>
          <w:p w14:paraId="7D9E8ABD"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auto"/>
            <w:hideMark/>
          </w:tcPr>
          <w:p w14:paraId="463D70BE" w14:textId="40EF4363"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does not store data and the Data log does not show data stream​</w:t>
            </w:r>
          </w:p>
        </w:tc>
        <w:tc>
          <w:tcPr>
            <w:tcW w:w="2529" w:type="dxa"/>
            <w:vMerge/>
            <w:vAlign w:val="center"/>
            <w:hideMark/>
          </w:tcPr>
          <w:p w14:paraId="3E1AFB12"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2C1EB769"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820B13" w:rsidRPr="00B46571" w14:paraId="26FC26BD" w14:textId="77777777" w:rsidTr="00C43AE9">
        <w:trPr>
          <w:trHeight w:val="213"/>
        </w:trPr>
        <w:tc>
          <w:tcPr>
            <w:tcW w:w="2136" w:type="dxa"/>
            <w:vMerge w:val="restart"/>
            <w:shd w:val="clear" w:color="auto" w:fill="F2F2F2" w:themeFill="background1" w:themeFillShade="F2"/>
            <w:hideMark/>
          </w:tcPr>
          <w:p w14:paraId="08175CD5"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Launch​</w:t>
            </w:r>
          </w:p>
        </w:tc>
        <w:tc>
          <w:tcPr>
            <w:tcW w:w="646" w:type="dxa"/>
            <w:shd w:val="clear" w:color="auto" w:fill="F2F2F2" w:themeFill="background1" w:themeFillShade="F2"/>
            <w:hideMark/>
          </w:tcPr>
          <w:p w14:paraId="035111C1"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5822B955" w14:textId="2B05DB59"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detects launch and sets variable isLaunch to true​</w:t>
            </w:r>
          </w:p>
        </w:tc>
        <w:tc>
          <w:tcPr>
            <w:tcW w:w="2529" w:type="dxa"/>
            <w:vMerge w:val="restart"/>
            <w:shd w:val="clear" w:color="auto" w:fill="F2F2F2" w:themeFill="background1" w:themeFillShade="F2"/>
            <w:hideMark/>
          </w:tcPr>
          <w:p w14:paraId="472CCFC4"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isLaunch throughout flight​</w:t>
            </w:r>
          </w:p>
        </w:tc>
        <w:tc>
          <w:tcPr>
            <w:tcW w:w="959" w:type="dxa"/>
            <w:vMerge w:val="restart"/>
            <w:shd w:val="clear" w:color="auto" w:fill="F2F2F2" w:themeFill="background1" w:themeFillShade="F2"/>
            <w:hideMark/>
          </w:tcPr>
          <w:p w14:paraId="4E98C2F7" w14:textId="77777777" w:rsidR="00820B13"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Pr>
                <w:rFonts w:ascii="Times New Roman" w:eastAsia="Times New Roman" w:hAnsi="Times New Roman" w:cs="Times New Roman"/>
                <w:b/>
                <w:bCs/>
                <w:color w:val="000000" w:themeColor="text1"/>
              </w:rPr>
              <w:t>Pass</w:t>
            </w:r>
          </w:p>
          <w:p w14:paraId="75094298" w14:textId="679163C8" w:rsidR="00820B13"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p>
          <w:p w14:paraId="1D2B738A" w14:textId="73BEAD3F" w:rsidR="00820B13" w:rsidRPr="00B46571" w:rsidRDefault="00820B13" w:rsidP="006D0668">
            <w:pPr>
              <w:spacing w:after="0" w:line="360" w:lineRule="auto"/>
              <w:textAlignment w:val="baseline"/>
              <w:rPr>
                <w:rFonts w:ascii="Times New Roman" w:eastAsia="Times New Roman" w:hAnsi="Times New Roman" w:cs="Times New Roman"/>
                <w:b/>
                <w:bCs/>
                <w:color w:val="000000" w:themeColor="text1"/>
              </w:rPr>
            </w:pPr>
          </w:p>
        </w:tc>
      </w:tr>
      <w:tr w:rsidR="00820B13" w:rsidRPr="00B46571" w14:paraId="3F76FB9E" w14:textId="77777777" w:rsidTr="00C43AE9">
        <w:trPr>
          <w:trHeight w:val="213"/>
        </w:trPr>
        <w:tc>
          <w:tcPr>
            <w:tcW w:w="0" w:type="auto"/>
            <w:vMerge/>
            <w:vAlign w:val="center"/>
            <w:hideMark/>
          </w:tcPr>
          <w:p w14:paraId="3266DD94" w14:textId="7C7370E3"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F2F2F2" w:themeFill="background1" w:themeFillShade="F2"/>
            <w:hideMark/>
          </w:tcPr>
          <w:p w14:paraId="2F4F4418"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0EF41195" w14:textId="55AB7068"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does not detect launch and the Data log does not show values during flight​</w:t>
            </w:r>
          </w:p>
        </w:tc>
        <w:tc>
          <w:tcPr>
            <w:tcW w:w="2529" w:type="dxa"/>
            <w:vMerge/>
            <w:vAlign w:val="center"/>
            <w:hideMark/>
          </w:tcPr>
          <w:p w14:paraId="445331D5"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46AB94C4"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820B13" w:rsidRPr="00B46571" w14:paraId="24376B63" w14:textId="77777777" w:rsidTr="00C43AE9">
        <w:trPr>
          <w:trHeight w:val="213"/>
        </w:trPr>
        <w:tc>
          <w:tcPr>
            <w:tcW w:w="2136" w:type="dxa"/>
            <w:vMerge w:val="restart"/>
            <w:shd w:val="clear" w:color="auto" w:fill="FFFFFF" w:themeFill="background1"/>
            <w:hideMark/>
          </w:tcPr>
          <w:p w14:paraId="529FC320" w14:textId="10316CF5"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Detect Apogee​</w:t>
            </w:r>
          </w:p>
        </w:tc>
        <w:tc>
          <w:tcPr>
            <w:tcW w:w="646" w:type="dxa"/>
            <w:shd w:val="clear" w:color="auto" w:fill="FFFFFF" w:themeFill="background1"/>
            <w:hideMark/>
          </w:tcPr>
          <w:p w14:paraId="560D7D96"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FFFFF" w:themeFill="background1"/>
            <w:hideMark/>
          </w:tcPr>
          <w:p w14:paraId="5E97D0F6" w14:textId="12D64195"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detects apogee and sets variable isApogee to true at apogee​</w:t>
            </w:r>
          </w:p>
        </w:tc>
        <w:tc>
          <w:tcPr>
            <w:tcW w:w="2529" w:type="dxa"/>
            <w:vMerge w:val="restart"/>
            <w:shd w:val="clear" w:color="auto" w:fill="FFFFFF" w:themeFill="background1"/>
            <w:hideMark/>
          </w:tcPr>
          <w:p w14:paraId="013855AC"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will show value of isApogee throughout flight ​</w:t>
            </w:r>
          </w:p>
        </w:tc>
        <w:tc>
          <w:tcPr>
            <w:tcW w:w="959" w:type="dxa"/>
            <w:vMerge w:val="restart"/>
            <w:shd w:val="clear" w:color="auto" w:fill="FFFFFF" w:themeFill="background1"/>
            <w:hideMark/>
          </w:tcPr>
          <w:p w14:paraId="693B54F7" w14:textId="545391D0"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sidR="00B43DA0">
              <w:rPr>
                <w:rFonts w:ascii="Times New Roman" w:eastAsia="Times New Roman" w:hAnsi="Times New Roman" w:cs="Times New Roman"/>
                <w:b/>
                <w:bCs/>
                <w:color w:val="000000" w:themeColor="text1"/>
              </w:rPr>
              <w:t>N/A</w:t>
            </w:r>
          </w:p>
        </w:tc>
      </w:tr>
      <w:tr w:rsidR="00820B13" w:rsidRPr="00B46571" w14:paraId="0164D0A2" w14:textId="77777777" w:rsidTr="00C43AE9">
        <w:trPr>
          <w:trHeight w:val="213"/>
        </w:trPr>
        <w:tc>
          <w:tcPr>
            <w:tcW w:w="0" w:type="auto"/>
            <w:vMerge/>
            <w:vAlign w:val="center"/>
            <w:hideMark/>
          </w:tcPr>
          <w:p w14:paraId="7D1F8A3B" w14:textId="77777777"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FFFFFF" w:themeFill="background1"/>
            <w:hideMark/>
          </w:tcPr>
          <w:p w14:paraId="3E06EE66"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FFFFFF" w:themeFill="background1"/>
            <w:hideMark/>
          </w:tcPr>
          <w:p w14:paraId="2AF4875D" w14:textId="22CFAC74"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does not detect apogee and the parachute is not released​</w:t>
            </w:r>
          </w:p>
        </w:tc>
        <w:tc>
          <w:tcPr>
            <w:tcW w:w="2529" w:type="dxa"/>
            <w:vMerge/>
            <w:vAlign w:val="center"/>
            <w:hideMark/>
          </w:tcPr>
          <w:p w14:paraId="01F9B921"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vAlign w:val="center"/>
            <w:hideMark/>
          </w:tcPr>
          <w:p w14:paraId="643FDF42"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820B13" w:rsidRPr="00B46571" w14:paraId="62E8D095" w14:textId="77777777" w:rsidTr="00C43AE9">
        <w:trPr>
          <w:trHeight w:val="298"/>
        </w:trPr>
        <w:tc>
          <w:tcPr>
            <w:tcW w:w="2136" w:type="dxa"/>
            <w:vMerge w:val="restart"/>
            <w:shd w:val="clear" w:color="auto" w:fill="F2F2F2" w:themeFill="background1" w:themeFillShade="F2"/>
            <w:hideMark/>
          </w:tcPr>
          <w:p w14:paraId="13A47F51"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Flight controller deploys signal for ejection charge​</w:t>
            </w:r>
          </w:p>
        </w:tc>
        <w:tc>
          <w:tcPr>
            <w:tcW w:w="646" w:type="dxa"/>
            <w:shd w:val="clear" w:color="auto" w:fill="F2F2F2" w:themeFill="background1" w:themeFillShade="F2"/>
            <w:hideMark/>
          </w:tcPr>
          <w:p w14:paraId="28B4FD34"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42626A67" w14:textId="6BA3D93E"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successfully deploys the ejection signal to the ejection charge at apogee​</w:t>
            </w:r>
          </w:p>
        </w:tc>
        <w:tc>
          <w:tcPr>
            <w:tcW w:w="2529" w:type="dxa"/>
            <w:vMerge w:val="restart"/>
            <w:shd w:val="clear" w:color="auto" w:fill="F2F2F2" w:themeFill="background1" w:themeFillShade="F2"/>
            <w:hideMark/>
          </w:tcPr>
          <w:p w14:paraId="5498BD95"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Data log shows it has deployed the signal for the ejection charge​</w:t>
            </w:r>
          </w:p>
        </w:tc>
        <w:tc>
          <w:tcPr>
            <w:tcW w:w="959" w:type="dxa"/>
            <w:vMerge w:val="restart"/>
            <w:shd w:val="clear" w:color="auto" w:fill="F2F2F2" w:themeFill="background1" w:themeFillShade="F2"/>
            <w:hideMark/>
          </w:tcPr>
          <w:p w14:paraId="02ADDC4B" w14:textId="19EC464F" w:rsidR="00820B13" w:rsidRPr="00B46571" w:rsidRDefault="00820B13"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t>​</w:t>
            </w:r>
            <w:r w:rsidR="00B43DA0">
              <w:rPr>
                <w:rFonts w:ascii="Times New Roman" w:eastAsia="Times New Roman" w:hAnsi="Times New Roman" w:cs="Times New Roman"/>
                <w:b/>
                <w:bCs/>
                <w:color w:val="000000" w:themeColor="text1"/>
              </w:rPr>
              <w:t>N/A</w:t>
            </w:r>
          </w:p>
        </w:tc>
      </w:tr>
      <w:tr w:rsidR="00820B13" w:rsidRPr="00B46571" w14:paraId="1E0AFD77" w14:textId="77777777" w:rsidTr="00C43AE9">
        <w:trPr>
          <w:trHeight w:val="298"/>
        </w:trPr>
        <w:tc>
          <w:tcPr>
            <w:tcW w:w="0" w:type="auto"/>
            <w:vMerge/>
            <w:shd w:val="clear" w:color="auto" w:fill="F2F2F2" w:themeFill="background1" w:themeFillShade="F2"/>
            <w:vAlign w:val="center"/>
            <w:hideMark/>
          </w:tcPr>
          <w:p w14:paraId="1896CBD6" w14:textId="77777777" w:rsidR="00820B13" w:rsidRPr="00B46571" w:rsidRDefault="00820B13" w:rsidP="006D0668">
            <w:pPr>
              <w:spacing w:after="0" w:line="360" w:lineRule="auto"/>
              <w:jc w:val="center"/>
              <w:rPr>
                <w:rFonts w:ascii="Times New Roman" w:eastAsia="Times New Roman" w:hAnsi="Times New Roman" w:cs="Times New Roman"/>
                <w:color w:val="000000" w:themeColor="text1"/>
              </w:rPr>
            </w:pPr>
          </w:p>
        </w:tc>
        <w:tc>
          <w:tcPr>
            <w:tcW w:w="646" w:type="dxa"/>
            <w:shd w:val="clear" w:color="auto" w:fill="F2F2F2" w:themeFill="background1" w:themeFillShade="F2"/>
            <w:hideMark/>
          </w:tcPr>
          <w:p w14:paraId="6C1683D7" w14:textId="77777777" w:rsidR="00820B13" w:rsidRPr="00B46571" w:rsidRDefault="00820B13"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Fail</w:t>
            </w:r>
            <w:r w:rsidRPr="00B46571">
              <w:rPr>
                <w:rFonts w:ascii="Times New Roman" w:eastAsia="Times New Roman" w:hAnsi="Times New Roman" w:cs="Times New Roman"/>
                <w:color w:val="000000" w:themeColor="text1"/>
              </w:rPr>
              <w:t>​</w:t>
            </w:r>
          </w:p>
        </w:tc>
        <w:tc>
          <w:tcPr>
            <w:tcW w:w="3783" w:type="dxa"/>
            <w:shd w:val="clear" w:color="auto" w:fill="F2F2F2" w:themeFill="background1" w:themeFillShade="F2"/>
            <w:hideMark/>
          </w:tcPr>
          <w:p w14:paraId="36CCCAAA" w14:textId="21C7A386" w:rsidR="00820B13" w:rsidRPr="00B46571" w:rsidRDefault="00841D7F" w:rsidP="006D0668">
            <w:pPr>
              <w:spacing w:after="0" w:line="360" w:lineRule="auto"/>
              <w:jc w:val="center"/>
              <w:textAlignment w:val="baseline"/>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Arduino</w:t>
            </w:r>
            <w:r w:rsidRPr="00841D7F">
              <w:rPr>
                <w:rFonts w:ascii="Times New Roman" w:eastAsia="Times New Roman" w:hAnsi="Times New Roman" w:cs="Times New Roman"/>
                <w:color w:val="000000" w:themeColor="text1"/>
                <w:vertAlign w:val="superscript"/>
              </w:rPr>
              <w:t>®</w:t>
            </w:r>
            <w:r w:rsidR="00820B13" w:rsidRPr="00B46571">
              <w:rPr>
                <w:rFonts w:ascii="Times New Roman" w:eastAsia="Times New Roman" w:hAnsi="Times New Roman" w:cs="Times New Roman"/>
                <w:color w:val="000000" w:themeColor="text1"/>
              </w:rPr>
              <w:t xml:space="preserve"> does not send the ejection signal and the stage separation does not occur​</w:t>
            </w:r>
          </w:p>
        </w:tc>
        <w:tc>
          <w:tcPr>
            <w:tcW w:w="2529" w:type="dxa"/>
            <w:vMerge/>
            <w:shd w:val="clear" w:color="auto" w:fill="F2F2F2" w:themeFill="background1" w:themeFillShade="F2"/>
            <w:vAlign w:val="center"/>
            <w:hideMark/>
          </w:tcPr>
          <w:p w14:paraId="6987A376"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c>
          <w:tcPr>
            <w:tcW w:w="0" w:type="auto"/>
            <w:vMerge/>
            <w:shd w:val="clear" w:color="auto" w:fill="F2F2F2" w:themeFill="background1" w:themeFillShade="F2"/>
            <w:vAlign w:val="center"/>
            <w:hideMark/>
          </w:tcPr>
          <w:p w14:paraId="1396DF8E" w14:textId="77777777" w:rsidR="00820B13" w:rsidRPr="00B46571" w:rsidRDefault="00820B13" w:rsidP="006D0668">
            <w:pPr>
              <w:spacing w:after="0" w:line="360" w:lineRule="auto"/>
              <w:rPr>
                <w:rFonts w:ascii="Times New Roman" w:eastAsia="Times New Roman" w:hAnsi="Times New Roman" w:cs="Times New Roman"/>
                <w:color w:val="000000" w:themeColor="text1"/>
              </w:rPr>
            </w:pPr>
          </w:p>
        </w:tc>
      </w:tr>
      <w:tr w:rsidR="00C43AE9" w:rsidRPr="00B46571" w14:paraId="6EFCD692" w14:textId="77777777" w:rsidTr="00C43AE9">
        <w:trPr>
          <w:trHeight w:val="455"/>
        </w:trPr>
        <w:tc>
          <w:tcPr>
            <w:tcW w:w="2136" w:type="dxa"/>
            <w:vMerge w:val="restart"/>
            <w:shd w:val="clear" w:color="auto" w:fill="FFFFFF" w:themeFill="background1"/>
            <w:hideMark/>
          </w:tcPr>
          <w:p w14:paraId="26AA7E85"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Transmitter​</w:t>
            </w:r>
          </w:p>
        </w:tc>
        <w:tc>
          <w:tcPr>
            <w:tcW w:w="646" w:type="dxa"/>
            <w:shd w:val="clear" w:color="auto" w:fill="FFFFFF" w:themeFill="background1"/>
            <w:hideMark/>
          </w:tcPr>
          <w:p w14:paraId="75C4884F"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b/>
                <w:bCs/>
                <w:color w:val="000000" w:themeColor="text1"/>
              </w:rPr>
              <w:t>Pass</w:t>
            </w:r>
            <w:r w:rsidRPr="00B46571">
              <w:rPr>
                <w:rFonts w:ascii="Times New Roman" w:eastAsia="Times New Roman" w:hAnsi="Times New Roman" w:cs="Times New Roman"/>
                <w:color w:val="000000" w:themeColor="text1"/>
              </w:rPr>
              <w:t>​</w:t>
            </w:r>
          </w:p>
        </w:tc>
        <w:tc>
          <w:tcPr>
            <w:tcW w:w="3783" w:type="dxa"/>
            <w:shd w:val="clear" w:color="auto" w:fill="FFFFFF" w:themeFill="background1"/>
            <w:hideMark/>
          </w:tcPr>
          <w:p w14:paraId="0FAE304B" w14:textId="5BC8ACBE"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transmitted and received after apogee​</w:t>
            </w:r>
          </w:p>
        </w:tc>
        <w:tc>
          <w:tcPr>
            <w:tcW w:w="2529" w:type="dxa"/>
            <w:vMerge w:val="restart"/>
            <w:shd w:val="clear" w:color="auto" w:fill="FFFFFF" w:themeFill="background1"/>
            <w:hideMark/>
          </w:tcPr>
          <w:p w14:paraId="287F6ECF"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 xml:space="preserve">- Can hear the signal and receive a direction from the </w:t>
            </w:r>
            <w:r w:rsidRPr="00B46571">
              <w:rPr>
                <w:rFonts w:ascii="Times New Roman" w:eastAsia="Times New Roman" w:hAnsi="Times New Roman" w:cs="Times New Roman"/>
                <w:color w:val="000000" w:themeColor="text1"/>
              </w:rPr>
              <w:lastRenderedPageBreak/>
              <w:t>transmitter once the rocket lands​</w:t>
            </w:r>
          </w:p>
        </w:tc>
        <w:tc>
          <w:tcPr>
            <w:tcW w:w="959" w:type="dxa"/>
            <w:vMerge w:val="restart"/>
            <w:shd w:val="clear" w:color="auto" w:fill="FFFFFF" w:themeFill="background1"/>
            <w:hideMark/>
          </w:tcPr>
          <w:p w14:paraId="3BCAD291" w14:textId="37C6D95A" w:rsidR="00C43AE9" w:rsidRPr="00B46571" w:rsidRDefault="00C43AE9" w:rsidP="006D0668">
            <w:pPr>
              <w:spacing w:after="0" w:line="360" w:lineRule="auto"/>
              <w:jc w:val="center"/>
              <w:textAlignment w:val="baseline"/>
              <w:rPr>
                <w:rFonts w:ascii="Times New Roman" w:eastAsia="Times New Roman" w:hAnsi="Times New Roman" w:cs="Times New Roman"/>
                <w:b/>
                <w:bCs/>
                <w:color w:val="000000" w:themeColor="text1"/>
              </w:rPr>
            </w:pPr>
            <w:r w:rsidRPr="00B46571">
              <w:rPr>
                <w:rFonts w:ascii="Times New Roman" w:eastAsia="Times New Roman" w:hAnsi="Times New Roman" w:cs="Times New Roman"/>
                <w:b/>
                <w:bCs/>
                <w:color w:val="000000" w:themeColor="text1"/>
              </w:rPr>
              <w:lastRenderedPageBreak/>
              <w:t>​</w:t>
            </w:r>
            <w:r>
              <w:rPr>
                <w:rFonts w:ascii="Times New Roman" w:eastAsia="Times New Roman" w:hAnsi="Times New Roman" w:cs="Times New Roman"/>
                <w:b/>
                <w:bCs/>
                <w:color w:val="000000" w:themeColor="text1"/>
              </w:rPr>
              <w:t>N/A</w:t>
            </w:r>
          </w:p>
        </w:tc>
      </w:tr>
      <w:tr w:rsidR="00C43AE9" w:rsidRPr="00B46571" w14:paraId="19289C5C" w14:textId="77777777" w:rsidTr="00C43AE9">
        <w:trPr>
          <w:trHeight w:val="455"/>
        </w:trPr>
        <w:tc>
          <w:tcPr>
            <w:tcW w:w="2136" w:type="dxa"/>
            <w:vMerge/>
            <w:shd w:val="clear" w:color="auto" w:fill="FFFFFF" w:themeFill="background1"/>
          </w:tcPr>
          <w:p w14:paraId="51F8A372"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p>
        </w:tc>
        <w:tc>
          <w:tcPr>
            <w:tcW w:w="646" w:type="dxa"/>
            <w:shd w:val="clear" w:color="auto" w:fill="FFFFFF" w:themeFill="background1"/>
          </w:tcPr>
          <w:p w14:paraId="4AA31D43" w14:textId="4F2B8B72" w:rsidR="00C43AE9" w:rsidRPr="00B46571" w:rsidRDefault="00C43AE9" w:rsidP="006D0668">
            <w:pPr>
              <w:spacing w:after="0" w:line="360" w:lineRule="auto"/>
              <w:jc w:val="center"/>
              <w:textAlignment w:val="baseline"/>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Fail</w:t>
            </w:r>
          </w:p>
        </w:tc>
        <w:tc>
          <w:tcPr>
            <w:tcW w:w="3783" w:type="dxa"/>
            <w:shd w:val="clear" w:color="auto" w:fill="FFFFFF" w:themeFill="background1"/>
          </w:tcPr>
          <w:p w14:paraId="6EA66CCD" w14:textId="29658E0F"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t>RF signal is not transmitted, and the song cannot be heard​</w:t>
            </w:r>
          </w:p>
        </w:tc>
        <w:tc>
          <w:tcPr>
            <w:tcW w:w="2529" w:type="dxa"/>
            <w:vMerge/>
            <w:shd w:val="clear" w:color="auto" w:fill="FFFFFF" w:themeFill="background1"/>
          </w:tcPr>
          <w:p w14:paraId="01A8F009" w14:textId="77777777" w:rsidR="00C43AE9" w:rsidRPr="00B46571" w:rsidRDefault="00C43AE9" w:rsidP="006D0668">
            <w:pPr>
              <w:spacing w:after="0" w:line="360" w:lineRule="auto"/>
              <w:jc w:val="center"/>
              <w:textAlignment w:val="baseline"/>
              <w:rPr>
                <w:rFonts w:ascii="Times New Roman" w:eastAsia="Times New Roman" w:hAnsi="Times New Roman" w:cs="Times New Roman"/>
                <w:color w:val="000000" w:themeColor="text1"/>
              </w:rPr>
            </w:pPr>
          </w:p>
        </w:tc>
        <w:tc>
          <w:tcPr>
            <w:tcW w:w="959" w:type="dxa"/>
            <w:vMerge/>
            <w:shd w:val="clear" w:color="auto" w:fill="FFFFFF" w:themeFill="background1"/>
          </w:tcPr>
          <w:p w14:paraId="490D2A9D" w14:textId="77777777" w:rsidR="00C43AE9" w:rsidRPr="00B46571" w:rsidRDefault="00C43AE9" w:rsidP="006D0668">
            <w:pPr>
              <w:spacing w:after="0" w:line="360" w:lineRule="auto"/>
              <w:jc w:val="center"/>
              <w:textAlignment w:val="baseline"/>
              <w:rPr>
                <w:rFonts w:ascii="Times New Roman" w:eastAsia="Times New Roman" w:hAnsi="Times New Roman" w:cs="Times New Roman"/>
                <w:b/>
                <w:bCs/>
                <w:color w:val="000000" w:themeColor="text1"/>
              </w:rPr>
            </w:pPr>
          </w:p>
        </w:tc>
      </w:tr>
    </w:tbl>
    <w:p w14:paraId="559B2A9F" w14:textId="77777777" w:rsidR="00E866A1" w:rsidRDefault="00E866A1" w:rsidP="006D0668">
      <w:pPr>
        <w:spacing w:line="360" w:lineRule="auto"/>
        <w:ind w:firstLine="720"/>
        <w:rPr>
          <w:rFonts w:ascii="Times New Roman" w:eastAsia="Times New Roman" w:hAnsi="Times New Roman" w:cs="Times New Roman"/>
          <w:color w:val="000000" w:themeColor="text1"/>
          <w:sz w:val="24"/>
          <w:szCs w:val="24"/>
        </w:rPr>
      </w:pPr>
    </w:p>
    <w:p w14:paraId="5354878E" w14:textId="605F7B65" w:rsidR="0094430A" w:rsidRDefault="00E866A1" w:rsidP="006D0668">
      <w:pPr>
        <w:spacing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While the rocket never left the launch pad due to the lack of proper lubrication of the motors prior to installation, there were still two successes at the launch site</w:t>
      </w:r>
      <w:r w:rsidR="00460475">
        <w:rPr>
          <w:rFonts w:ascii="Times New Roman" w:eastAsia="Times New Roman" w:hAnsi="Times New Roman" w:cs="Times New Roman"/>
          <w:color w:val="000000" w:themeColor="text1"/>
          <w:sz w:val="24"/>
          <w:szCs w:val="24"/>
        </w:rPr>
        <w:t xml:space="preserve">: storing </w:t>
      </w:r>
      <w:r w:rsidR="00C43AE9">
        <w:rPr>
          <w:rFonts w:ascii="Times New Roman" w:eastAsia="Times New Roman" w:hAnsi="Times New Roman" w:cs="Times New Roman"/>
          <w:color w:val="000000" w:themeColor="text1"/>
          <w:sz w:val="24"/>
          <w:szCs w:val="24"/>
        </w:rPr>
        <w:t xml:space="preserve">data and reading that </w:t>
      </w:r>
      <w:r w:rsidR="00460475">
        <w:rPr>
          <w:rFonts w:ascii="Times New Roman" w:eastAsia="Times New Roman" w:hAnsi="Times New Roman" w:cs="Times New Roman"/>
          <w:color w:val="000000" w:themeColor="text1"/>
          <w:sz w:val="24"/>
          <w:szCs w:val="24"/>
        </w:rPr>
        <w:t>launch</w:t>
      </w:r>
      <w:r w:rsidR="00C43AE9">
        <w:rPr>
          <w:rFonts w:ascii="Times New Roman" w:eastAsia="Times New Roman" w:hAnsi="Times New Roman" w:cs="Times New Roman"/>
          <w:color w:val="000000" w:themeColor="text1"/>
          <w:sz w:val="24"/>
          <w:szCs w:val="24"/>
        </w:rPr>
        <w:t xml:space="preserve"> did not occur</w:t>
      </w:r>
      <w:r w:rsidRPr="00B46571">
        <w:rPr>
          <w:rFonts w:ascii="Times New Roman" w:eastAsia="Times New Roman" w:hAnsi="Times New Roman" w:cs="Times New Roman"/>
          <w:color w:val="000000" w:themeColor="text1"/>
          <w:sz w:val="24"/>
          <w:szCs w:val="24"/>
        </w:rPr>
        <w:t xml:space="preserve">. </w:t>
      </w:r>
    </w:p>
    <w:p w14:paraId="12840566" w14:textId="5F0B564A" w:rsidR="00E866A1" w:rsidRDefault="00E866A1" w:rsidP="3F1F6523">
      <w:pPr>
        <w:spacing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Pr="00B46571">
        <w:rPr>
          <w:rFonts w:ascii="Times New Roman" w:eastAsia="Times New Roman" w:hAnsi="Times New Roman" w:cs="Times New Roman"/>
          <w:color w:val="000000" w:themeColor="text1"/>
          <w:sz w:val="24"/>
          <w:szCs w:val="24"/>
        </w:rPr>
        <w:t xml:space="preserve"> successfully stored acceleration data to the SD card while the rocket was being mounted on the launch pad.</w:t>
      </w:r>
      <w:r w:rsidR="0094430A">
        <w:rPr>
          <w:rFonts w:ascii="Times New Roman" w:eastAsia="Times New Roman" w:hAnsi="Times New Roman" w:cs="Times New Roman"/>
          <w:color w:val="000000" w:themeColor="text1"/>
          <w:sz w:val="24"/>
          <w:szCs w:val="24"/>
        </w:rPr>
        <w:t xml:space="preserve"> As such, the first criterion receives a passing grade. </w:t>
      </w:r>
      <w:r w:rsidRPr="00B46571">
        <w:rPr>
          <w:rFonts w:ascii="Times New Roman" w:eastAsia="Times New Roman" w:hAnsi="Times New Roman" w:cs="Times New Roman"/>
          <w:color w:val="000000" w:themeColor="text1"/>
          <w:sz w:val="24"/>
          <w:szCs w:val="24"/>
        </w:rPr>
        <w:t>The data for acceleration (in meters per second</w:t>
      </w:r>
      <w:r w:rsidR="00024E55">
        <w:rPr>
          <w:rFonts w:ascii="Times New Roman" w:eastAsia="Times New Roman" w:hAnsi="Times New Roman" w:cs="Times New Roman"/>
          <w:color w:val="000000" w:themeColor="text1"/>
          <w:sz w:val="24"/>
          <w:szCs w:val="24"/>
        </w:rPr>
        <w:t xml:space="preserve"> squared</w:t>
      </w:r>
      <w:r w:rsidRPr="00B46571">
        <w:rPr>
          <w:rFonts w:ascii="Times New Roman" w:eastAsia="Times New Roman" w:hAnsi="Times New Roman" w:cs="Times New Roman"/>
          <w:color w:val="000000" w:themeColor="text1"/>
          <w:sz w:val="24"/>
          <w:szCs w:val="24"/>
        </w:rPr>
        <w:t>) versus time (in seconds) can be seen below in Figure 17.</w:t>
      </w:r>
    </w:p>
    <w:p w14:paraId="6C7CA988" w14:textId="2B211DE4" w:rsidR="00275F7B" w:rsidRDefault="00E866A1" w:rsidP="006D0668">
      <w:pPr>
        <w:spacing w:line="360" w:lineRule="auto"/>
        <w:ind w:firstLine="720"/>
        <w:rPr>
          <w:rFonts w:ascii="Times New Roman" w:eastAsia="Times New Roman" w:hAnsi="Times New Roman" w:cs="Times New Roman"/>
          <w:color w:val="000000" w:themeColor="text1"/>
          <w:sz w:val="24"/>
          <w:szCs w:val="24"/>
        </w:rPr>
      </w:pPr>
      <w:r w:rsidRPr="00B46571">
        <w:rPr>
          <w:rFonts w:ascii="Times New Roman" w:eastAsia="Times New Roman" w:hAnsi="Times New Roman" w:cs="Times New Roman"/>
          <w:color w:val="000000" w:themeColor="text1"/>
          <w:sz w:val="24"/>
          <w:szCs w:val="24"/>
        </w:rPr>
        <w:t xml:space="preserve">The </w:t>
      </w:r>
      <w:r w:rsidR="00275F7B">
        <w:rPr>
          <w:rFonts w:ascii="Times New Roman" w:eastAsia="Times New Roman" w:hAnsi="Times New Roman" w:cs="Times New Roman"/>
          <w:color w:val="000000" w:themeColor="text1"/>
          <w:sz w:val="24"/>
          <w:szCs w:val="24"/>
        </w:rPr>
        <w:t>orange</w:t>
      </w:r>
      <w:r w:rsidRPr="00B46571">
        <w:rPr>
          <w:rFonts w:ascii="Times New Roman" w:eastAsia="Times New Roman" w:hAnsi="Times New Roman" w:cs="Times New Roman"/>
          <w:color w:val="000000" w:themeColor="text1"/>
          <w:sz w:val="24"/>
          <w:szCs w:val="24"/>
        </w:rPr>
        <w:t xml:space="preserve">, </w:t>
      </w:r>
      <w:r w:rsidR="00275F7B">
        <w:rPr>
          <w:rFonts w:ascii="Times New Roman" w:eastAsia="Times New Roman" w:hAnsi="Times New Roman" w:cs="Times New Roman"/>
          <w:color w:val="000000" w:themeColor="text1"/>
          <w:sz w:val="24"/>
          <w:szCs w:val="24"/>
        </w:rPr>
        <w:t>yellow, and green</w:t>
      </w:r>
      <w:r w:rsidRPr="00B46571">
        <w:rPr>
          <w:rFonts w:ascii="Times New Roman" w:eastAsia="Times New Roman" w:hAnsi="Times New Roman" w:cs="Times New Roman"/>
          <w:color w:val="000000" w:themeColor="text1"/>
          <w:sz w:val="24"/>
          <w:szCs w:val="24"/>
        </w:rPr>
        <w:t xml:space="preserve"> dots on this graph represent body-fixed accelerations of the rocket in the x-, y-, and z-axes respectively. </w:t>
      </w:r>
      <w:r w:rsidR="00275F7B">
        <w:rPr>
          <w:rFonts w:ascii="Times New Roman" w:eastAsia="Times New Roman" w:hAnsi="Times New Roman" w:cs="Times New Roman"/>
          <w:color w:val="000000" w:themeColor="text1"/>
          <w:sz w:val="24"/>
          <w:szCs w:val="24"/>
        </w:rPr>
        <w:t>We speculate that the main cluster of points between 600 and 3</w:t>
      </w:r>
      <w:r w:rsidR="00E75EC6">
        <w:rPr>
          <w:rFonts w:ascii="Times New Roman" w:eastAsia="Times New Roman" w:hAnsi="Times New Roman" w:cs="Times New Roman"/>
          <w:color w:val="000000" w:themeColor="text1"/>
          <w:sz w:val="24"/>
          <w:szCs w:val="24"/>
        </w:rPr>
        <w:t>,</w:t>
      </w:r>
      <w:r w:rsidR="00275F7B">
        <w:rPr>
          <w:rFonts w:ascii="Times New Roman" w:eastAsia="Times New Roman" w:hAnsi="Times New Roman" w:cs="Times New Roman"/>
          <w:color w:val="000000" w:themeColor="text1"/>
          <w:sz w:val="24"/>
          <w:szCs w:val="24"/>
        </w:rPr>
        <w:t xml:space="preserve">500 seconds is setting up the rocket on the launch pad and the failed launch. The straight green line along the time-axis was the team walking the rocket back to the site and turning off 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00275F7B">
        <w:rPr>
          <w:rFonts w:ascii="Times New Roman" w:eastAsia="Times New Roman" w:hAnsi="Times New Roman" w:cs="Times New Roman"/>
          <w:color w:val="000000" w:themeColor="text1"/>
          <w:sz w:val="24"/>
          <w:szCs w:val="24"/>
        </w:rPr>
        <w:t xml:space="preserve">. </w:t>
      </w:r>
    </w:p>
    <w:p w14:paraId="33D2F434" w14:textId="6367A267" w:rsidR="00E866A1" w:rsidRDefault="00460475" w:rsidP="006D0668">
      <w:pPr>
        <w:spacing w:line="360" w:lineRule="auto"/>
        <w:ind w:firstLine="720"/>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he second success</w:t>
      </w:r>
      <w:r w:rsidR="0094430A">
        <w:rPr>
          <w:rFonts w:ascii="Times New Roman" w:eastAsia="Times New Roman" w:hAnsi="Times New Roman" w:cs="Times New Roman"/>
          <w:color w:val="000000" w:themeColor="text1"/>
          <w:sz w:val="24"/>
          <w:szCs w:val="24"/>
        </w:rPr>
        <w:t xml:space="preserve"> in the test launch was the fact that launch was not detected. The criterion dictates that launch be detected, but since there was no launch to detect, 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0094430A">
        <w:rPr>
          <w:rFonts w:ascii="Times New Roman" w:eastAsia="Times New Roman" w:hAnsi="Times New Roman" w:cs="Times New Roman"/>
          <w:color w:val="000000" w:themeColor="text1"/>
          <w:sz w:val="24"/>
          <w:szCs w:val="24"/>
        </w:rPr>
        <w:t xml:space="preserve"> was successful in not detecting launch. As such, the second criterion gets a passing grade.</w:t>
      </w:r>
    </w:p>
    <w:p w14:paraId="634FD8BF" w14:textId="155E48A9"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The last three criteria do not receive a result, since they depend on the launch happening.</w:t>
      </w:r>
    </w:p>
    <w:p w14:paraId="0C282053" w14:textId="189299A7" w:rsidR="53339BCF" w:rsidRDefault="53339BCF" w:rsidP="00981930">
      <w:pPr>
        <w:pStyle w:val="Heading2"/>
        <w:rPr>
          <w:rFonts w:eastAsia="Times New Roman"/>
        </w:rPr>
      </w:pPr>
      <w:bookmarkStart w:id="69" w:name="_Toc2082192"/>
      <w:r w:rsidRPr="53339BCF">
        <w:rPr>
          <w:rFonts w:eastAsia="Times New Roman"/>
        </w:rPr>
        <w:t>3.2 Final Product for the Fins</w:t>
      </w:r>
      <w:bookmarkEnd w:id="69"/>
    </w:p>
    <w:p w14:paraId="5BD706DA" w14:textId="3096E176"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There were two rounds of 3D printing for the fins: passive fins and active fins. The first set of fins printed were the passive fins. We printed four fins, each of which was only one part. The passive fins were configured incorrectly in the 3D printing queue, so instead of printing from the base of the fin to the tip, the fin was printed from the bottom of the airfoil to the top. This created jagged transitions between the layers that needed to be sanded in order to create smoother layers. Once sanded, the fins were covered with a layer of epoxy. After the epoxy dried, the fins were sanded again to create a smooth finish. The fins were then ready to be mounted to the rocket to use for the test launch on January 19</w:t>
      </w:r>
      <w:r w:rsidRPr="53339BCF">
        <w:rPr>
          <w:rFonts w:ascii="Times New Roman" w:eastAsia="Times New Roman" w:hAnsi="Times New Roman" w:cs="Times New Roman"/>
          <w:color w:val="000000" w:themeColor="text1"/>
          <w:sz w:val="24"/>
          <w:szCs w:val="24"/>
          <w:vertAlign w:val="superscript"/>
        </w:rPr>
        <w:t>th</w:t>
      </w:r>
      <w:r w:rsidRPr="53339BCF">
        <w:rPr>
          <w:rFonts w:ascii="Times New Roman" w:eastAsia="Times New Roman" w:hAnsi="Times New Roman" w:cs="Times New Roman"/>
          <w:color w:val="000000" w:themeColor="text1"/>
          <w:sz w:val="24"/>
          <w:szCs w:val="24"/>
        </w:rPr>
        <w:t>. The passive fins mounted to the rocket body can be</w:t>
      </w:r>
      <w:commentRangeStart w:id="70"/>
      <w:r w:rsidRPr="53339BCF">
        <w:rPr>
          <w:rFonts w:ascii="Times New Roman" w:eastAsia="Times New Roman" w:hAnsi="Times New Roman" w:cs="Times New Roman"/>
          <w:color w:val="000000" w:themeColor="text1"/>
          <w:sz w:val="24"/>
          <w:szCs w:val="24"/>
        </w:rPr>
        <w:t xml:space="preserve"> seen below in Figure 20</w:t>
      </w:r>
      <w:commentRangeEnd w:id="70"/>
      <w:r>
        <w:rPr>
          <w:rStyle w:val="CommentReference"/>
        </w:rPr>
        <w:commentReference w:id="70"/>
      </w:r>
      <w:r w:rsidRPr="53339BCF">
        <w:rPr>
          <w:rFonts w:ascii="Times New Roman" w:eastAsia="Times New Roman" w:hAnsi="Times New Roman" w:cs="Times New Roman"/>
          <w:color w:val="000000" w:themeColor="text1"/>
          <w:sz w:val="24"/>
          <w:szCs w:val="24"/>
        </w:rPr>
        <w:t>.</w:t>
      </w:r>
    </w:p>
    <w:p w14:paraId="393F8B20" w14:textId="3E521770" w:rsidR="00577625" w:rsidRDefault="00577625" w:rsidP="00577625">
      <w:pPr>
        <w:pStyle w:val="Caption"/>
        <w:keepNext/>
      </w:pPr>
      <w:r>
        <w:lastRenderedPageBreak/>
        <w:t xml:space="preserve">Figure </w:t>
      </w:r>
      <w:r w:rsidR="00DF654B">
        <w:rPr>
          <w:noProof/>
        </w:rPr>
        <w:fldChar w:fldCharType="begin"/>
      </w:r>
      <w:r w:rsidR="00DF654B">
        <w:rPr>
          <w:noProof/>
        </w:rPr>
        <w:instrText xml:space="preserve"> SEQ Figure \* ARABIC </w:instrText>
      </w:r>
      <w:r w:rsidR="00DF654B">
        <w:rPr>
          <w:noProof/>
        </w:rPr>
        <w:fldChar w:fldCharType="separate"/>
      </w:r>
      <w:r>
        <w:rPr>
          <w:noProof/>
        </w:rPr>
        <w:t>20</w:t>
      </w:r>
      <w:r w:rsidR="00DF654B">
        <w:rPr>
          <w:noProof/>
        </w:rPr>
        <w:fldChar w:fldCharType="end"/>
      </w:r>
    </w:p>
    <w:p w14:paraId="27542EEE" w14:textId="51D9A674" w:rsidR="00577625" w:rsidRDefault="00577625" w:rsidP="53339BCF">
      <w:pPr>
        <w:spacing w:line="360" w:lineRule="auto"/>
        <w:ind w:firstLine="720"/>
        <w:rPr>
          <w:rFonts w:ascii="Times New Roman" w:eastAsia="Times New Roman" w:hAnsi="Times New Roman" w:cs="Times New Roman"/>
          <w:b/>
          <w:bCs/>
          <w:i/>
          <w:iCs/>
          <w:color w:val="000000" w:themeColor="text1"/>
          <w:sz w:val="24"/>
          <w:szCs w:val="24"/>
        </w:rPr>
      </w:pPr>
      <w:r>
        <w:rPr>
          <w:b/>
          <w:bCs/>
          <w:i/>
          <w:iCs/>
          <w:noProof/>
          <w:color w:val="000000" w:themeColor="text1"/>
        </w:rPr>
        <w:drawing>
          <wp:inline distT="0" distB="0" distL="0" distR="0" wp14:anchorId="3885D186" wp14:editId="7C292F84">
            <wp:extent cx="1871663" cy="2495550"/>
            <wp:effectExtent l="0" t="0" r="0" b="0"/>
            <wp:docPr id="15" name="Picture 15" descr="C:\Users\ekell\AppData\Local\Microsoft\Windows\INetCache\Content.MSO\55A6941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kell\AppData\Local\Microsoft\Windows\INetCache\Content.MSO\55A69418.tmp"/>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877717" cy="2503622"/>
                    </a:xfrm>
                    <a:prstGeom prst="rect">
                      <a:avLst/>
                    </a:prstGeom>
                    <a:noFill/>
                    <a:ln>
                      <a:noFill/>
                    </a:ln>
                  </pic:spPr>
                </pic:pic>
              </a:graphicData>
            </a:graphic>
          </wp:inline>
        </w:drawing>
      </w:r>
    </w:p>
    <w:p w14:paraId="2D80E646" w14:textId="676C382C"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After the test launch, we were ready to print the active fins. The active fins were printed in two parts: the airfoil and the rudder. The airfoil was the same shape as the passive fin except there was a cutout for the rudder to fit into. The 1/8” diameter rod would be inserted through the airfoil and the rudder and then connected to the servo motor to actuate the rudder. This time, the fins were oriented correctly in the 3D printing queue and were printed from the base to the tip. This ultimately created smoother transitions between the layers and the fins did not need to be sanded. T</w:t>
      </w:r>
      <w:commentRangeStart w:id="71"/>
      <w:r w:rsidRPr="53339BCF">
        <w:rPr>
          <w:rFonts w:ascii="Times New Roman" w:eastAsia="Times New Roman" w:hAnsi="Times New Roman" w:cs="Times New Roman"/>
          <w:color w:val="000000" w:themeColor="text1"/>
          <w:sz w:val="24"/>
          <w:szCs w:val="24"/>
        </w:rPr>
        <w:t xml:space="preserve">he airfoil, rudder, and active fin can be seen below in Figures 21, 22, and 23 respectively. </w:t>
      </w:r>
      <w:commentRangeEnd w:id="71"/>
      <w:r>
        <w:rPr>
          <w:rStyle w:val="CommentReference"/>
        </w:rPr>
        <w:commentReference w:id="71"/>
      </w:r>
    </w:p>
    <w:p w14:paraId="0C5AF8AF" w14:textId="6DA26D64" w:rsidR="00577625" w:rsidRDefault="00577625" w:rsidP="00577625">
      <w:pPr>
        <w:pStyle w:val="Caption"/>
        <w:keepNext/>
      </w:pPr>
      <w:r>
        <w:t xml:space="preserve">Figure </w:t>
      </w:r>
      <w:r w:rsidR="00DF654B">
        <w:rPr>
          <w:noProof/>
        </w:rPr>
        <w:fldChar w:fldCharType="begin"/>
      </w:r>
      <w:r w:rsidR="00DF654B">
        <w:rPr>
          <w:noProof/>
        </w:rPr>
        <w:instrText xml:space="preserve"> SEQ Figure \* ARABIC </w:instrText>
      </w:r>
      <w:r w:rsidR="00DF654B">
        <w:rPr>
          <w:noProof/>
        </w:rPr>
        <w:fldChar w:fldCharType="separate"/>
      </w:r>
      <w:r>
        <w:rPr>
          <w:noProof/>
        </w:rPr>
        <w:t>21</w:t>
      </w:r>
      <w:r w:rsidR="00DF654B">
        <w:rPr>
          <w:noProof/>
        </w:rPr>
        <w:fldChar w:fldCharType="end"/>
      </w:r>
    </w:p>
    <w:p w14:paraId="3DB3CC4C" w14:textId="2ED72319"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505C30D2" wp14:editId="0EE97FC3">
            <wp:extent cx="2404533" cy="1803400"/>
            <wp:effectExtent l="0" t="0" r="0" b="6350"/>
            <wp:docPr id="18" name="Picture 18" descr="C:\Users\ekell\AppData\Local\Microsoft\Windows\INetCache\Content.MSO\F589C9E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kell\AppData\Local\Microsoft\Windows\INetCache\Content.MSO\F589C9E6.tmp"/>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408528" cy="1806396"/>
                    </a:xfrm>
                    <a:prstGeom prst="rect">
                      <a:avLst/>
                    </a:prstGeom>
                    <a:noFill/>
                    <a:ln>
                      <a:noFill/>
                    </a:ln>
                  </pic:spPr>
                </pic:pic>
              </a:graphicData>
            </a:graphic>
          </wp:inline>
        </w:drawing>
      </w:r>
    </w:p>
    <w:p w14:paraId="2E98CA23" w14:textId="48BDBC06" w:rsidR="00577625" w:rsidRDefault="00577625" w:rsidP="00577625">
      <w:pPr>
        <w:pStyle w:val="Caption"/>
        <w:keepNext/>
      </w:pPr>
      <w:r>
        <w:lastRenderedPageBreak/>
        <w:t xml:space="preserve">Figure </w:t>
      </w:r>
      <w:r w:rsidR="00DF654B">
        <w:rPr>
          <w:noProof/>
        </w:rPr>
        <w:fldChar w:fldCharType="begin"/>
      </w:r>
      <w:r w:rsidR="00DF654B">
        <w:rPr>
          <w:noProof/>
        </w:rPr>
        <w:instrText xml:space="preserve"> SEQ Figure \* ARABIC </w:instrText>
      </w:r>
      <w:r w:rsidR="00DF654B">
        <w:rPr>
          <w:noProof/>
        </w:rPr>
        <w:fldChar w:fldCharType="separate"/>
      </w:r>
      <w:r>
        <w:rPr>
          <w:noProof/>
        </w:rPr>
        <w:t>22</w:t>
      </w:r>
      <w:r w:rsidR="00DF654B">
        <w:rPr>
          <w:noProof/>
        </w:rPr>
        <w:fldChar w:fldCharType="end"/>
      </w:r>
    </w:p>
    <w:p w14:paraId="0E6A45F5" w14:textId="4B048F37"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2EC3A544" wp14:editId="0DE5FC16">
            <wp:extent cx="2400300" cy="3200400"/>
            <wp:effectExtent l="0" t="0" r="0" b="0"/>
            <wp:docPr id="19" name="Picture 19" descr="C:\Users\ekell\AppData\Local\Microsoft\Windows\INetCache\Content.MSO\70EE56E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kell\AppData\Local\Microsoft\Windows\INetCache\Content.MSO\70EE56E4.tmp"/>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404751" cy="3206335"/>
                    </a:xfrm>
                    <a:prstGeom prst="rect">
                      <a:avLst/>
                    </a:prstGeom>
                    <a:noFill/>
                    <a:ln>
                      <a:noFill/>
                    </a:ln>
                  </pic:spPr>
                </pic:pic>
              </a:graphicData>
            </a:graphic>
          </wp:inline>
        </w:drawing>
      </w:r>
    </w:p>
    <w:p w14:paraId="425770E0" w14:textId="4F522FDD" w:rsidR="00577625" w:rsidRDefault="00577625" w:rsidP="00577625">
      <w:pPr>
        <w:pStyle w:val="Caption"/>
        <w:keepNext/>
      </w:pPr>
      <w:r>
        <w:t xml:space="preserve">Figure </w:t>
      </w:r>
      <w:r w:rsidR="00DF654B">
        <w:rPr>
          <w:noProof/>
        </w:rPr>
        <w:fldChar w:fldCharType="begin"/>
      </w:r>
      <w:r w:rsidR="00DF654B">
        <w:rPr>
          <w:noProof/>
        </w:rPr>
        <w:instrText xml:space="preserve"> SEQ Figure \* ARABIC </w:instrText>
      </w:r>
      <w:r w:rsidR="00DF654B">
        <w:rPr>
          <w:noProof/>
        </w:rPr>
        <w:fldChar w:fldCharType="separate"/>
      </w:r>
      <w:r>
        <w:rPr>
          <w:noProof/>
        </w:rPr>
        <w:t>23</w:t>
      </w:r>
      <w:r w:rsidR="00DF654B">
        <w:rPr>
          <w:noProof/>
        </w:rPr>
        <w:fldChar w:fldCharType="end"/>
      </w:r>
    </w:p>
    <w:p w14:paraId="08F705CE" w14:textId="47A55F40"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1456D173" wp14:editId="5822BC79">
            <wp:extent cx="2405063" cy="3206750"/>
            <wp:effectExtent l="0" t="0" r="0" b="0"/>
            <wp:docPr id="20" name="Picture 20" descr="C:\Users\ekell\AppData\Local\Microsoft\Windows\INetCache\Content.MSO\B28AB29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kell\AppData\Local\Microsoft\Windows\INetCache\Content.MSO\B28AB292.tmp"/>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407756" cy="3210340"/>
                    </a:xfrm>
                    <a:prstGeom prst="rect">
                      <a:avLst/>
                    </a:prstGeom>
                    <a:noFill/>
                    <a:ln>
                      <a:noFill/>
                    </a:ln>
                  </pic:spPr>
                </pic:pic>
              </a:graphicData>
            </a:graphic>
          </wp:inline>
        </w:drawing>
      </w:r>
    </w:p>
    <w:p w14:paraId="289F2E09" w14:textId="4928A7E3" w:rsidR="00577625" w:rsidRDefault="00577625" w:rsidP="00577625">
      <w:pPr>
        <w:pStyle w:val="Caption"/>
        <w:keepNext/>
      </w:pPr>
      <w:commentRangeStart w:id="72"/>
      <w:r>
        <w:lastRenderedPageBreak/>
        <w:t>Figure</w:t>
      </w:r>
      <w:commentRangeEnd w:id="72"/>
      <w:r w:rsidR="00275E98">
        <w:rPr>
          <w:rStyle w:val="CommentReference"/>
          <w:i w:val="0"/>
          <w:iCs w:val="0"/>
          <w:color w:val="auto"/>
        </w:rPr>
        <w:commentReference w:id="72"/>
      </w:r>
      <w:r>
        <w:t xml:space="preserve"> </w:t>
      </w:r>
      <w:r w:rsidR="00DF654B">
        <w:rPr>
          <w:noProof/>
        </w:rPr>
        <w:fldChar w:fldCharType="begin"/>
      </w:r>
      <w:r w:rsidR="00DF654B">
        <w:rPr>
          <w:noProof/>
        </w:rPr>
        <w:instrText xml:space="preserve"> SEQ Figure \* ARABIC </w:instrText>
      </w:r>
      <w:r w:rsidR="00DF654B">
        <w:rPr>
          <w:noProof/>
        </w:rPr>
        <w:fldChar w:fldCharType="separate"/>
      </w:r>
      <w:r>
        <w:rPr>
          <w:noProof/>
        </w:rPr>
        <w:t>24</w:t>
      </w:r>
      <w:r w:rsidR="00DF654B">
        <w:rPr>
          <w:noProof/>
        </w:rPr>
        <w:fldChar w:fldCharType="end"/>
      </w:r>
    </w:p>
    <w:p w14:paraId="2E43E64E" w14:textId="15BB25C5" w:rsidR="00577625" w:rsidRDefault="00577625" w:rsidP="53339BCF">
      <w:pPr>
        <w:spacing w:line="360" w:lineRule="auto"/>
        <w:ind w:firstLine="720"/>
        <w:rPr>
          <w:rFonts w:ascii="Times New Roman" w:eastAsia="Times New Roman" w:hAnsi="Times New Roman" w:cs="Times New Roman"/>
          <w:color w:val="000000" w:themeColor="text1"/>
          <w:sz w:val="24"/>
          <w:szCs w:val="24"/>
        </w:rPr>
      </w:pPr>
      <w:r>
        <w:rPr>
          <w:noProof/>
          <w:color w:val="000000" w:themeColor="text1"/>
        </w:rPr>
        <w:drawing>
          <wp:inline distT="0" distB="0" distL="0" distR="0" wp14:anchorId="3643D319" wp14:editId="775DABA8">
            <wp:extent cx="2362200" cy="1771650"/>
            <wp:effectExtent l="0" t="0" r="0" b="0"/>
            <wp:docPr id="21" name="Picture 21" descr="C:\Users\ekell\AppData\Local\Microsoft\Windows\INetCache\Content.MSO\E3C5C07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ekell\AppData\Local\Microsoft\Windows\INetCache\Content.MSO\E3C5C070.tmp"/>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370784" cy="1778088"/>
                    </a:xfrm>
                    <a:prstGeom prst="rect">
                      <a:avLst/>
                    </a:prstGeom>
                    <a:noFill/>
                    <a:ln>
                      <a:noFill/>
                    </a:ln>
                  </pic:spPr>
                </pic:pic>
              </a:graphicData>
            </a:graphic>
          </wp:inline>
        </w:drawing>
      </w:r>
    </w:p>
    <w:p w14:paraId="711587DD" w14:textId="1533E0C1"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After assembly of the fins, the actuation code was developed further using </w:t>
      </w:r>
      <w:r w:rsidR="005B5973">
        <w:rPr>
          <w:rFonts w:ascii="Times New Roman" w:eastAsia="Times New Roman" w:hAnsi="Times New Roman" w:cs="Times New Roman"/>
          <w:color w:val="000000" w:themeColor="text1"/>
          <w:sz w:val="24"/>
          <w:szCs w:val="24"/>
        </w:rPr>
        <w:t>MATLAB</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w:t>
      </w:r>
    </w:p>
    <w:p w14:paraId="214C2728" w14:textId="65822C05" w:rsidR="53339BCF" w:rsidRDefault="53339BCF" w:rsidP="00981930">
      <w:pPr>
        <w:pStyle w:val="Heading2"/>
        <w:rPr>
          <w:rFonts w:eastAsia="Times New Roman"/>
        </w:rPr>
      </w:pPr>
      <w:bookmarkStart w:id="73" w:name="_Toc2082193"/>
      <w:r w:rsidRPr="53339BCF">
        <w:rPr>
          <w:rFonts w:eastAsia="Times New Roman"/>
        </w:rPr>
        <w:t>3.4 E-bay configuration and Capability</w:t>
      </w:r>
      <w:bookmarkEnd w:id="73"/>
    </w:p>
    <w:p w14:paraId="5105E68A" w14:textId="11F0FD46" w:rsidR="53339BCF" w:rsidRDefault="53339BCF" w:rsidP="53339BCF">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The final e-bay configuration consisted of two bulkheads attached by two ¼" threaded steel runners with a center piece of plywood. Surrounding this skeleton was a 6-inch-long blue tube piece that is four inches in diameter. On the bottom of the tube the runners, and plywood bulkheads were attached by both nuts and epoxy. The top bulkhead is secured with nuts only to allow for easy access to the electronics within. On the top of the top bulkhead there was also a U-bolt for the parachute shock chord.  Located on the plywood centerpiece was the main PCB board which housed </w:t>
      </w:r>
      <w:r w:rsidRPr="53339BCF">
        <w:rPr>
          <w:rFonts w:ascii="Times New Roman" w:eastAsia="Times New Roman" w:hAnsi="Times New Roman" w:cs="Times New Roman"/>
          <w:sz w:val="24"/>
          <w:szCs w:val="24"/>
        </w:rPr>
        <w:t>the Mega 2560-Core microprocessor, an Adafruit MPL3115A2-I2C altimeter, a Micro SD Card breakout board, a 433 MHz RF transmitter, as well as an 11.1v 1100 mAh Lithium Polymer battery located on the opposite side of the plywood centerpiece.</w:t>
      </w:r>
      <w:r w:rsidRPr="53339BCF">
        <w:rPr>
          <w:rFonts w:ascii="Times New Roman" w:eastAsia="Times New Roman" w:hAnsi="Times New Roman" w:cs="Times New Roman"/>
          <w:color w:val="000000" w:themeColor="text1"/>
          <w:sz w:val="24"/>
          <w:szCs w:val="24"/>
        </w:rPr>
        <w:t xml:space="preserve"> Located at the rocket’s center of gravity was the IMU, </w:t>
      </w:r>
      <w:r w:rsidRPr="53339BCF">
        <w:rPr>
          <w:rFonts w:ascii="Times New Roman" w:eastAsia="Times New Roman" w:hAnsi="Times New Roman" w:cs="Times New Roman"/>
          <w:sz w:val="24"/>
          <w:szCs w:val="24"/>
        </w:rPr>
        <w:t xml:space="preserve">an Adafruit 9 degree of freedom absolute orientation sensor. </w:t>
      </w:r>
      <w:r w:rsidRPr="53339BCF">
        <w:rPr>
          <w:rFonts w:ascii="Times New Roman" w:eastAsia="Times New Roman" w:hAnsi="Times New Roman" w:cs="Times New Roman"/>
          <w:color w:val="000000" w:themeColor="text1"/>
          <w:sz w:val="24"/>
          <w:szCs w:val="24"/>
        </w:rPr>
        <w:t>Since the IMU sat away from the main e-bay a hole had to be drilled in the top bulkhead for the wires which ran from the main PCB board to the IMU.</w:t>
      </w:r>
    </w:p>
    <w:p w14:paraId="029F85E6" w14:textId="7FCD912D" w:rsidR="3F1F6523" w:rsidRPr="00981930" w:rsidRDefault="53339BCF" w:rsidP="00981930">
      <w:pPr>
        <w:spacing w:line="360" w:lineRule="auto"/>
        <w:ind w:firstLine="720"/>
        <w:rPr>
          <w:rFonts w:ascii="Times New Roman" w:eastAsia="Times New Roman" w:hAnsi="Times New Roman" w:cs="Times New Roman"/>
          <w:color w:val="000000" w:themeColor="text1"/>
          <w:sz w:val="24"/>
          <w:szCs w:val="24"/>
        </w:rPr>
      </w:pPr>
      <w:r w:rsidRPr="53339BCF">
        <w:rPr>
          <w:rFonts w:ascii="Times New Roman" w:eastAsia="Times New Roman" w:hAnsi="Times New Roman" w:cs="Times New Roman"/>
          <w:color w:val="000000" w:themeColor="text1"/>
          <w:sz w:val="24"/>
          <w:szCs w:val="24"/>
        </w:rPr>
        <w:t xml:space="preserve">As detailed in Table 4, the avionics of the e-bay were successful in detecting launch, apogee, and when all sensors were calibrated. In addition to being able to detect these things, the e-bay was also successful in its ability to send current to the separation charge and trigger the separation for the parachute. To detect launch and apogee we used the altimeter readings. 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sketch compared the current altimeter readings to the ones before it and determined when the rocket had launched and reached apogee. 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detected launch when the measurements it was taking were ten meters more than the original launch height which was reset constantly to void measurement creep. It detected apogee once the measurements taken </w:t>
      </w:r>
      <w:r w:rsidRPr="53339BCF">
        <w:rPr>
          <w:rFonts w:ascii="Times New Roman" w:eastAsia="Times New Roman" w:hAnsi="Times New Roman" w:cs="Times New Roman"/>
          <w:color w:val="000000" w:themeColor="text1"/>
          <w:sz w:val="24"/>
          <w:szCs w:val="24"/>
        </w:rPr>
        <w:lastRenderedPageBreak/>
        <w:t xml:space="preserve">were three meters lower than the measurement before it. Once apogee was detected the parachute was deployed. Using a difference in measurements of three meters was to ensure that the rocket was falling before the parachute was deployed. There was some sensor noise, and the difference in measurements had to be large enough to overcome the sensor noise. Finally, the </w:t>
      </w:r>
      <w:r w:rsidR="00841D7F">
        <w:rPr>
          <w:rFonts w:ascii="Times New Roman" w:eastAsia="Times New Roman" w:hAnsi="Times New Roman" w:cs="Times New Roman"/>
          <w:color w:val="000000" w:themeColor="text1"/>
          <w:sz w:val="24"/>
          <w:szCs w:val="24"/>
        </w:rPr>
        <w:t>Arduino</w:t>
      </w:r>
      <w:r w:rsidR="00841D7F" w:rsidRPr="00841D7F">
        <w:rPr>
          <w:rFonts w:ascii="Times New Roman" w:eastAsia="Times New Roman" w:hAnsi="Times New Roman" w:cs="Times New Roman"/>
          <w:color w:val="000000" w:themeColor="text1"/>
          <w:sz w:val="24"/>
          <w:szCs w:val="24"/>
          <w:vertAlign w:val="superscript"/>
        </w:rPr>
        <w:t>®</w:t>
      </w:r>
      <w:r w:rsidRPr="53339BCF">
        <w:rPr>
          <w:rFonts w:ascii="Times New Roman" w:eastAsia="Times New Roman" w:hAnsi="Times New Roman" w:cs="Times New Roman"/>
          <w:color w:val="000000" w:themeColor="text1"/>
          <w:sz w:val="24"/>
          <w:szCs w:val="24"/>
        </w:rPr>
        <w:t xml:space="preserve"> was capable of writing to the SD card when all three sensors were fully calibrated, the altitude measurements, accelerometer measurements, when launch was detected, when apogee was detected, and when the parachute was deployed. This information proved useful for post flight analysis especially during the testing of the sensors.  </w:t>
      </w:r>
    </w:p>
    <w:p w14:paraId="6BA71907" w14:textId="77777777" w:rsidR="00275E98" w:rsidRDefault="00275E98">
      <w:pPr>
        <w:rPr>
          <w:rFonts w:ascii="Times New Roman" w:eastAsia="Times New Roman" w:hAnsi="Times New Roman" w:cs="Times New Roman"/>
          <w:b/>
          <w:color w:val="000000" w:themeColor="text1"/>
          <w:sz w:val="32"/>
          <w:szCs w:val="24"/>
        </w:rPr>
      </w:pPr>
      <w:r>
        <w:br w:type="page"/>
      </w:r>
    </w:p>
    <w:p w14:paraId="36447AEE" w14:textId="701B8AC2" w:rsidR="00FA04B1" w:rsidRPr="001957BF" w:rsidRDefault="53339BCF" w:rsidP="001957BF">
      <w:pPr>
        <w:pStyle w:val="Heading1"/>
      </w:pPr>
      <w:r w:rsidRPr="53339BCF">
        <w:lastRenderedPageBreak/>
        <w:t xml:space="preserve"> </w:t>
      </w:r>
      <w:bookmarkStart w:id="74" w:name="_Toc2082194"/>
      <w:r w:rsidRPr="53339BCF">
        <w:t>Summaries, Conclusions, Recommendations, Broader Impacts</w:t>
      </w:r>
      <w:bookmarkEnd w:id="74"/>
      <w:r w:rsidRPr="53339BCF">
        <w:t xml:space="preserve"> </w:t>
      </w:r>
    </w:p>
    <w:p w14:paraId="5E48DA9B" w14:textId="5EBA99F3" w:rsidR="00FA04B1" w:rsidRDefault="001957BF" w:rsidP="001957BF">
      <w:pPr>
        <w:pStyle w:val="Heading2"/>
        <w:rPr>
          <w:rFonts w:eastAsia="Times New Roman"/>
        </w:rPr>
      </w:pPr>
      <w:bookmarkStart w:id="75" w:name="_Toc2082195"/>
      <w:r w:rsidRPr="001957BF">
        <w:rPr>
          <w:rFonts w:eastAsia="Times New Roman"/>
        </w:rPr>
        <w:t>4.</w:t>
      </w:r>
      <w:r>
        <w:rPr>
          <w:rFonts w:eastAsia="Times New Roman"/>
        </w:rPr>
        <w:t xml:space="preserve">1 </w:t>
      </w:r>
      <w:r w:rsidR="00FA04B1">
        <w:rPr>
          <w:rFonts w:eastAsia="Times New Roman"/>
        </w:rPr>
        <w:t>Summary</w:t>
      </w:r>
      <w:bookmarkEnd w:id="75"/>
    </w:p>
    <w:p w14:paraId="6BDC379D" w14:textId="4F6C5150" w:rsidR="001957BF" w:rsidRPr="001957BF" w:rsidRDefault="001957BF" w:rsidP="001957BF">
      <w:pPr>
        <w:pStyle w:val="ListParagraph"/>
        <w:spacing w:line="360" w:lineRule="auto"/>
        <w:ind w:left="0"/>
        <w:rPr>
          <w:rFonts w:ascii="Times New Roman" w:hAnsi="Times New Roman" w:cs="Times New Roman"/>
          <w:sz w:val="24"/>
          <w:szCs w:val="24"/>
        </w:rPr>
      </w:pPr>
      <w:r>
        <w:tab/>
      </w:r>
      <w:r w:rsidRPr="001957BF">
        <w:rPr>
          <w:rFonts w:ascii="Times New Roman" w:hAnsi="Times New Roman" w:cs="Times New Roman"/>
          <w:sz w:val="24"/>
          <w:szCs w:val="24"/>
        </w:rPr>
        <w:t xml:space="preserve">Outlined below are the descriptions of progress made in all major areas of this MQP. We have described the progress made on implementing our methodology and the degree to which they were successful. </w:t>
      </w:r>
    </w:p>
    <w:p w14:paraId="7A0F1321" w14:textId="1D3F0FFC" w:rsidR="3F1F6523" w:rsidRPr="00FA04B1" w:rsidRDefault="00FA04B1" w:rsidP="001957BF">
      <w:pPr>
        <w:pStyle w:val="Heading3"/>
        <w:rPr>
          <w:rFonts w:eastAsia="Times New Roman"/>
        </w:rPr>
      </w:pPr>
      <w:bookmarkStart w:id="76" w:name="_Toc2082196"/>
      <w:r>
        <w:rPr>
          <w:rFonts w:eastAsia="Times New Roman"/>
        </w:rPr>
        <w:t xml:space="preserve">4.1.1 </w:t>
      </w:r>
      <w:r w:rsidR="53339BCF" w:rsidRPr="00FA04B1">
        <w:rPr>
          <w:rFonts w:eastAsia="Times New Roman"/>
        </w:rPr>
        <w:t>Summary and Conclusion of Fins:</w:t>
      </w:r>
      <w:bookmarkEnd w:id="76"/>
      <w:r w:rsidR="53339BCF" w:rsidRPr="00FA04B1">
        <w:rPr>
          <w:rFonts w:eastAsia="Times New Roman"/>
        </w:rPr>
        <w:t xml:space="preserve"> </w:t>
      </w:r>
    </w:p>
    <w:p w14:paraId="3FD24D3C" w14:textId="61483A96" w:rsidR="3F1F6523" w:rsidRDefault="3F1F6523" w:rsidP="3F1F6523">
      <w:pPr>
        <w:spacing w:line="360" w:lineRule="auto"/>
        <w:jc w:val="both"/>
      </w:pPr>
      <w:r w:rsidRPr="3F1F6523">
        <w:rPr>
          <w:rFonts w:ascii="Times New Roman" w:eastAsia="Times New Roman" w:hAnsi="Times New Roman" w:cs="Times New Roman"/>
          <w:sz w:val="24"/>
          <w:szCs w:val="24"/>
        </w:rPr>
        <w:t xml:space="preserve">Two sets of fins were designed for this project. The first set of fins was a passive design created for the first launch. The second set of fins were active with a rudder powered by an on-board servo. Both sets of fins were designed in </w:t>
      </w:r>
      <w:r w:rsidR="00841D7F">
        <w:rPr>
          <w:rFonts w:ascii="Times New Roman" w:eastAsia="Times New Roman" w:hAnsi="Times New Roman" w:cs="Times New Roman"/>
          <w:sz w:val="24"/>
          <w:szCs w:val="24"/>
        </w:rPr>
        <w:t>SolidWorks</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and theoretically analyzed using </w:t>
      </w:r>
      <w:r w:rsidR="00841D7F">
        <w:rPr>
          <w:rFonts w:ascii="Times New Roman" w:eastAsia="Times New Roman" w:hAnsi="Times New Roman" w:cs="Times New Roman"/>
          <w:sz w:val="24"/>
          <w:szCs w:val="24"/>
        </w:rPr>
        <w:t>ANSYS</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w:t>
      </w:r>
      <w:r w:rsidR="00841D7F">
        <w:rPr>
          <w:rFonts w:ascii="Times New Roman" w:eastAsia="Times New Roman" w:hAnsi="Times New Roman" w:cs="Times New Roman"/>
          <w:sz w:val="24"/>
          <w:szCs w:val="24"/>
        </w:rPr>
        <w:t>Fluent</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Software. The passive fins were based off a NACA 64A010 symmetric airfoil and the active fins were based off NACA 66-021. After being designed in </w:t>
      </w:r>
      <w:r w:rsidR="00841D7F">
        <w:rPr>
          <w:rFonts w:ascii="Times New Roman" w:eastAsia="Times New Roman" w:hAnsi="Times New Roman" w:cs="Times New Roman"/>
          <w:sz w:val="24"/>
          <w:szCs w:val="24"/>
        </w:rPr>
        <w:t>SolidWorks</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they were 3d Printed out of PLA plastic.  The passive fins were tested in the wind tunnel to obtain experimental lift and drag coefficients to be compared to the analytical values found in </w:t>
      </w:r>
      <w:r w:rsidR="00841D7F">
        <w:rPr>
          <w:rFonts w:ascii="Times New Roman" w:eastAsia="Times New Roman" w:hAnsi="Times New Roman" w:cs="Times New Roman"/>
          <w:sz w:val="24"/>
          <w:szCs w:val="24"/>
        </w:rPr>
        <w:t>ANSYS</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w:t>
      </w:r>
      <w:r w:rsidR="00841D7F">
        <w:rPr>
          <w:rFonts w:ascii="Times New Roman" w:eastAsia="Times New Roman" w:hAnsi="Times New Roman" w:cs="Times New Roman"/>
          <w:sz w:val="24"/>
          <w:szCs w:val="24"/>
        </w:rPr>
        <w:t>Fluent</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w:t>
      </w:r>
    </w:p>
    <w:p w14:paraId="63AE8A95" w14:textId="338F12C8" w:rsidR="3F1F6523" w:rsidRDefault="53339BCF" w:rsidP="3F1F6523">
      <w:pPr>
        <w:spacing w:line="360" w:lineRule="auto"/>
        <w:jc w:val="both"/>
      </w:pPr>
      <w:r w:rsidRPr="53339BCF">
        <w:rPr>
          <w:rFonts w:ascii="Times New Roman" w:eastAsia="Times New Roman" w:hAnsi="Times New Roman" w:cs="Times New Roman"/>
          <w:sz w:val="24"/>
          <w:szCs w:val="24"/>
        </w:rPr>
        <w:t xml:space="preserve">While the active fins were never tested in flight our team was able to construct them and wire the servos to the flight computer. We wrote an </w:t>
      </w:r>
      <w:r w:rsidR="00841D7F">
        <w:rPr>
          <w:rFonts w:ascii="Times New Roman" w:eastAsia="Times New Roman" w:hAnsi="Times New Roman" w:cs="Times New Roman"/>
          <w:sz w:val="24"/>
          <w:szCs w:val="24"/>
        </w:rPr>
        <w:t>Arduino</w:t>
      </w:r>
      <w:r w:rsidR="00841D7F" w:rsidRPr="00841D7F">
        <w:rPr>
          <w:rFonts w:ascii="Times New Roman" w:eastAsia="Times New Roman" w:hAnsi="Times New Roman" w:cs="Times New Roman"/>
          <w:sz w:val="24"/>
          <w:szCs w:val="24"/>
          <w:vertAlign w:val="superscript"/>
        </w:rPr>
        <w:t>®</w:t>
      </w:r>
      <w:r w:rsidRPr="53339BCF">
        <w:rPr>
          <w:rFonts w:ascii="Times New Roman" w:eastAsia="Times New Roman" w:hAnsi="Times New Roman" w:cs="Times New Roman"/>
          <w:sz w:val="24"/>
          <w:szCs w:val="24"/>
        </w:rPr>
        <w:t xml:space="preserve"> file which told the servo to move multiple times at different rudder angles. The control law was not integrated into the active fins, but we were able to build a working model of that active fins ready to be used in conjunction with a completed control law for flight. </w:t>
      </w:r>
    </w:p>
    <w:p w14:paraId="103AB3A4" w14:textId="532A5554" w:rsidR="3F1F6523" w:rsidRDefault="3F1F6523" w:rsidP="3F1F6523">
      <w:pPr>
        <w:spacing w:line="360" w:lineRule="auto"/>
        <w:jc w:val="both"/>
      </w:pPr>
      <w:r w:rsidRPr="3F1F6523">
        <w:rPr>
          <w:rFonts w:ascii="Times New Roman" w:eastAsia="Times New Roman" w:hAnsi="Times New Roman" w:cs="Times New Roman"/>
          <w:sz w:val="24"/>
          <w:szCs w:val="24"/>
        </w:rPr>
        <w:t xml:space="preserve">We cannot consider the active fins a complete success for two reasons. First, although we were able to successfully integrate the servos with the flight computer, we were not able to implement the control law to use the active fins to stabilize the rocket. Second, we were unable to test their effectiveness neither in the wind tunnel nor in actual flight. Time was a large factor in the lack of success for this portion of the project. With the complexity of the control law we ran out of time before being able to finish it. </w:t>
      </w:r>
    </w:p>
    <w:p w14:paraId="30344E5E" w14:textId="7CC49AEE" w:rsidR="3F1F6523" w:rsidRPr="00783408" w:rsidRDefault="00FA04B1" w:rsidP="001957BF">
      <w:pPr>
        <w:pStyle w:val="Heading3"/>
        <w:rPr>
          <w:rFonts w:eastAsia="Times New Roman"/>
        </w:rPr>
      </w:pPr>
      <w:bookmarkStart w:id="77" w:name="_Toc2082197"/>
      <w:r w:rsidRPr="00783408">
        <w:rPr>
          <w:rFonts w:eastAsia="Times New Roman"/>
        </w:rPr>
        <w:t xml:space="preserve">4.1.2 </w:t>
      </w:r>
      <w:r w:rsidR="53339BCF" w:rsidRPr="00783408">
        <w:rPr>
          <w:rFonts w:eastAsia="Times New Roman"/>
        </w:rPr>
        <w:t>Summary and Conclusion of Electronics bay and Design</w:t>
      </w:r>
      <w:bookmarkEnd w:id="77"/>
    </w:p>
    <w:p w14:paraId="246B5609" w14:textId="5A65D4C1"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The electronics bay was composed of a Mega 2560-Core microprocessor, an Adafruit 9 degree of freedom absolute orientation sensor, an Adafruit MPL3115A2-I2C altimeter, a Micro SD Card breakout board, a 433 MHz RF transmitter, and an 11.1v 1100 mAh Lithium Polymer battery. All, except for the IMU, are contained within blue tube casing. The shell for the E-bay </w:t>
      </w:r>
      <w:r w:rsidRPr="3F1F6523">
        <w:rPr>
          <w:rFonts w:ascii="Times New Roman" w:eastAsia="Times New Roman" w:hAnsi="Times New Roman" w:cs="Times New Roman"/>
          <w:sz w:val="24"/>
          <w:szCs w:val="24"/>
        </w:rPr>
        <w:lastRenderedPageBreak/>
        <w:t xml:space="preserve">was a blue tube body 6 inches long supported by two steel threaded rails with plywood caps on the top and bottom, and finally the PCB board which held most of our sensors and the </w:t>
      </w:r>
      <w:r w:rsidR="00841D7F">
        <w:rPr>
          <w:rFonts w:ascii="Times New Roman" w:eastAsia="Times New Roman" w:hAnsi="Times New Roman" w:cs="Times New Roman"/>
          <w:sz w:val="24"/>
          <w:szCs w:val="24"/>
        </w:rPr>
        <w:t>Arduino</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rested on a plywood plate. The entire assembly was tightened down with nuts on the top and epoxied together on the bottom. The IMU, which was placed at the center of gravity of the rocket, sat within a 3d printed shell for thermal protection from the separation charge. </w:t>
      </w:r>
    </w:p>
    <w:p w14:paraId="13A1DE9B" w14:textId="3AED4201"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The electronics bay design and configuration were a success. All sensors were integrated effectively with the microcontroller and the configuration fit within the six-inch space given for it within the rocket. Although there were some challenges with the soldering and organization of components of the flight computer it functioned properly in the end. The E-bay could have been improved by creating a custom-made PCB board which would have made the organization of components easier and neater. </w:t>
      </w:r>
    </w:p>
    <w:p w14:paraId="4B65FB36" w14:textId="0AAA4AD4" w:rsidR="3F1F6523" w:rsidRPr="00783408" w:rsidRDefault="00783408" w:rsidP="001957BF">
      <w:pPr>
        <w:pStyle w:val="Heading3"/>
        <w:rPr>
          <w:rFonts w:eastAsia="Times New Roman"/>
        </w:rPr>
      </w:pPr>
      <w:bookmarkStart w:id="78" w:name="_Toc2082198"/>
      <w:r w:rsidRPr="00783408">
        <w:rPr>
          <w:rFonts w:eastAsia="Times New Roman"/>
        </w:rPr>
        <w:t xml:space="preserve">4.1.3. </w:t>
      </w:r>
      <w:r w:rsidR="53339BCF" w:rsidRPr="00783408">
        <w:rPr>
          <w:rFonts w:eastAsia="Times New Roman"/>
        </w:rPr>
        <w:t>Summary and Conclusion of Flight Controller:</w:t>
      </w:r>
      <w:bookmarkEnd w:id="78"/>
      <w:r w:rsidR="53339BCF" w:rsidRPr="00783408">
        <w:rPr>
          <w:rFonts w:eastAsia="Times New Roman"/>
        </w:rPr>
        <w:t xml:space="preserve"> </w:t>
      </w:r>
    </w:p>
    <w:p w14:paraId="6685EDFD" w14:textId="407FFB8B"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We had to build the flight controller from scratch. All components of the flight controller were ordered separately and soldered to the PCB board which our </w:t>
      </w:r>
      <w:r w:rsidR="00841D7F">
        <w:rPr>
          <w:rFonts w:ascii="Times New Roman" w:eastAsia="Times New Roman" w:hAnsi="Times New Roman" w:cs="Times New Roman"/>
          <w:sz w:val="24"/>
          <w:szCs w:val="24"/>
        </w:rPr>
        <w:t>Arduino</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plugged neatly into. There were some significant challenges in organizing all of electronics on the PCB board while ensuring that nothing was shorted out, and all sensors were connected to the proper pins for the </w:t>
      </w:r>
      <w:r w:rsidR="00841D7F">
        <w:rPr>
          <w:rFonts w:ascii="Times New Roman" w:eastAsia="Times New Roman" w:hAnsi="Times New Roman" w:cs="Times New Roman"/>
          <w:sz w:val="24"/>
          <w:szCs w:val="24"/>
        </w:rPr>
        <w:t>Arduino</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w:t>
      </w:r>
    </w:p>
    <w:p w14:paraId="29000533" w14:textId="5BD0F61D"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Once all sensors were properly soldered to the PCB the next challenge came with getting them to all work together and send data to the </w:t>
      </w:r>
      <w:r w:rsidR="00841D7F">
        <w:rPr>
          <w:rFonts w:ascii="Times New Roman" w:eastAsia="Times New Roman" w:hAnsi="Times New Roman" w:cs="Times New Roman"/>
          <w:sz w:val="24"/>
          <w:szCs w:val="24"/>
        </w:rPr>
        <w:t>Arduino</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We were able to create an </w:t>
      </w:r>
      <w:r w:rsidR="00841D7F">
        <w:rPr>
          <w:rFonts w:ascii="Times New Roman" w:eastAsia="Times New Roman" w:hAnsi="Times New Roman" w:cs="Times New Roman"/>
          <w:sz w:val="24"/>
          <w:szCs w:val="24"/>
        </w:rPr>
        <w:t>Arduino</w:t>
      </w:r>
      <w:r w:rsidR="00841D7F" w:rsidRPr="00841D7F">
        <w:rPr>
          <w:rFonts w:ascii="Times New Roman" w:eastAsia="Times New Roman" w:hAnsi="Times New Roman" w:cs="Times New Roman"/>
          <w:sz w:val="24"/>
          <w:szCs w:val="24"/>
          <w:vertAlign w:val="superscript"/>
        </w:rPr>
        <w:t>®</w:t>
      </w:r>
      <w:r w:rsidRPr="3F1F6523">
        <w:rPr>
          <w:rFonts w:ascii="Times New Roman" w:eastAsia="Times New Roman" w:hAnsi="Times New Roman" w:cs="Times New Roman"/>
          <w:sz w:val="24"/>
          <w:szCs w:val="24"/>
        </w:rPr>
        <w:t xml:space="preserve"> sketch which can detect when the rocket launched, and reached apogee using altimeter data, triggered the signal for the separation charge, read out calibration data for all sensors, transmitted an RF signal once the parachute deployed, and recorded flight data to an SD card through the SD card reader. For the first test flight the E-bay functioned properly. </w:t>
      </w:r>
    </w:p>
    <w:p w14:paraId="52382193" w14:textId="35420707" w:rsidR="3F1F6523" w:rsidRDefault="3F1F6523" w:rsidP="00783408">
      <w:pPr>
        <w:spacing w:line="360" w:lineRule="auto"/>
        <w:ind w:firstLine="720"/>
        <w:jc w:val="both"/>
      </w:pPr>
      <w:r w:rsidRPr="3F1F6523">
        <w:rPr>
          <w:rFonts w:ascii="Times New Roman" w:eastAsia="Times New Roman" w:hAnsi="Times New Roman" w:cs="Times New Roman"/>
          <w:sz w:val="24"/>
          <w:szCs w:val="24"/>
        </w:rPr>
        <w:t xml:space="preserve">The flight controller was a success in functionality but was not flight proven. Although it worked properly in the initial test flight, since the rocket did not leave the launch rail and therefore not all functionalities of the flight controller were tested. In laboratory tests the flight controller can complete all tasks it was programmed to do which are stated in the Summary. One challenge that we faced with the flight controller was programming it to accurately detect launch and apogee. Since we only used altitude to detect them the flight controller it would fail to do so if the changes in altitude were not great enough to overcome the measurement error due to sensor noise. This </w:t>
      </w:r>
      <w:r w:rsidRPr="3F1F6523">
        <w:rPr>
          <w:rFonts w:ascii="Times New Roman" w:eastAsia="Times New Roman" w:hAnsi="Times New Roman" w:cs="Times New Roman"/>
          <w:sz w:val="24"/>
          <w:szCs w:val="24"/>
        </w:rPr>
        <w:lastRenderedPageBreak/>
        <w:t xml:space="preserve">program design could be improved by incorporating the accelerometer in some way to work in conjunction with the altimeter. The flight controller could also have been improved by using LED’s to show when all sensors were fully calibrated, as there was no way to tell that they were calibrated until after the flight data was recorded. LED’s would allow for us to easily be able to determine if the sensors were calibrated. Overall, the flight controller was a successful undertaking. </w:t>
      </w:r>
    </w:p>
    <w:p w14:paraId="20C5D418" w14:textId="64CEA089" w:rsidR="3F1F6523" w:rsidRPr="00783408" w:rsidRDefault="00783408" w:rsidP="001957BF">
      <w:pPr>
        <w:pStyle w:val="Heading3"/>
        <w:rPr>
          <w:rFonts w:eastAsia="Times New Roman"/>
        </w:rPr>
      </w:pPr>
      <w:bookmarkStart w:id="79" w:name="_Toc2082199"/>
      <w:r>
        <w:rPr>
          <w:rFonts w:eastAsia="Times New Roman"/>
        </w:rPr>
        <w:t xml:space="preserve">4.1.4 </w:t>
      </w:r>
      <w:r w:rsidR="00DAB222" w:rsidRPr="00783408">
        <w:rPr>
          <w:rFonts w:eastAsia="Times New Roman"/>
        </w:rPr>
        <w:t xml:space="preserve">Summary of </w:t>
      </w:r>
      <w:r w:rsidR="005B5973">
        <w:rPr>
          <w:rFonts w:eastAsia="Times New Roman"/>
        </w:rPr>
        <w:t>MATLAB</w:t>
      </w:r>
      <w:r w:rsidR="00841D7F" w:rsidRPr="00841D7F">
        <w:rPr>
          <w:rFonts w:eastAsia="Times New Roman"/>
          <w:vertAlign w:val="superscript"/>
        </w:rPr>
        <w:t>®</w:t>
      </w:r>
      <w:r w:rsidR="00DAB222" w:rsidRPr="00783408">
        <w:rPr>
          <w:rFonts w:eastAsia="Times New Roman"/>
        </w:rPr>
        <w:t xml:space="preserve"> Simulation and Control Law:</w:t>
      </w:r>
      <w:bookmarkEnd w:id="79"/>
      <w:r w:rsidR="00DAB222" w:rsidRPr="00783408">
        <w:rPr>
          <w:rFonts w:eastAsia="Times New Roman"/>
        </w:rPr>
        <w:t xml:space="preserve"> </w:t>
      </w:r>
    </w:p>
    <w:p w14:paraId="1116C5B3" w14:textId="053B004F" w:rsidR="00E75EC6" w:rsidRDefault="00E75EC6" w:rsidP="00E75EC6">
      <w:pPr>
        <w:pStyle w:val="paragraph"/>
        <w:spacing w:before="0" w:beforeAutospacing="0" w:after="0" w:afterAutospacing="0" w:line="360" w:lineRule="auto"/>
        <w:ind w:firstLine="720"/>
        <w:jc w:val="both"/>
        <w:textAlignment w:val="baseline"/>
        <w:rPr>
          <w:rFonts w:ascii="Segoe UI" w:hAnsi="Segoe UI" w:cs="Segoe UI"/>
          <w:sz w:val="18"/>
          <w:szCs w:val="18"/>
        </w:rPr>
      </w:pPr>
      <w:bookmarkStart w:id="80" w:name="_Toc2082200"/>
      <w:r>
        <w:rPr>
          <w:rStyle w:val="normaltextrun"/>
        </w:rPr>
        <w:t xml:space="preserve">Overall, the construction of the </w:t>
      </w:r>
      <w:r w:rsidR="005B5973">
        <w:rPr>
          <w:rStyle w:val="normaltextrun"/>
        </w:rPr>
        <w:t>MATLAB</w:t>
      </w:r>
      <w:r w:rsidR="00841D7F" w:rsidRPr="00841D7F">
        <w:rPr>
          <w:rStyle w:val="normaltextrun"/>
          <w:vertAlign w:val="superscript"/>
        </w:rPr>
        <w:t>®</w:t>
      </w:r>
      <w:r>
        <w:rPr>
          <w:rStyle w:val="normaltextrun"/>
        </w:rPr>
        <w:t xml:space="preserve"> simulation was a success. The simulation was able to successfully evaluate the rocket’s full trajectory given different motor configurations, wind velocity, starting conditions, and fin angles. It generated several result plots which helped visualize various aspects of the flight path and gain useful information while debugging the script. In the future this script could be given a graphical user interface (GUI) which would enhance the user experience and make much simpler to use. It could be designed to allow the user to create and test any rocket configuration and control law they choose with relative ease. </w:t>
      </w:r>
      <w:r>
        <w:rPr>
          <w:rStyle w:val="eop"/>
        </w:rPr>
        <w:t> </w:t>
      </w:r>
    </w:p>
    <w:p w14:paraId="31AB1B07" w14:textId="7F3732A5" w:rsidR="00E75EC6" w:rsidRDefault="00E75EC6" w:rsidP="00E75EC6">
      <w:pPr>
        <w:pStyle w:val="paragraph"/>
        <w:spacing w:before="0" w:beforeAutospacing="0" w:after="0" w:afterAutospacing="0" w:line="360" w:lineRule="auto"/>
        <w:ind w:firstLine="720"/>
        <w:jc w:val="both"/>
        <w:textAlignment w:val="baseline"/>
        <w:rPr>
          <w:rStyle w:val="eop"/>
        </w:rPr>
      </w:pPr>
      <w:r>
        <w:rPr>
          <w:rStyle w:val="normaltextrun"/>
        </w:rPr>
        <w:t>One shortcoming of our project was the failure to develop a completed control law. We were unfortunately unable to develop a feedback control that met our expectations for our project. A major setback for us the linearization of the rocket system which we were ultimately unable to achieve due to its complexity. Later in C-term we experimented with non-linear controller which did produce input fin deflection angles. We eventually ran out of time developing this controller and trying to linearize the system, ultimately leading to an incomplete stability controller.</w:t>
      </w:r>
      <w:r>
        <w:rPr>
          <w:rStyle w:val="eop"/>
        </w:rPr>
        <w:t> </w:t>
      </w:r>
    </w:p>
    <w:p w14:paraId="1FAB7289" w14:textId="70C527B0" w:rsidR="00FA04B1" w:rsidRPr="00FA04B1" w:rsidRDefault="00FA04B1" w:rsidP="001957BF">
      <w:pPr>
        <w:pStyle w:val="Heading2"/>
        <w:rPr>
          <w:rFonts w:eastAsia="Times New Roman"/>
        </w:rPr>
      </w:pPr>
      <w:r w:rsidRPr="00FA04B1">
        <w:rPr>
          <w:rFonts w:eastAsia="Times New Roman"/>
        </w:rPr>
        <w:t>4.2 Conclusions</w:t>
      </w:r>
      <w:bookmarkEnd w:id="80"/>
    </w:p>
    <w:p w14:paraId="2DB6CE14" w14:textId="2189335A" w:rsidR="00FA04B1" w:rsidRPr="00FA04B1" w:rsidRDefault="00FA04B1" w:rsidP="00206722">
      <w:pPr>
        <w:pStyle w:val="Heading2"/>
        <w:rPr>
          <w:rFonts w:eastAsia="Times New Roman"/>
        </w:rPr>
      </w:pPr>
      <w:bookmarkStart w:id="81" w:name="_Toc2082201"/>
      <w:r w:rsidRPr="00FA04B1">
        <w:rPr>
          <w:rFonts w:eastAsia="Times New Roman"/>
        </w:rPr>
        <w:t>4.3 Recommendations for Future Work</w:t>
      </w:r>
      <w:bookmarkEnd w:id="81"/>
    </w:p>
    <w:p w14:paraId="037DFC6B" w14:textId="5E0A29FD" w:rsidR="7C4645FE" w:rsidRDefault="7C4645FE" w:rsidP="00206722">
      <w:pPr>
        <w:pStyle w:val="Heading2"/>
      </w:pPr>
      <w:bookmarkStart w:id="82" w:name="_Toc2082202"/>
      <w:r w:rsidRPr="7C4645FE">
        <w:rPr>
          <w:rFonts w:eastAsia="Times New Roman"/>
        </w:rPr>
        <w:t xml:space="preserve">4.4 </w:t>
      </w:r>
      <w:r w:rsidR="00FA04B1">
        <w:rPr>
          <w:rFonts w:eastAsia="Times New Roman"/>
        </w:rPr>
        <w:t>Overall Project Broader Impacts</w:t>
      </w:r>
      <w:bookmarkEnd w:id="82"/>
    </w:p>
    <w:p w14:paraId="57A74061" w14:textId="4FA9A9FE"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 xml:space="preserve">Building an actively controlled can be effectively used for three general purposes. Efficiently launching from the surface of Earth and into space, guiding missies to their destination, and for rocket enthusiasts to challenge themselves. In all cases, they are being done today and with some success. </w:t>
      </w:r>
    </w:p>
    <w:p w14:paraId="5272CA1E" w14:textId="3232459E"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 xml:space="preserve">From a social perspective, active guidance in rockets increases the efficiency and likelihood that a space mission will be a success garnering a higher likely hood for scientific advancement or improved technology in space which helps Earth such as communication and </w:t>
      </w:r>
      <w:r w:rsidRPr="00DAB222">
        <w:rPr>
          <w:rFonts w:ascii="Times New Roman" w:eastAsia="Times New Roman" w:hAnsi="Times New Roman" w:cs="Times New Roman"/>
          <w:sz w:val="24"/>
          <w:szCs w:val="24"/>
        </w:rPr>
        <w:lastRenderedPageBreak/>
        <w:t>GPS satellites. Active guidance can make for a fun project for enthusiasts as well. It must also be considered from a social perspective when thinking about war. Actively guided missiles are far more effective than “dumb bombs” and therefore are used over them in modern war. They are both expensive and deadly. Building technology like this comes with the understanding that it may be used to wage war and take lives, all at the taxpayer’s expense. Determining whether this is right or wrong is not for this paper, but it is a social consideration none the less. Actively guided rockets can bring about social improvement due to advances in science, can be a good challenge for enthusiasts and can be the cause of destruction.</w:t>
      </w:r>
    </w:p>
    <w:p w14:paraId="3DDFFFE8" w14:textId="7E660CE0"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 xml:space="preserve">Guidance is very important economically for space missions as it ensure mission success. Space programs are extremely expensive and without utilizing the technology at hand these missions would be less successful and in turn more expensive. Guided missiles have a direct economic impact because they are fired by countries, not by companies. For a missile to be fire from a country it is typically the taxpayer, or government money which would otherwise be used in different ways. In addition to this, both systems can have a large economic impact because of their complexity. There are multiple steps to the manufacturing process of building a guided rocket, and each step requires skilled workers. The manufacturing process effects the economy by creating a multitude of jobs in various fields. </w:t>
      </w:r>
    </w:p>
    <w:p w14:paraId="6870DF81" w14:textId="312EB598" w:rsidR="7C4645FE" w:rsidRDefault="00DAB222" w:rsidP="00DAB222">
      <w:pPr>
        <w:spacing w:line="360" w:lineRule="auto"/>
        <w:ind w:firstLine="720"/>
        <w:rPr>
          <w:rFonts w:ascii="Times New Roman" w:eastAsia="Times New Roman" w:hAnsi="Times New Roman" w:cs="Times New Roman"/>
          <w:sz w:val="24"/>
          <w:szCs w:val="24"/>
        </w:rPr>
      </w:pPr>
      <w:r w:rsidRPr="00DAB222">
        <w:rPr>
          <w:rFonts w:ascii="Times New Roman" w:eastAsia="Times New Roman" w:hAnsi="Times New Roman" w:cs="Times New Roman"/>
          <w:sz w:val="24"/>
          <w:szCs w:val="24"/>
        </w:rPr>
        <w:t xml:space="preserve">Finally, from an environmental perspective, depending on the type of propellant, the exhaust from a rocket motor could be spewing greenhouse gases and other pollutants into the air negatively affecting the environment and more so the local population. Missiles are used to ensure destruction. The explosion from a missile negatively effects the environment by killing everything within a certain radius and destroying what humans and animals may call home. They change the landscape dramatically in a short period of time, that alone is not healthy for a local ecosystem. In general, actively guided rockets can be considered bad for the environment.                 </w:t>
      </w:r>
    </w:p>
    <w:p w14:paraId="0C24C136" w14:textId="4FFBF6A9" w:rsidR="7C4645FE" w:rsidRDefault="7C4645FE">
      <w:r w:rsidRPr="7C4645FE">
        <w:rPr>
          <w:rFonts w:ascii="Times New Roman" w:eastAsia="Times New Roman" w:hAnsi="Times New Roman" w:cs="Times New Roman"/>
          <w:sz w:val="24"/>
          <w:szCs w:val="24"/>
        </w:rPr>
        <w:t xml:space="preserve"> </w:t>
      </w:r>
    </w:p>
    <w:p w14:paraId="429104A2" w14:textId="748429EB" w:rsidR="7C4645FE" w:rsidRDefault="7C4645FE" w:rsidP="7C4645FE">
      <w:pPr>
        <w:spacing w:line="360" w:lineRule="auto"/>
        <w:rPr>
          <w:rFonts w:ascii="Times New Roman" w:eastAsia="Times New Roman" w:hAnsi="Times New Roman" w:cs="Times New Roman"/>
          <w:color w:val="000000" w:themeColor="text1"/>
          <w:sz w:val="24"/>
          <w:szCs w:val="24"/>
        </w:rPr>
      </w:pPr>
    </w:p>
    <w:p w14:paraId="012AB904" w14:textId="77777777" w:rsidR="00820B13" w:rsidRDefault="00820B13" w:rsidP="006D0668">
      <w:pPr>
        <w:spacing w:line="360" w:lineRule="auto"/>
        <w:rPr>
          <w:rFonts w:ascii="Times New Roman" w:eastAsia="Times New Roman" w:hAnsi="Times New Roman" w:cs="Times New Roman"/>
          <w:bCs/>
          <w:color w:val="000000" w:themeColor="text1"/>
          <w:sz w:val="24"/>
          <w:szCs w:val="24"/>
        </w:rPr>
      </w:pPr>
    </w:p>
    <w:p w14:paraId="32058CD1" w14:textId="77777777" w:rsidR="00820B13" w:rsidRDefault="00820B13" w:rsidP="006D0668">
      <w:pPr>
        <w:spacing w:line="360" w:lineRule="auto"/>
        <w:rPr>
          <w:rFonts w:ascii="Times New Roman" w:eastAsia="Times New Roman" w:hAnsi="Times New Roman" w:cs="Times New Roman"/>
          <w:bCs/>
          <w:color w:val="000000" w:themeColor="text1"/>
          <w:sz w:val="24"/>
          <w:szCs w:val="24"/>
        </w:rPr>
      </w:pPr>
    </w:p>
    <w:p w14:paraId="49BC2AD2" w14:textId="7BDCF16C" w:rsidR="00820B13" w:rsidRPr="00B46571" w:rsidRDefault="00820B13" w:rsidP="006D0668">
      <w:pPr>
        <w:spacing w:line="360" w:lineRule="auto"/>
        <w:rPr>
          <w:rFonts w:ascii="Times New Roman" w:eastAsia="Times New Roman" w:hAnsi="Times New Roman" w:cs="Times New Roman"/>
          <w:bCs/>
          <w:color w:val="000000" w:themeColor="text1"/>
          <w:sz w:val="24"/>
          <w:szCs w:val="24"/>
        </w:rPr>
      </w:pPr>
    </w:p>
    <w:p w14:paraId="6B6AC08D" w14:textId="7EA04F45" w:rsidR="007C4051" w:rsidRPr="00B46571" w:rsidRDefault="007C4051" w:rsidP="006D0668">
      <w:pPr>
        <w:spacing w:line="360" w:lineRule="auto"/>
        <w:rPr>
          <w:rFonts w:ascii="Times New Roman" w:eastAsia="Times New Roman" w:hAnsi="Times New Roman" w:cs="Times New Roman"/>
          <w:color w:val="000000" w:themeColor="text1"/>
        </w:rPr>
      </w:pPr>
      <w:r w:rsidRPr="00B46571">
        <w:rPr>
          <w:rFonts w:ascii="Times New Roman" w:eastAsia="Times New Roman" w:hAnsi="Times New Roman" w:cs="Times New Roman"/>
          <w:color w:val="000000" w:themeColor="text1"/>
        </w:rPr>
        <w:lastRenderedPageBreak/>
        <w:br w:type="page"/>
      </w:r>
    </w:p>
    <w:p w14:paraId="6DE00595" w14:textId="65A8756D" w:rsidR="007C4051" w:rsidRPr="00B46571" w:rsidRDefault="007C4051" w:rsidP="009D1457">
      <w:pPr>
        <w:pStyle w:val="Heading1"/>
        <w:rPr>
          <w:rFonts w:eastAsiaTheme="minorEastAsia"/>
        </w:rPr>
      </w:pPr>
      <w:bookmarkStart w:id="83" w:name="_Toc2082203"/>
      <w:r w:rsidRPr="00B46571">
        <w:rPr>
          <w:rFonts w:eastAsiaTheme="minorEastAsia"/>
        </w:rPr>
        <w:lastRenderedPageBreak/>
        <w:t>References</w:t>
      </w:r>
      <w:bookmarkEnd w:id="83"/>
    </w:p>
    <w:commentRangeStart w:id="84"/>
    <w:commentRangeStart w:id="85"/>
    <w:commentRangeStart w:id="86"/>
    <w:commentRangeStart w:id="87"/>
    <w:commentRangeStart w:id="88"/>
    <w:commentRangeStart w:id="89"/>
    <w:commentRangeStart w:id="90"/>
    <w:commentRangeStart w:id="91"/>
    <w:p w14:paraId="0A0DE558" w14:textId="5C3227D4" w:rsidR="005753D1" w:rsidRPr="00B46571" w:rsidRDefault="00A1135A"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eastAsiaTheme="minorEastAsia" w:hAnsi="Times New Roman" w:cs="Times New Roman"/>
          <w:color w:val="000000" w:themeColor="text1"/>
          <w:sz w:val="24"/>
          <w:szCs w:val="24"/>
        </w:rPr>
        <w:fldChar w:fldCharType="begin" w:fldLock="1"/>
      </w:r>
      <w:r w:rsidRPr="00B46571">
        <w:rPr>
          <w:rFonts w:ascii="Times New Roman" w:eastAsiaTheme="minorEastAsia" w:hAnsi="Times New Roman" w:cs="Times New Roman"/>
          <w:color w:val="000000" w:themeColor="text1"/>
          <w:sz w:val="24"/>
          <w:szCs w:val="24"/>
        </w:rPr>
        <w:instrText xml:space="preserve">ADDIN Mendeley Bibliography CSL_BIBLIOGRAPHY </w:instrText>
      </w:r>
      <w:r w:rsidRPr="00B46571">
        <w:rPr>
          <w:rFonts w:ascii="Times New Roman" w:eastAsiaTheme="minorEastAsia" w:hAnsi="Times New Roman" w:cs="Times New Roman"/>
          <w:color w:val="000000" w:themeColor="text1"/>
          <w:sz w:val="24"/>
          <w:szCs w:val="24"/>
        </w:rPr>
        <w:fldChar w:fldCharType="separate"/>
      </w:r>
      <w:r w:rsidR="005753D1" w:rsidRPr="00B46571">
        <w:rPr>
          <w:rFonts w:ascii="Times New Roman" w:hAnsi="Times New Roman" w:cs="Times New Roman"/>
          <w:noProof/>
          <w:color w:val="000000" w:themeColor="text1"/>
          <w:sz w:val="24"/>
          <w:szCs w:val="24"/>
        </w:rPr>
        <w:t>[1]</w:t>
      </w:r>
      <w:r w:rsidR="005753D1" w:rsidRPr="00B46571">
        <w:rPr>
          <w:rFonts w:ascii="Times New Roman" w:hAnsi="Times New Roman" w:cs="Times New Roman"/>
          <w:noProof/>
          <w:color w:val="000000" w:themeColor="text1"/>
          <w:sz w:val="24"/>
          <w:szCs w:val="24"/>
        </w:rPr>
        <w:tab/>
        <w:t xml:space="preserve">J. J. I. Distefano, A. R. Stubberud, and I. J. Williams, </w:t>
      </w:r>
      <w:r w:rsidR="005753D1" w:rsidRPr="00B46571">
        <w:rPr>
          <w:rFonts w:ascii="Times New Roman" w:hAnsi="Times New Roman" w:cs="Times New Roman"/>
          <w:i/>
          <w:iCs/>
          <w:noProof/>
          <w:color w:val="000000" w:themeColor="text1"/>
          <w:sz w:val="24"/>
          <w:szCs w:val="24"/>
        </w:rPr>
        <w:t>Feedback and Control Systems</w:t>
      </w:r>
      <w:r w:rsidR="005753D1" w:rsidRPr="00B46571">
        <w:rPr>
          <w:rFonts w:ascii="Times New Roman" w:hAnsi="Times New Roman" w:cs="Times New Roman"/>
          <w:noProof/>
          <w:color w:val="000000" w:themeColor="text1"/>
          <w:sz w:val="24"/>
          <w:szCs w:val="24"/>
        </w:rPr>
        <w:t>, 2nd ed. Los Angeles: McGraw Hill Education, 20</w:t>
      </w:r>
      <w:sdt>
        <w:sdtPr>
          <w:rPr>
            <w:rFonts w:ascii="Times New Roman" w:hAnsi="Times New Roman" w:cs="Times New Roman"/>
            <w:noProof/>
            <w:color w:val="000000" w:themeColor="text1"/>
            <w:sz w:val="24"/>
            <w:szCs w:val="24"/>
          </w:rPr>
          <w:id w:val="-2072637425"/>
          <w:citation/>
        </w:sdtPr>
        <w:sdtEndPr/>
        <w:sdtContent>
          <w:r w:rsidR="00AA6B2C" w:rsidRPr="00B46571">
            <w:rPr>
              <w:rFonts w:ascii="Times New Roman" w:hAnsi="Times New Roman" w:cs="Times New Roman"/>
              <w:noProof/>
              <w:color w:val="000000" w:themeColor="text1"/>
              <w:sz w:val="24"/>
              <w:szCs w:val="24"/>
            </w:rPr>
            <w:fldChar w:fldCharType="begin"/>
          </w:r>
          <w:r w:rsidR="00AA6B2C" w:rsidRPr="00B46571">
            <w:rPr>
              <w:rFonts w:ascii="Times New Roman" w:hAnsi="Times New Roman" w:cs="Times New Roman"/>
              <w:noProof/>
              <w:color w:val="000000" w:themeColor="text1"/>
              <w:sz w:val="24"/>
              <w:szCs w:val="24"/>
            </w:rPr>
            <w:instrText xml:space="preserve"> CITATION Joh18 \l 1033 </w:instrText>
          </w:r>
          <w:r w:rsidR="00AA6B2C" w:rsidRPr="00B46571">
            <w:rPr>
              <w:rFonts w:ascii="Times New Roman" w:hAnsi="Times New Roman" w:cs="Times New Roman"/>
              <w:noProof/>
              <w:color w:val="000000" w:themeColor="text1"/>
              <w:sz w:val="24"/>
              <w:szCs w:val="24"/>
            </w:rPr>
            <w:fldChar w:fldCharType="separate"/>
          </w:r>
          <w:r w:rsidR="00AA6B2C" w:rsidRPr="00B46571">
            <w:rPr>
              <w:rFonts w:ascii="Times New Roman" w:hAnsi="Times New Roman" w:cs="Times New Roman"/>
              <w:noProof/>
              <w:color w:val="000000" w:themeColor="text1"/>
              <w:sz w:val="24"/>
              <w:szCs w:val="24"/>
            </w:rPr>
            <w:t xml:space="preserve"> (Coker, 2018)</w:t>
          </w:r>
          <w:r w:rsidR="00AA6B2C" w:rsidRPr="00B46571">
            <w:rPr>
              <w:rFonts w:ascii="Times New Roman" w:hAnsi="Times New Roman" w:cs="Times New Roman"/>
              <w:noProof/>
              <w:color w:val="000000" w:themeColor="text1"/>
              <w:sz w:val="24"/>
              <w:szCs w:val="24"/>
            </w:rPr>
            <w:fldChar w:fldCharType="end"/>
          </w:r>
        </w:sdtContent>
      </w:sdt>
      <w:r w:rsidR="005753D1" w:rsidRPr="00B46571">
        <w:rPr>
          <w:rFonts w:ascii="Times New Roman" w:hAnsi="Times New Roman" w:cs="Times New Roman"/>
          <w:noProof/>
          <w:color w:val="000000" w:themeColor="text1"/>
          <w:sz w:val="24"/>
          <w:szCs w:val="24"/>
        </w:rPr>
        <w:t>12.</w:t>
      </w:r>
    </w:p>
    <w:p w14:paraId="52240562"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2]</w:t>
      </w:r>
      <w:r w:rsidRPr="00B46571">
        <w:rPr>
          <w:rFonts w:ascii="Times New Roman" w:hAnsi="Times New Roman" w:cs="Times New Roman"/>
          <w:noProof/>
          <w:color w:val="000000" w:themeColor="text1"/>
          <w:sz w:val="24"/>
          <w:szCs w:val="24"/>
        </w:rPr>
        <w:tab/>
        <w:t>NA, “Torque and Equilibrium.” [Online]. Available: http://hyperphysics.phy-astr.gsu.edu/hbase/torq2.html. [Accessed: 11-Oct-2018].</w:t>
      </w:r>
    </w:p>
    <w:p w14:paraId="4AEF6514"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3]</w:t>
      </w:r>
      <w:r w:rsidRPr="00B46571">
        <w:rPr>
          <w:rFonts w:ascii="Times New Roman" w:hAnsi="Times New Roman" w:cs="Times New Roman"/>
          <w:noProof/>
          <w:color w:val="000000" w:themeColor="text1"/>
          <w:sz w:val="24"/>
          <w:szCs w:val="24"/>
        </w:rPr>
        <w:tab/>
        <w:t>T. Benson, “Rocket Stability,” 2015. [Online]. Available: https://spaceflightsystems.grc.nasa.gov/education/rocket/rktstab.html. [Accessed: 11-Oct-2018].</w:t>
      </w:r>
    </w:p>
    <w:p w14:paraId="5D05A05B"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4]</w:t>
      </w:r>
      <w:r w:rsidRPr="00B46571">
        <w:rPr>
          <w:rFonts w:ascii="Times New Roman" w:hAnsi="Times New Roman" w:cs="Times New Roman"/>
          <w:noProof/>
          <w:color w:val="000000" w:themeColor="text1"/>
          <w:sz w:val="24"/>
          <w:szCs w:val="24"/>
        </w:rPr>
        <w:tab/>
        <w:t>N. Hall, “What is Drag?,” 2015. [Online]. Available: https://www.grc.nasa.gov/www/k-12/airplane/drag1.html. [Accessed: 11-Oct-2018].</w:t>
      </w:r>
    </w:p>
    <w:p w14:paraId="3BE5B912"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5]</w:t>
      </w:r>
      <w:r w:rsidRPr="00B46571">
        <w:rPr>
          <w:rFonts w:ascii="Times New Roman" w:hAnsi="Times New Roman" w:cs="Times New Roman"/>
          <w:noProof/>
          <w:color w:val="000000" w:themeColor="text1"/>
          <w:sz w:val="24"/>
          <w:szCs w:val="24"/>
        </w:rPr>
        <w:tab/>
        <w:t>N. Hall, “The Drag Coefficient,” 2015. [Online]. Available: https://www.grc.nasa.gov/www/k-12/airplane/dragco.html. [Accessed: 11-Oct-2018].</w:t>
      </w:r>
    </w:p>
    <w:p w14:paraId="76F9C499"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6]</w:t>
      </w:r>
      <w:r w:rsidRPr="00B46571">
        <w:rPr>
          <w:rFonts w:ascii="Times New Roman" w:hAnsi="Times New Roman" w:cs="Times New Roman"/>
          <w:noProof/>
          <w:color w:val="000000" w:themeColor="text1"/>
          <w:sz w:val="24"/>
          <w:szCs w:val="24"/>
        </w:rPr>
        <w:tab/>
        <w:t xml:space="preserve">T. Van Milligan, “What is the best fin shape for a model rocket?,” </w:t>
      </w:r>
      <w:r w:rsidRPr="00B46571">
        <w:rPr>
          <w:rFonts w:ascii="Times New Roman" w:hAnsi="Times New Roman" w:cs="Times New Roman"/>
          <w:i/>
          <w:iCs/>
          <w:noProof/>
          <w:color w:val="000000" w:themeColor="text1"/>
          <w:sz w:val="24"/>
          <w:szCs w:val="24"/>
        </w:rPr>
        <w:t>Peak Flight</w:t>
      </w:r>
      <w:r w:rsidRPr="00B46571">
        <w:rPr>
          <w:rFonts w:ascii="Times New Roman" w:hAnsi="Times New Roman" w:cs="Times New Roman"/>
          <w:noProof/>
          <w:color w:val="000000" w:themeColor="text1"/>
          <w:sz w:val="24"/>
          <w:szCs w:val="24"/>
        </w:rPr>
        <w:t>, vol. 445.</w:t>
      </w:r>
    </w:p>
    <w:p w14:paraId="66F81259"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7]</w:t>
      </w:r>
      <w:r w:rsidRPr="00B46571">
        <w:rPr>
          <w:rFonts w:ascii="Times New Roman" w:hAnsi="Times New Roman" w:cs="Times New Roman"/>
          <w:noProof/>
          <w:color w:val="000000" w:themeColor="text1"/>
          <w:sz w:val="24"/>
          <w:szCs w:val="24"/>
        </w:rPr>
        <w:tab/>
        <w:t>R. Nakka, “Fins for Rocket Stability,” 2001. [Online]. Available: https://www.nakka-rocketry.net/fins.html. [Accessed: 11-Oct-2018].</w:t>
      </w:r>
    </w:p>
    <w:p w14:paraId="55E4C868"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8]</w:t>
      </w:r>
      <w:r w:rsidRPr="00B46571">
        <w:rPr>
          <w:rFonts w:ascii="Times New Roman" w:hAnsi="Times New Roman" w:cs="Times New Roman"/>
          <w:noProof/>
          <w:color w:val="000000" w:themeColor="text1"/>
          <w:sz w:val="24"/>
          <w:szCs w:val="24"/>
        </w:rPr>
        <w:tab/>
        <w:t>T. Benson, “Rocket Control,” 2015. [Online]. Available: https://www.grc.nasa.gov/www/k-12/rocket/rktcontrl.html. [Accessed: 11-Oct-2018].</w:t>
      </w:r>
    </w:p>
    <w:p w14:paraId="44E92316" w14:textId="77777777" w:rsidR="005753D1"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9]</w:t>
      </w:r>
      <w:r w:rsidRPr="00B46571">
        <w:rPr>
          <w:rFonts w:ascii="Times New Roman" w:hAnsi="Times New Roman" w:cs="Times New Roman"/>
          <w:noProof/>
          <w:color w:val="000000" w:themeColor="text1"/>
          <w:sz w:val="24"/>
          <w:szCs w:val="24"/>
        </w:rPr>
        <w:tab/>
        <w:t>F. Semiconductor, “Freescale Semiconductor Document Number: MPL3115A2 Xtrinsic MPL3115A2 I 2 C Precision Altimeter,” 2011.</w:t>
      </w:r>
    </w:p>
    <w:p w14:paraId="098CB3B1" w14:textId="66A4CA82" w:rsidR="00497439"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10]</w:t>
      </w:r>
      <w:r w:rsidRPr="00B46571">
        <w:rPr>
          <w:rFonts w:ascii="Times New Roman" w:hAnsi="Times New Roman" w:cs="Times New Roman"/>
          <w:noProof/>
          <w:color w:val="000000" w:themeColor="text1"/>
          <w:sz w:val="24"/>
          <w:szCs w:val="24"/>
        </w:rPr>
        <w:tab/>
        <w:t>“TWS-BS RF MODULE Series Wireless Hi Power Transmitter Module (RF ASK) 3 nd. Edition,” 2008.</w:t>
      </w:r>
    </w:p>
    <w:p w14:paraId="253E6B8F" w14:textId="13D968AC" w:rsidR="0016356A"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11]</w:t>
      </w:r>
      <w:r w:rsidRPr="00B46571">
        <w:rPr>
          <w:rFonts w:ascii="Times New Roman" w:hAnsi="Times New Roman" w:cs="Times New Roman"/>
          <w:noProof/>
          <w:color w:val="000000" w:themeColor="text1"/>
          <w:sz w:val="24"/>
          <w:szCs w:val="24"/>
        </w:rPr>
        <w:tab/>
        <w:t xml:space="preserve">“DOC ID: </w:t>
      </w:r>
      <w:r w:rsidR="00841D7F">
        <w:rPr>
          <w:rFonts w:ascii="Times New Roman" w:hAnsi="Times New Roman" w:cs="Times New Roman"/>
          <w:noProof/>
          <w:color w:val="000000" w:themeColor="text1"/>
          <w:sz w:val="24"/>
          <w:szCs w:val="24"/>
        </w:rPr>
        <w:t>Arduino</w:t>
      </w:r>
      <w:r w:rsidR="00841D7F" w:rsidRPr="00841D7F">
        <w:rPr>
          <w:rFonts w:ascii="Times New Roman" w:hAnsi="Times New Roman" w:cs="Times New Roman"/>
          <w:noProof/>
          <w:color w:val="000000" w:themeColor="text1"/>
          <w:sz w:val="24"/>
          <w:szCs w:val="24"/>
          <w:vertAlign w:val="superscript"/>
        </w:rPr>
        <w:t>®</w:t>
      </w:r>
      <w:r w:rsidRPr="00B46571">
        <w:rPr>
          <w:rFonts w:ascii="Times New Roman" w:hAnsi="Times New Roman" w:cs="Times New Roman"/>
          <w:noProof/>
          <w:color w:val="000000" w:themeColor="text1"/>
          <w:sz w:val="24"/>
          <w:szCs w:val="24"/>
        </w:rPr>
        <w:t xml:space="preserve">-CORE DataSheet </w:t>
      </w:r>
      <w:r w:rsidR="00841D7F">
        <w:rPr>
          <w:rFonts w:ascii="Times New Roman" w:hAnsi="Times New Roman" w:cs="Times New Roman"/>
          <w:noProof/>
          <w:color w:val="000000" w:themeColor="text1"/>
          <w:sz w:val="24"/>
          <w:szCs w:val="24"/>
        </w:rPr>
        <w:t>Arduino</w:t>
      </w:r>
      <w:r w:rsidR="00841D7F" w:rsidRPr="00841D7F">
        <w:rPr>
          <w:rFonts w:ascii="Times New Roman" w:hAnsi="Times New Roman" w:cs="Times New Roman"/>
          <w:noProof/>
          <w:color w:val="000000" w:themeColor="text1"/>
          <w:sz w:val="24"/>
          <w:szCs w:val="24"/>
          <w:vertAlign w:val="superscript"/>
        </w:rPr>
        <w:t>®</w:t>
      </w:r>
      <w:r w:rsidRPr="00B46571">
        <w:rPr>
          <w:rFonts w:ascii="Times New Roman" w:hAnsi="Times New Roman" w:cs="Times New Roman"/>
          <w:noProof/>
          <w:color w:val="000000" w:themeColor="text1"/>
          <w:sz w:val="24"/>
          <w:szCs w:val="24"/>
        </w:rPr>
        <w:t>-CORE DataSheet,” 2014.</w:t>
      </w:r>
    </w:p>
    <w:p w14:paraId="0074EEF8" w14:textId="182AAC35" w:rsidR="00BC1C6F" w:rsidRPr="00B46571" w:rsidRDefault="005753D1" w:rsidP="006D0668">
      <w:pPr>
        <w:widowControl w:val="0"/>
        <w:autoSpaceDE w:val="0"/>
        <w:autoSpaceDN w:val="0"/>
        <w:adjustRightInd w:val="0"/>
        <w:spacing w:line="360" w:lineRule="auto"/>
        <w:ind w:left="640" w:hanging="640"/>
        <w:rPr>
          <w:rFonts w:ascii="Times New Roman" w:hAnsi="Times New Roman" w:cs="Times New Roman"/>
          <w:noProof/>
          <w:color w:val="000000" w:themeColor="text1"/>
          <w:sz w:val="24"/>
          <w:szCs w:val="24"/>
        </w:rPr>
      </w:pPr>
      <w:r w:rsidRPr="00B46571">
        <w:rPr>
          <w:rFonts w:ascii="Times New Roman" w:hAnsi="Times New Roman" w:cs="Times New Roman"/>
          <w:noProof/>
          <w:color w:val="000000" w:themeColor="text1"/>
          <w:sz w:val="24"/>
          <w:szCs w:val="24"/>
        </w:rPr>
        <w:t>[12]</w:t>
      </w:r>
      <w:r w:rsidRPr="00B46571">
        <w:rPr>
          <w:rFonts w:ascii="Times New Roman" w:hAnsi="Times New Roman" w:cs="Times New Roman"/>
          <w:noProof/>
          <w:color w:val="000000" w:themeColor="text1"/>
          <w:sz w:val="24"/>
          <w:szCs w:val="24"/>
        </w:rPr>
        <w:tab/>
        <w:t>“BNO055 Intelligent 9-axis absolute orientation sensor,” 2014.</w:t>
      </w:r>
    </w:p>
    <w:p w14:paraId="7237E6FD" w14:textId="3618B1D6" w:rsidR="00587A07" w:rsidRPr="00B46571" w:rsidRDefault="00587A07" w:rsidP="006D0668">
      <w:pPr>
        <w:shd w:val="clear" w:color="auto" w:fill="FFFFFF"/>
        <w:spacing w:line="360" w:lineRule="auto"/>
        <w:ind w:left="720" w:hanging="72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3] W. Gawronski, “Modeling wind-gust disturbances for the analysis of antenna pointing accuracy,” </w:t>
      </w:r>
      <w:r w:rsidRPr="00B46571">
        <w:rPr>
          <w:rFonts w:ascii="Times New Roman" w:eastAsia="Times New Roman" w:hAnsi="Times New Roman" w:cs="Times New Roman"/>
          <w:i/>
          <w:iCs/>
          <w:noProof/>
          <w:color w:val="000000" w:themeColor="text1"/>
          <w:sz w:val="24"/>
          <w:szCs w:val="24"/>
        </w:rPr>
        <w:t>IEEE Antennas and Propagation Magazine</w:t>
      </w:r>
      <w:r w:rsidRPr="00B46571">
        <w:rPr>
          <w:rFonts w:ascii="Times New Roman" w:eastAsia="Times New Roman" w:hAnsi="Times New Roman" w:cs="Times New Roman"/>
          <w:noProof/>
          <w:color w:val="000000" w:themeColor="text1"/>
          <w:sz w:val="24"/>
          <w:szCs w:val="24"/>
        </w:rPr>
        <w:t>, vol. 46, no. 1, pp. 50–58, 2004.</w:t>
      </w:r>
    </w:p>
    <w:p w14:paraId="65A56468" w14:textId="1A4E86F4"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lastRenderedPageBreak/>
        <w:t>[14] A. LAfflitto, </w:t>
      </w:r>
      <w:r w:rsidRPr="00B46571">
        <w:rPr>
          <w:rFonts w:ascii="Times New Roman" w:eastAsia="Times New Roman" w:hAnsi="Times New Roman" w:cs="Times New Roman"/>
          <w:i/>
          <w:iCs/>
          <w:noProof/>
          <w:color w:val="000000" w:themeColor="text1"/>
          <w:sz w:val="24"/>
          <w:szCs w:val="24"/>
        </w:rPr>
        <w:t>A Mathematical Perspective on Flight Dynamics and Control</w:t>
      </w:r>
      <w:r w:rsidRPr="00B46571">
        <w:rPr>
          <w:rFonts w:ascii="Times New Roman" w:eastAsia="Times New Roman" w:hAnsi="Times New Roman" w:cs="Times New Roman"/>
          <w:noProof/>
          <w:color w:val="000000" w:themeColor="text1"/>
          <w:sz w:val="24"/>
          <w:szCs w:val="24"/>
        </w:rPr>
        <w:t>. Cham: Springer International Publishing, 2017.</w:t>
      </w:r>
    </w:p>
    <w:p w14:paraId="1509C439" w14:textId="631D3482"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5] S. C. Prodduturi, “A SIX-DEGREE-OF-FREEDOM LAUNCH VEHICLE SIMU</w:t>
      </w:r>
      <w:r w:rsidR="00663FC8" w:rsidRPr="00B46571">
        <w:rPr>
          <w:rFonts w:ascii="Times New Roman" w:eastAsia="Times New Roman" w:hAnsi="Times New Roman" w:cs="Times New Roman"/>
          <w:noProof/>
          <w:color w:val="000000" w:themeColor="text1"/>
          <w:sz w:val="24"/>
          <w:szCs w:val="24"/>
        </w:rPr>
        <w:t>LATOR FOR RANGE SAFETY ANALYSIS</w:t>
      </w:r>
      <w:r w:rsidRPr="00B46571">
        <w:rPr>
          <w:rFonts w:ascii="Times New Roman" w:eastAsia="Times New Roman" w:hAnsi="Times New Roman" w:cs="Times New Roman"/>
          <w:noProof/>
          <w:color w:val="000000" w:themeColor="text1"/>
          <w:sz w:val="24"/>
          <w:szCs w:val="24"/>
        </w:rPr>
        <w:t>,” thesis, 2007.</w:t>
      </w:r>
    </w:p>
    <w:p w14:paraId="32B97B66" w14:textId="170D6711"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6] G. M. Siouris, </w:t>
      </w:r>
      <w:r w:rsidRPr="00B46571">
        <w:rPr>
          <w:rFonts w:ascii="Times New Roman" w:eastAsia="Times New Roman" w:hAnsi="Times New Roman" w:cs="Times New Roman"/>
          <w:i/>
          <w:iCs/>
          <w:noProof/>
          <w:color w:val="000000" w:themeColor="text1"/>
          <w:sz w:val="24"/>
          <w:szCs w:val="24"/>
        </w:rPr>
        <w:t>Missile guidance and control systems</w:t>
      </w:r>
      <w:r w:rsidRPr="00B46571">
        <w:rPr>
          <w:rFonts w:ascii="Times New Roman" w:eastAsia="Times New Roman" w:hAnsi="Times New Roman" w:cs="Times New Roman"/>
          <w:noProof/>
          <w:color w:val="000000" w:themeColor="text1"/>
          <w:sz w:val="24"/>
          <w:szCs w:val="24"/>
        </w:rPr>
        <w:t>. New York: Springer, 2011.</w:t>
      </w:r>
    </w:p>
    <w:p w14:paraId="10BFD6D8" w14:textId="3D469154" w:rsidR="00587A07" w:rsidRPr="00B46571" w:rsidRDefault="00587A07" w:rsidP="006D0668">
      <w:pPr>
        <w:shd w:val="clear" w:color="auto" w:fill="FFFFFF"/>
        <w:spacing w:line="360" w:lineRule="auto"/>
        <w:ind w:left="360" w:hanging="360"/>
        <w:rPr>
          <w:rFonts w:ascii="Times New Roman" w:eastAsia="Times New Roman" w:hAnsi="Times New Roman" w:cs="Times New Roman"/>
          <w:noProof/>
          <w:color w:val="000000" w:themeColor="text1"/>
          <w:sz w:val="24"/>
          <w:szCs w:val="24"/>
        </w:rPr>
      </w:pPr>
      <w:r w:rsidRPr="00B46571">
        <w:rPr>
          <w:rFonts w:ascii="Times New Roman" w:eastAsia="Times New Roman" w:hAnsi="Times New Roman" w:cs="Times New Roman"/>
          <w:noProof/>
          <w:color w:val="000000" w:themeColor="text1"/>
          <w:sz w:val="24"/>
          <w:szCs w:val="24"/>
        </w:rPr>
        <w:t>[17] P. Zarchan, </w:t>
      </w:r>
      <w:r w:rsidRPr="00B46571">
        <w:rPr>
          <w:rFonts w:ascii="Times New Roman" w:eastAsia="Times New Roman" w:hAnsi="Times New Roman" w:cs="Times New Roman"/>
          <w:i/>
          <w:iCs/>
          <w:noProof/>
          <w:color w:val="000000" w:themeColor="text1"/>
          <w:sz w:val="24"/>
          <w:szCs w:val="24"/>
        </w:rPr>
        <w:t>Fundamentals of Kalman Filtering: A Practical Approach, Fourth Edition</w:t>
      </w:r>
      <w:r w:rsidRPr="00B46571">
        <w:rPr>
          <w:rFonts w:ascii="Times New Roman" w:eastAsia="Times New Roman" w:hAnsi="Times New Roman" w:cs="Times New Roman"/>
          <w:noProof/>
          <w:color w:val="000000" w:themeColor="text1"/>
          <w:sz w:val="24"/>
          <w:szCs w:val="24"/>
        </w:rPr>
        <w:t>. American Institute of Aeronautics &amp; Astronautics, 2015.</w:t>
      </w:r>
    </w:p>
    <w:p w14:paraId="63E0AFC8" w14:textId="1C490ADF"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18]</w:t>
      </w:r>
      <w:r w:rsidRPr="00B46571">
        <w:rPr>
          <w:rFonts w:ascii="Times New Roman" w:eastAsia="Times New Roman" w:hAnsi="Times New Roman" w:cs="Times New Roman"/>
          <w:sz w:val="24"/>
          <w:szCs w:val="24"/>
        </w:rPr>
        <w:tab/>
        <w:t>A. Walker-Horn, “FLUENT - 3D Transonic Flow Over a Wing - SimCafe - Dashboard,” 2015. [Online]. Available: https://confluence.cornell.edu/display/SIMULATION/FLUENT+-+3D+Transonic+Flow+Over+a+Wing. [Accessed: 01-Oct-2018].</w:t>
      </w:r>
    </w:p>
    <w:p w14:paraId="3DC46592" w14:textId="5374147E"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19]</w:t>
      </w:r>
      <w:r w:rsidRPr="00B46571">
        <w:rPr>
          <w:rFonts w:ascii="Times New Roman" w:eastAsia="Times New Roman" w:hAnsi="Times New Roman" w:cs="Times New Roman"/>
          <w:sz w:val="24"/>
          <w:szCs w:val="24"/>
        </w:rPr>
        <w:tab/>
        <w:t xml:space="preserve">H. Ashrafiuon, “Guidance and attitude control of rockets with fixed impulsive forces,” in </w:t>
      </w:r>
      <w:r w:rsidR="00375B41">
        <w:rPr>
          <w:rFonts w:ascii="Times New Roman" w:eastAsia="Times New Roman" w:hAnsi="Times New Roman" w:cs="Times New Roman"/>
          <w:i/>
          <w:iCs/>
          <w:sz w:val="24"/>
          <w:szCs w:val="24"/>
        </w:rPr>
        <w:t>Proceedings of the</w:t>
      </w:r>
      <w:r w:rsidRPr="00B46571">
        <w:rPr>
          <w:rFonts w:ascii="Times New Roman" w:eastAsia="Times New Roman" w:hAnsi="Times New Roman" w:cs="Times New Roman"/>
          <w:i/>
          <w:iCs/>
          <w:sz w:val="24"/>
          <w:szCs w:val="24"/>
        </w:rPr>
        <w:t xml:space="preserve"> American Control Conference (ACC)</w:t>
      </w:r>
      <w:r w:rsidRPr="00B46571">
        <w:rPr>
          <w:rFonts w:ascii="Times New Roman" w:eastAsia="Times New Roman" w:hAnsi="Times New Roman" w:cs="Times New Roman"/>
          <w:sz w:val="24"/>
          <w:szCs w:val="24"/>
        </w:rPr>
        <w:t>, 2017, pp. 2237–2242.</w:t>
      </w:r>
    </w:p>
    <w:p w14:paraId="32796AAE" w14:textId="31963BD0"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0]</w:t>
      </w:r>
      <w:r w:rsidRPr="00B46571">
        <w:rPr>
          <w:rFonts w:ascii="Times New Roman" w:eastAsia="Times New Roman" w:hAnsi="Times New Roman" w:cs="Times New Roman"/>
          <w:sz w:val="24"/>
          <w:szCs w:val="24"/>
        </w:rPr>
        <w:tab/>
        <w:t xml:space="preserve">F. Trevisi, M. Poli, M. Pezzato, E. Di Iorio, A. Madonna, N. Bressanin, and S. Debei, “Simulation of a sounding rocket flight’s dynamic,” in </w:t>
      </w:r>
      <w:r w:rsidR="00275E98">
        <w:rPr>
          <w:rFonts w:ascii="Times New Roman" w:eastAsia="Times New Roman" w:hAnsi="Times New Roman" w:cs="Times New Roman"/>
          <w:sz w:val="24"/>
          <w:szCs w:val="24"/>
        </w:rPr>
        <w:t>Proceedings</w:t>
      </w:r>
      <w:r w:rsidR="00375B41">
        <w:rPr>
          <w:rFonts w:ascii="Times New Roman" w:eastAsia="Times New Roman" w:hAnsi="Times New Roman" w:cs="Times New Roman"/>
          <w:sz w:val="24"/>
          <w:szCs w:val="24"/>
        </w:rPr>
        <w:t xml:space="preserve"> of </w:t>
      </w:r>
      <w:r w:rsidRPr="00B46571">
        <w:rPr>
          <w:rFonts w:ascii="Times New Roman" w:eastAsia="Times New Roman" w:hAnsi="Times New Roman" w:cs="Times New Roman"/>
          <w:i/>
          <w:iCs/>
          <w:sz w:val="24"/>
          <w:szCs w:val="24"/>
        </w:rPr>
        <w:t xml:space="preserve"> IEEE International Workshop on Metrology for AeroSpace (MetroAeroSpace)</w:t>
      </w:r>
      <w:r w:rsidRPr="00B46571">
        <w:rPr>
          <w:rFonts w:ascii="Times New Roman" w:eastAsia="Times New Roman" w:hAnsi="Times New Roman" w:cs="Times New Roman"/>
          <w:sz w:val="24"/>
          <w:szCs w:val="24"/>
        </w:rPr>
        <w:t>, 2017, pp. 296–300.</w:t>
      </w:r>
    </w:p>
    <w:p w14:paraId="76FE6A7A" w14:textId="2F68D90E"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1]</w:t>
      </w:r>
      <w:r w:rsidRPr="00B46571">
        <w:rPr>
          <w:rFonts w:ascii="Times New Roman" w:eastAsia="Times New Roman" w:hAnsi="Times New Roman" w:cs="Times New Roman"/>
          <w:sz w:val="24"/>
          <w:szCs w:val="24"/>
        </w:rPr>
        <w:tab/>
        <w:t xml:space="preserve">N. Patra, K. Halder, A. Routh, A. Mukherjee, and S. Das, “Kalman Filter based Optimal Control Approach for Attitude Control of a Missile,” </w:t>
      </w:r>
      <w:r w:rsidRPr="00B46571">
        <w:rPr>
          <w:rFonts w:ascii="Times New Roman" w:eastAsia="Times New Roman" w:hAnsi="Times New Roman" w:cs="Times New Roman"/>
          <w:i/>
          <w:iCs/>
          <w:sz w:val="24"/>
          <w:szCs w:val="24"/>
        </w:rPr>
        <w:t>ICCCI-2013</w:t>
      </w:r>
      <w:r w:rsidRPr="00B46571">
        <w:rPr>
          <w:rFonts w:ascii="Times New Roman" w:eastAsia="Times New Roman" w:hAnsi="Times New Roman" w:cs="Times New Roman"/>
          <w:sz w:val="24"/>
          <w:szCs w:val="24"/>
        </w:rPr>
        <w:t>, 2013.</w:t>
      </w:r>
    </w:p>
    <w:p w14:paraId="1947BF49" w14:textId="35DFF6E6"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2]</w:t>
      </w:r>
      <w:r w:rsidRPr="00B46571">
        <w:rPr>
          <w:rFonts w:ascii="Times New Roman" w:eastAsia="Times New Roman" w:hAnsi="Times New Roman" w:cs="Times New Roman"/>
          <w:sz w:val="24"/>
          <w:szCs w:val="24"/>
        </w:rPr>
        <w:tab/>
        <w:t>Airfoil Tools, “NACA 63A010 AIRFOIL (n63010a-il),” 2018. [Online]. Available: http://airfoiltools.com/airfoil/details?airfoil=n63010a-il#polars. [Accessed: 01-Oct-2018].</w:t>
      </w:r>
    </w:p>
    <w:p w14:paraId="70821BD3" w14:textId="1A9F66E2"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3]</w:t>
      </w:r>
      <w:r w:rsidRPr="00B46571">
        <w:rPr>
          <w:rFonts w:ascii="Times New Roman" w:eastAsia="Times New Roman" w:hAnsi="Times New Roman" w:cs="Times New Roman"/>
          <w:sz w:val="24"/>
          <w:szCs w:val="24"/>
        </w:rPr>
        <w:tab/>
        <w:t>D. Wyatt, “An Actively Stabilized Model Rocket,” 2006.</w:t>
      </w:r>
    </w:p>
    <w:p w14:paraId="4A72525B" w14:textId="15F66A36"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4]</w:t>
      </w:r>
      <w:r w:rsidRPr="00B46571">
        <w:rPr>
          <w:rFonts w:ascii="Times New Roman" w:eastAsia="Times New Roman" w:hAnsi="Times New Roman" w:cs="Times New Roman"/>
          <w:sz w:val="24"/>
          <w:szCs w:val="24"/>
        </w:rPr>
        <w:tab/>
        <w:t xml:space="preserve">S. M. Kaplan Brian J Carlson and </w:t>
      </w:r>
      <w:r w:rsidR="0043634D" w:rsidRPr="00B46571">
        <w:rPr>
          <w:rFonts w:ascii="Times New Roman" w:eastAsia="Times New Roman" w:hAnsi="Times New Roman" w:cs="Times New Roman"/>
          <w:sz w:val="24"/>
          <w:szCs w:val="24"/>
        </w:rPr>
        <w:t>P</w:t>
      </w:r>
      <w:r w:rsidRPr="00B46571">
        <w:rPr>
          <w:rFonts w:ascii="Times New Roman" w:eastAsia="Times New Roman" w:hAnsi="Times New Roman" w:cs="Times New Roman"/>
          <w:sz w:val="24"/>
          <w:szCs w:val="24"/>
        </w:rPr>
        <w:t>rofessor A. Mi</w:t>
      </w:r>
      <w:r w:rsidR="0043634D" w:rsidRPr="00B46571">
        <w:rPr>
          <w:rFonts w:ascii="Times New Roman" w:eastAsia="Times New Roman" w:hAnsi="Times New Roman" w:cs="Times New Roman"/>
          <w:sz w:val="24"/>
          <w:szCs w:val="24"/>
        </w:rPr>
        <w:t>ch</w:t>
      </w:r>
      <w:r w:rsidRPr="00B46571">
        <w:rPr>
          <w:rFonts w:ascii="Times New Roman" w:eastAsia="Times New Roman" w:hAnsi="Times New Roman" w:cs="Times New Roman"/>
          <w:sz w:val="24"/>
          <w:szCs w:val="24"/>
        </w:rPr>
        <w:t>ael Demetriou, “Missile Attitude Control System Design , liAtt.41,” 2002.</w:t>
      </w:r>
    </w:p>
    <w:p w14:paraId="1ECE4BB2" w14:textId="27D8D6B8"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t>[25]</w:t>
      </w:r>
      <w:r w:rsidRPr="00B46571">
        <w:rPr>
          <w:rFonts w:ascii="Times New Roman" w:eastAsia="Times New Roman" w:hAnsi="Times New Roman" w:cs="Times New Roman"/>
          <w:sz w:val="24"/>
          <w:szCs w:val="24"/>
        </w:rPr>
        <w:tab/>
        <w:t>“Early Space Age! Launch Vehicle Dynamics! Launch Vehicle Flight Dynamics&amp;quot; Political Rains and First Fruit: The Cold War and Sputnik ! 2!,” 2015.</w:t>
      </w:r>
    </w:p>
    <w:p w14:paraId="6B3AAEF3" w14:textId="0FB929CB" w:rsidR="00DF2110" w:rsidRPr="00B46571" w:rsidRDefault="00DF2110" w:rsidP="006D0668">
      <w:pPr>
        <w:spacing w:before="100" w:beforeAutospacing="1" w:after="100" w:afterAutospacing="1" w:line="360" w:lineRule="auto"/>
        <w:ind w:left="640" w:hanging="640"/>
        <w:rPr>
          <w:rFonts w:ascii="Times New Roman" w:eastAsia="Times New Roman" w:hAnsi="Times New Roman" w:cs="Times New Roman"/>
          <w:sz w:val="24"/>
          <w:szCs w:val="24"/>
        </w:rPr>
      </w:pPr>
      <w:r w:rsidRPr="00B46571">
        <w:rPr>
          <w:rFonts w:ascii="Times New Roman" w:eastAsia="Times New Roman" w:hAnsi="Times New Roman" w:cs="Times New Roman"/>
          <w:sz w:val="24"/>
          <w:szCs w:val="24"/>
        </w:rPr>
        <w:lastRenderedPageBreak/>
        <w:t>[26]</w:t>
      </w:r>
      <w:r w:rsidRPr="00B46571">
        <w:rPr>
          <w:rFonts w:ascii="Times New Roman" w:eastAsia="Times New Roman" w:hAnsi="Times New Roman" w:cs="Times New Roman"/>
          <w:sz w:val="24"/>
          <w:szCs w:val="24"/>
        </w:rPr>
        <w:tab/>
        <w:t>C. R. Garcia, “Project Hermes - MIT Rocket Team - MIT Wiki Service,” 2018. [Online]. Available: https://wikis.mit.edu/confluence/display/RocketTeam/Project+Hermes. [Accessed: 01-Oct-2018].</w:t>
      </w:r>
    </w:p>
    <w:p w14:paraId="5EA88F19" w14:textId="4EB1D0CB" w:rsidR="00A1135A" w:rsidRPr="00B46571" w:rsidRDefault="00DF2110" w:rsidP="006D0668">
      <w:pPr>
        <w:spacing w:before="100" w:beforeAutospacing="1" w:after="100" w:afterAutospacing="1" w:line="360" w:lineRule="auto"/>
        <w:ind w:left="640" w:hanging="640"/>
        <w:rPr>
          <w:rFonts w:ascii="Times New Roman" w:eastAsiaTheme="minorEastAsia" w:hAnsi="Times New Roman" w:cs="Times New Roman"/>
          <w:color w:val="000000" w:themeColor="text1"/>
          <w:sz w:val="24"/>
          <w:szCs w:val="24"/>
        </w:rPr>
      </w:pPr>
      <w:r w:rsidRPr="00B46571">
        <w:rPr>
          <w:rFonts w:ascii="Times New Roman" w:eastAsia="Times New Roman" w:hAnsi="Times New Roman" w:cs="Times New Roman"/>
          <w:sz w:val="24"/>
          <w:szCs w:val="24"/>
        </w:rPr>
        <w:t>[27]</w:t>
      </w:r>
      <w:r w:rsidRPr="00B46571">
        <w:rPr>
          <w:rFonts w:ascii="Times New Roman" w:eastAsia="Times New Roman" w:hAnsi="Times New Roman" w:cs="Times New Roman"/>
          <w:sz w:val="24"/>
          <w:szCs w:val="24"/>
        </w:rPr>
        <w:tab/>
        <w:t>“Proposal for Entry to NASA Student Launch Project U,” 2016.</w:t>
      </w:r>
      <w:r w:rsidR="00A1135A" w:rsidRPr="00B46571">
        <w:rPr>
          <w:rFonts w:ascii="Times New Roman" w:eastAsiaTheme="minorEastAsia" w:hAnsi="Times New Roman" w:cs="Times New Roman"/>
          <w:color w:val="000000" w:themeColor="text1"/>
          <w:sz w:val="24"/>
          <w:szCs w:val="24"/>
        </w:rPr>
        <w:fldChar w:fldCharType="end"/>
      </w:r>
      <w:commentRangeEnd w:id="84"/>
      <w:commentRangeEnd w:id="85"/>
      <w:commentRangeEnd w:id="86"/>
      <w:commentRangeEnd w:id="87"/>
      <w:commentRangeEnd w:id="88"/>
      <w:commentRangeEnd w:id="89"/>
      <w:commentRangeEnd w:id="90"/>
      <w:commentRangeEnd w:id="91"/>
      <w:r w:rsidR="00275E98">
        <w:rPr>
          <w:rStyle w:val="CommentReference"/>
        </w:rPr>
        <w:commentReference w:id="84"/>
      </w:r>
      <w:r w:rsidR="00375B41">
        <w:rPr>
          <w:rStyle w:val="CommentReference"/>
        </w:rPr>
        <w:commentReference w:id="85"/>
      </w:r>
      <w:r w:rsidR="00375B41">
        <w:rPr>
          <w:rStyle w:val="CommentReference"/>
        </w:rPr>
        <w:commentReference w:id="86"/>
      </w:r>
      <w:r w:rsidR="00375B41">
        <w:rPr>
          <w:rStyle w:val="CommentReference"/>
        </w:rPr>
        <w:commentReference w:id="87"/>
      </w:r>
      <w:r w:rsidR="00375B41">
        <w:rPr>
          <w:rStyle w:val="CommentReference"/>
        </w:rPr>
        <w:commentReference w:id="88"/>
      </w:r>
      <w:r w:rsidR="00375B41">
        <w:rPr>
          <w:rStyle w:val="CommentReference"/>
        </w:rPr>
        <w:commentReference w:id="89"/>
      </w:r>
      <w:r w:rsidR="00375B41">
        <w:rPr>
          <w:rStyle w:val="CommentReference"/>
        </w:rPr>
        <w:commentReference w:id="90"/>
      </w:r>
      <w:r w:rsidR="00375B41">
        <w:rPr>
          <w:rStyle w:val="CommentReference"/>
        </w:rPr>
        <w:commentReference w:id="91"/>
      </w:r>
    </w:p>
    <w:p w14:paraId="495D5D4D" w14:textId="749DCEEE" w:rsidR="01660E9E" w:rsidRPr="00B46571" w:rsidRDefault="01660E9E" w:rsidP="006D0668">
      <w:pPr>
        <w:spacing w:line="360" w:lineRule="auto"/>
        <w:rPr>
          <w:rFonts w:ascii="Times New Roman" w:hAnsi="Times New Roman" w:cs="Times New Roman"/>
          <w:color w:val="000000" w:themeColor="text1"/>
        </w:rPr>
      </w:pPr>
    </w:p>
    <w:sectPr w:rsidR="01660E9E" w:rsidRPr="00B46571" w:rsidSect="0043582C">
      <w:headerReference w:type="default" r:id="rId46"/>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Evan Kelly" w:date="2019-02-26T15:14:00Z" w:initials="EK">
    <w:p w14:paraId="50CDCF78" w14:textId="77777777" w:rsidR="00715C60" w:rsidRDefault="00715C60">
      <w:pPr>
        <w:pStyle w:val="CommentText"/>
      </w:pPr>
      <w:r>
        <w:rPr>
          <w:rStyle w:val="CommentReference"/>
        </w:rPr>
        <w:annotationRef/>
      </w:r>
      <w:r>
        <w:t>Trademark/ copyright</w:t>
      </w:r>
    </w:p>
    <w:p w14:paraId="3CEE2BA2" w14:textId="658595B9" w:rsidR="00715C60" w:rsidRDefault="00715C60">
      <w:pPr>
        <w:pStyle w:val="CommentText"/>
      </w:pPr>
    </w:p>
  </w:comment>
  <w:comment w:id="5" w:author="Evan Kelly" w:date="2019-02-26T15:15:00Z" w:initials="EK">
    <w:p w14:paraId="60DF8C09" w14:textId="77777777" w:rsidR="005B5973" w:rsidRDefault="005B5973" w:rsidP="005B5973">
      <w:pPr>
        <w:pStyle w:val="CommentText"/>
      </w:pPr>
      <w:r>
        <w:rPr>
          <w:rStyle w:val="CommentReference"/>
        </w:rPr>
        <w:annotationRef/>
      </w:r>
      <w:r>
        <w:t>(1) to the side and dot not *</w:t>
      </w:r>
    </w:p>
  </w:comment>
  <w:comment w:id="9" w:author="Evan Kelly" w:date="2019-02-26T15:16:00Z" w:initials="EK">
    <w:p w14:paraId="5B54EEEE" w14:textId="5369C931" w:rsidR="00715C60" w:rsidRDefault="00715C60">
      <w:pPr>
        <w:pStyle w:val="CommentText"/>
      </w:pPr>
      <w:r>
        <w:rPr>
          <w:rStyle w:val="CommentReference"/>
        </w:rPr>
        <w:annotationRef/>
      </w:r>
      <w:r>
        <w:t>Automate citations</w:t>
      </w:r>
    </w:p>
  </w:comment>
  <w:comment w:id="15" w:author="Evan Kelly" w:date="2019-02-26T15:18:00Z" w:initials="EK">
    <w:p w14:paraId="0FED29D3" w14:textId="2ADD3DB3" w:rsidR="00715C60" w:rsidRDefault="00715C60">
      <w:pPr>
        <w:pStyle w:val="CommentText"/>
      </w:pPr>
      <w:r>
        <w:rPr>
          <w:rStyle w:val="CommentReference"/>
        </w:rPr>
        <w:annotationRef/>
      </w:r>
      <w:r>
        <w:t>Crop red line out of pic</w:t>
      </w:r>
    </w:p>
  </w:comment>
  <w:comment w:id="26" w:author="Kelly, Evan Robert" w:date="2019-02-24T13:24:00Z" w:initials="KR">
    <w:p w14:paraId="4F96DE5D" w14:textId="6A924214" w:rsidR="00715C60" w:rsidRDefault="00715C60">
      <w:pPr>
        <w:pStyle w:val="CommentText"/>
      </w:pPr>
      <w:r>
        <w:t>Update equations in word</w:t>
      </w:r>
      <w:r>
        <w:rPr>
          <w:rStyle w:val="CommentReference"/>
        </w:rPr>
        <w:annotationRef/>
      </w:r>
    </w:p>
  </w:comment>
  <w:comment w:id="28" w:author="Evan Kelly" w:date="2019-02-26T15:20:00Z" w:initials="EK">
    <w:p w14:paraId="1F1A51B8" w14:textId="241FE274" w:rsidR="00375B41" w:rsidRDefault="00375B41">
      <w:pPr>
        <w:pStyle w:val="CommentText"/>
      </w:pPr>
      <w:r>
        <w:rPr>
          <w:rStyle w:val="CommentReference"/>
        </w:rPr>
        <w:annotationRef/>
      </w:r>
      <w:r>
        <w:t>Move text so table is uninterrupted</w:t>
      </w:r>
    </w:p>
  </w:comment>
  <w:comment w:id="31" w:author="Evan Kelly" w:date="2019-02-26T15:20:00Z" w:initials="EK">
    <w:p w14:paraId="736E36E9" w14:textId="0AD56893" w:rsidR="00375B41" w:rsidRDefault="00375B41">
      <w:pPr>
        <w:pStyle w:val="CommentText"/>
      </w:pPr>
      <w:r>
        <w:rPr>
          <w:rStyle w:val="CommentReference"/>
        </w:rPr>
        <w:annotationRef/>
      </w:r>
      <w:r>
        <w:t>Period at end of figure</w:t>
      </w:r>
    </w:p>
  </w:comment>
  <w:comment w:id="32" w:author="Evan Kelly" w:date="2019-02-26T15:22:00Z" w:initials="EK">
    <w:p w14:paraId="38199636" w14:textId="250A588C" w:rsidR="00375B41" w:rsidRDefault="00375B41">
      <w:pPr>
        <w:pStyle w:val="CommentText"/>
      </w:pPr>
      <w:r>
        <w:rPr>
          <w:rStyle w:val="CommentReference"/>
        </w:rPr>
        <w:annotationRef/>
      </w:r>
      <w:r>
        <w:t>Fix font so it matches figure</w:t>
      </w:r>
    </w:p>
  </w:comment>
  <w:comment w:id="34" w:author="Evan Kelly" w:date="2019-02-26T15:22:00Z" w:initials="EK">
    <w:p w14:paraId="18F3A870" w14:textId="6623E248" w:rsidR="00375B41" w:rsidRDefault="00375B41">
      <w:pPr>
        <w:pStyle w:val="CommentText"/>
      </w:pPr>
      <w:r>
        <w:rPr>
          <w:rStyle w:val="CommentReference"/>
        </w:rPr>
        <w:annotationRef/>
      </w:r>
      <w:r>
        <w:t>trademark</w:t>
      </w:r>
    </w:p>
  </w:comment>
  <w:comment w:id="35" w:author="Evan Kelly" w:date="2019-02-26T15:23:00Z" w:initials="EK">
    <w:p w14:paraId="09ACC4AB" w14:textId="2C9D7BD0" w:rsidR="00375B41" w:rsidRDefault="00375B41">
      <w:pPr>
        <w:pStyle w:val="CommentText"/>
      </w:pPr>
      <w:r>
        <w:rPr>
          <w:rStyle w:val="CommentReference"/>
        </w:rPr>
        <w:annotationRef/>
      </w:r>
      <w:r>
        <w:t>add explanation</w:t>
      </w:r>
    </w:p>
  </w:comment>
  <w:comment w:id="36" w:author="Evan Kelly" w:date="2019-02-26T15:23:00Z" w:initials="EK">
    <w:p w14:paraId="16F4A8D8" w14:textId="23B52C24" w:rsidR="00375B41" w:rsidRDefault="00375B41">
      <w:pPr>
        <w:pStyle w:val="CommentText"/>
      </w:pPr>
      <w:r>
        <w:rPr>
          <w:rStyle w:val="CommentReference"/>
        </w:rPr>
        <w:annotationRef/>
      </w:r>
      <w:r>
        <w:t>check tense</w:t>
      </w:r>
    </w:p>
  </w:comment>
  <w:comment w:id="54" w:author="Gerhardt, Grace Helen" w:date="2019-02-05T11:44:00Z" w:initials="GH">
    <w:p w14:paraId="3A4CD347" w14:textId="770FAFDB" w:rsidR="00715C60" w:rsidRDefault="00715C60">
      <w:pPr>
        <w:pStyle w:val="CommentText"/>
      </w:pPr>
      <w:r>
        <w:t>This got messed up, @ Evan is there any chance you could update this to the correct version?</w:t>
      </w:r>
      <w:r>
        <w:rPr>
          <w:rStyle w:val="CommentReference"/>
        </w:rPr>
        <w:annotationRef/>
      </w:r>
    </w:p>
  </w:comment>
  <w:comment w:id="61" w:author="O'Neill, John Ryan" w:date="2019-02-24T13:22:00Z" w:initials="OR">
    <w:p w14:paraId="78462E17" w14:textId="71BAAB78" w:rsidR="00715C60" w:rsidRDefault="00715C60">
      <w:pPr>
        <w:pStyle w:val="CommentText"/>
      </w:pPr>
      <w:r>
        <w:t>need to snip the updated code for launch and apogee detection</w:t>
      </w:r>
      <w:r>
        <w:rPr>
          <w:rStyle w:val="CommentReference"/>
        </w:rPr>
        <w:annotationRef/>
      </w:r>
    </w:p>
    <w:p w14:paraId="76856D01" w14:textId="7B39CC7D" w:rsidR="00715C60" w:rsidRDefault="00715C60">
      <w:pPr>
        <w:pStyle w:val="CommentText"/>
      </w:pPr>
    </w:p>
  </w:comment>
  <w:comment w:id="68" w:author="Evan Kelly" w:date="2019-02-26T15:34:00Z" w:initials="EK">
    <w:p w14:paraId="7D344C37" w14:textId="0B240CC7" w:rsidR="00275E98" w:rsidRDefault="00275E98">
      <w:pPr>
        <w:pStyle w:val="CommentText"/>
      </w:pPr>
      <w:r>
        <w:rPr>
          <w:rStyle w:val="CommentReference"/>
        </w:rPr>
        <w:annotationRef/>
      </w:r>
      <w:r>
        <w:t>meters squared add subscrip</w:t>
      </w:r>
    </w:p>
  </w:comment>
  <w:comment w:id="70" w:author="Gerhardt, Grace Helen" w:date="2019-02-25T17:17:00Z" w:initials="GH">
    <w:p w14:paraId="2F148F38" w14:textId="61ACE3D3" w:rsidR="00715C60" w:rsidRDefault="00715C60">
      <w:pPr>
        <w:pStyle w:val="CommentText"/>
      </w:pPr>
      <w:r>
        <w:t>will add the picture once we download to word</w:t>
      </w:r>
      <w:r>
        <w:rPr>
          <w:rStyle w:val="CommentReference"/>
        </w:rPr>
        <w:annotationRef/>
      </w:r>
    </w:p>
  </w:comment>
  <w:comment w:id="71" w:author="Gerhardt, Grace Helen" w:date="2019-02-25T17:26:00Z" w:initials="GH">
    <w:p w14:paraId="586E7F5A" w14:textId="33F0BC8C" w:rsidR="00715C60" w:rsidRDefault="00715C60">
      <w:pPr>
        <w:pStyle w:val="CommentText"/>
      </w:pPr>
      <w:r>
        <w:t>add pictures of these once the document has been downloaded</w:t>
      </w:r>
      <w:r>
        <w:rPr>
          <w:rStyle w:val="CommentReference"/>
        </w:rPr>
        <w:annotationRef/>
      </w:r>
    </w:p>
  </w:comment>
  <w:comment w:id="72" w:author="Evan Kelly" w:date="2019-02-26T15:33:00Z" w:initials="EK">
    <w:p w14:paraId="047818C2" w14:textId="78B47497" w:rsidR="00275E98" w:rsidRDefault="00275E98">
      <w:pPr>
        <w:pStyle w:val="CommentText"/>
      </w:pPr>
      <w:r>
        <w:rPr>
          <w:rStyle w:val="CommentReference"/>
        </w:rPr>
        <w:annotationRef/>
      </w:r>
      <w:r>
        <w:t>fix formatting centered and add title</w:t>
      </w:r>
    </w:p>
  </w:comment>
  <w:comment w:id="84" w:author="Evan Kelly" w:date="2019-02-26T15:31:00Z" w:initials="EK">
    <w:p w14:paraId="49960D23" w14:textId="629E5B25" w:rsidR="00275E98" w:rsidRDefault="00275E98">
      <w:pPr>
        <w:pStyle w:val="CommentText"/>
      </w:pPr>
      <w:r>
        <w:rPr>
          <w:rStyle w:val="CommentReference"/>
        </w:rPr>
        <w:annotationRef/>
      </w:r>
      <w:r>
        <w:t>fix online citations</w:t>
      </w:r>
    </w:p>
  </w:comment>
  <w:comment w:id="85" w:author="Evan Kelly" w:date="2019-02-26T15:30:00Z" w:initials="EK">
    <w:p w14:paraId="15BD6F79" w14:textId="328C1435" w:rsidR="00375B41" w:rsidRDefault="00375B41">
      <w:pPr>
        <w:pStyle w:val="CommentText"/>
      </w:pPr>
      <w:r>
        <w:rPr>
          <w:rStyle w:val="CommentReference"/>
        </w:rPr>
        <w:annotationRef/>
      </w:r>
      <w:r>
        <w:t xml:space="preserve">way to reference MQP from </w:t>
      </w:r>
      <w:r w:rsidR="00275E98">
        <w:t>WPI</w:t>
      </w:r>
    </w:p>
  </w:comment>
  <w:comment w:id="86" w:author="Evan Kelly" w:date="2019-02-26T15:29:00Z" w:initials="EK">
    <w:p w14:paraId="69300C34" w14:textId="55B1D33C" w:rsidR="00375B41" w:rsidRDefault="00375B41">
      <w:pPr>
        <w:pStyle w:val="CommentText"/>
      </w:pPr>
      <w:r>
        <w:rPr>
          <w:rStyle w:val="CommentReference"/>
        </w:rPr>
        <w:annotationRef/>
      </w:r>
      <w:r>
        <w:t>add location (19) &amp;(20) no year twice</w:t>
      </w:r>
    </w:p>
  </w:comment>
  <w:comment w:id="87" w:author="Evan Kelly" w:date="2019-02-26T15:28:00Z" w:initials="EK">
    <w:p w14:paraId="0957C059" w14:textId="786EFD03" w:rsidR="00375B41" w:rsidRDefault="00375B41">
      <w:pPr>
        <w:pStyle w:val="CommentText"/>
      </w:pPr>
      <w:r>
        <w:rPr>
          <w:rStyle w:val="CommentReference"/>
        </w:rPr>
        <w:annotationRef/>
      </w:r>
      <w:r>
        <w:t>make sure style is consistant remove all caps and add m.s. thesis</w:t>
      </w:r>
    </w:p>
  </w:comment>
  <w:comment w:id="88" w:author="Evan Kelly" w:date="2019-02-26T15:27:00Z" w:initials="EK">
    <w:p w14:paraId="3802A7FC" w14:textId="2C963968" w:rsidR="00375B41" w:rsidRDefault="00375B41">
      <w:pPr>
        <w:pStyle w:val="CommentText"/>
      </w:pPr>
      <w:r>
        <w:rPr>
          <w:rStyle w:val="CommentReference"/>
        </w:rPr>
        <w:annotationRef/>
      </w:r>
      <w:r>
        <w:t>check spelling of name (14)</w:t>
      </w:r>
    </w:p>
  </w:comment>
  <w:comment w:id="89" w:author="Evan Kelly" w:date="2019-02-26T15:26:00Z" w:initials="EK">
    <w:p w14:paraId="44DA6DE8" w14:textId="2597F210" w:rsidR="00375B41" w:rsidRDefault="00375B41">
      <w:pPr>
        <w:pStyle w:val="CommentText"/>
      </w:pPr>
      <w:r>
        <w:rPr>
          <w:rStyle w:val="CommentReference"/>
        </w:rPr>
        <w:annotationRef/>
      </w:r>
      <w:r>
        <w:t>add year and pages  (6)</w:t>
      </w:r>
    </w:p>
  </w:comment>
  <w:comment w:id="90" w:author="Evan Kelly" w:date="2019-02-26T15:26:00Z" w:initials="EK">
    <w:p w14:paraId="211D3B07" w14:textId="0D7AC7DD" w:rsidR="00375B41" w:rsidRDefault="00375B41">
      <w:pPr>
        <w:pStyle w:val="CommentText"/>
      </w:pPr>
      <w:r>
        <w:rPr>
          <w:rStyle w:val="CommentReference"/>
        </w:rPr>
        <w:annotationRef/>
      </w:r>
      <w:r>
        <w:t>fix online citation</w:t>
      </w:r>
    </w:p>
  </w:comment>
  <w:comment w:id="91" w:author="Evan Kelly" w:date="2019-02-26T15:26:00Z" w:initials="EK">
    <w:p w14:paraId="786B39A4" w14:textId="05238C00" w:rsidR="00375B41" w:rsidRDefault="00375B41">
      <w:pPr>
        <w:pStyle w:val="CommentText"/>
      </w:pPr>
      <w:r>
        <w:rPr>
          <w:rStyle w:val="CommentReference"/>
        </w:rPr>
        <w:annotationRef/>
      </w:r>
      <w:r>
        <w:t>check J.J. 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EE2BA2" w15:done="0"/>
  <w15:commentEx w15:paraId="60DF8C09" w15:done="0"/>
  <w15:commentEx w15:paraId="5B54EEEE" w15:done="0"/>
  <w15:commentEx w15:paraId="0FED29D3" w15:done="0"/>
  <w15:commentEx w15:paraId="4F96DE5D" w15:done="1"/>
  <w15:commentEx w15:paraId="1F1A51B8" w15:done="0"/>
  <w15:commentEx w15:paraId="736E36E9" w15:done="0"/>
  <w15:commentEx w15:paraId="38199636" w15:done="0"/>
  <w15:commentEx w15:paraId="18F3A870" w15:done="0"/>
  <w15:commentEx w15:paraId="09ACC4AB" w15:done="0"/>
  <w15:commentEx w15:paraId="16F4A8D8" w15:done="0"/>
  <w15:commentEx w15:paraId="3A4CD347" w15:done="1"/>
  <w15:commentEx w15:paraId="76856D01" w15:done="0"/>
  <w15:commentEx w15:paraId="7D344C37" w15:done="0"/>
  <w15:commentEx w15:paraId="2F148F38" w15:done="1"/>
  <w15:commentEx w15:paraId="586E7F5A" w15:done="0"/>
  <w15:commentEx w15:paraId="047818C2" w15:done="0"/>
  <w15:commentEx w15:paraId="49960D23" w15:done="0"/>
  <w15:commentEx w15:paraId="15BD6F79" w15:done="0"/>
  <w15:commentEx w15:paraId="69300C34" w15:done="0"/>
  <w15:commentEx w15:paraId="0957C059" w15:done="0"/>
  <w15:commentEx w15:paraId="3802A7FC" w15:done="0"/>
  <w15:commentEx w15:paraId="44DA6DE8" w15:done="0"/>
  <w15:commentEx w15:paraId="211D3B07" w15:done="0"/>
  <w15:commentEx w15:paraId="786B39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EE2BA2" w16cid:durableId="201FD649"/>
  <w16cid:commentId w16cid:paraId="029D12B4" w16cid:durableId="201FD67C"/>
  <w16cid:commentId w16cid:paraId="5B54EEEE" w16cid:durableId="201FD6DF"/>
  <w16cid:commentId w16cid:paraId="0FED29D3" w16cid:durableId="201FD72E"/>
  <w16cid:commentId w16cid:paraId="4F96DE5D" w16cid:durableId="2CF6F4F0"/>
  <w16cid:commentId w16cid:paraId="1F1A51B8" w16cid:durableId="201FD7B2"/>
  <w16cid:commentId w16cid:paraId="736E36E9" w16cid:durableId="201FD7CA"/>
  <w16cid:commentId w16cid:paraId="38199636" w16cid:durableId="201FD826"/>
  <w16cid:commentId w16cid:paraId="18F3A870" w16cid:durableId="201FD84C"/>
  <w16cid:commentId w16cid:paraId="09ACC4AB" w16cid:durableId="201FD861"/>
  <w16cid:commentId w16cid:paraId="16F4A8D8" w16cid:durableId="201FD885"/>
  <w16cid:commentId w16cid:paraId="3A4CD347" w16cid:durableId="20F9050A"/>
  <w16cid:commentId w16cid:paraId="76856D01" w16cid:durableId="40962C7E"/>
  <w16cid:commentId w16cid:paraId="7D344C37" w16cid:durableId="201FDB19"/>
  <w16cid:commentId w16cid:paraId="2F148F38" w16cid:durableId="27D672FB"/>
  <w16cid:commentId w16cid:paraId="586E7F5A" w16cid:durableId="2DBE40B7"/>
  <w16cid:commentId w16cid:paraId="047818C2" w16cid:durableId="201FDAD0"/>
  <w16cid:commentId w16cid:paraId="49960D23" w16cid:durableId="201FDA3E"/>
  <w16cid:commentId w16cid:paraId="15BD6F79" w16cid:durableId="201FDA08"/>
  <w16cid:commentId w16cid:paraId="69300C34" w16cid:durableId="201FD9C4"/>
  <w16cid:commentId w16cid:paraId="0957C059" w16cid:durableId="201FD986"/>
  <w16cid:commentId w16cid:paraId="3802A7FC" w16cid:durableId="201FD960"/>
  <w16cid:commentId w16cid:paraId="44DA6DE8" w16cid:durableId="201FD935"/>
  <w16cid:commentId w16cid:paraId="211D3B07" w16cid:durableId="201FD91E"/>
  <w16cid:commentId w16cid:paraId="786B39A4" w16cid:durableId="201FD90C"/>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186442" w14:textId="77777777" w:rsidR="00DF654B" w:rsidRDefault="00DF654B" w:rsidP="006A4217">
      <w:pPr>
        <w:spacing w:after="0" w:line="240" w:lineRule="auto"/>
      </w:pPr>
      <w:r>
        <w:separator/>
      </w:r>
    </w:p>
  </w:endnote>
  <w:endnote w:type="continuationSeparator" w:id="0">
    <w:p w14:paraId="5471BC5E" w14:textId="77777777" w:rsidR="00DF654B" w:rsidRDefault="00DF654B" w:rsidP="006A42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36FB47" w14:textId="77777777" w:rsidR="00DF654B" w:rsidRDefault="00DF654B" w:rsidP="006A4217">
      <w:pPr>
        <w:spacing w:after="0" w:line="240" w:lineRule="auto"/>
      </w:pPr>
      <w:r>
        <w:separator/>
      </w:r>
    </w:p>
  </w:footnote>
  <w:footnote w:type="continuationSeparator" w:id="0">
    <w:p w14:paraId="5D7682E1" w14:textId="77777777" w:rsidR="00DF654B" w:rsidRDefault="00DF654B" w:rsidP="006A421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background1" w:themeShade="7F"/>
        <w:spacing w:val="60"/>
      </w:rPr>
      <w:id w:val="1045100625"/>
      <w:docPartObj>
        <w:docPartGallery w:val="Page Numbers (Top of Page)"/>
        <w:docPartUnique/>
      </w:docPartObj>
    </w:sdtPr>
    <w:sdtEndPr>
      <w:rPr>
        <w:b/>
        <w:bCs/>
        <w:noProof/>
        <w:color w:val="auto"/>
        <w:spacing w:val="0"/>
      </w:rPr>
    </w:sdtEndPr>
    <w:sdtContent>
      <w:p w14:paraId="7D5F769C" w14:textId="5828DD2F" w:rsidR="00715C60" w:rsidRDefault="00715C60">
        <w:pPr>
          <w:pStyle w:val="Header"/>
          <w:pBdr>
            <w:bottom w:val="single" w:sz="4" w:space="1" w:color="D9D9D9" w:themeColor="background1" w:themeShade="D9"/>
          </w:pBdr>
          <w:jc w:val="right"/>
          <w:rPr>
            <w:b/>
            <w:bCs/>
          </w:rPr>
        </w:pPr>
        <w:r>
          <w:rPr>
            <w:color w:val="7F7F7F" w:themeColor="background1" w:themeShade="7F"/>
            <w:spacing w:val="60"/>
          </w:rPr>
          <w:t>Page</w:t>
        </w:r>
        <w:r>
          <w:t xml:space="preserve"> | </w:t>
        </w:r>
        <w:r>
          <w:fldChar w:fldCharType="begin"/>
        </w:r>
        <w:r>
          <w:instrText xml:space="preserve"> PAGE   \* MERGEFORMAT </w:instrText>
        </w:r>
        <w:r>
          <w:fldChar w:fldCharType="separate"/>
        </w:r>
        <w:r w:rsidR="000D0034" w:rsidRPr="000D0034">
          <w:rPr>
            <w:b/>
            <w:bCs/>
            <w:noProof/>
          </w:rPr>
          <w:t>27</w:t>
        </w:r>
        <w:r>
          <w:rPr>
            <w:b/>
            <w:bCs/>
            <w:noProof/>
          </w:rPr>
          <w:fldChar w:fldCharType="end"/>
        </w:r>
      </w:p>
    </w:sdtContent>
  </w:sdt>
  <w:p w14:paraId="2218BA7B" w14:textId="77777777" w:rsidR="00715C60" w:rsidRDefault="00715C6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173C7"/>
    <w:multiLevelType w:val="hybridMultilevel"/>
    <w:tmpl w:val="D0EA5186"/>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1" w15:restartNumberingAfterBreak="0">
    <w:nsid w:val="0A6D2109"/>
    <w:multiLevelType w:val="hybridMultilevel"/>
    <w:tmpl w:val="1E1EB2B6"/>
    <w:lvl w:ilvl="0" w:tplc="04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B061364"/>
    <w:multiLevelType w:val="hybridMultilevel"/>
    <w:tmpl w:val="C0EC9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94635F8"/>
    <w:multiLevelType w:val="hybridMultilevel"/>
    <w:tmpl w:val="4E5A587E"/>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4" w15:restartNumberingAfterBreak="0">
    <w:nsid w:val="1A0D0BC8"/>
    <w:multiLevelType w:val="hybridMultilevel"/>
    <w:tmpl w:val="5E3A59E6"/>
    <w:lvl w:ilvl="0" w:tplc="4B72DEEC">
      <w:start w:val="1"/>
      <w:numFmt w:val="bullet"/>
      <w:lvlText w:val=""/>
      <w:lvlJc w:val="left"/>
      <w:pPr>
        <w:ind w:left="720" w:hanging="360"/>
      </w:pPr>
      <w:rPr>
        <w:rFonts w:ascii="Symbol" w:hAnsi="Symbol" w:hint="default"/>
      </w:rPr>
    </w:lvl>
    <w:lvl w:ilvl="1" w:tplc="C8F4EAA0">
      <w:start w:val="1"/>
      <w:numFmt w:val="bullet"/>
      <w:lvlText w:val="o"/>
      <w:lvlJc w:val="left"/>
      <w:pPr>
        <w:ind w:left="1440" w:hanging="360"/>
      </w:pPr>
      <w:rPr>
        <w:rFonts w:ascii="Courier New" w:hAnsi="Courier New" w:hint="default"/>
      </w:rPr>
    </w:lvl>
    <w:lvl w:ilvl="2" w:tplc="9758791A">
      <w:start w:val="1"/>
      <w:numFmt w:val="bullet"/>
      <w:lvlText w:val=""/>
      <w:lvlJc w:val="left"/>
      <w:pPr>
        <w:ind w:left="2160" w:hanging="360"/>
      </w:pPr>
      <w:rPr>
        <w:rFonts w:ascii="Wingdings" w:hAnsi="Wingdings" w:hint="default"/>
      </w:rPr>
    </w:lvl>
    <w:lvl w:ilvl="3" w:tplc="572A7754">
      <w:start w:val="1"/>
      <w:numFmt w:val="bullet"/>
      <w:lvlText w:val=""/>
      <w:lvlJc w:val="left"/>
      <w:pPr>
        <w:ind w:left="2880" w:hanging="360"/>
      </w:pPr>
      <w:rPr>
        <w:rFonts w:ascii="Symbol" w:hAnsi="Symbol" w:hint="default"/>
      </w:rPr>
    </w:lvl>
    <w:lvl w:ilvl="4" w:tplc="4E2C86C0">
      <w:start w:val="1"/>
      <w:numFmt w:val="bullet"/>
      <w:lvlText w:val="o"/>
      <w:lvlJc w:val="left"/>
      <w:pPr>
        <w:ind w:left="3600" w:hanging="360"/>
      </w:pPr>
      <w:rPr>
        <w:rFonts w:ascii="Courier New" w:hAnsi="Courier New" w:hint="default"/>
      </w:rPr>
    </w:lvl>
    <w:lvl w:ilvl="5" w:tplc="0DF0FABA">
      <w:start w:val="1"/>
      <w:numFmt w:val="bullet"/>
      <w:lvlText w:val=""/>
      <w:lvlJc w:val="left"/>
      <w:pPr>
        <w:ind w:left="4320" w:hanging="360"/>
      </w:pPr>
      <w:rPr>
        <w:rFonts w:ascii="Wingdings" w:hAnsi="Wingdings" w:hint="default"/>
      </w:rPr>
    </w:lvl>
    <w:lvl w:ilvl="6" w:tplc="5EBCD3A0">
      <w:start w:val="1"/>
      <w:numFmt w:val="bullet"/>
      <w:lvlText w:val=""/>
      <w:lvlJc w:val="left"/>
      <w:pPr>
        <w:ind w:left="5040" w:hanging="360"/>
      </w:pPr>
      <w:rPr>
        <w:rFonts w:ascii="Symbol" w:hAnsi="Symbol" w:hint="default"/>
      </w:rPr>
    </w:lvl>
    <w:lvl w:ilvl="7" w:tplc="540848CA">
      <w:start w:val="1"/>
      <w:numFmt w:val="bullet"/>
      <w:lvlText w:val="o"/>
      <w:lvlJc w:val="left"/>
      <w:pPr>
        <w:ind w:left="5760" w:hanging="360"/>
      </w:pPr>
      <w:rPr>
        <w:rFonts w:ascii="Courier New" w:hAnsi="Courier New" w:hint="default"/>
      </w:rPr>
    </w:lvl>
    <w:lvl w:ilvl="8" w:tplc="C2027DF4">
      <w:start w:val="1"/>
      <w:numFmt w:val="bullet"/>
      <w:lvlText w:val=""/>
      <w:lvlJc w:val="left"/>
      <w:pPr>
        <w:ind w:left="6480" w:hanging="360"/>
      </w:pPr>
      <w:rPr>
        <w:rFonts w:ascii="Wingdings" w:hAnsi="Wingdings" w:hint="default"/>
      </w:rPr>
    </w:lvl>
  </w:abstractNum>
  <w:abstractNum w:abstractNumId="5" w15:restartNumberingAfterBreak="0">
    <w:nsid w:val="1B193D51"/>
    <w:multiLevelType w:val="hybridMultilevel"/>
    <w:tmpl w:val="3A66B5D2"/>
    <w:lvl w:ilvl="0" w:tplc="D3120496">
      <w:start w:val="1"/>
      <w:numFmt w:val="bullet"/>
      <w:lvlText w:val=""/>
      <w:lvlJc w:val="left"/>
      <w:pPr>
        <w:ind w:left="720" w:hanging="360"/>
      </w:pPr>
      <w:rPr>
        <w:rFonts w:ascii="Symbol" w:hAnsi="Symbol" w:hint="default"/>
      </w:rPr>
    </w:lvl>
    <w:lvl w:ilvl="1" w:tplc="68527AEE">
      <w:start w:val="1"/>
      <w:numFmt w:val="bullet"/>
      <w:lvlText w:val="o"/>
      <w:lvlJc w:val="left"/>
      <w:pPr>
        <w:ind w:left="1440" w:hanging="360"/>
      </w:pPr>
      <w:rPr>
        <w:rFonts w:ascii="Courier New" w:hAnsi="Courier New" w:hint="default"/>
      </w:rPr>
    </w:lvl>
    <w:lvl w:ilvl="2" w:tplc="A0BE1F6C">
      <w:start w:val="1"/>
      <w:numFmt w:val="bullet"/>
      <w:lvlText w:val=""/>
      <w:lvlJc w:val="left"/>
      <w:pPr>
        <w:ind w:left="2160" w:hanging="360"/>
      </w:pPr>
      <w:rPr>
        <w:rFonts w:ascii="Wingdings" w:hAnsi="Wingdings" w:hint="default"/>
      </w:rPr>
    </w:lvl>
    <w:lvl w:ilvl="3" w:tplc="FC4C9E16">
      <w:start w:val="1"/>
      <w:numFmt w:val="bullet"/>
      <w:lvlText w:val=""/>
      <w:lvlJc w:val="left"/>
      <w:pPr>
        <w:ind w:left="2880" w:hanging="360"/>
      </w:pPr>
      <w:rPr>
        <w:rFonts w:ascii="Symbol" w:hAnsi="Symbol" w:hint="default"/>
      </w:rPr>
    </w:lvl>
    <w:lvl w:ilvl="4" w:tplc="52363B60">
      <w:start w:val="1"/>
      <w:numFmt w:val="bullet"/>
      <w:lvlText w:val="o"/>
      <w:lvlJc w:val="left"/>
      <w:pPr>
        <w:ind w:left="3600" w:hanging="360"/>
      </w:pPr>
      <w:rPr>
        <w:rFonts w:ascii="Courier New" w:hAnsi="Courier New" w:hint="default"/>
      </w:rPr>
    </w:lvl>
    <w:lvl w:ilvl="5" w:tplc="5D9EC8C8">
      <w:start w:val="1"/>
      <w:numFmt w:val="bullet"/>
      <w:lvlText w:val=""/>
      <w:lvlJc w:val="left"/>
      <w:pPr>
        <w:ind w:left="4320" w:hanging="360"/>
      </w:pPr>
      <w:rPr>
        <w:rFonts w:ascii="Wingdings" w:hAnsi="Wingdings" w:hint="default"/>
      </w:rPr>
    </w:lvl>
    <w:lvl w:ilvl="6" w:tplc="1930C0D8">
      <w:start w:val="1"/>
      <w:numFmt w:val="bullet"/>
      <w:lvlText w:val=""/>
      <w:lvlJc w:val="left"/>
      <w:pPr>
        <w:ind w:left="5040" w:hanging="360"/>
      </w:pPr>
      <w:rPr>
        <w:rFonts w:ascii="Symbol" w:hAnsi="Symbol" w:hint="default"/>
      </w:rPr>
    </w:lvl>
    <w:lvl w:ilvl="7" w:tplc="9C88A2C8">
      <w:start w:val="1"/>
      <w:numFmt w:val="bullet"/>
      <w:lvlText w:val="o"/>
      <w:lvlJc w:val="left"/>
      <w:pPr>
        <w:ind w:left="5760" w:hanging="360"/>
      </w:pPr>
      <w:rPr>
        <w:rFonts w:ascii="Courier New" w:hAnsi="Courier New" w:hint="default"/>
      </w:rPr>
    </w:lvl>
    <w:lvl w:ilvl="8" w:tplc="5B5C3DD6">
      <w:start w:val="1"/>
      <w:numFmt w:val="bullet"/>
      <w:lvlText w:val=""/>
      <w:lvlJc w:val="left"/>
      <w:pPr>
        <w:ind w:left="6480" w:hanging="360"/>
      </w:pPr>
      <w:rPr>
        <w:rFonts w:ascii="Wingdings" w:hAnsi="Wingdings" w:hint="default"/>
      </w:rPr>
    </w:lvl>
  </w:abstractNum>
  <w:abstractNum w:abstractNumId="6" w15:restartNumberingAfterBreak="0">
    <w:nsid w:val="1D991EFB"/>
    <w:multiLevelType w:val="hybridMultilevel"/>
    <w:tmpl w:val="57364B50"/>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7" w15:restartNumberingAfterBreak="0">
    <w:nsid w:val="263E465D"/>
    <w:multiLevelType w:val="hybridMultilevel"/>
    <w:tmpl w:val="41803D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4A458F"/>
    <w:multiLevelType w:val="hybridMultilevel"/>
    <w:tmpl w:val="8BF47AA4"/>
    <w:lvl w:ilvl="0" w:tplc="FFFFFFFF">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9" w15:restartNumberingAfterBreak="0">
    <w:nsid w:val="2F0E60BE"/>
    <w:multiLevelType w:val="hybridMultilevel"/>
    <w:tmpl w:val="39B89164"/>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0" w15:restartNumberingAfterBreak="0">
    <w:nsid w:val="2FA16CF8"/>
    <w:multiLevelType w:val="hybridMultilevel"/>
    <w:tmpl w:val="44AAA64E"/>
    <w:lvl w:ilvl="0" w:tplc="7C4E5E4C">
      <w:start w:val="1"/>
      <w:numFmt w:val="bullet"/>
      <w:lvlText w:val=""/>
      <w:lvlJc w:val="left"/>
      <w:pPr>
        <w:ind w:left="720" w:hanging="360"/>
      </w:pPr>
      <w:rPr>
        <w:rFonts w:ascii="Symbol" w:hAnsi="Symbol" w:hint="default"/>
      </w:rPr>
    </w:lvl>
    <w:lvl w:ilvl="1" w:tplc="DCE6158A">
      <w:start w:val="1"/>
      <w:numFmt w:val="bullet"/>
      <w:lvlText w:val="o"/>
      <w:lvlJc w:val="left"/>
      <w:pPr>
        <w:ind w:left="1440" w:hanging="360"/>
      </w:pPr>
      <w:rPr>
        <w:rFonts w:ascii="Courier New" w:hAnsi="Courier New" w:hint="default"/>
      </w:rPr>
    </w:lvl>
    <w:lvl w:ilvl="2" w:tplc="C8EEFA4A">
      <w:start w:val="1"/>
      <w:numFmt w:val="bullet"/>
      <w:lvlText w:val=""/>
      <w:lvlJc w:val="left"/>
      <w:pPr>
        <w:ind w:left="2160" w:hanging="360"/>
      </w:pPr>
      <w:rPr>
        <w:rFonts w:ascii="Wingdings" w:hAnsi="Wingdings" w:hint="default"/>
      </w:rPr>
    </w:lvl>
    <w:lvl w:ilvl="3" w:tplc="831AE614">
      <w:start w:val="1"/>
      <w:numFmt w:val="bullet"/>
      <w:lvlText w:val=""/>
      <w:lvlJc w:val="left"/>
      <w:pPr>
        <w:ind w:left="2880" w:hanging="360"/>
      </w:pPr>
      <w:rPr>
        <w:rFonts w:ascii="Symbol" w:hAnsi="Symbol" w:hint="default"/>
      </w:rPr>
    </w:lvl>
    <w:lvl w:ilvl="4" w:tplc="3C1C5938">
      <w:start w:val="1"/>
      <w:numFmt w:val="bullet"/>
      <w:lvlText w:val="o"/>
      <w:lvlJc w:val="left"/>
      <w:pPr>
        <w:ind w:left="3600" w:hanging="360"/>
      </w:pPr>
      <w:rPr>
        <w:rFonts w:ascii="Courier New" w:hAnsi="Courier New" w:hint="default"/>
      </w:rPr>
    </w:lvl>
    <w:lvl w:ilvl="5" w:tplc="0E10E702">
      <w:start w:val="1"/>
      <w:numFmt w:val="bullet"/>
      <w:lvlText w:val=""/>
      <w:lvlJc w:val="left"/>
      <w:pPr>
        <w:ind w:left="4320" w:hanging="360"/>
      </w:pPr>
      <w:rPr>
        <w:rFonts w:ascii="Wingdings" w:hAnsi="Wingdings" w:hint="default"/>
      </w:rPr>
    </w:lvl>
    <w:lvl w:ilvl="6" w:tplc="FD1CB31E">
      <w:start w:val="1"/>
      <w:numFmt w:val="bullet"/>
      <w:lvlText w:val=""/>
      <w:lvlJc w:val="left"/>
      <w:pPr>
        <w:ind w:left="5040" w:hanging="360"/>
      </w:pPr>
      <w:rPr>
        <w:rFonts w:ascii="Symbol" w:hAnsi="Symbol" w:hint="default"/>
      </w:rPr>
    </w:lvl>
    <w:lvl w:ilvl="7" w:tplc="0B38E386">
      <w:start w:val="1"/>
      <w:numFmt w:val="bullet"/>
      <w:lvlText w:val="o"/>
      <w:lvlJc w:val="left"/>
      <w:pPr>
        <w:ind w:left="5760" w:hanging="360"/>
      </w:pPr>
      <w:rPr>
        <w:rFonts w:ascii="Courier New" w:hAnsi="Courier New" w:hint="default"/>
      </w:rPr>
    </w:lvl>
    <w:lvl w:ilvl="8" w:tplc="29A4FC74">
      <w:start w:val="1"/>
      <w:numFmt w:val="bullet"/>
      <w:lvlText w:val=""/>
      <w:lvlJc w:val="left"/>
      <w:pPr>
        <w:ind w:left="6480" w:hanging="360"/>
      </w:pPr>
      <w:rPr>
        <w:rFonts w:ascii="Wingdings" w:hAnsi="Wingdings" w:hint="default"/>
      </w:rPr>
    </w:lvl>
  </w:abstractNum>
  <w:abstractNum w:abstractNumId="11" w15:restartNumberingAfterBreak="0">
    <w:nsid w:val="33E46F13"/>
    <w:multiLevelType w:val="hybridMultilevel"/>
    <w:tmpl w:val="1216513E"/>
    <w:lvl w:ilvl="0" w:tplc="22C67FBE">
      <w:start w:val="1"/>
      <w:numFmt w:val="bullet"/>
      <w:lvlText w:val="o"/>
      <w:lvlJc w:val="left"/>
      <w:pPr>
        <w:ind w:left="720" w:hanging="360"/>
      </w:pPr>
      <w:rPr>
        <w:rFonts w:ascii="Courier New" w:hAnsi="Courier New" w:hint="default"/>
      </w:rPr>
    </w:lvl>
    <w:lvl w:ilvl="1" w:tplc="2042EC3A">
      <w:start w:val="1"/>
      <w:numFmt w:val="bullet"/>
      <w:lvlText w:val="o"/>
      <w:lvlJc w:val="left"/>
      <w:pPr>
        <w:ind w:left="1440" w:hanging="360"/>
      </w:pPr>
      <w:rPr>
        <w:rFonts w:ascii="Courier New" w:hAnsi="Courier New" w:hint="default"/>
      </w:rPr>
    </w:lvl>
    <w:lvl w:ilvl="2" w:tplc="10EA4F20">
      <w:start w:val="1"/>
      <w:numFmt w:val="bullet"/>
      <w:lvlText w:val=""/>
      <w:lvlJc w:val="left"/>
      <w:pPr>
        <w:ind w:left="2160" w:hanging="360"/>
      </w:pPr>
      <w:rPr>
        <w:rFonts w:ascii="Wingdings" w:hAnsi="Wingdings" w:hint="default"/>
      </w:rPr>
    </w:lvl>
    <w:lvl w:ilvl="3" w:tplc="E83CF428">
      <w:start w:val="1"/>
      <w:numFmt w:val="bullet"/>
      <w:lvlText w:val=""/>
      <w:lvlJc w:val="left"/>
      <w:pPr>
        <w:ind w:left="2880" w:hanging="360"/>
      </w:pPr>
      <w:rPr>
        <w:rFonts w:ascii="Symbol" w:hAnsi="Symbol" w:hint="default"/>
      </w:rPr>
    </w:lvl>
    <w:lvl w:ilvl="4" w:tplc="4F306370">
      <w:start w:val="1"/>
      <w:numFmt w:val="bullet"/>
      <w:lvlText w:val="o"/>
      <w:lvlJc w:val="left"/>
      <w:pPr>
        <w:ind w:left="3600" w:hanging="360"/>
      </w:pPr>
      <w:rPr>
        <w:rFonts w:ascii="Courier New" w:hAnsi="Courier New" w:hint="default"/>
      </w:rPr>
    </w:lvl>
    <w:lvl w:ilvl="5" w:tplc="2EE42F2C">
      <w:start w:val="1"/>
      <w:numFmt w:val="bullet"/>
      <w:lvlText w:val=""/>
      <w:lvlJc w:val="left"/>
      <w:pPr>
        <w:ind w:left="4320" w:hanging="360"/>
      </w:pPr>
      <w:rPr>
        <w:rFonts w:ascii="Wingdings" w:hAnsi="Wingdings" w:hint="default"/>
      </w:rPr>
    </w:lvl>
    <w:lvl w:ilvl="6" w:tplc="1264F536">
      <w:start w:val="1"/>
      <w:numFmt w:val="bullet"/>
      <w:lvlText w:val=""/>
      <w:lvlJc w:val="left"/>
      <w:pPr>
        <w:ind w:left="5040" w:hanging="360"/>
      </w:pPr>
      <w:rPr>
        <w:rFonts w:ascii="Symbol" w:hAnsi="Symbol" w:hint="default"/>
      </w:rPr>
    </w:lvl>
    <w:lvl w:ilvl="7" w:tplc="AB16DAB4">
      <w:start w:val="1"/>
      <w:numFmt w:val="bullet"/>
      <w:lvlText w:val="o"/>
      <w:lvlJc w:val="left"/>
      <w:pPr>
        <w:ind w:left="5760" w:hanging="360"/>
      </w:pPr>
      <w:rPr>
        <w:rFonts w:ascii="Courier New" w:hAnsi="Courier New" w:hint="default"/>
      </w:rPr>
    </w:lvl>
    <w:lvl w:ilvl="8" w:tplc="C1520D7C">
      <w:start w:val="1"/>
      <w:numFmt w:val="bullet"/>
      <w:lvlText w:val=""/>
      <w:lvlJc w:val="left"/>
      <w:pPr>
        <w:ind w:left="6480" w:hanging="360"/>
      </w:pPr>
      <w:rPr>
        <w:rFonts w:ascii="Wingdings" w:hAnsi="Wingdings" w:hint="default"/>
      </w:rPr>
    </w:lvl>
  </w:abstractNum>
  <w:abstractNum w:abstractNumId="12" w15:restartNumberingAfterBreak="0">
    <w:nsid w:val="47B65E98"/>
    <w:multiLevelType w:val="hybridMultilevel"/>
    <w:tmpl w:val="78B41F6A"/>
    <w:lvl w:ilvl="0" w:tplc="73BA3A30">
      <w:start w:val="1"/>
      <w:numFmt w:val="bullet"/>
      <w:lvlText w:val=""/>
      <w:lvlJc w:val="left"/>
      <w:pPr>
        <w:ind w:left="720" w:hanging="360"/>
      </w:pPr>
      <w:rPr>
        <w:rFonts w:ascii="Symbol" w:hAnsi="Symbol" w:hint="default"/>
      </w:rPr>
    </w:lvl>
    <w:lvl w:ilvl="1" w:tplc="9EDE22AA">
      <w:start w:val="1"/>
      <w:numFmt w:val="bullet"/>
      <w:lvlText w:val="o"/>
      <w:lvlJc w:val="left"/>
      <w:pPr>
        <w:ind w:left="1440" w:hanging="360"/>
      </w:pPr>
      <w:rPr>
        <w:rFonts w:ascii="Courier New" w:hAnsi="Courier New" w:hint="default"/>
      </w:rPr>
    </w:lvl>
    <w:lvl w:ilvl="2" w:tplc="192899E4">
      <w:start w:val="1"/>
      <w:numFmt w:val="bullet"/>
      <w:lvlText w:val=""/>
      <w:lvlJc w:val="left"/>
      <w:pPr>
        <w:ind w:left="2160" w:hanging="360"/>
      </w:pPr>
      <w:rPr>
        <w:rFonts w:ascii="Wingdings" w:hAnsi="Wingdings" w:hint="default"/>
      </w:rPr>
    </w:lvl>
    <w:lvl w:ilvl="3" w:tplc="3D8C8822">
      <w:start w:val="1"/>
      <w:numFmt w:val="bullet"/>
      <w:lvlText w:val=""/>
      <w:lvlJc w:val="left"/>
      <w:pPr>
        <w:ind w:left="2880" w:hanging="360"/>
      </w:pPr>
      <w:rPr>
        <w:rFonts w:ascii="Symbol" w:hAnsi="Symbol" w:hint="default"/>
      </w:rPr>
    </w:lvl>
    <w:lvl w:ilvl="4" w:tplc="EFFE745E">
      <w:start w:val="1"/>
      <w:numFmt w:val="bullet"/>
      <w:lvlText w:val="o"/>
      <w:lvlJc w:val="left"/>
      <w:pPr>
        <w:ind w:left="3600" w:hanging="360"/>
      </w:pPr>
      <w:rPr>
        <w:rFonts w:ascii="Courier New" w:hAnsi="Courier New" w:hint="default"/>
      </w:rPr>
    </w:lvl>
    <w:lvl w:ilvl="5" w:tplc="A8AAFEF0">
      <w:start w:val="1"/>
      <w:numFmt w:val="bullet"/>
      <w:lvlText w:val=""/>
      <w:lvlJc w:val="left"/>
      <w:pPr>
        <w:ind w:left="4320" w:hanging="360"/>
      </w:pPr>
      <w:rPr>
        <w:rFonts w:ascii="Wingdings" w:hAnsi="Wingdings" w:hint="default"/>
      </w:rPr>
    </w:lvl>
    <w:lvl w:ilvl="6" w:tplc="DAFA55D2">
      <w:start w:val="1"/>
      <w:numFmt w:val="bullet"/>
      <w:lvlText w:val=""/>
      <w:lvlJc w:val="left"/>
      <w:pPr>
        <w:ind w:left="5040" w:hanging="360"/>
      </w:pPr>
      <w:rPr>
        <w:rFonts w:ascii="Symbol" w:hAnsi="Symbol" w:hint="default"/>
      </w:rPr>
    </w:lvl>
    <w:lvl w:ilvl="7" w:tplc="DE4C85EE">
      <w:start w:val="1"/>
      <w:numFmt w:val="bullet"/>
      <w:lvlText w:val="o"/>
      <w:lvlJc w:val="left"/>
      <w:pPr>
        <w:ind w:left="5760" w:hanging="360"/>
      </w:pPr>
      <w:rPr>
        <w:rFonts w:ascii="Courier New" w:hAnsi="Courier New" w:hint="default"/>
      </w:rPr>
    </w:lvl>
    <w:lvl w:ilvl="8" w:tplc="7CC87828">
      <w:start w:val="1"/>
      <w:numFmt w:val="bullet"/>
      <w:lvlText w:val=""/>
      <w:lvlJc w:val="left"/>
      <w:pPr>
        <w:ind w:left="6480" w:hanging="360"/>
      </w:pPr>
      <w:rPr>
        <w:rFonts w:ascii="Wingdings" w:hAnsi="Wingdings" w:hint="default"/>
      </w:rPr>
    </w:lvl>
  </w:abstractNum>
  <w:abstractNum w:abstractNumId="13" w15:restartNumberingAfterBreak="0">
    <w:nsid w:val="4D7C5318"/>
    <w:multiLevelType w:val="multilevel"/>
    <w:tmpl w:val="068800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1543BAE"/>
    <w:multiLevelType w:val="multilevel"/>
    <w:tmpl w:val="88FCC1E6"/>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EDA1FB4"/>
    <w:multiLevelType w:val="hybridMultilevel"/>
    <w:tmpl w:val="EC24C72A"/>
    <w:lvl w:ilvl="0" w:tplc="04090001">
      <w:start w:val="1"/>
      <w:numFmt w:val="bullet"/>
      <w:lvlText w:val=""/>
      <w:lvlJc w:val="left"/>
      <w:pPr>
        <w:ind w:left="1152" w:hanging="360"/>
      </w:pPr>
      <w:rPr>
        <w:rFonts w:ascii="Symbol" w:hAnsi="Symbol" w:hint="default"/>
      </w:rPr>
    </w:lvl>
    <w:lvl w:ilvl="1" w:tplc="04090003">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6" w15:restartNumberingAfterBreak="0">
    <w:nsid w:val="7671274B"/>
    <w:multiLevelType w:val="multilevel"/>
    <w:tmpl w:val="33EA1504"/>
    <w:lvl w:ilvl="0">
      <w:start w:val="1"/>
      <w:numFmt w:val="decimal"/>
      <w:pStyle w:val="Heading1"/>
      <w:lvlText w:val="%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840" w:hanging="480"/>
      </w:pPr>
      <w:rPr>
        <w:rFonts w:hint="default"/>
      </w:rPr>
    </w:lvl>
    <w:lvl w:ilvl="2">
      <w:start w:val="6"/>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11"/>
  </w:num>
  <w:num w:numId="3">
    <w:abstractNumId w:val="12"/>
  </w:num>
  <w:num w:numId="4">
    <w:abstractNumId w:val="4"/>
  </w:num>
  <w:num w:numId="5">
    <w:abstractNumId w:val="10"/>
  </w:num>
  <w:num w:numId="6">
    <w:abstractNumId w:val="13"/>
  </w:num>
  <w:num w:numId="7">
    <w:abstractNumId w:val="1"/>
  </w:num>
  <w:num w:numId="8">
    <w:abstractNumId w:val="14"/>
  </w:num>
  <w:num w:numId="9">
    <w:abstractNumId w:val="2"/>
  </w:num>
  <w:num w:numId="10">
    <w:abstractNumId w:val="7"/>
  </w:num>
  <w:num w:numId="11">
    <w:abstractNumId w:val="16"/>
  </w:num>
  <w:num w:numId="12">
    <w:abstractNumId w:val="3"/>
  </w:num>
  <w:num w:numId="13">
    <w:abstractNumId w:val="6"/>
  </w:num>
  <w:num w:numId="14">
    <w:abstractNumId w:val="8"/>
  </w:num>
  <w:num w:numId="15">
    <w:abstractNumId w:val="9"/>
  </w:num>
  <w:num w:numId="16">
    <w:abstractNumId w:val="15"/>
  </w:num>
  <w:num w:numId="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van Kelly">
    <w15:presenceInfo w15:providerId="Windows Live" w15:userId="f915a4445fc9cf63"/>
  </w15:person>
  <w15:person w15:author="Gerhardt, Grace Helen">
    <w15:presenceInfo w15:providerId="AD" w15:userId="S::ghgerhardt@wpi.edu::934d607f-39a6-4c5f-8c87-b7b0e43300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46E1"/>
    <w:rsid w:val="00000D16"/>
    <w:rsid w:val="00024E55"/>
    <w:rsid w:val="000306BD"/>
    <w:rsid w:val="00030C26"/>
    <w:rsid w:val="00031D83"/>
    <w:rsid w:val="00033591"/>
    <w:rsid w:val="00037E0E"/>
    <w:rsid w:val="000414FE"/>
    <w:rsid w:val="00044AA0"/>
    <w:rsid w:val="000476F0"/>
    <w:rsid w:val="00052E8B"/>
    <w:rsid w:val="00053E9E"/>
    <w:rsid w:val="000550DA"/>
    <w:rsid w:val="00055E4A"/>
    <w:rsid w:val="00061092"/>
    <w:rsid w:val="00063133"/>
    <w:rsid w:val="00065E7B"/>
    <w:rsid w:val="00071E2D"/>
    <w:rsid w:val="00076B9E"/>
    <w:rsid w:val="000A4D0F"/>
    <w:rsid w:val="000C2434"/>
    <w:rsid w:val="000D0034"/>
    <w:rsid w:val="000F22D3"/>
    <w:rsid w:val="00100CF1"/>
    <w:rsid w:val="00123176"/>
    <w:rsid w:val="00134D3F"/>
    <w:rsid w:val="001368F4"/>
    <w:rsid w:val="00145AB8"/>
    <w:rsid w:val="00147661"/>
    <w:rsid w:val="0015359D"/>
    <w:rsid w:val="0016356A"/>
    <w:rsid w:val="0016578D"/>
    <w:rsid w:val="0017721F"/>
    <w:rsid w:val="00177234"/>
    <w:rsid w:val="001778FE"/>
    <w:rsid w:val="00186B99"/>
    <w:rsid w:val="001957BF"/>
    <w:rsid w:val="001B26ED"/>
    <w:rsid w:val="001B37D7"/>
    <w:rsid w:val="001B4C3B"/>
    <w:rsid w:val="001B773A"/>
    <w:rsid w:val="001C6EB4"/>
    <w:rsid w:val="001D383F"/>
    <w:rsid w:val="00206722"/>
    <w:rsid w:val="002124CD"/>
    <w:rsid w:val="002126BF"/>
    <w:rsid w:val="002132E9"/>
    <w:rsid w:val="002168B9"/>
    <w:rsid w:val="0024400B"/>
    <w:rsid w:val="00247E65"/>
    <w:rsid w:val="00250882"/>
    <w:rsid w:val="00252124"/>
    <w:rsid w:val="00263192"/>
    <w:rsid w:val="00271F4E"/>
    <w:rsid w:val="00275E98"/>
    <w:rsid w:val="00275F7B"/>
    <w:rsid w:val="002A2D6B"/>
    <w:rsid w:val="002B7258"/>
    <w:rsid w:val="002C2253"/>
    <w:rsid w:val="002C3580"/>
    <w:rsid w:val="002C71DB"/>
    <w:rsid w:val="002D1006"/>
    <w:rsid w:val="002D69F0"/>
    <w:rsid w:val="003067A9"/>
    <w:rsid w:val="00320AF6"/>
    <w:rsid w:val="00334FCD"/>
    <w:rsid w:val="0034314C"/>
    <w:rsid w:val="00375075"/>
    <w:rsid w:val="00375B41"/>
    <w:rsid w:val="00376D0C"/>
    <w:rsid w:val="0039717E"/>
    <w:rsid w:val="003A719B"/>
    <w:rsid w:val="003B1031"/>
    <w:rsid w:val="003C1120"/>
    <w:rsid w:val="003C3BFE"/>
    <w:rsid w:val="003C59DD"/>
    <w:rsid w:val="003D4FA8"/>
    <w:rsid w:val="003F08D9"/>
    <w:rsid w:val="004063EB"/>
    <w:rsid w:val="004119BF"/>
    <w:rsid w:val="0043582C"/>
    <w:rsid w:val="0043634D"/>
    <w:rsid w:val="004439DC"/>
    <w:rsid w:val="00446C40"/>
    <w:rsid w:val="00460475"/>
    <w:rsid w:val="00471A5A"/>
    <w:rsid w:val="004742EB"/>
    <w:rsid w:val="00483AFE"/>
    <w:rsid w:val="00497439"/>
    <w:rsid w:val="004A08D3"/>
    <w:rsid w:val="004A42EA"/>
    <w:rsid w:val="004A5557"/>
    <w:rsid w:val="004C5086"/>
    <w:rsid w:val="004D0D07"/>
    <w:rsid w:val="004D35F6"/>
    <w:rsid w:val="004E12C6"/>
    <w:rsid w:val="004E1318"/>
    <w:rsid w:val="004E6D41"/>
    <w:rsid w:val="00516A96"/>
    <w:rsid w:val="00545E61"/>
    <w:rsid w:val="0056081D"/>
    <w:rsid w:val="00573193"/>
    <w:rsid w:val="005753D1"/>
    <w:rsid w:val="00577625"/>
    <w:rsid w:val="00587A07"/>
    <w:rsid w:val="0059149C"/>
    <w:rsid w:val="005945D7"/>
    <w:rsid w:val="005A1A82"/>
    <w:rsid w:val="005A4F19"/>
    <w:rsid w:val="005B5973"/>
    <w:rsid w:val="005B752D"/>
    <w:rsid w:val="005C3150"/>
    <w:rsid w:val="005D0E17"/>
    <w:rsid w:val="005F5FB0"/>
    <w:rsid w:val="006045D5"/>
    <w:rsid w:val="00626BF9"/>
    <w:rsid w:val="00634610"/>
    <w:rsid w:val="00641D6C"/>
    <w:rsid w:val="0065111B"/>
    <w:rsid w:val="00663FC8"/>
    <w:rsid w:val="00665C0A"/>
    <w:rsid w:val="006775BC"/>
    <w:rsid w:val="00677D03"/>
    <w:rsid w:val="00681E94"/>
    <w:rsid w:val="0068643A"/>
    <w:rsid w:val="006872AF"/>
    <w:rsid w:val="0069150B"/>
    <w:rsid w:val="0069238E"/>
    <w:rsid w:val="00694544"/>
    <w:rsid w:val="006979EF"/>
    <w:rsid w:val="006A2604"/>
    <w:rsid w:val="006A4217"/>
    <w:rsid w:val="006D0668"/>
    <w:rsid w:val="006D650F"/>
    <w:rsid w:val="006D72DC"/>
    <w:rsid w:val="006E1438"/>
    <w:rsid w:val="006F0DA8"/>
    <w:rsid w:val="007006F5"/>
    <w:rsid w:val="00703B10"/>
    <w:rsid w:val="007114C3"/>
    <w:rsid w:val="00715C60"/>
    <w:rsid w:val="00717939"/>
    <w:rsid w:val="00724BEE"/>
    <w:rsid w:val="00751704"/>
    <w:rsid w:val="007552BE"/>
    <w:rsid w:val="0076112C"/>
    <w:rsid w:val="00774B29"/>
    <w:rsid w:val="007757BB"/>
    <w:rsid w:val="00783408"/>
    <w:rsid w:val="007977C1"/>
    <w:rsid w:val="007C3147"/>
    <w:rsid w:val="007C4051"/>
    <w:rsid w:val="007E091B"/>
    <w:rsid w:val="007E2FDF"/>
    <w:rsid w:val="00820B13"/>
    <w:rsid w:val="008224BF"/>
    <w:rsid w:val="00822BCE"/>
    <w:rsid w:val="0083076D"/>
    <w:rsid w:val="008332F5"/>
    <w:rsid w:val="00841D7F"/>
    <w:rsid w:val="00847340"/>
    <w:rsid w:val="00883752"/>
    <w:rsid w:val="00896AFD"/>
    <w:rsid w:val="008B08BB"/>
    <w:rsid w:val="008C50F8"/>
    <w:rsid w:val="008C5364"/>
    <w:rsid w:val="008C6779"/>
    <w:rsid w:val="008D1298"/>
    <w:rsid w:val="008D7769"/>
    <w:rsid w:val="008F3A51"/>
    <w:rsid w:val="00915AE1"/>
    <w:rsid w:val="00922D77"/>
    <w:rsid w:val="009326B9"/>
    <w:rsid w:val="009330B0"/>
    <w:rsid w:val="00936260"/>
    <w:rsid w:val="0094430A"/>
    <w:rsid w:val="0097136D"/>
    <w:rsid w:val="00972840"/>
    <w:rsid w:val="00981930"/>
    <w:rsid w:val="0098779E"/>
    <w:rsid w:val="009922AD"/>
    <w:rsid w:val="009D1457"/>
    <w:rsid w:val="009D35DB"/>
    <w:rsid w:val="009D6288"/>
    <w:rsid w:val="009D7E5D"/>
    <w:rsid w:val="00A071EF"/>
    <w:rsid w:val="00A1135A"/>
    <w:rsid w:val="00A172D1"/>
    <w:rsid w:val="00A20CA6"/>
    <w:rsid w:val="00A33006"/>
    <w:rsid w:val="00A412F0"/>
    <w:rsid w:val="00A47654"/>
    <w:rsid w:val="00A664E1"/>
    <w:rsid w:val="00A677D0"/>
    <w:rsid w:val="00A97BFB"/>
    <w:rsid w:val="00AA1FBB"/>
    <w:rsid w:val="00AA5E3B"/>
    <w:rsid w:val="00AA6B2C"/>
    <w:rsid w:val="00AB034B"/>
    <w:rsid w:val="00AC35DF"/>
    <w:rsid w:val="00AC4CA1"/>
    <w:rsid w:val="00AC5FF9"/>
    <w:rsid w:val="00AC7DA3"/>
    <w:rsid w:val="00AD19BD"/>
    <w:rsid w:val="00AE1109"/>
    <w:rsid w:val="00AF2190"/>
    <w:rsid w:val="00B01DFB"/>
    <w:rsid w:val="00B14C5C"/>
    <w:rsid w:val="00B203E9"/>
    <w:rsid w:val="00B244B3"/>
    <w:rsid w:val="00B36846"/>
    <w:rsid w:val="00B43DA0"/>
    <w:rsid w:val="00B46571"/>
    <w:rsid w:val="00B51AB2"/>
    <w:rsid w:val="00B646E1"/>
    <w:rsid w:val="00B657E6"/>
    <w:rsid w:val="00B91D4B"/>
    <w:rsid w:val="00B9397B"/>
    <w:rsid w:val="00B96EF2"/>
    <w:rsid w:val="00B970DF"/>
    <w:rsid w:val="00BB29BC"/>
    <w:rsid w:val="00BB37D0"/>
    <w:rsid w:val="00BB7D6B"/>
    <w:rsid w:val="00BC1C6F"/>
    <w:rsid w:val="00BD12B2"/>
    <w:rsid w:val="00BD640A"/>
    <w:rsid w:val="00C13F86"/>
    <w:rsid w:val="00C23F33"/>
    <w:rsid w:val="00C240B0"/>
    <w:rsid w:val="00C41C89"/>
    <w:rsid w:val="00C43AE9"/>
    <w:rsid w:val="00C52AF9"/>
    <w:rsid w:val="00C56817"/>
    <w:rsid w:val="00C66756"/>
    <w:rsid w:val="00C72490"/>
    <w:rsid w:val="00C75EEE"/>
    <w:rsid w:val="00C90D4E"/>
    <w:rsid w:val="00C91338"/>
    <w:rsid w:val="00CA2997"/>
    <w:rsid w:val="00CE0448"/>
    <w:rsid w:val="00CE085D"/>
    <w:rsid w:val="00CE30E5"/>
    <w:rsid w:val="00CE5CB4"/>
    <w:rsid w:val="00CF76CE"/>
    <w:rsid w:val="00D12A39"/>
    <w:rsid w:val="00D17E64"/>
    <w:rsid w:val="00D27680"/>
    <w:rsid w:val="00D36CDD"/>
    <w:rsid w:val="00D421D4"/>
    <w:rsid w:val="00D8247D"/>
    <w:rsid w:val="00DA2EEF"/>
    <w:rsid w:val="00DAB222"/>
    <w:rsid w:val="00DF1CFB"/>
    <w:rsid w:val="00DF2110"/>
    <w:rsid w:val="00DF654B"/>
    <w:rsid w:val="00E40297"/>
    <w:rsid w:val="00E628BB"/>
    <w:rsid w:val="00E6440C"/>
    <w:rsid w:val="00E75EC6"/>
    <w:rsid w:val="00E866A1"/>
    <w:rsid w:val="00E90C97"/>
    <w:rsid w:val="00E91C16"/>
    <w:rsid w:val="00EA24E7"/>
    <w:rsid w:val="00EB4BF5"/>
    <w:rsid w:val="00EF30A9"/>
    <w:rsid w:val="00EF44E1"/>
    <w:rsid w:val="00F10081"/>
    <w:rsid w:val="00F22AD7"/>
    <w:rsid w:val="00F257A0"/>
    <w:rsid w:val="00F32243"/>
    <w:rsid w:val="00F37BD0"/>
    <w:rsid w:val="00F41699"/>
    <w:rsid w:val="00F52072"/>
    <w:rsid w:val="00F95D7A"/>
    <w:rsid w:val="00F96675"/>
    <w:rsid w:val="00FA04B1"/>
    <w:rsid w:val="00FA34FC"/>
    <w:rsid w:val="00FB72DE"/>
    <w:rsid w:val="00FC3B8F"/>
    <w:rsid w:val="00FD3C1A"/>
    <w:rsid w:val="00FE3D9C"/>
    <w:rsid w:val="01660E9E"/>
    <w:rsid w:val="09BCA631"/>
    <w:rsid w:val="0C871B36"/>
    <w:rsid w:val="0EC05A3F"/>
    <w:rsid w:val="1B1D1C01"/>
    <w:rsid w:val="213885D6"/>
    <w:rsid w:val="291D8FA7"/>
    <w:rsid w:val="2F86ABB5"/>
    <w:rsid w:val="33921116"/>
    <w:rsid w:val="34616799"/>
    <w:rsid w:val="3F1F6523"/>
    <w:rsid w:val="481C3885"/>
    <w:rsid w:val="49466C26"/>
    <w:rsid w:val="4BB74FE3"/>
    <w:rsid w:val="53339BCF"/>
    <w:rsid w:val="5378C16A"/>
    <w:rsid w:val="59759139"/>
    <w:rsid w:val="5DC6E439"/>
    <w:rsid w:val="60AA18BE"/>
    <w:rsid w:val="675B6DE1"/>
    <w:rsid w:val="7A6CCAFE"/>
    <w:rsid w:val="7C4645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A988F"/>
  <w15:chartTrackingRefBased/>
  <w15:docId w15:val="{8F2919AC-C740-409C-9FB9-3D7335ABEA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D1457"/>
    <w:pPr>
      <w:keepNext/>
      <w:keepLines/>
      <w:numPr>
        <w:numId w:val="11"/>
      </w:numPr>
      <w:spacing w:before="240" w:after="0" w:line="360" w:lineRule="auto"/>
      <w:outlineLvl w:val="0"/>
    </w:pPr>
    <w:rPr>
      <w:rFonts w:ascii="Times New Roman" w:eastAsia="Times New Roman" w:hAnsi="Times New Roman" w:cs="Times New Roman"/>
      <w:b/>
      <w:color w:val="000000" w:themeColor="text1"/>
      <w:sz w:val="32"/>
      <w:szCs w:val="24"/>
    </w:rPr>
  </w:style>
  <w:style w:type="paragraph" w:styleId="Heading2">
    <w:name w:val="heading 2"/>
    <w:basedOn w:val="Normal"/>
    <w:next w:val="Normal"/>
    <w:link w:val="Heading2Char"/>
    <w:uiPriority w:val="9"/>
    <w:unhideWhenUsed/>
    <w:qFormat/>
    <w:rsid w:val="00DA2EEF"/>
    <w:pPr>
      <w:keepNext/>
      <w:keepLines/>
      <w:spacing w:before="40" w:after="0" w:line="360" w:lineRule="auto"/>
      <w:outlineLvl w:val="1"/>
    </w:pPr>
    <w:rPr>
      <w:rFonts w:ascii="Times New Roman" w:eastAsiaTheme="majorEastAsia" w:hAnsi="Times New Roman" w:cs="Times New Roman"/>
      <w:b/>
      <w:color w:val="000000" w:themeColor="text1"/>
      <w:sz w:val="28"/>
      <w:szCs w:val="26"/>
    </w:rPr>
  </w:style>
  <w:style w:type="paragraph" w:styleId="Heading3">
    <w:name w:val="heading 3"/>
    <w:basedOn w:val="Heading2"/>
    <w:next w:val="Normal"/>
    <w:link w:val="Heading3Char"/>
    <w:uiPriority w:val="9"/>
    <w:unhideWhenUsed/>
    <w:qFormat/>
    <w:rsid w:val="009D1457"/>
    <w:pPr>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C3B8F"/>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C3B8F"/>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1D383F"/>
    <w:rPr>
      <w:color w:val="808080"/>
    </w:rPr>
  </w:style>
  <w:style w:type="table" w:styleId="TableGrid">
    <w:name w:val="Table Grid"/>
    <w:basedOn w:val="TableNormal"/>
    <w:uiPriority w:val="59"/>
    <w:rsid w:val="00000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119BF"/>
    <w:pPr>
      <w:ind w:left="720"/>
      <w:contextualSpacing/>
    </w:pPr>
  </w:style>
  <w:style w:type="character" w:customStyle="1" w:styleId="apple-tab-span">
    <w:name w:val="apple-tab-span"/>
    <w:basedOn w:val="DefaultParagraphFont"/>
    <w:rsid w:val="006E1438"/>
  </w:style>
  <w:style w:type="paragraph" w:customStyle="1" w:styleId="paragraph">
    <w:name w:val="paragraph"/>
    <w:basedOn w:val="Normal"/>
    <w:rsid w:val="0057319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573193"/>
  </w:style>
  <w:style w:type="character" w:customStyle="1" w:styleId="eop">
    <w:name w:val="eop"/>
    <w:basedOn w:val="DefaultParagraphFont"/>
    <w:rsid w:val="00573193"/>
  </w:style>
  <w:style w:type="character" w:customStyle="1" w:styleId="contentcontrolboundarysink">
    <w:name w:val="contentcontrolboundarysink"/>
    <w:basedOn w:val="DefaultParagraphFont"/>
    <w:rsid w:val="00573193"/>
  </w:style>
  <w:style w:type="character" w:styleId="CommentReference">
    <w:name w:val="annotation reference"/>
    <w:basedOn w:val="DefaultParagraphFont"/>
    <w:uiPriority w:val="99"/>
    <w:semiHidden/>
    <w:unhideWhenUsed/>
    <w:rsid w:val="0083076D"/>
    <w:rPr>
      <w:sz w:val="16"/>
      <w:szCs w:val="16"/>
    </w:rPr>
  </w:style>
  <w:style w:type="paragraph" w:styleId="CommentText">
    <w:name w:val="annotation text"/>
    <w:basedOn w:val="Normal"/>
    <w:link w:val="CommentTextChar"/>
    <w:uiPriority w:val="99"/>
    <w:semiHidden/>
    <w:unhideWhenUsed/>
    <w:rsid w:val="0083076D"/>
    <w:pPr>
      <w:spacing w:line="240" w:lineRule="auto"/>
    </w:pPr>
    <w:rPr>
      <w:sz w:val="20"/>
      <w:szCs w:val="20"/>
    </w:rPr>
  </w:style>
  <w:style w:type="character" w:customStyle="1" w:styleId="CommentTextChar">
    <w:name w:val="Comment Text Char"/>
    <w:basedOn w:val="DefaultParagraphFont"/>
    <w:link w:val="CommentText"/>
    <w:uiPriority w:val="99"/>
    <w:semiHidden/>
    <w:rsid w:val="0083076D"/>
    <w:rPr>
      <w:sz w:val="20"/>
      <w:szCs w:val="20"/>
    </w:rPr>
  </w:style>
  <w:style w:type="paragraph" w:styleId="CommentSubject">
    <w:name w:val="annotation subject"/>
    <w:basedOn w:val="CommentText"/>
    <w:next w:val="CommentText"/>
    <w:link w:val="CommentSubjectChar"/>
    <w:uiPriority w:val="99"/>
    <w:semiHidden/>
    <w:unhideWhenUsed/>
    <w:rsid w:val="0083076D"/>
    <w:rPr>
      <w:b/>
      <w:bCs/>
    </w:rPr>
  </w:style>
  <w:style w:type="character" w:customStyle="1" w:styleId="CommentSubjectChar">
    <w:name w:val="Comment Subject Char"/>
    <w:basedOn w:val="CommentTextChar"/>
    <w:link w:val="CommentSubject"/>
    <w:uiPriority w:val="99"/>
    <w:semiHidden/>
    <w:rsid w:val="0083076D"/>
    <w:rPr>
      <w:b/>
      <w:bCs/>
      <w:sz w:val="20"/>
      <w:szCs w:val="20"/>
    </w:rPr>
  </w:style>
  <w:style w:type="paragraph" w:styleId="BalloonText">
    <w:name w:val="Balloon Text"/>
    <w:basedOn w:val="Normal"/>
    <w:link w:val="BalloonTextChar"/>
    <w:uiPriority w:val="99"/>
    <w:semiHidden/>
    <w:unhideWhenUsed/>
    <w:rsid w:val="0083076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076D"/>
    <w:rPr>
      <w:rFonts w:ascii="Segoe UI" w:hAnsi="Segoe UI" w:cs="Segoe UI"/>
      <w:sz w:val="18"/>
      <w:szCs w:val="18"/>
    </w:rPr>
  </w:style>
  <w:style w:type="character" w:styleId="Hyperlink">
    <w:name w:val="Hyperlink"/>
    <w:basedOn w:val="DefaultParagraphFont"/>
    <w:uiPriority w:val="99"/>
    <w:unhideWhenUsed/>
    <w:rPr>
      <w:color w:val="0563C1" w:themeColor="hyperlink"/>
      <w:u w:val="single"/>
    </w:rPr>
  </w:style>
  <w:style w:type="character" w:customStyle="1" w:styleId="spellingerror">
    <w:name w:val="spellingerror"/>
    <w:basedOn w:val="DefaultParagraphFont"/>
    <w:rsid w:val="002C2253"/>
  </w:style>
  <w:style w:type="paragraph" w:styleId="Header">
    <w:name w:val="header"/>
    <w:basedOn w:val="Normal"/>
    <w:link w:val="HeaderChar"/>
    <w:uiPriority w:val="99"/>
    <w:unhideWhenUsed/>
    <w:rsid w:val="006A42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4217"/>
  </w:style>
  <w:style w:type="paragraph" w:styleId="Footer">
    <w:name w:val="footer"/>
    <w:basedOn w:val="Normal"/>
    <w:link w:val="FooterChar"/>
    <w:uiPriority w:val="99"/>
    <w:unhideWhenUsed/>
    <w:rsid w:val="006A42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4217"/>
  </w:style>
  <w:style w:type="paragraph" w:styleId="NoSpacing">
    <w:name w:val="No Spacing"/>
    <w:link w:val="NoSpacingChar"/>
    <w:uiPriority w:val="1"/>
    <w:qFormat/>
    <w:rsid w:val="006A4217"/>
    <w:pPr>
      <w:spacing w:after="0" w:line="240" w:lineRule="auto"/>
    </w:pPr>
    <w:rPr>
      <w:rFonts w:eastAsiaTheme="minorEastAsia"/>
    </w:rPr>
  </w:style>
  <w:style w:type="character" w:customStyle="1" w:styleId="NoSpacingChar">
    <w:name w:val="No Spacing Char"/>
    <w:basedOn w:val="DefaultParagraphFont"/>
    <w:link w:val="NoSpacing"/>
    <w:uiPriority w:val="1"/>
    <w:rsid w:val="006A4217"/>
    <w:rPr>
      <w:rFonts w:eastAsiaTheme="minorEastAsia"/>
    </w:rPr>
  </w:style>
  <w:style w:type="character" w:customStyle="1" w:styleId="Heading1Char">
    <w:name w:val="Heading 1 Char"/>
    <w:basedOn w:val="DefaultParagraphFont"/>
    <w:link w:val="Heading1"/>
    <w:uiPriority w:val="9"/>
    <w:rsid w:val="009D1457"/>
    <w:rPr>
      <w:rFonts w:ascii="Times New Roman" w:eastAsia="Times New Roman" w:hAnsi="Times New Roman" w:cs="Times New Roman"/>
      <w:b/>
      <w:color w:val="000000" w:themeColor="text1"/>
      <w:sz w:val="32"/>
      <w:szCs w:val="24"/>
    </w:rPr>
  </w:style>
  <w:style w:type="paragraph" w:styleId="TOCHeading">
    <w:name w:val="TOC Heading"/>
    <w:basedOn w:val="Heading1"/>
    <w:next w:val="Normal"/>
    <w:uiPriority w:val="39"/>
    <w:unhideWhenUsed/>
    <w:qFormat/>
    <w:rsid w:val="000550DA"/>
    <w:pPr>
      <w:outlineLvl w:val="9"/>
    </w:pPr>
  </w:style>
  <w:style w:type="character" w:customStyle="1" w:styleId="Heading2Char">
    <w:name w:val="Heading 2 Char"/>
    <w:basedOn w:val="DefaultParagraphFont"/>
    <w:link w:val="Heading2"/>
    <w:uiPriority w:val="9"/>
    <w:rsid w:val="00DA2EEF"/>
    <w:rPr>
      <w:rFonts w:ascii="Times New Roman" w:eastAsiaTheme="majorEastAsia" w:hAnsi="Times New Roman" w:cs="Times New Roman"/>
      <w:b/>
      <w:color w:val="000000" w:themeColor="text1"/>
      <w:sz w:val="28"/>
      <w:szCs w:val="26"/>
    </w:rPr>
  </w:style>
  <w:style w:type="character" w:customStyle="1" w:styleId="Heading3Char">
    <w:name w:val="Heading 3 Char"/>
    <w:basedOn w:val="DefaultParagraphFont"/>
    <w:link w:val="Heading3"/>
    <w:uiPriority w:val="9"/>
    <w:rsid w:val="009D1457"/>
    <w:rPr>
      <w:rFonts w:ascii="Times New Roman" w:eastAsiaTheme="majorEastAsia" w:hAnsi="Times New Roman" w:cs="Times New Roman"/>
      <w:b/>
      <w:i/>
      <w:color w:val="000000" w:themeColor="text1"/>
      <w:sz w:val="24"/>
      <w:szCs w:val="26"/>
    </w:rPr>
  </w:style>
  <w:style w:type="paragraph" w:styleId="TOC1">
    <w:name w:val="toc 1"/>
    <w:basedOn w:val="Normal"/>
    <w:next w:val="Normal"/>
    <w:autoRedefine/>
    <w:uiPriority w:val="39"/>
    <w:unhideWhenUsed/>
    <w:rsid w:val="006F0DA8"/>
    <w:pPr>
      <w:spacing w:after="100"/>
    </w:pPr>
  </w:style>
  <w:style w:type="paragraph" w:styleId="TOC2">
    <w:name w:val="toc 2"/>
    <w:basedOn w:val="Normal"/>
    <w:next w:val="Normal"/>
    <w:autoRedefine/>
    <w:uiPriority w:val="39"/>
    <w:unhideWhenUsed/>
    <w:rsid w:val="006F0DA8"/>
    <w:pPr>
      <w:spacing w:after="100"/>
      <w:ind w:left="220"/>
    </w:pPr>
  </w:style>
  <w:style w:type="paragraph" w:styleId="TableofFigures">
    <w:name w:val="table of figures"/>
    <w:basedOn w:val="Normal"/>
    <w:next w:val="Normal"/>
    <w:uiPriority w:val="99"/>
    <w:unhideWhenUsed/>
    <w:rsid w:val="00C90D4E"/>
    <w:pPr>
      <w:spacing w:after="0"/>
    </w:pPr>
  </w:style>
  <w:style w:type="character" w:customStyle="1" w:styleId="mi">
    <w:name w:val="mi"/>
    <w:basedOn w:val="DefaultParagraphFont"/>
    <w:rsid w:val="007552BE"/>
  </w:style>
  <w:style w:type="character" w:customStyle="1" w:styleId="mo">
    <w:name w:val="mo"/>
    <w:basedOn w:val="DefaultParagraphFont"/>
    <w:rsid w:val="007552BE"/>
  </w:style>
  <w:style w:type="character" w:customStyle="1" w:styleId="mn">
    <w:name w:val="mn"/>
    <w:basedOn w:val="DefaultParagraphFont"/>
    <w:rsid w:val="007552BE"/>
  </w:style>
  <w:style w:type="paragraph" w:styleId="TOC3">
    <w:name w:val="toc 3"/>
    <w:basedOn w:val="Normal"/>
    <w:next w:val="Normal"/>
    <w:autoRedefine/>
    <w:uiPriority w:val="39"/>
    <w:unhideWhenUsed/>
    <w:rsid w:val="00DA2EE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7224869">
      <w:bodyDiv w:val="1"/>
      <w:marLeft w:val="0"/>
      <w:marRight w:val="0"/>
      <w:marTop w:val="0"/>
      <w:marBottom w:val="0"/>
      <w:divBdr>
        <w:top w:val="none" w:sz="0" w:space="0" w:color="auto"/>
        <w:left w:val="none" w:sz="0" w:space="0" w:color="auto"/>
        <w:bottom w:val="none" w:sz="0" w:space="0" w:color="auto"/>
        <w:right w:val="none" w:sz="0" w:space="0" w:color="auto"/>
      </w:divBdr>
    </w:div>
    <w:div w:id="843857398">
      <w:bodyDiv w:val="1"/>
      <w:marLeft w:val="0"/>
      <w:marRight w:val="0"/>
      <w:marTop w:val="0"/>
      <w:marBottom w:val="0"/>
      <w:divBdr>
        <w:top w:val="none" w:sz="0" w:space="0" w:color="auto"/>
        <w:left w:val="none" w:sz="0" w:space="0" w:color="auto"/>
        <w:bottom w:val="none" w:sz="0" w:space="0" w:color="auto"/>
        <w:right w:val="none" w:sz="0" w:space="0" w:color="auto"/>
      </w:divBdr>
    </w:div>
    <w:div w:id="1200509989">
      <w:bodyDiv w:val="1"/>
      <w:marLeft w:val="0"/>
      <w:marRight w:val="0"/>
      <w:marTop w:val="0"/>
      <w:marBottom w:val="0"/>
      <w:divBdr>
        <w:top w:val="none" w:sz="0" w:space="0" w:color="auto"/>
        <w:left w:val="none" w:sz="0" w:space="0" w:color="auto"/>
        <w:bottom w:val="none" w:sz="0" w:space="0" w:color="auto"/>
        <w:right w:val="none" w:sz="0" w:space="0" w:color="auto"/>
      </w:divBdr>
    </w:div>
    <w:div w:id="1340699123">
      <w:bodyDiv w:val="1"/>
      <w:marLeft w:val="0"/>
      <w:marRight w:val="0"/>
      <w:marTop w:val="0"/>
      <w:marBottom w:val="0"/>
      <w:divBdr>
        <w:top w:val="none" w:sz="0" w:space="0" w:color="auto"/>
        <w:left w:val="none" w:sz="0" w:space="0" w:color="auto"/>
        <w:bottom w:val="none" w:sz="0" w:space="0" w:color="auto"/>
        <w:right w:val="none" w:sz="0" w:space="0" w:color="auto"/>
      </w:divBdr>
    </w:div>
    <w:div w:id="1437092272">
      <w:bodyDiv w:val="1"/>
      <w:marLeft w:val="0"/>
      <w:marRight w:val="0"/>
      <w:marTop w:val="0"/>
      <w:marBottom w:val="0"/>
      <w:divBdr>
        <w:top w:val="none" w:sz="0" w:space="0" w:color="auto"/>
        <w:left w:val="none" w:sz="0" w:space="0" w:color="auto"/>
        <w:bottom w:val="none" w:sz="0" w:space="0" w:color="auto"/>
        <w:right w:val="none" w:sz="0" w:space="0" w:color="auto"/>
      </w:divBdr>
    </w:div>
    <w:div w:id="1561137662">
      <w:bodyDiv w:val="1"/>
      <w:marLeft w:val="0"/>
      <w:marRight w:val="0"/>
      <w:marTop w:val="0"/>
      <w:marBottom w:val="0"/>
      <w:divBdr>
        <w:top w:val="none" w:sz="0" w:space="0" w:color="auto"/>
        <w:left w:val="none" w:sz="0" w:space="0" w:color="auto"/>
        <w:bottom w:val="none" w:sz="0" w:space="0" w:color="auto"/>
        <w:right w:val="none" w:sz="0" w:space="0" w:color="auto"/>
      </w:divBdr>
      <w:divsChild>
        <w:div w:id="1799957067">
          <w:marLeft w:val="0"/>
          <w:marRight w:val="0"/>
          <w:marTop w:val="0"/>
          <w:marBottom w:val="0"/>
          <w:divBdr>
            <w:top w:val="none" w:sz="0" w:space="0" w:color="auto"/>
            <w:left w:val="none" w:sz="0" w:space="0" w:color="auto"/>
            <w:bottom w:val="none" w:sz="0" w:space="0" w:color="auto"/>
            <w:right w:val="none" w:sz="0" w:space="0" w:color="auto"/>
          </w:divBdr>
          <w:divsChild>
            <w:div w:id="1102534381">
              <w:marLeft w:val="0"/>
              <w:marRight w:val="0"/>
              <w:marTop w:val="0"/>
              <w:marBottom w:val="0"/>
              <w:divBdr>
                <w:top w:val="none" w:sz="0" w:space="0" w:color="auto"/>
                <w:left w:val="none" w:sz="0" w:space="0" w:color="auto"/>
                <w:bottom w:val="none" w:sz="0" w:space="0" w:color="auto"/>
                <w:right w:val="none" w:sz="0" w:space="0" w:color="auto"/>
              </w:divBdr>
            </w:div>
          </w:divsChild>
        </w:div>
        <w:div w:id="1268974666">
          <w:marLeft w:val="0"/>
          <w:marRight w:val="0"/>
          <w:marTop w:val="0"/>
          <w:marBottom w:val="0"/>
          <w:divBdr>
            <w:top w:val="none" w:sz="0" w:space="0" w:color="auto"/>
            <w:left w:val="none" w:sz="0" w:space="0" w:color="auto"/>
            <w:bottom w:val="none" w:sz="0" w:space="0" w:color="auto"/>
            <w:right w:val="none" w:sz="0" w:space="0" w:color="auto"/>
          </w:divBdr>
          <w:divsChild>
            <w:div w:id="276372507">
              <w:marLeft w:val="0"/>
              <w:marRight w:val="0"/>
              <w:marTop w:val="0"/>
              <w:marBottom w:val="0"/>
              <w:divBdr>
                <w:top w:val="none" w:sz="0" w:space="0" w:color="auto"/>
                <w:left w:val="none" w:sz="0" w:space="0" w:color="auto"/>
                <w:bottom w:val="none" w:sz="0" w:space="0" w:color="auto"/>
                <w:right w:val="none" w:sz="0" w:space="0" w:color="auto"/>
              </w:divBdr>
            </w:div>
          </w:divsChild>
        </w:div>
        <w:div w:id="776559656">
          <w:marLeft w:val="0"/>
          <w:marRight w:val="0"/>
          <w:marTop w:val="0"/>
          <w:marBottom w:val="0"/>
          <w:divBdr>
            <w:top w:val="none" w:sz="0" w:space="0" w:color="auto"/>
            <w:left w:val="none" w:sz="0" w:space="0" w:color="auto"/>
            <w:bottom w:val="none" w:sz="0" w:space="0" w:color="auto"/>
            <w:right w:val="none" w:sz="0" w:space="0" w:color="auto"/>
          </w:divBdr>
          <w:divsChild>
            <w:div w:id="625309445">
              <w:marLeft w:val="0"/>
              <w:marRight w:val="0"/>
              <w:marTop w:val="0"/>
              <w:marBottom w:val="0"/>
              <w:divBdr>
                <w:top w:val="none" w:sz="0" w:space="0" w:color="auto"/>
                <w:left w:val="none" w:sz="0" w:space="0" w:color="auto"/>
                <w:bottom w:val="none" w:sz="0" w:space="0" w:color="auto"/>
                <w:right w:val="none" w:sz="0" w:space="0" w:color="auto"/>
              </w:divBdr>
            </w:div>
          </w:divsChild>
        </w:div>
        <w:div w:id="1650788230">
          <w:marLeft w:val="0"/>
          <w:marRight w:val="0"/>
          <w:marTop w:val="0"/>
          <w:marBottom w:val="0"/>
          <w:divBdr>
            <w:top w:val="none" w:sz="0" w:space="0" w:color="auto"/>
            <w:left w:val="none" w:sz="0" w:space="0" w:color="auto"/>
            <w:bottom w:val="none" w:sz="0" w:space="0" w:color="auto"/>
            <w:right w:val="none" w:sz="0" w:space="0" w:color="auto"/>
          </w:divBdr>
          <w:divsChild>
            <w:div w:id="396319282">
              <w:marLeft w:val="0"/>
              <w:marRight w:val="0"/>
              <w:marTop w:val="0"/>
              <w:marBottom w:val="0"/>
              <w:divBdr>
                <w:top w:val="none" w:sz="0" w:space="0" w:color="auto"/>
                <w:left w:val="none" w:sz="0" w:space="0" w:color="auto"/>
                <w:bottom w:val="none" w:sz="0" w:space="0" w:color="auto"/>
                <w:right w:val="none" w:sz="0" w:space="0" w:color="auto"/>
              </w:divBdr>
            </w:div>
          </w:divsChild>
        </w:div>
        <w:div w:id="978992087">
          <w:marLeft w:val="0"/>
          <w:marRight w:val="0"/>
          <w:marTop w:val="0"/>
          <w:marBottom w:val="0"/>
          <w:divBdr>
            <w:top w:val="none" w:sz="0" w:space="0" w:color="auto"/>
            <w:left w:val="none" w:sz="0" w:space="0" w:color="auto"/>
            <w:bottom w:val="none" w:sz="0" w:space="0" w:color="auto"/>
            <w:right w:val="none" w:sz="0" w:space="0" w:color="auto"/>
          </w:divBdr>
          <w:divsChild>
            <w:div w:id="684064946">
              <w:marLeft w:val="0"/>
              <w:marRight w:val="0"/>
              <w:marTop w:val="0"/>
              <w:marBottom w:val="0"/>
              <w:divBdr>
                <w:top w:val="none" w:sz="0" w:space="0" w:color="auto"/>
                <w:left w:val="none" w:sz="0" w:space="0" w:color="auto"/>
                <w:bottom w:val="none" w:sz="0" w:space="0" w:color="auto"/>
                <w:right w:val="none" w:sz="0" w:space="0" w:color="auto"/>
              </w:divBdr>
            </w:div>
          </w:divsChild>
        </w:div>
        <w:div w:id="1107459788">
          <w:marLeft w:val="0"/>
          <w:marRight w:val="0"/>
          <w:marTop w:val="0"/>
          <w:marBottom w:val="0"/>
          <w:divBdr>
            <w:top w:val="none" w:sz="0" w:space="0" w:color="auto"/>
            <w:left w:val="none" w:sz="0" w:space="0" w:color="auto"/>
            <w:bottom w:val="none" w:sz="0" w:space="0" w:color="auto"/>
            <w:right w:val="none" w:sz="0" w:space="0" w:color="auto"/>
          </w:divBdr>
          <w:divsChild>
            <w:div w:id="1144473280">
              <w:marLeft w:val="0"/>
              <w:marRight w:val="0"/>
              <w:marTop w:val="0"/>
              <w:marBottom w:val="0"/>
              <w:divBdr>
                <w:top w:val="none" w:sz="0" w:space="0" w:color="auto"/>
                <w:left w:val="none" w:sz="0" w:space="0" w:color="auto"/>
                <w:bottom w:val="none" w:sz="0" w:space="0" w:color="auto"/>
                <w:right w:val="none" w:sz="0" w:space="0" w:color="auto"/>
              </w:divBdr>
            </w:div>
          </w:divsChild>
        </w:div>
        <w:div w:id="444429299">
          <w:marLeft w:val="0"/>
          <w:marRight w:val="0"/>
          <w:marTop w:val="0"/>
          <w:marBottom w:val="0"/>
          <w:divBdr>
            <w:top w:val="none" w:sz="0" w:space="0" w:color="auto"/>
            <w:left w:val="none" w:sz="0" w:space="0" w:color="auto"/>
            <w:bottom w:val="none" w:sz="0" w:space="0" w:color="auto"/>
            <w:right w:val="none" w:sz="0" w:space="0" w:color="auto"/>
          </w:divBdr>
          <w:divsChild>
            <w:div w:id="390730841">
              <w:marLeft w:val="0"/>
              <w:marRight w:val="0"/>
              <w:marTop w:val="0"/>
              <w:marBottom w:val="0"/>
              <w:divBdr>
                <w:top w:val="none" w:sz="0" w:space="0" w:color="auto"/>
                <w:left w:val="none" w:sz="0" w:space="0" w:color="auto"/>
                <w:bottom w:val="none" w:sz="0" w:space="0" w:color="auto"/>
                <w:right w:val="none" w:sz="0" w:space="0" w:color="auto"/>
              </w:divBdr>
            </w:div>
          </w:divsChild>
        </w:div>
        <w:div w:id="1197696456">
          <w:marLeft w:val="0"/>
          <w:marRight w:val="0"/>
          <w:marTop w:val="0"/>
          <w:marBottom w:val="0"/>
          <w:divBdr>
            <w:top w:val="none" w:sz="0" w:space="0" w:color="auto"/>
            <w:left w:val="none" w:sz="0" w:space="0" w:color="auto"/>
            <w:bottom w:val="none" w:sz="0" w:space="0" w:color="auto"/>
            <w:right w:val="none" w:sz="0" w:space="0" w:color="auto"/>
          </w:divBdr>
          <w:divsChild>
            <w:div w:id="1286350696">
              <w:marLeft w:val="0"/>
              <w:marRight w:val="0"/>
              <w:marTop w:val="0"/>
              <w:marBottom w:val="0"/>
              <w:divBdr>
                <w:top w:val="none" w:sz="0" w:space="0" w:color="auto"/>
                <w:left w:val="none" w:sz="0" w:space="0" w:color="auto"/>
                <w:bottom w:val="none" w:sz="0" w:space="0" w:color="auto"/>
                <w:right w:val="none" w:sz="0" w:space="0" w:color="auto"/>
              </w:divBdr>
            </w:div>
          </w:divsChild>
        </w:div>
        <w:div w:id="1303845987">
          <w:marLeft w:val="0"/>
          <w:marRight w:val="0"/>
          <w:marTop w:val="0"/>
          <w:marBottom w:val="0"/>
          <w:divBdr>
            <w:top w:val="none" w:sz="0" w:space="0" w:color="auto"/>
            <w:left w:val="none" w:sz="0" w:space="0" w:color="auto"/>
            <w:bottom w:val="none" w:sz="0" w:space="0" w:color="auto"/>
            <w:right w:val="none" w:sz="0" w:space="0" w:color="auto"/>
          </w:divBdr>
          <w:divsChild>
            <w:div w:id="1614899666">
              <w:marLeft w:val="0"/>
              <w:marRight w:val="0"/>
              <w:marTop w:val="0"/>
              <w:marBottom w:val="0"/>
              <w:divBdr>
                <w:top w:val="none" w:sz="0" w:space="0" w:color="auto"/>
                <w:left w:val="none" w:sz="0" w:space="0" w:color="auto"/>
                <w:bottom w:val="none" w:sz="0" w:space="0" w:color="auto"/>
                <w:right w:val="none" w:sz="0" w:space="0" w:color="auto"/>
              </w:divBdr>
            </w:div>
          </w:divsChild>
        </w:div>
        <w:div w:id="1809668277">
          <w:marLeft w:val="0"/>
          <w:marRight w:val="0"/>
          <w:marTop w:val="0"/>
          <w:marBottom w:val="0"/>
          <w:divBdr>
            <w:top w:val="none" w:sz="0" w:space="0" w:color="auto"/>
            <w:left w:val="none" w:sz="0" w:space="0" w:color="auto"/>
            <w:bottom w:val="none" w:sz="0" w:space="0" w:color="auto"/>
            <w:right w:val="none" w:sz="0" w:space="0" w:color="auto"/>
          </w:divBdr>
          <w:divsChild>
            <w:div w:id="60950908">
              <w:marLeft w:val="0"/>
              <w:marRight w:val="0"/>
              <w:marTop w:val="0"/>
              <w:marBottom w:val="0"/>
              <w:divBdr>
                <w:top w:val="none" w:sz="0" w:space="0" w:color="auto"/>
                <w:left w:val="none" w:sz="0" w:space="0" w:color="auto"/>
                <w:bottom w:val="none" w:sz="0" w:space="0" w:color="auto"/>
                <w:right w:val="none" w:sz="0" w:space="0" w:color="auto"/>
              </w:divBdr>
            </w:div>
          </w:divsChild>
        </w:div>
        <w:div w:id="136145489">
          <w:marLeft w:val="0"/>
          <w:marRight w:val="0"/>
          <w:marTop w:val="0"/>
          <w:marBottom w:val="0"/>
          <w:divBdr>
            <w:top w:val="none" w:sz="0" w:space="0" w:color="auto"/>
            <w:left w:val="none" w:sz="0" w:space="0" w:color="auto"/>
            <w:bottom w:val="none" w:sz="0" w:space="0" w:color="auto"/>
            <w:right w:val="none" w:sz="0" w:space="0" w:color="auto"/>
          </w:divBdr>
          <w:divsChild>
            <w:div w:id="913244831">
              <w:marLeft w:val="0"/>
              <w:marRight w:val="0"/>
              <w:marTop w:val="0"/>
              <w:marBottom w:val="0"/>
              <w:divBdr>
                <w:top w:val="none" w:sz="0" w:space="0" w:color="auto"/>
                <w:left w:val="none" w:sz="0" w:space="0" w:color="auto"/>
                <w:bottom w:val="none" w:sz="0" w:space="0" w:color="auto"/>
                <w:right w:val="none" w:sz="0" w:space="0" w:color="auto"/>
              </w:divBdr>
            </w:div>
          </w:divsChild>
        </w:div>
        <w:div w:id="61559882">
          <w:marLeft w:val="0"/>
          <w:marRight w:val="0"/>
          <w:marTop w:val="0"/>
          <w:marBottom w:val="0"/>
          <w:divBdr>
            <w:top w:val="none" w:sz="0" w:space="0" w:color="auto"/>
            <w:left w:val="none" w:sz="0" w:space="0" w:color="auto"/>
            <w:bottom w:val="none" w:sz="0" w:space="0" w:color="auto"/>
            <w:right w:val="none" w:sz="0" w:space="0" w:color="auto"/>
          </w:divBdr>
          <w:divsChild>
            <w:div w:id="1568832948">
              <w:marLeft w:val="0"/>
              <w:marRight w:val="0"/>
              <w:marTop w:val="0"/>
              <w:marBottom w:val="0"/>
              <w:divBdr>
                <w:top w:val="none" w:sz="0" w:space="0" w:color="auto"/>
                <w:left w:val="none" w:sz="0" w:space="0" w:color="auto"/>
                <w:bottom w:val="none" w:sz="0" w:space="0" w:color="auto"/>
                <w:right w:val="none" w:sz="0" w:space="0" w:color="auto"/>
              </w:divBdr>
            </w:div>
          </w:divsChild>
        </w:div>
        <w:div w:id="1542984934">
          <w:marLeft w:val="0"/>
          <w:marRight w:val="0"/>
          <w:marTop w:val="0"/>
          <w:marBottom w:val="0"/>
          <w:divBdr>
            <w:top w:val="none" w:sz="0" w:space="0" w:color="auto"/>
            <w:left w:val="none" w:sz="0" w:space="0" w:color="auto"/>
            <w:bottom w:val="none" w:sz="0" w:space="0" w:color="auto"/>
            <w:right w:val="none" w:sz="0" w:space="0" w:color="auto"/>
          </w:divBdr>
          <w:divsChild>
            <w:div w:id="1166482850">
              <w:marLeft w:val="0"/>
              <w:marRight w:val="0"/>
              <w:marTop w:val="0"/>
              <w:marBottom w:val="0"/>
              <w:divBdr>
                <w:top w:val="none" w:sz="0" w:space="0" w:color="auto"/>
                <w:left w:val="none" w:sz="0" w:space="0" w:color="auto"/>
                <w:bottom w:val="none" w:sz="0" w:space="0" w:color="auto"/>
                <w:right w:val="none" w:sz="0" w:space="0" w:color="auto"/>
              </w:divBdr>
            </w:div>
          </w:divsChild>
        </w:div>
        <w:div w:id="1550385162">
          <w:marLeft w:val="0"/>
          <w:marRight w:val="0"/>
          <w:marTop w:val="0"/>
          <w:marBottom w:val="0"/>
          <w:divBdr>
            <w:top w:val="none" w:sz="0" w:space="0" w:color="auto"/>
            <w:left w:val="none" w:sz="0" w:space="0" w:color="auto"/>
            <w:bottom w:val="none" w:sz="0" w:space="0" w:color="auto"/>
            <w:right w:val="none" w:sz="0" w:space="0" w:color="auto"/>
          </w:divBdr>
          <w:divsChild>
            <w:div w:id="1166361323">
              <w:marLeft w:val="0"/>
              <w:marRight w:val="0"/>
              <w:marTop w:val="0"/>
              <w:marBottom w:val="0"/>
              <w:divBdr>
                <w:top w:val="none" w:sz="0" w:space="0" w:color="auto"/>
                <w:left w:val="none" w:sz="0" w:space="0" w:color="auto"/>
                <w:bottom w:val="none" w:sz="0" w:space="0" w:color="auto"/>
                <w:right w:val="none" w:sz="0" w:space="0" w:color="auto"/>
              </w:divBdr>
            </w:div>
          </w:divsChild>
        </w:div>
        <w:div w:id="405759668">
          <w:marLeft w:val="0"/>
          <w:marRight w:val="0"/>
          <w:marTop w:val="0"/>
          <w:marBottom w:val="0"/>
          <w:divBdr>
            <w:top w:val="none" w:sz="0" w:space="0" w:color="auto"/>
            <w:left w:val="none" w:sz="0" w:space="0" w:color="auto"/>
            <w:bottom w:val="none" w:sz="0" w:space="0" w:color="auto"/>
            <w:right w:val="none" w:sz="0" w:space="0" w:color="auto"/>
          </w:divBdr>
          <w:divsChild>
            <w:div w:id="2113477020">
              <w:marLeft w:val="0"/>
              <w:marRight w:val="0"/>
              <w:marTop w:val="0"/>
              <w:marBottom w:val="0"/>
              <w:divBdr>
                <w:top w:val="none" w:sz="0" w:space="0" w:color="auto"/>
                <w:left w:val="none" w:sz="0" w:space="0" w:color="auto"/>
                <w:bottom w:val="none" w:sz="0" w:space="0" w:color="auto"/>
                <w:right w:val="none" w:sz="0" w:space="0" w:color="auto"/>
              </w:divBdr>
            </w:div>
          </w:divsChild>
        </w:div>
        <w:div w:id="1496217769">
          <w:marLeft w:val="0"/>
          <w:marRight w:val="0"/>
          <w:marTop w:val="0"/>
          <w:marBottom w:val="0"/>
          <w:divBdr>
            <w:top w:val="none" w:sz="0" w:space="0" w:color="auto"/>
            <w:left w:val="none" w:sz="0" w:space="0" w:color="auto"/>
            <w:bottom w:val="none" w:sz="0" w:space="0" w:color="auto"/>
            <w:right w:val="none" w:sz="0" w:space="0" w:color="auto"/>
          </w:divBdr>
          <w:divsChild>
            <w:div w:id="626660626">
              <w:marLeft w:val="0"/>
              <w:marRight w:val="0"/>
              <w:marTop w:val="0"/>
              <w:marBottom w:val="0"/>
              <w:divBdr>
                <w:top w:val="none" w:sz="0" w:space="0" w:color="auto"/>
                <w:left w:val="none" w:sz="0" w:space="0" w:color="auto"/>
                <w:bottom w:val="none" w:sz="0" w:space="0" w:color="auto"/>
                <w:right w:val="none" w:sz="0" w:space="0" w:color="auto"/>
              </w:divBdr>
            </w:div>
          </w:divsChild>
        </w:div>
        <w:div w:id="381372516">
          <w:marLeft w:val="0"/>
          <w:marRight w:val="0"/>
          <w:marTop w:val="0"/>
          <w:marBottom w:val="0"/>
          <w:divBdr>
            <w:top w:val="none" w:sz="0" w:space="0" w:color="auto"/>
            <w:left w:val="none" w:sz="0" w:space="0" w:color="auto"/>
            <w:bottom w:val="none" w:sz="0" w:space="0" w:color="auto"/>
            <w:right w:val="none" w:sz="0" w:space="0" w:color="auto"/>
          </w:divBdr>
          <w:divsChild>
            <w:div w:id="222722337">
              <w:marLeft w:val="0"/>
              <w:marRight w:val="0"/>
              <w:marTop w:val="0"/>
              <w:marBottom w:val="0"/>
              <w:divBdr>
                <w:top w:val="none" w:sz="0" w:space="0" w:color="auto"/>
                <w:left w:val="none" w:sz="0" w:space="0" w:color="auto"/>
                <w:bottom w:val="none" w:sz="0" w:space="0" w:color="auto"/>
                <w:right w:val="none" w:sz="0" w:space="0" w:color="auto"/>
              </w:divBdr>
            </w:div>
          </w:divsChild>
        </w:div>
        <w:div w:id="249045859">
          <w:marLeft w:val="0"/>
          <w:marRight w:val="0"/>
          <w:marTop w:val="0"/>
          <w:marBottom w:val="0"/>
          <w:divBdr>
            <w:top w:val="none" w:sz="0" w:space="0" w:color="auto"/>
            <w:left w:val="none" w:sz="0" w:space="0" w:color="auto"/>
            <w:bottom w:val="none" w:sz="0" w:space="0" w:color="auto"/>
            <w:right w:val="none" w:sz="0" w:space="0" w:color="auto"/>
          </w:divBdr>
          <w:divsChild>
            <w:div w:id="1081176326">
              <w:marLeft w:val="0"/>
              <w:marRight w:val="0"/>
              <w:marTop w:val="0"/>
              <w:marBottom w:val="0"/>
              <w:divBdr>
                <w:top w:val="none" w:sz="0" w:space="0" w:color="auto"/>
                <w:left w:val="none" w:sz="0" w:space="0" w:color="auto"/>
                <w:bottom w:val="none" w:sz="0" w:space="0" w:color="auto"/>
                <w:right w:val="none" w:sz="0" w:space="0" w:color="auto"/>
              </w:divBdr>
            </w:div>
          </w:divsChild>
        </w:div>
        <w:div w:id="952639285">
          <w:marLeft w:val="0"/>
          <w:marRight w:val="0"/>
          <w:marTop w:val="0"/>
          <w:marBottom w:val="0"/>
          <w:divBdr>
            <w:top w:val="none" w:sz="0" w:space="0" w:color="auto"/>
            <w:left w:val="none" w:sz="0" w:space="0" w:color="auto"/>
            <w:bottom w:val="none" w:sz="0" w:space="0" w:color="auto"/>
            <w:right w:val="none" w:sz="0" w:space="0" w:color="auto"/>
          </w:divBdr>
          <w:divsChild>
            <w:div w:id="743912466">
              <w:marLeft w:val="0"/>
              <w:marRight w:val="0"/>
              <w:marTop w:val="0"/>
              <w:marBottom w:val="0"/>
              <w:divBdr>
                <w:top w:val="none" w:sz="0" w:space="0" w:color="auto"/>
                <w:left w:val="none" w:sz="0" w:space="0" w:color="auto"/>
                <w:bottom w:val="none" w:sz="0" w:space="0" w:color="auto"/>
                <w:right w:val="none" w:sz="0" w:space="0" w:color="auto"/>
              </w:divBdr>
            </w:div>
          </w:divsChild>
        </w:div>
        <w:div w:id="476263063">
          <w:marLeft w:val="0"/>
          <w:marRight w:val="0"/>
          <w:marTop w:val="0"/>
          <w:marBottom w:val="0"/>
          <w:divBdr>
            <w:top w:val="none" w:sz="0" w:space="0" w:color="auto"/>
            <w:left w:val="none" w:sz="0" w:space="0" w:color="auto"/>
            <w:bottom w:val="none" w:sz="0" w:space="0" w:color="auto"/>
            <w:right w:val="none" w:sz="0" w:space="0" w:color="auto"/>
          </w:divBdr>
          <w:divsChild>
            <w:div w:id="1081753712">
              <w:marLeft w:val="0"/>
              <w:marRight w:val="0"/>
              <w:marTop w:val="0"/>
              <w:marBottom w:val="0"/>
              <w:divBdr>
                <w:top w:val="none" w:sz="0" w:space="0" w:color="auto"/>
                <w:left w:val="none" w:sz="0" w:space="0" w:color="auto"/>
                <w:bottom w:val="none" w:sz="0" w:space="0" w:color="auto"/>
                <w:right w:val="none" w:sz="0" w:space="0" w:color="auto"/>
              </w:divBdr>
            </w:div>
          </w:divsChild>
        </w:div>
        <w:div w:id="164177673">
          <w:marLeft w:val="0"/>
          <w:marRight w:val="0"/>
          <w:marTop w:val="0"/>
          <w:marBottom w:val="0"/>
          <w:divBdr>
            <w:top w:val="none" w:sz="0" w:space="0" w:color="auto"/>
            <w:left w:val="none" w:sz="0" w:space="0" w:color="auto"/>
            <w:bottom w:val="none" w:sz="0" w:space="0" w:color="auto"/>
            <w:right w:val="none" w:sz="0" w:space="0" w:color="auto"/>
          </w:divBdr>
          <w:divsChild>
            <w:div w:id="1928659751">
              <w:marLeft w:val="0"/>
              <w:marRight w:val="0"/>
              <w:marTop w:val="0"/>
              <w:marBottom w:val="0"/>
              <w:divBdr>
                <w:top w:val="none" w:sz="0" w:space="0" w:color="auto"/>
                <w:left w:val="none" w:sz="0" w:space="0" w:color="auto"/>
                <w:bottom w:val="none" w:sz="0" w:space="0" w:color="auto"/>
                <w:right w:val="none" w:sz="0" w:space="0" w:color="auto"/>
              </w:divBdr>
            </w:div>
          </w:divsChild>
        </w:div>
        <w:div w:id="116266407">
          <w:marLeft w:val="0"/>
          <w:marRight w:val="0"/>
          <w:marTop w:val="0"/>
          <w:marBottom w:val="0"/>
          <w:divBdr>
            <w:top w:val="none" w:sz="0" w:space="0" w:color="auto"/>
            <w:left w:val="none" w:sz="0" w:space="0" w:color="auto"/>
            <w:bottom w:val="none" w:sz="0" w:space="0" w:color="auto"/>
            <w:right w:val="none" w:sz="0" w:space="0" w:color="auto"/>
          </w:divBdr>
          <w:divsChild>
            <w:div w:id="622157360">
              <w:marLeft w:val="0"/>
              <w:marRight w:val="0"/>
              <w:marTop w:val="0"/>
              <w:marBottom w:val="0"/>
              <w:divBdr>
                <w:top w:val="none" w:sz="0" w:space="0" w:color="auto"/>
                <w:left w:val="none" w:sz="0" w:space="0" w:color="auto"/>
                <w:bottom w:val="none" w:sz="0" w:space="0" w:color="auto"/>
                <w:right w:val="none" w:sz="0" w:space="0" w:color="auto"/>
              </w:divBdr>
            </w:div>
          </w:divsChild>
        </w:div>
        <w:div w:id="356201508">
          <w:marLeft w:val="0"/>
          <w:marRight w:val="0"/>
          <w:marTop w:val="0"/>
          <w:marBottom w:val="0"/>
          <w:divBdr>
            <w:top w:val="none" w:sz="0" w:space="0" w:color="auto"/>
            <w:left w:val="none" w:sz="0" w:space="0" w:color="auto"/>
            <w:bottom w:val="none" w:sz="0" w:space="0" w:color="auto"/>
            <w:right w:val="none" w:sz="0" w:space="0" w:color="auto"/>
          </w:divBdr>
          <w:divsChild>
            <w:div w:id="1123158531">
              <w:marLeft w:val="0"/>
              <w:marRight w:val="0"/>
              <w:marTop w:val="0"/>
              <w:marBottom w:val="0"/>
              <w:divBdr>
                <w:top w:val="none" w:sz="0" w:space="0" w:color="auto"/>
                <w:left w:val="none" w:sz="0" w:space="0" w:color="auto"/>
                <w:bottom w:val="none" w:sz="0" w:space="0" w:color="auto"/>
                <w:right w:val="none" w:sz="0" w:space="0" w:color="auto"/>
              </w:divBdr>
            </w:div>
          </w:divsChild>
        </w:div>
        <w:div w:id="994794082">
          <w:marLeft w:val="0"/>
          <w:marRight w:val="0"/>
          <w:marTop w:val="0"/>
          <w:marBottom w:val="0"/>
          <w:divBdr>
            <w:top w:val="none" w:sz="0" w:space="0" w:color="auto"/>
            <w:left w:val="none" w:sz="0" w:space="0" w:color="auto"/>
            <w:bottom w:val="none" w:sz="0" w:space="0" w:color="auto"/>
            <w:right w:val="none" w:sz="0" w:space="0" w:color="auto"/>
          </w:divBdr>
          <w:divsChild>
            <w:div w:id="1857035958">
              <w:marLeft w:val="0"/>
              <w:marRight w:val="0"/>
              <w:marTop w:val="0"/>
              <w:marBottom w:val="0"/>
              <w:divBdr>
                <w:top w:val="none" w:sz="0" w:space="0" w:color="auto"/>
                <w:left w:val="none" w:sz="0" w:space="0" w:color="auto"/>
                <w:bottom w:val="none" w:sz="0" w:space="0" w:color="auto"/>
                <w:right w:val="none" w:sz="0" w:space="0" w:color="auto"/>
              </w:divBdr>
            </w:div>
          </w:divsChild>
        </w:div>
        <w:div w:id="1222406332">
          <w:marLeft w:val="0"/>
          <w:marRight w:val="0"/>
          <w:marTop w:val="0"/>
          <w:marBottom w:val="0"/>
          <w:divBdr>
            <w:top w:val="none" w:sz="0" w:space="0" w:color="auto"/>
            <w:left w:val="none" w:sz="0" w:space="0" w:color="auto"/>
            <w:bottom w:val="none" w:sz="0" w:space="0" w:color="auto"/>
            <w:right w:val="none" w:sz="0" w:space="0" w:color="auto"/>
          </w:divBdr>
          <w:divsChild>
            <w:div w:id="1949656623">
              <w:marLeft w:val="0"/>
              <w:marRight w:val="0"/>
              <w:marTop w:val="0"/>
              <w:marBottom w:val="0"/>
              <w:divBdr>
                <w:top w:val="none" w:sz="0" w:space="0" w:color="auto"/>
                <w:left w:val="none" w:sz="0" w:space="0" w:color="auto"/>
                <w:bottom w:val="none" w:sz="0" w:space="0" w:color="auto"/>
                <w:right w:val="none" w:sz="0" w:space="0" w:color="auto"/>
              </w:divBdr>
            </w:div>
          </w:divsChild>
        </w:div>
        <w:div w:id="1590692939">
          <w:marLeft w:val="0"/>
          <w:marRight w:val="0"/>
          <w:marTop w:val="0"/>
          <w:marBottom w:val="0"/>
          <w:divBdr>
            <w:top w:val="none" w:sz="0" w:space="0" w:color="auto"/>
            <w:left w:val="none" w:sz="0" w:space="0" w:color="auto"/>
            <w:bottom w:val="none" w:sz="0" w:space="0" w:color="auto"/>
            <w:right w:val="none" w:sz="0" w:space="0" w:color="auto"/>
          </w:divBdr>
          <w:divsChild>
            <w:div w:id="2073655247">
              <w:marLeft w:val="0"/>
              <w:marRight w:val="0"/>
              <w:marTop w:val="0"/>
              <w:marBottom w:val="0"/>
              <w:divBdr>
                <w:top w:val="none" w:sz="0" w:space="0" w:color="auto"/>
                <w:left w:val="none" w:sz="0" w:space="0" w:color="auto"/>
                <w:bottom w:val="none" w:sz="0" w:space="0" w:color="auto"/>
                <w:right w:val="none" w:sz="0" w:space="0" w:color="auto"/>
              </w:divBdr>
            </w:div>
          </w:divsChild>
        </w:div>
        <w:div w:id="2018073561">
          <w:marLeft w:val="0"/>
          <w:marRight w:val="0"/>
          <w:marTop w:val="0"/>
          <w:marBottom w:val="0"/>
          <w:divBdr>
            <w:top w:val="none" w:sz="0" w:space="0" w:color="auto"/>
            <w:left w:val="none" w:sz="0" w:space="0" w:color="auto"/>
            <w:bottom w:val="none" w:sz="0" w:space="0" w:color="auto"/>
            <w:right w:val="none" w:sz="0" w:space="0" w:color="auto"/>
          </w:divBdr>
          <w:divsChild>
            <w:div w:id="446315450">
              <w:marLeft w:val="0"/>
              <w:marRight w:val="0"/>
              <w:marTop w:val="0"/>
              <w:marBottom w:val="0"/>
              <w:divBdr>
                <w:top w:val="none" w:sz="0" w:space="0" w:color="auto"/>
                <w:left w:val="none" w:sz="0" w:space="0" w:color="auto"/>
                <w:bottom w:val="none" w:sz="0" w:space="0" w:color="auto"/>
                <w:right w:val="none" w:sz="0" w:space="0" w:color="auto"/>
              </w:divBdr>
            </w:div>
          </w:divsChild>
        </w:div>
        <w:div w:id="1413622289">
          <w:marLeft w:val="0"/>
          <w:marRight w:val="0"/>
          <w:marTop w:val="0"/>
          <w:marBottom w:val="0"/>
          <w:divBdr>
            <w:top w:val="none" w:sz="0" w:space="0" w:color="auto"/>
            <w:left w:val="none" w:sz="0" w:space="0" w:color="auto"/>
            <w:bottom w:val="none" w:sz="0" w:space="0" w:color="auto"/>
            <w:right w:val="none" w:sz="0" w:space="0" w:color="auto"/>
          </w:divBdr>
          <w:divsChild>
            <w:div w:id="670374456">
              <w:marLeft w:val="0"/>
              <w:marRight w:val="0"/>
              <w:marTop w:val="0"/>
              <w:marBottom w:val="0"/>
              <w:divBdr>
                <w:top w:val="none" w:sz="0" w:space="0" w:color="auto"/>
                <w:left w:val="none" w:sz="0" w:space="0" w:color="auto"/>
                <w:bottom w:val="none" w:sz="0" w:space="0" w:color="auto"/>
                <w:right w:val="none" w:sz="0" w:space="0" w:color="auto"/>
              </w:divBdr>
            </w:div>
          </w:divsChild>
        </w:div>
        <w:div w:id="764880986">
          <w:marLeft w:val="0"/>
          <w:marRight w:val="0"/>
          <w:marTop w:val="0"/>
          <w:marBottom w:val="0"/>
          <w:divBdr>
            <w:top w:val="none" w:sz="0" w:space="0" w:color="auto"/>
            <w:left w:val="none" w:sz="0" w:space="0" w:color="auto"/>
            <w:bottom w:val="none" w:sz="0" w:space="0" w:color="auto"/>
            <w:right w:val="none" w:sz="0" w:space="0" w:color="auto"/>
          </w:divBdr>
          <w:divsChild>
            <w:div w:id="1479373880">
              <w:marLeft w:val="0"/>
              <w:marRight w:val="0"/>
              <w:marTop w:val="0"/>
              <w:marBottom w:val="0"/>
              <w:divBdr>
                <w:top w:val="none" w:sz="0" w:space="0" w:color="auto"/>
                <w:left w:val="none" w:sz="0" w:space="0" w:color="auto"/>
                <w:bottom w:val="none" w:sz="0" w:space="0" w:color="auto"/>
                <w:right w:val="none" w:sz="0" w:space="0" w:color="auto"/>
              </w:divBdr>
            </w:div>
          </w:divsChild>
        </w:div>
        <w:div w:id="353850349">
          <w:marLeft w:val="0"/>
          <w:marRight w:val="0"/>
          <w:marTop w:val="0"/>
          <w:marBottom w:val="0"/>
          <w:divBdr>
            <w:top w:val="none" w:sz="0" w:space="0" w:color="auto"/>
            <w:left w:val="none" w:sz="0" w:space="0" w:color="auto"/>
            <w:bottom w:val="none" w:sz="0" w:space="0" w:color="auto"/>
            <w:right w:val="none" w:sz="0" w:space="0" w:color="auto"/>
          </w:divBdr>
          <w:divsChild>
            <w:div w:id="462188622">
              <w:marLeft w:val="0"/>
              <w:marRight w:val="0"/>
              <w:marTop w:val="0"/>
              <w:marBottom w:val="0"/>
              <w:divBdr>
                <w:top w:val="none" w:sz="0" w:space="0" w:color="auto"/>
                <w:left w:val="none" w:sz="0" w:space="0" w:color="auto"/>
                <w:bottom w:val="none" w:sz="0" w:space="0" w:color="auto"/>
                <w:right w:val="none" w:sz="0" w:space="0" w:color="auto"/>
              </w:divBdr>
            </w:div>
          </w:divsChild>
        </w:div>
        <w:div w:id="1639529911">
          <w:marLeft w:val="0"/>
          <w:marRight w:val="0"/>
          <w:marTop w:val="0"/>
          <w:marBottom w:val="0"/>
          <w:divBdr>
            <w:top w:val="none" w:sz="0" w:space="0" w:color="auto"/>
            <w:left w:val="none" w:sz="0" w:space="0" w:color="auto"/>
            <w:bottom w:val="none" w:sz="0" w:space="0" w:color="auto"/>
            <w:right w:val="none" w:sz="0" w:space="0" w:color="auto"/>
          </w:divBdr>
          <w:divsChild>
            <w:div w:id="1016421401">
              <w:marLeft w:val="0"/>
              <w:marRight w:val="0"/>
              <w:marTop w:val="0"/>
              <w:marBottom w:val="0"/>
              <w:divBdr>
                <w:top w:val="none" w:sz="0" w:space="0" w:color="auto"/>
                <w:left w:val="none" w:sz="0" w:space="0" w:color="auto"/>
                <w:bottom w:val="none" w:sz="0" w:space="0" w:color="auto"/>
                <w:right w:val="none" w:sz="0" w:space="0" w:color="auto"/>
              </w:divBdr>
            </w:div>
          </w:divsChild>
        </w:div>
        <w:div w:id="1178617054">
          <w:marLeft w:val="0"/>
          <w:marRight w:val="0"/>
          <w:marTop w:val="0"/>
          <w:marBottom w:val="0"/>
          <w:divBdr>
            <w:top w:val="none" w:sz="0" w:space="0" w:color="auto"/>
            <w:left w:val="none" w:sz="0" w:space="0" w:color="auto"/>
            <w:bottom w:val="none" w:sz="0" w:space="0" w:color="auto"/>
            <w:right w:val="none" w:sz="0" w:space="0" w:color="auto"/>
          </w:divBdr>
          <w:divsChild>
            <w:div w:id="996152847">
              <w:marLeft w:val="0"/>
              <w:marRight w:val="0"/>
              <w:marTop w:val="0"/>
              <w:marBottom w:val="0"/>
              <w:divBdr>
                <w:top w:val="none" w:sz="0" w:space="0" w:color="auto"/>
                <w:left w:val="none" w:sz="0" w:space="0" w:color="auto"/>
                <w:bottom w:val="none" w:sz="0" w:space="0" w:color="auto"/>
                <w:right w:val="none" w:sz="0" w:space="0" w:color="auto"/>
              </w:divBdr>
            </w:div>
          </w:divsChild>
        </w:div>
        <w:div w:id="1646007661">
          <w:marLeft w:val="0"/>
          <w:marRight w:val="0"/>
          <w:marTop w:val="0"/>
          <w:marBottom w:val="0"/>
          <w:divBdr>
            <w:top w:val="none" w:sz="0" w:space="0" w:color="auto"/>
            <w:left w:val="none" w:sz="0" w:space="0" w:color="auto"/>
            <w:bottom w:val="none" w:sz="0" w:space="0" w:color="auto"/>
            <w:right w:val="none" w:sz="0" w:space="0" w:color="auto"/>
          </w:divBdr>
          <w:divsChild>
            <w:div w:id="132866377">
              <w:marLeft w:val="0"/>
              <w:marRight w:val="0"/>
              <w:marTop w:val="0"/>
              <w:marBottom w:val="0"/>
              <w:divBdr>
                <w:top w:val="none" w:sz="0" w:space="0" w:color="auto"/>
                <w:left w:val="none" w:sz="0" w:space="0" w:color="auto"/>
                <w:bottom w:val="none" w:sz="0" w:space="0" w:color="auto"/>
                <w:right w:val="none" w:sz="0" w:space="0" w:color="auto"/>
              </w:divBdr>
            </w:div>
          </w:divsChild>
        </w:div>
        <w:div w:id="1854956016">
          <w:marLeft w:val="0"/>
          <w:marRight w:val="0"/>
          <w:marTop w:val="0"/>
          <w:marBottom w:val="0"/>
          <w:divBdr>
            <w:top w:val="none" w:sz="0" w:space="0" w:color="auto"/>
            <w:left w:val="none" w:sz="0" w:space="0" w:color="auto"/>
            <w:bottom w:val="none" w:sz="0" w:space="0" w:color="auto"/>
            <w:right w:val="none" w:sz="0" w:space="0" w:color="auto"/>
          </w:divBdr>
          <w:divsChild>
            <w:div w:id="2026395690">
              <w:marLeft w:val="0"/>
              <w:marRight w:val="0"/>
              <w:marTop w:val="0"/>
              <w:marBottom w:val="0"/>
              <w:divBdr>
                <w:top w:val="none" w:sz="0" w:space="0" w:color="auto"/>
                <w:left w:val="none" w:sz="0" w:space="0" w:color="auto"/>
                <w:bottom w:val="none" w:sz="0" w:space="0" w:color="auto"/>
                <w:right w:val="none" w:sz="0" w:space="0" w:color="auto"/>
              </w:divBdr>
            </w:div>
          </w:divsChild>
        </w:div>
        <w:div w:id="1334602748">
          <w:marLeft w:val="0"/>
          <w:marRight w:val="0"/>
          <w:marTop w:val="0"/>
          <w:marBottom w:val="0"/>
          <w:divBdr>
            <w:top w:val="none" w:sz="0" w:space="0" w:color="auto"/>
            <w:left w:val="none" w:sz="0" w:space="0" w:color="auto"/>
            <w:bottom w:val="none" w:sz="0" w:space="0" w:color="auto"/>
            <w:right w:val="none" w:sz="0" w:space="0" w:color="auto"/>
          </w:divBdr>
          <w:divsChild>
            <w:div w:id="1182015459">
              <w:marLeft w:val="0"/>
              <w:marRight w:val="0"/>
              <w:marTop w:val="0"/>
              <w:marBottom w:val="0"/>
              <w:divBdr>
                <w:top w:val="none" w:sz="0" w:space="0" w:color="auto"/>
                <w:left w:val="none" w:sz="0" w:space="0" w:color="auto"/>
                <w:bottom w:val="none" w:sz="0" w:space="0" w:color="auto"/>
                <w:right w:val="none" w:sz="0" w:space="0" w:color="auto"/>
              </w:divBdr>
            </w:div>
          </w:divsChild>
        </w:div>
        <w:div w:id="1193687845">
          <w:marLeft w:val="0"/>
          <w:marRight w:val="0"/>
          <w:marTop w:val="0"/>
          <w:marBottom w:val="0"/>
          <w:divBdr>
            <w:top w:val="none" w:sz="0" w:space="0" w:color="auto"/>
            <w:left w:val="none" w:sz="0" w:space="0" w:color="auto"/>
            <w:bottom w:val="none" w:sz="0" w:space="0" w:color="auto"/>
            <w:right w:val="none" w:sz="0" w:space="0" w:color="auto"/>
          </w:divBdr>
          <w:divsChild>
            <w:div w:id="1495493047">
              <w:marLeft w:val="0"/>
              <w:marRight w:val="0"/>
              <w:marTop w:val="0"/>
              <w:marBottom w:val="0"/>
              <w:divBdr>
                <w:top w:val="none" w:sz="0" w:space="0" w:color="auto"/>
                <w:left w:val="none" w:sz="0" w:space="0" w:color="auto"/>
                <w:bottom w:val="none" w:sz="0" w:space="0" w:color="auto"/>
                <w:right w:val="none" w:sz="0" w:space="0" w:color="auto"/>
              </w:divBdr>
            </w:div>
          </w:divsChild>
        </w:div>
        <w:div w:id="1280920188">
          <w:marLeft w:val="0"/>
          <w:marRight w:val="0"/>
          <w:marTop w:val="0"/>
          <w:marBottom w:val="0"/>
          <w:divBdr>
            <w:top w:val="none" w:sz="0" w:space="0" w:color="auto"/>
            <w:left w:val="none" w:sz="0" w:space="0" w:color="auto"/>
            <w:bottom w:val="none" w:sz="0" w:space="0" w:color="auto"/>
            <w:right w:val="none" w:sz="0" w:space="0" w:color="auto"/>
          </w:divBdr>
          <w:divsChild>
            <w:div w:id="500897285">
              <w:marLeft w:val="0"/>
              <w:marRight w:val="0"/>
              <w:marTop w:val="0"/>
              <w:marBottom w:val="0"/>
              <w:divBdr>
                <w:top w:val="none" w:sz="0" w:space="0" w:color="auto"/>
                <w:left w:val="none" w:sz="0" w:space="0" w:color="auto"/>
                <w:bottom w:val="none" w:sz="0" w:space="0" w:color="auto"/>
                <w:right w:val="none" w:sz="0" w:space="0" w:color="auto"/>
              </w:divBdr>
            </w:div>
          </w:divsChild>
        </w:div>
        <w:div w:id="1955745776">
          <w:marLeft w:val="0"/>
          <w:marRight w:val="0"/>
          <w:marTop w:val="0"/>
          <w:marBottom w:val="0"/>
          <w:divBdr>
            <w:top w:val="none" w:sz="0" w:space="0" w:color="auto"/>
            <w:left w:val="none" w:sz="0" w:space="0" w:color="auto"/>
            <w:bottom w:val="none" w:sz="0" w:space="0" w:color="auto"/>
            <w:right w:val="none" w:sz="0" w:space="0" w:color="auto"/>
          </w:divBdr>
          <w:divsChild>
            <w:div w:id="499124544">
              <w:marLeft w:val="0"/>
              <w:marRight w:val="0"/>
              <w:marTop w:val="0"/>
              <w:marBottom w:val="0"/>
              <w:divBdr>
                <w:top w:val="none" w:sz="0" w:space="0" w:color="auto"/>
                <w:left w:val="none" w:sz="0" w:space="0" w:color="auto"/>
                <w:bottom w:val="none" w:sz="0" w:space="0" w:color="auto"/>
                <w:right w:val="none" w:sz="0" w:space="0" w:color="auto"/>
              </w:divBdr>
            </w:div>
          </w:divsChild>
        </w:div>
        <w:div w:id="1914851214">
          <w:marLeft w:val="0"/>
          <w:marRight w:val="0"/>
          <w:marTop w:val="0"/>
          <w:marBottom w:val="0"/>
          <w:divBdr>
            <w:top w:val="none" w:sz="0" w:space="0" w:color="auto"/>
            <w:left w:val="none" w:sz="0" w:space="0" w:color="auto"/>
            <w:bottom w:val="none" w:sz="0" w:space="0" w:color="auto"/>
            <w:right w:val="none" w:sz="0" w:space="0" w:color="auto"/>
          </w:divBdr>
          <w:divsChild>
            <w:div w:id="119754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551442">
      <w:bodyDiv w:val="1"/>
      <w:marLeft w:val="0"/>
      <w:marRight w:val="0"/>
      <w:marTop w:val="0"/>
      <w:marBottom w:val="0"/>
      <w:divBdr>
        <w:top w:val="none" w:sz="0" w:space="0" w:color="auto"/>
        <w:left w:val="none" w:sz="0" w:space="0" w:color="auto"/>
        <w:bottom w:val="none" w:sz="0" w:space="0" w:color="auto"/>
        <w:right w:val="none" w:sz="0" w:space="0" w:color="auto"/>
      </w:divBdr>
      <w:divsChild>
        <w:div w:id="2106223504">
          <w:marLeft w:val="0"/>
          <w:marRight w:val="0"/>
          <w:marTop w:val="0"/>
          <w:marBottom w:val="0"/>
          <w:divBdr>
            <w:top w:val="none" w:sz="0" w:space="0" w:color="auto"/>
            <w:left w:val="none" w:sz="0" w:space="0" w:color="auto"/>
            <w:bottom w:val="none" w:sz="0" w:space="0" w:color="auto"/>
            <w:right w:val="none" w:sz="0" w:space="0" w:color="auto"/>
          </w:divBdr>
        </w:div>
        <w:div w:id="328021468">
          <w:marLeft w:val="0"/>
          <w:marRight w:val="0"/>
          <w:marTop w:val="0"/>
          <w:marBottom w:val="0"/>
          <w:divBdr>
            <w:top w:val="none" w:sz="0" w:space="0" w:color="auto"/>
            <w:left w:val="none" w:sz="0" w:space="0" w:color="auto"/>
            <w:bottom w:val="none" w:sz="0" w:space="0" w:color="auto"/>
            <w:right w:val="none" w:sz="0" w:space="0" w:color="auto"/>
          </w:divBdr>
        </w:div>
      </w:divsChild>
    </w:div>
    <w:div w:id="1826625676">
      <w:bodyDiv w:val="1"/>
      <w:marLeft w:val="0"/>
      <w:marRight w:val="0"/>
      <w:marTop w:val="0"/>
      <w:marBottom w:val="0"/>
      <w:divBdr>
        <w:top w:val="none" w:sz="0" w:space="0" w:color="auto"/>
        <w:left w:val="none" w:sz="0" w:space="0" w:color="auto"/>
        <w:bottom w:val="none" w:sz="0" w:space="0" w:color="auto"/>
        <w:right w:val="none" w:sz="0" w:space="0" w:color="auto"/>
      </w:divBdr>
      <w:divsChild>
        <w:div w:id="1499610749">
          <w:marLeft w:val="0"/>
          <w:marRight w:val="0"/>
          <w:marTop w:val="0"/>
          <w:marBottom w:val="0"/>
          <w:divBdr>
            <w:top w:val="none" w:sz="0" w:space="0" w:color="auto"/>
            <w:left w:val="none" w:sz="0" w:space="0" w:color="auto"/>
            <w:bottom w:val="none" w:sz="0" w:space="0" w:color="auto"/>
            <w:right w:val="none" w:sz="0" w:space="0" w:color="auto"/>
          </w:divBdr>
        </w:div>
        <w:div w:id="1764719706">
          <w:marLeft w:val="0"/>
          <w:marRight w:val="0"/>
          <w:marTop w:val="0"/>
          <w:marBottom w:val="0"/>
          <w:divBdr>
            <w:top w:val="none" w:sz="0" w:space="0" w:color="auto"/>
            <w:left w:val="none" w:sz="0" w:space="0" w:color="auto"/>
            <w:bottom w:val="none" w:sz="0" w:space="0" w:color="auto"/>
            <w:right w:val="none" w:sz="0" w:space="0" w:color="auto"/>
          </w:divBdr>
        </w:div>
        <w:div w:id="1054238857">
          <w:marLeft w:val="0"/>
          <w:marRight w:val="0"/>
          <w:marTop w:val="0"/>
          <w:marBottom w:val="0"/>
          <w:divBdr>
            <w:top w:val="none" w:sz="0" w:space="0" w:color="auto"/>
            <w:left w:val="none" w:sz="0" w:space="0" w:color="auto"/>
            <w:bottom w:val="none" w:sz="0" w:space="0" w:color="auto"/>
            <w:right w:val="none" w:sz="0" w:space="0" w:color="auto"/>
          </w:divBdr>
        </w:div>
        <w:div w:id="1819767077">
          <w:marLeft w:val="0"/>
          <w:marRight w:val="0"/>
          <w:marTop w:val="0"/>
          <w:marBottom w:val="0"/>
          <w:divBdr>
            <w:top w:val="none" w:sz="0" w:space="0" w:color="auto"/>
            <w:left w:val="none" w:sz="0" w:space="0" w:color="auto"/>
            <w:bottom w:val="none" w:sz="0" w:space="0" w:color="auto"/>
            <w:right w:val="none" w:sz="0" w:space="0" w:color="auto"/>
          </w:divBdr>
        </w:div>
        <w:div w:id="861019567">
          <w:marLeft w:val="0"/>
          <w:marRight w:val="0"/>
          <w:marTop w:val="0"/>
          <w:marBottom w:val="0"/>
          <w:divBdr>
            <w:top w:val="none" w:sz="0" w:space="0" w:color="auto"/>
            <w:left w:val="none" w:sz="0" w:space="0" w:color="auto"/>
            <w:bottom w:val="none" w:sz="0" w:space="0" w:color="auto"/>
            <w:right w:val="none" w:sz="0" w:space="0" w:color="auto"/>
          </w:divBdr>
        </w:div>
        <w:div w:id="161220098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Gracefart\Documents\18-19%20School%20Year\MQP\Paper%20Drafts\Draft_3.docx" TargetMode="External"/><Relationship Id="rId18" Type="http://schemas.microsoft.com/office/2011/relationships/commentsExtended" Target="commentsExtended.xml"/><Relationship Id="rId26" Type="http://schemas.openxmlformats.org/officeDocument/2006/relationships/image" Target="media/image8.png"/><Relationship Id="rId39"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image" Target="media/image16.png"/><Relationship Id="rId42" Type="http://schemas.openxmlformats.org/officeDocument/2006/relationships/image" Target="media/image23.jpeg"/><Relationship Id="rId47" Type="http://schemas.openxmlformats.org/officeDocument/2006/relationships/fontTable" Target="fontTable.xml"/><Relationship Id="rId50" Type="http://schemas.microsoft.com/office/2016/09/relationships/commentsIds" Target="commentsIds.xml"/><Relationship Id="rId7" Type="http://schemas.openxmlformats.org/officeDocument/2006/relationships/endnotes" Target="endnotes.xml"/><Relationship Id="rId12" Type="http://schemas.openxmlformats.org/officeDocument/2006/relationships/hyperlink" Target="file:///C:\Users\Gracefart\Documents\18-19%20School%20Year\MQP\Paper%20Drafts\Draft_3.docx" TargetMode="External"/><Relationship Id="rId17" Type="http://schemas.openxmlformats.org/officeDocument/2006/relationships/comments" Target="comments.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file:///C:\Users\Gracefart\Documents\18-19%20School%20Year\MQP\Paper%20Drafts\Draft_3.docx" TargetMode="External"/><Relationship Id="rId20" Type="http://schemas.openxmlformats.org/officeDocument/2006/relationships/image" Target="media/image2.png"/><Relationship Id="rId29" Type="http://schemas.openxmlformats.org/officeDocument/2006/relationships/image" Target="media/image11.jpg"/><Relationship Id="rId41" Type="http://schemas.openxmlformats.org/officeDocument/2006/relationships/image" Target="media/image2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Gracefart\Documents\18-19%20School%20Year\MQP\Paper%20Drafts\Draft_3.docx" TargetMode="Externa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image" Target="media/image19.jpg"/><Relationship Id="rId40" Type="http://schemas.openxmlformats.org/officeDocument/2006/relationships/chart" Target="charts/chart1.xml"/><Relationship Id="rId45" Type="http://schemas.openxmlformats.org/officeDocument/2006/relationships/image" Target="media/image26.jpeg"/><Relationship Id="rId5" Type="http://schemas.openxmlformats.org/officeDocument/2006/relationships/webSettings" Target="webSettings.xml"/><Relationship Id="rId15" Type="http://schemas.openxmlformats.org/officeDocument/2006/relationships/hyperlink" Target="file:///C:\Users\Gracefart\Documents\18-19%20School%20Year\MQP\Paper%20Drafts\Draft_3.docx" TargetMode="Externa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theme" Target="theme/theme1.xml"/><Relationship Id="rId10" Type="http://schemas.openxmlformats.org/officeDocument/2006/relationships/hyperlink" Target="file:///C:\Users\Gracefart\Documents\18-19%20School%20Year\MQP\Paper%20Drafts\Draft_3.docx" TargetMode="External"/><Relationship Id="rId19" Type="http://schemas.openxmlformats.org/officeDocument/2006/relationships/image" Target="media/image1.png"/><Relationship Id="rId31" Type="http://schemas.openxmlformats.org/officeDocument/2006/relationships/image" Target="media/image13.png"/><Relationship Id="rId44" Type="http://schemas.openxmlformats.org/officeDocument/2006/relationships/image" Target="media/image25.jpeg"/><Relationship Id="rId4" Type="http://schemas.openxmlformats.org/officeDocument/2006/relationships/settings" Target="settings.xml"/><Relationship Id="rId9" Type="http://schemas.openxmlformats.org/officeDocument/2006/relationships/hyperlink" Target="file:///C:\Users\Gracefart\Documents\18-19%20School%20Year\MQP\Paper%20Drafts\Draft_3.docx" TargetMode="External"/><Relationship Id="rId14" Type="http://schemas.openxmlformats.org/officeDocument/2006/relationships/hyperlink" Target="file:///C:\Users\Gracefart\Documents\18-19%20School%20Year\MQP\Paper%20Drafts\Draft_3.docx" TargetMode="Externa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image" Target="media/image24.jpeg"/><Relationship Id="rId48" Type="http://schemas.microsoft.com/office/2011/relationships/people" Target="people.xml"/><Relationship Id="rId8" Type="http://schemas.openxmlformats.org/officeDocument/2006/relationships/hyperlink" Target="file:///C:\Users\Gracefart\Documents\18-19%20School%20Year\MQP\Paper%20Drafts\Draft_3.doc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Gracefart\Documents\18-19%20School%20Year\MQP\Paper%20Drafts\Test-Launch-Data-January-19.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eleration vs. Time</a:t>
            </a:r>
          </a:p>
        </c:rich>
      </c:tx>
      <c:layout>
        <c:manualLayout>
          <c:xMode val="edge"/>
          <c:yMode val="edge"/>
          <c:x val="0.32404155730533685"/>
          <c:y val="2.777777777777777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Sheet1!$G$1</c:f>
              <c:strCache>
                <c:ptCount val="1"/>
                <c:pt idx="0">
                  <c:v>Accel X</c:v>
                </c:pt>
              </c:strCache>
            </c:strRef>
          </c:tx>
          <c:spPr>
            <a:ln w="19050" cap="rnd">
              <a:noFill/>
              <a:round/>
            </a:ln>
            <a:effectLst/>
          </c:spPr>
          <c:marker>
            <c:symbol val="circle"/>
            <c:size val="5"/>
            <c:spPr>
              <a:solidFill>
                <a:schemeClr val="accent2"/>
              </a:solidFill>
              <a:ln w="9525">
                <a:solidFill>
                  <a:schemeClr val="accent2"/>
                </a:solidFill>
              </a:ln>
              <a:effectLst/>
            </c:spPr>
          </c:marker>
          <c:xVal>
            <c:numRef>
              <c:f>Sheet1!$A$2:$A$2059</c:f>
              <c:numCache>
                <c:formatCode>General</c:formatCode>
                <c:ptCount val="2058"/>
                <c:pt idx="0">
                  <c:v>0</c:v>
                </c:pt>
                <c:pt idx="1">
                  <c:v>2.97</c:v>
                </c:pt>
                <c:pt idx="2">
                  <c:v>5.94</c:v>
                </c:pt>
                <c:pt idx="3">
                  <c:v>8.91</c:v>
                </c:pt>
                <c:pt idx="4">
                  <c:v>11.88</c:v>
                </c:pt>
                <c:pt idx="5">
                  <c:v>14.85</c:v>
                </c:pt>
                <c:pt idx="6">
                  <c:v>17.82</c:v>
                </c:pt>
                <c:pt idx="7">
                  <c:v>20.79</c:v>
                </c:pt>
                <c:pt idx="8">
                  <c:v>23.76</c:v>
                </c:pt>
                <c:pt idx="9">
                  <c:v>26.73</c:v>
                </c:pt>
                <c:pt idx="10">
                  <c:v>29.7</c:v>
                </c:pt>
                <c:pt idx="11">
                  <c:v>32.67</c:v>
                </c:pt>
                <c:pt idx="12">
                  <c:v>35.64</c:v>
                </c:pt>
                <c:pt idx="13">
                  <c:v>38.61</c:v>
                </c:pt>
                <c:pt idx="14">
                  <c:v>41.58</c:v>
                </c:pt>
                <c:pt idx="15">
                  <c:v>44.55</c:v>
                </c:pt>
                <c:pt idx="16">
                  <c:v>47.52</c:v>
                </c:pt>
                <c:pt idx="17">
                  <c:v>50.49</c:v>
                </c:pt>
                <c:pt idx="18">
                  <c:v>53.46</c:v>
                </c:pt>
                <c:pt idx="19">
                  <c:v>56.43</c:v>
                </c:pt>
                <c:pt idx="20">
                  <c:v>59.4</c:v>
                </c:pt>
                <c:pt idx="21">
                  <c:v>62.37</c:v>
                </c:pt>
                <c:pt idx="22">
                  <c:v>65.34</c:v>
                </c:pt>
                <c:pt idx="23">
                  <c:v>68.31</c:v>
                </c:pt>
                <c:pt idx="24">
                  <c:v>71.28</c:v>
                </c:pt>
                <c:pt idx="25">
                  <c:v>74.25</c:v>
                </c:pt>
                <c:pt idx="26">
                  <c:v>77.22</c:v>
                </c:pt>
                <c:pt idx="27">
                  <c:v>80.19</c:v>
                </c:pt>
                <c:pt idx="28">
                  <c:v>83.16</c:v>
                </c:pt>
                <c:pt idx="29">
                  <c:v>86.13</c:v>
                </c:pt>
                <c:pt idx="30">
                  <c:v>89.1</c:v>
                </c:pt>
                <c:pt idx="31">
                  <c:v>92.07</c:v>
                </c:pt>
                <c:pt idx="32">
                  <c:v>95.04</c:v>
                </c:pt>
                <c:pt idx="33">
                  <c:v>98.01</c:v>
                </c:pt>
                <c:pt idx="34">
                  <c:v>100.98</c:v>
                </c:pt>
                <c:pt idx="35">
                  <c:v>103.95</c:v>
                </c:pt>
                <c:pt idx="36">
                  <c:v>106.92</c:v>
                </c:pt>
                <c:pt idx="37">
                  <c:v>109.89</c:v>
                </c:pt>
                <c:pt idx="38">
                  <c:v>112.86</c:v>
                </c:pt>
                <c:pt idx="39">
                  <c:v>115.83</c:v>
                </c:pt>
                <c:pt idx="40">
                  <c:v>118.8</c:v>
                </c:pt>
                <c:pt idx="41">
                  <c:v>121.77</c:v>
                </c:pt>
                <c:pt idx="42">
                  <c:v>124.74</c:v>
                </c:pt>
                <c:pt idx="43">
                  <c:v>127.71</c:v>
                </c:pt>
                <c:pt idx="44">
                  <c:v>130.68</c:v>
                </c:pt>
                <c:pt idx="45">
                  <c:v>133.65</c:v>
                </c:pt>
                <c:pt idx="46">
                  <c:v>136.62</c:v>
                </c:pt>
                <c:pt idx="47">
                  <c:v>139.59</c:v>
                </c:pt>
                <c:pt idx="48">
                  <c:v>142.56</c:v>
                </c:pt>
                <c:pt idx="49">
                  <c:v>145.53</c:v>
                </c:pt>
                <c:pt idx="50">
                  <c:v>148.5</c:v>
                </c:pt>
                <c:pt idx="51">
                  <c:v>151.47</c:v>
                </c:pt>
                <c:pt idx="52">
                  <c:v>154.44</c:v>
                </c:pt>
                <c:pt idx="53">
                  <c:v>157.41</c:v>
                </c:pt>
                <c:pt idx="54">
                  <c:v>160.38</c:v>
                </c:pt>
                <c:pt idx="55">
                  <c:v>163.35</c:v>
                </c:pt>
                <c:pt idx="56">
                  <c:v>166.32</c:v>
                </c:pt>
                <c:pt idx="57">
                  <c:v>169.29</c:v>
                </c:pt>
                <c:pt idx="58">
                  <c:v>172.26</c:v>
                </c:pt>
                <c:pt idx="59">
                  <c:v>175.23</c:v>
                </c:pt>
                <c:pt idx="60">
                  <c:v>178.2</c:v>
                </c:pt>
                <c:pt idx="61">
                  <c:v>181.17</c:v>
                </c:pt>
                <c:pt idx="62">
                  <c:v>184.14</c:v>
                </c:pt>
                <c:pt idx="63">
                  <c:v>187.11</c:v>
                </c:pt>
                <c:pt idx="64">
                  <c:v>190.08</c:v>
                </c:pt>
                <c:pt idx="65">
                  <c:v>193.05</c:v>
                </c:pt>
                <c:pt idx="66">
                  <c:v>196.02</c:v>
                </c:pt>
                <c:pt idx="67">
                  <c:v>198.99</c:v>
                </c:pt>
                <c:pt idx="68">
                  <c:v>201.96</c:v>
                </c:pt>
                <c:pt idx="69">
                  <c:v>204.93</c:v>
                </c:pt>
                <c:pt idx="70">
                  <c:v>207.9</c:v>
                </c:pt>
                <c:pt idx="71">
                  <c:v>210.87</c:v>
                </c:pt>
                <c:pt idx="72">
                  <c:v>213.84</c:v>
                </c:pt>
                <c:pt idx="73">
                  <c:v>216.81</c:v>
                </c:pt>
                <c:pt idx="74">
                  <c:v>219.78</c:v>
                </c:pt>
                <c:pt idx="75">
                  <c:v>222.75</c:v>
                </c:pt>
                <c:pt idx="76">
                  <c:v>225.72</c:v>
                </c:pt>
                <c:pt idx="77">
                  <c:v>228.69</c:v>
                </c:pt>
                <c:pt idx="78">
                  <c:v>231.66</c:v>
                </c:pt>
                <c:pt idx="79">
                  <c:v>234.63</c:v>
                </c:pt>
                <c:pt idx="80">
                  <c:v>237.6</c:v>
                </c:pt>
                <c:pt idx="81">
                  <c:v>240.57</c:v>
                </c:pt>
                <c:pt idx="82">
                  <c:v>243.54</c:v>
                </c:pt>
                <c:pt idx="83">
                  <c:v>246.51</c:v>
                </c:pt>
                <c:pt idx="84">
                  <c:v>249.48</c:v>
                </c:pt>
                <c:pt idx="85">
                  <c:v>252.45</c:v>
                </c:pt>
                <c:pt idx="86">
                  <c:v>255.42</c:v>
                </c:pt>
                <c:pt idx="87">
                  <c:v>258.39</c:v>
                </c:pt>
                <c:pt idx="88">
                  <c:v>261.36</c:v>
                </c:pt>
                <c:pt idx="89">
                  <c:v>264.33</c:v>
                </c:pt>
                <c:pt idx="90">
                  <c:v>267.3</c:v>
                </c:pt>
                <c:pt idx="91">
                  <c:v>270.27</c:v>
                </c:pt>
                <c:pt idx="92">
                  <c:v>273.24</c:v>
                </c:pt>
                <c:pt idx="93">
                  <c:v>276.20999999999998</c:v>
                </c:pt>
                <c:pt idx="94">
                  <c:v>279.18</c:v>
                </c:pt>
                <c:pt idx="95">
                  <c:v>282.14999999999998</c:v>
                </c:pt>
                <c:pt idx="96">
                  <c:v>285.12</c:v>
                </c:pt>
                <c:pt idx="97">
                  <c:v>288.08999999999997</c:v>
                </c:pt>
                <c:pt idx="98">
                  <c:v>291.06</c:v>
                </c:pt>
                <c:pt idx="99">
                  <c:v>294.02999999999997</c:v>
                </c:pt>
                <c:pt idx="100">
                  <c:v>297</c:v>
                </c:pt>
                <c:pt idx="101">
                  <c:v>299.97000000000003</c:v>
                </c:pt>
                <c:pt idx="102">
                  <c:v>302.94</c:v>
                </c:pt>
                <c:pt idx="103">
                  <c:v>305.91000000000003</c:v>
                </c:pt>
                <c:pt idx="104">
                  <c:v>308.88</c:v>
                </c:pt>
                <c:pt idx="105">
                  <c:v>311.85000000000002</c:v>
                </c:pt>
                <c:pt idx="106">
                  <c:v>314.82</c:v>
                </c:pt>
                <c:pt idx="107">
                  <c:v>317.79000000000002</c:v>
                </c:pt>
                <c:pt idx="108">
                  <c:v>320.76</c:v>
                </c:pt>
                <c:pt idx="109">
                  <c:v>323.73</c:v>
                </c:pt>
                <c:pt idx="110">
                  <c:v>326.7</c:v>
                </c:pt>
                <c:pt idx="111">
                  <c:v>329.67</c:v>
                </c:pt>
                <c:pt idx="112">
                  <c:v>332.64</c:v>
                </c:pt>
                <c:pt idx="113">
                  <c:v>335.61</c:v>
                </c:pt>
                <c:pt idx="114">
                  <c:v>338.58</c:v>
                </c:pt>
                <c:pt idx="115">
                  <c:v>341.55</c:v>
                </c:pt>
                <c:pt idx="116">
                  <c:v>344.52</c:v>
                </c:pt>
                <c:pt idx="117">
                  <c:v>347.49</c:v>
                </c:pt>
                <c:pt idx="118">
                  <c:v>350.46</c:v>
                </c:pt>
                <c:pt idx="119">
                  <c:v>353.43</c:v>
                </c:pt>
                <c:pt idx="120">
                  <c:v>356.4</c:v>
                </c:pt>
                <c:pt idx="121">
                  <c:v>359.37</c:v>
                </c:pt>
                <c:pt idx="122">
                  <c:v>362.34</c:v>
                </c:pt>
                <c:pt idx="123">
                  <c:v>365.31</c:v>
                </c:pt>
                <c:pt idx="124">
                  <c:v>368.28</c:v>
                </c:pt>
                <c:pt idx="125">
                  <c:v>371.25</c:v>
                </c:pt>
                <c:pt idx="126">
                  <c:v>374.22</c:v>
                </c:pt>
                <c:pt idx="127">
                  <c:v>377.19</c:v>
                </c:pt>
                <c:pt idx="128">
                  <c:v>380.16</c:v>
                </c:pt>
                <c:pt idx="129">
                  <c:v>383.13</c:v>
                </c:pt>
                <c:pt idx="130">
                  <c:v>386.1</c:v>
                </c:pt>
                <c:pt idx="131">
                  <c:v>389.07</c:v>
                </c:pt>
                <c:pt idx="132">
                  <c:v>392.04</c:v>
                </c:pt>
                <c:pt idx="133">
                  <c:v>395.01</c:v>
                </c:pt>
                <c:pt idx="134">
                  <c:v>397.98</c:v>
                </c:pt>
                <c:pt idx="135">
                  <c:v>400.95</c:v>
                </c:pt>
                <c:pt idx="136">
                  <c:v>403.92</c:v>
                </c:pt>
                <c:pt idx="137">
                  <c:v>406.89</c:v>
                </c:pt>
                <c:pt idx="138">
                  <c:v>409.86</c:v>
                </c:pt>
                <c:pt idx="139">
                  <c:v>412.83</c:v>
                </c:pt>
                <c:pt idx="140">
                  <c:v>415.8</c:v>
                </c:pt>
                <c:pt idx="141">
                  <c:v>418.77</c:v>
                </c:pt>
                <c:pt idx="142">
                  <c:v>421.74</c:v>
                </c:pt>
                <c:pt idx="143">
                  <c:v>424.71</c:v>
                </c:pt>
                <c:pt idx="144">
                  <c:v>427.68</c:v>
                </c:pt>
                <c:pt idx="145">
                  <c:v>430.65</c:v>
                </c:pt>
                <c:pt idx="146">
                  <c:v>433.62</c:v>
                </c:pt>
                <c:pt idx="147">
                  <c:v>436.59</c:v>
                </c:pt>
                <c:pt idx="148">
                  <c:v>439.56</c:v>
                </c:pt>
                <c:pt idx="149">
                  <c:v>442.53</c:v>
                </c:pt>
                <c:pt idx="150">
                  <c:v>445.5</c:v>
                </c:pt>
                <c:pt idx="151">
                  <c:v>448.47</c:v>
                </c:pt>
                <c:pt idx="152">
                  <c:v>451.44</c:v>
                </c:pt>
                <c:pt idx="153">
                  <c:v>454.41</c:v>
                </c:pt>
                <c:pt idx="154">
                  <c:v>457.38</c:v>
                </c:pt>
                <c:pt idx="155">
                  <c:v>460.35</c:v>
                </c:pt>
                <c:pt idx="156">
                  <c:v>463.32</c:v>
                </c:pt>
                <c:pt idx="157">
                  <c:v>466.29</c:v>
                </c:pt>
                <c:pt idx="158">
                  <c:v>469.26</c:v>
                </c:pt>
                <c:pt idx="159">
                  <c:v>472.23</c:v>
                </c:pt>
                <c:pt idx="160">
                  <c:v>475.2</c:v>
                </c:pt>
                <c:pt idx="161">
                  <c:v>478.17</c:v>
                </c:pt>
                <c:pt idx="162">
                  <c:v>481.14</c:v>
                </c:pt>
                <c:pt idx="163">
                  <c:v>484.11</c:v>
                </c:pt>
                <c:pt idx="164">
                  <c:v>487.08</c:v>
                </c:pt>
                <c:pt idx="165">
                  <c:v>490.05</c:v>
                </c:pt>
                <c:pt idx="166">
                  <c:v>493.02</c:v>
                </c:pt>
                <c:pt idx="167">
                  <c:v>495.99</c:v>
                </c:pt>
                <c:pt idx="168">
                  <c:v>498.96</c:v>
                </c:pt>
                <c:pt idx="169">
                  <c:v>501.93</c:v>
                </c:pt>
                <c:pt idx="170">
                  <c:v>504.9</c:v>
                </c:pt>
                <c:pt idx="171">
                  <c:v>507.87</c:v>
                </c:pt>
                <c:pt idx="172">
                  <c:v>510.84</c:v>
                </c:pt>
                <c:pt idx="173">
                  <c:v>513.80999999999995</c:v>
                </c:pt>
                <c:pt idx="174">
                  <c:v>516.78</c:v>
                </c:pt>
                <c:pt idx="175">
                  <c:v>519.75</c:v>
                </c:pt>
                <c:pt idx="176">
                  <c:v>522.72</c:v>
                </c:pt>
                <c:pt idx="177">
                  <c:v>525.69000000000005</c:v>
                </c:pt>
                <c:pt idx="178">
                  <c:v>528.66</c:v>
                </c:pt>
                <c:pt idx="179">
                  <c:v>531.63</c:v>
                </c:pt>
                <c:pt idx="180">
                  <c:v>534.6</c:v>
                </c:pt>
                <c:pt idx="181">
                  <c:v>537.57000000000005</c:v>
                </c:pt>
                <c:pt idx="182">
                  <c:v>540.54</c:v>
                </c:pt>
                <c:pt idx="183">
                  <c:v>543.51</c:v>
                </c:pt>
                <c:pt idx="184">
                  <c:v>546.48</c:v>
                </c:pt>
                <c:pt idx="185">
                  <c:v>549.45000000000005</c:v>
                </c:pt>
                <c:pt idx="186">
                  <c:v>552.41999999999996</c:v>
                </c:pt>
                <c:pt idx="187">
                  <c:v>555.39</c:v>
                </c:pt>
                <c:pt idx="188">
                  <c:v>558.36</c:v>
                </c:pt>
                <c:pt idx="189">
                  <c:v>561.33000000000004</c:v>
                </c:pt>
                <c:pt idx="190">
                  <c:v>564.29999999999995</c:v>
                </c:pt>
                <c:pt idx="191">
                  <c:v>567.27</c:v>
                </c:pt>
                <c:pt idx="192">
                  <c:v>570.24</c:v>
                </c:pt>
                <c:pt idx="193">
                  <c:v>573.21</c:v>
                </c:pt>
                <c:pt idx="194">
                  <c:v>576.17999999999995</c:v>
                </c:pt>
                <c:pt idx="195">
                  <c:v>579.15</c:v>
                </c:pt>
                <c:pt idx="196">
                  <c:v>582.12</c:v>
                </c:pt>
                <c:pt idx="197">
                  <c:v>585.09</c:v>
                </c:pt>
                <c:pt idx="198">
                  <c:v>588.05999999999995</c:v>
                </c:pt>
                <c:pt idx="199">
                  <c:v>591.03</c:v>
                </c:pt>
                <c:pt idx="200">
                  <c:v>594</c:v>
                </c:pt>
                <c:pt idx="201">
                  <c:v>596.97</c:v>
                </c:pt>
                <c:pt idx="202">
                  <c:v>599.94000000000005</c:v>
                </c:pt>
                <c:pt idx="203">
                  <c:v>602.91</c:v>
                </c:pt>
                <c:pt idx="204">
                  <c:v>605.88</c:v>
                </c:pt>
                <c:pt idx="205">
                  <c:v>608.85</c:v>
                </c:pt>
                <c:pt idx="206">
                  <c:v>611.82000000000005</c:v>
                </c:pt>
                <c:pt idx="207">
                  <c:v>614.79</c:v>
                </c:pt>
                <c:pt idx="208">
                  <c:v>617.76</c:v>
                </c:pt>
                <c:pt idx="209">
                  <c:v>620.73</c:v>
                </c:pt>
                <c:pt idx="210">
                  <c:v>623.70000000000005</c:v>
                </c:pt>
                <c:pt idx="211">
                  <c:v>626.66999999999996</c:v>
                </c:pt>
                <c:pt idx="212">
                  <c:v>629.64</c:v>
                </c:pt>
                <c:pt idx="213">
                  <c:v>632.61</c:v>
                </c:pt>
                <c:pt idx="214">
                  <c:v>635.58000000000004</c:v>
                </c:pt>
                <c:pt idx="215">
                  <c:v>638.54999999999995</c:v>
                </c:pt>
                <c:pt idx="216">
                  <c:v>641.52</c:v>
                </c:pt>
                <c:pt idx="217">
                  <c:v>644.49</c:v>
                </c:pt>
                <c:pt idx="218">
                  <c:v>647.46</c:v>
                </c:pt>
                <c:pt idx="219">
                  <c:v>650.42999999999995</c:v>
                </c:pt>
                <c:pt idx="220">
                  <c:v>653.4</c:v>
                </c:pt>
                <c:pt idx="221">
                  <c:v>656.37</c:v>
                </c:pt>
                <c:pt idx="222">
                  <c:v>659.34</c:v>
                </c:pt>
                <c:pt idx="223">
                  <c:v>662.31</c:v>
                </c:pt>
                <c:pt idx="224">
                  <c:v>665.28</c:v>
                </c:pt>
                <c:pt idx="225">
                  <c:v>668.25</c:v>
                </c:pt>
                <c:pt idx="226">
                  <c:v>671.22</c:v>
                </c:pt>
                <c:pt idx="227">
                  <c:v>674.19</c:v>
                </c:pt>
                <c:pt idx="228">
                  <c:v>677.16</c:v>
                </c:pt>
                <c:pt idx="229">
                  <c:v>680.13</c:v>
                </c:pt>
                <c:pt idx="230">
                  <c:v>683.1</c:v>
                </c:pt>
                <c:pt idx="231">
                  <c:v>686.07</c:v>
                </c:pt>
                <c:pt idx="232">
                  <c:v>689.04</c:v>
                </c:pt>
                <c:pt idx="233">
                  <c:v>692.01</c:v>
                </c:pt>
                <c:pt idx="234">
                  <c:v>694.98</c:v>
                </c:pt>
                <c:pt idx="235">
                  <c:v>697.95</c:v>
                </c:pt>
                <c:pt idx="236">
                  <c:v>700.92</c:v>
                </c:pt>
                <c:pt idx="237">
                  <c:v>703.89</c:v>
                </c:pt>
                <c:pt idx="238">
                  <c:v>706.86</c:v>
                </c:pt>
                <c:pt idx="239">
                  <c:v>709.83</c:v>
                </c:pt>
                <c:pt idx="240">
                  <c:v>712.8</c:v>
                </c:pt>
                <c:pt idx="241">
                  <c:v>715.77</c:v>
                </c:pt>
                <c:pt idx="242">
                  <c:v>718.74</c:v>
                </c:pt>
                <c:pt idx="243">
                  <c:v>721.71</c:v>
                </c:pt>
                <c:pt idx="244">
                  <c:v>724.68</c:v>
                </c:pt>
                <c:pt idx="245">
                  <c:v>727.65</c:v>
                </c:pt>
                <c:pt idx="246">
                  <c:v>730.62</c:v>
                </c:pt>
                <c:pt idx="247">
                  <c:v>733.59</c:v>
                </c:pt>
                <c:pt idx="248">
                  <c:v>736.56</c:v>
                </c:pt>
                <c:pt idx="249">
                  <c:v>739.53</c:v>
                </c:pt>
                <c:pt idx="250">
                  <c:v>742.5</c:v>
                </c:pt>
                <c:pt idx="251">
                  <c:v>745.47</c:v>
                </c:pt>
                <c:pt idx="252">
                  <c:v>748.44</c:v>
                </c:pt>
                <c:pt idx="253">
                  <c:v>751.41</c:v>
                </c:pt>
                <c:pt idx="254">
                  <c:v>754.38</c:v>
                </c:pt>
                <c:pt idx="255">
                  <c:v>757.35</c:v>
                </c:pt>
                <c:pt idx="256">
                  <c:v>760.32</c:v>
                </c:pt>
                <c:pt idx="257">
                  <c:v>763.29</c:v>
                </c:pt>
                <c:pt idx="258">
                  <c:v>766.26</c:v>
                </c:pt>
                <c:pt idx="259">
                  <c:v>769.23</c:v>
                </c:pt>
                <c:pt idx="260">
                  <c:v>772.2</c:v>
                </c:pt>
                <c:pt idx="261">
                  <c:v>775.17</c:v>
                </c:pt>
                <c:pt idx="262">
                  <c:v>778.14</c:v>
                </c:pt>
                <c:pt idx="263">
                  <c:v>781.11</c:v>
                </c:pt>
                <c:pt idx="264">
                  <c:v>784.08</c:v>
                </c:pt>
                <c:pt idx="265">
                  <c:v>787.05</c:v>
                </c:pt>
                <c:pt idx="266">
                  <c:v>790.02</c:v>
                </c:pt>
                <c:pt idx="267">
                  <c:v>792.99</c:v>
                </c:pt>
                <c:pt idx="268">
                  <c:v>795.96</c:v>
                </c:pt>
                <c:pt idx="269">
                  <c:v>798.93</c:v>
                </c:pt>
                <c:pt idx="270">
                  <c:v>801.9</c:v>
                </c:pt>
                <c:pt idx="271">
                  <c:v>804.87</c:v>
                </c:pt>
                <c:pt idx="272">
                  <c:v>807.84</c:v>
                </c:pt>
                <c:pt idx="273">
                  <c:v>810.81</c:v>
                </c:pt>
                <c:pt idx="274">
                  <c:v>813.78</c:v>
                </c:pt>
                <c:pt idx="275">
                  <c:v>816.75</c:v>
                </c:pt>
                <c:pt idx="276">
                  <c:v>819.72</c:v>
                </c:pt>
                <c:pt idx="277">
                  <c:v>822.69</c:v>
                </c:pt>
                <c:pt idx="278">
                  <c:v>825.66</c:v>
                </c:pt>
                <c:pt idx="279">
                  <c:v>828.63</c:v>
                </c:pt>
                <c:pt idx="280">
                  <c:v>831.6</c:v>
                </c:pt>
                <c:pt idx="281">
                  <c:v>834.57</c:v>
                </c:pt>
                <c:pt idx="282">
                  <c:v>837.54</c:v>
                </c:pt>
                <c:pt idx="283">
                  <c:v>840.51</c:v>
                </c:pt>
                <c:pt idx="284">
                  <c:v>843.48</c:v>
                </c:pt>
                <c:pt idx="285">
                  <c:v>846.45</c:v>
                </c:pt>
                <c:pt idx="286">
                  <c:v>849.42</c:v>
                </c:pt>
                <c:pt idx="287">
                  <c:v>852.39</c:v>
                </c:pt>
                <c:pt idx="288">
                  <c:v>855.36</c:v>
                </c:pt>
                <c:pt idx="289">
                  <c:v>858.33</c:v>
                </c:pt>
                <c:pt idx="290">
                  <c:v>861.3</c:v>
                </c:pt>
                <c:pt idx="291">
                  <c:v>864.27</c:v>
                </c:pt>
                <c:pt idx="292">
                  <c:v>867.24</c:v>
                </c:pt>
                <c:pt idx="293">
                  <c:v>870.21</c:v>
                </c:pt>
                <c:pt idx="294">
                  <c:v>873.18</c:v>
                </c:pt>
                <c:pt idx="295">
                  <c:v>876.15</c:v>
                </c:pt>
                <c:pt idx="296">
                  <c:v>879.12</c:v>
                </c:pt>
                <c:pt idx="297">
                  <c:v>882.09</c:v>
                </c:pt>
                <c:pt idx="298">
                  <c:v>885.06</c:v>
                </c:pt>
                <c:pt idx="299">
                  <c:v>888.03</c:v>
                </c:pt>
                <c:pt idx="300">
                  <c:v>891</c:v>
                </c:pt>
                <c:pt idx="301">
                  <c:v>893.97</c:v>
                </c:pt>
                <c:pt idx="302">
                  <c:v>896.94</c:v>
                </c:pt>
                <c:pt idx="303">
                  <c:v>899.91</c:v>
                </c:pt>
                <c:pt idx="304">
                  <c:v>902.88</c:v>
                </c:pt>
                <c:pt idx="305">
                  <c:v>905.85</c:v>
                </c:pt>
                <c:pt idx="306">
                  <c:v>908.82</c:v>
                </c:pt>
                <c:pt idx="307">
                  <c:v>911.79</c:v>
                </c:pt>
                <c:pt idx="308">
                  <c:v>914.76</c:v>
                </c:pt>
                <c:pt idx="309">
                  <c:v>917.73</c:v>
                </c:pt>
                <c:pt idx="310">
                  <c:v>920.7</c:v>
                </c:pt>
                <c:pt idx="311">
                  <c:v>923.67</c:v>
                </c:pt>
                <c:pt idx="312">
                  <c:v>926.64</c:v>
                </c:pt>
                <c:pt idx="313">
                  <c:v>929.61</c:v>
                </c:pt>
                <c:pt idx="314">
                  <c:v>932.58</c:v>
                </c:pt>
                <c:pt idx="315">
                  <c:v>935.55</c:v>
                </c:pt>
                <c:pt idx="316">
                  <c:v>938.52</c:v>
                </c:pt>
                <c:pt idx="317">
                  <c:v>941.49</c:v>
                </c:pt>
                <c:pt idx="318">
                  <c:v>944.46</c:v>
                </c:pt>
                <c:pt idx="319">
                  <c:v>947.43</c:v>
                </c:pt>
                <c:pt idx="320">
                  <c:v>950.4</c:v>
                </c:pt>
                <c:pt idx="321">
                  <c:v>953.37</c:v>
                </c:pt>
                <c:pt idx="322">
                  <c:v>956.34</c:v>
                </c:pt>
                <c:pt idx="323">
                  <c:v>959.31</c:v>
                </c:pt>
                <c:pt idx="324">
                  <c:v>962.28</c:v>
                </c:pt>
                <c:pt idx="325">
                  <c:v>965.25</c:v>
                </c:pt>
                <c:pt idx="326">
                  <c:v>968.22</c:v>
                </c:pt>
                <c:pt idx="327">
                  <c:v>971.19</c:v>
                </c:pt>
                <c:pt idx="328">
                  <c:v>974.16</c:v>
                </c:pt>
                <c:pt idx="329">
                  <c:v>977.13</c:v>
                </c:pt>
                <c:pt idx="330">
                  <c:v>980.1</c:v>
                </c:pt>
                <c:pt idx="331">
                  <c:v>983.07</c:v>
                </c:pt>
                <c:pt idx="332">
                  <c:v>986.04</c:v>
                </c:pt>
                <c:pt idx="333">
                  <c:v>989.01</c:v>
                </c:pt>
                <c:pt idx="334">
                  <c:v>991.98</c:v>
                </c:pt>
                <c:pt idx="335">
                  <c:v>994.95</c:v>
                </c:pt>
                <c:pt idx="336">
                  <c:v>997.92</c:v>
                </c:pt>
                <c:pt idx="337">
                  <c:v>1000.89</c:v>
                </c:pt>
                <c:pt idx="338">
                  <c:v>1003.86</c:v>
                </c:pt>
                <c:pt idx="339">
                  <c:v>1006.83</c:v>
                </c:pt>
                <c:pt idx="340">
                  <c:v>1009.8</c:v>
                </c:pt>
                <c:pt idx="341">
                  <c:v>1012.77</c:v>
                </c:pt>
                <c:pt idx="342">
                  <c:v>1015.74</c:v>
                </c:pt>
                <c:pt idx="343">
                  <c:v>1018.71</c:v>
                </c:pt>
                <c:pt idx="344">
                  <c:v>1021.68</c:v>
                </c:pt>
                <c:pt idx="345">
                  <c:v>1024.6500000000001</c:v>
                </c:pt>
                <c:pt idx="346">
                  <c:v>1027.6199999999999</c:v>
                </c:pt>
                <c:pt idx="347">
                  <c:v>1030.5899999999999</c:v>
                </c:pt>
                <c:pt idx="348">
                  <c:v>1033.56</c:v>
                </c:pt>
                <c:pt idx="349">
                  <c:v>1036.53</c:v>
                </c:pt>
                <c:pt idx="350">
                  <c:v>1039.5</c:v>
                </c:pt>
                <c:pt idx="351">
                  <c:v>1042.47</c:v>
                </c:pt>
                <c:pt idx="352">
                  <c:v>1045.44</c:v>
                </c:pt>
                <c:pt idx="353">
                  <c:v>1048.4100000000001</c:v>
                </c:pt>
                <c:pt idx="354">
                  <c:v>1051.3800000000001</c:v>
                </c:pt>
                <c:pt idx="355">
                  <c:v>1054.3499999999999</c:v>
                </c:pt>
                <c:pt idx="356">
                  <c:v>1057.32</c:v>
                </c:pt>
                <c:pt idx="357">
                  <c:v>1060.29</c:v>
                </c:pt>
                <c:pt idx="358">
                  <c:v>1063.26</c:v>
                </c:pt>
                <c:pt idx="359">
                  <c:v>1066.23</c:v>
                </c:pt>
                <c:pt idx="360">
                  <c:v>1069.2</c:v>
                </c:pt>
                <c:pt idx="361">
                  <c:v>1072.17</c:v>
                </c:pt>
                <c:pt idx="362">
                  <c:v>1075.1400000000001</c:v>
                </c:pt>
                <c:pt idx="363">
                  <c:v>1078.1099999999999</c:v>
                </c:pt>
                <c:pt idx="364">
                  <c:v>1081.08</c:v>
                </c:pt>
                <c:pt idx="365">
                  <c:v>1084.05</c:v>
                </c:pt>
                <c:pt idx="366">
                  <c:v>1087.02</c:v>
                </c:pt>
                <c:pt idx="367">
                  <c:v>1089.99</c:v>
                </c:pt>
                <c:pt idx="368">
                  <c:v>1092.96</c:v>
                </c:pt>
                <c:pt idx="369">
                  <c:v>1095.93</c:v>
                </c:pt>
                <c:pt idx="370">
                  <c:v>1098.9000000000001</c:v>
                </c:pt>
                <c:pt idx="371">
                  <c:v>1101.8699999999999</c:v>
                </c:pt>
                <c:pt idx="372">
                  <c:v>1104.8399999999999</c:v>
                </c:pt>
                <c:pt idx="373">
                  <c:v>1107.81</c:v>
                </c:pt>
                <c:pt idx="374">
                  <c:v>1110.78</c:v>
                </c:pt>
                <c:pt idx="375">
                  <c:v>1113.75</c:v>
                </c:pt>
                <c:pt idx="376">
                  <c:v>1116.72</c:v>
                </c:pt>
                <c:pt idx="377">
                  <c:v>1119.69</c:v>
                </c:pt>
                <c:pt idx="378">
                  <c:v>1122.6600000000001</c:v>
                </c:pt>
                <c:pt idx="379">
                  <c:v>1125.6300000000001</c:v>
                </c:pt>
                <c:pt idx="380">
                  <c:v>1128.5999999999999</c:v>
                </c:pt>
                <c:pt idx="381">
                  <c:v>1131.57</c:v>
                </c:pt>
                <c:pt idx="382">
                  <c:v>1134.54</c:v>
                </c:pt>
                <c:pt idx="383">
                  <c:v>1137.51</c:v>
                </c:pt>
                <c:pt idx="384">
                  <c:v>1140.48</c:v>
                </c:pt>
                <c:pt idx="385">
                  <c:v>1143.45</c:v>
                </c:pt>
                <c:pt idx="386">
                  <c:v>1146.42</c:v>
                </c:pt>
                <c:pt idx="387">
                  <c:v>1149.3900000000001</c:v>
                </c:pt>
                <c:pt idx="388">
                  <c:v>1152.3599999999999</c:v>
                </c:pt>
                <c:pt idx="389">
                  <c:v>1155.33</c:v>
                </c:pt>
                <c:pt idx="390">
                  <c:v>1158.3</c:v>
                </c:pt>
                <c:pt idx="391">
                  <c:v>1161.27</c:v>
                </c:pt>
                <c:pt idx="392">
                  <c:v>1164.24</c:v>
                </c:pt>
                <c:pt idx="393">
                  <c:v>1167.21</c:v>
                </c:pt>
                <c:pt idx="394">
                  <c:v>1170.18</c:v>
                </c:pt>
                <c:pt idx="395">
                  <c:v>1173.1500000000001</c:v>
                </c:pt>
                <c:pt idx="396">
                  <c:v>1176.1199999999999</c:v>
                </c:pt>
                <c:pt idx="397">
                  <c:v>1179.0899999999999</c:v>
                </c:pt>
                <c:pt idx="398">
                  <c:v>1182.06</c:v>
                </c:pt>
                <c:pt idx="399">
                  <c:v>1185.03</c:v>
                </c:pt>
                <c:pt idx="400">
                  <c:v>1188</c:v>
                </c:pt>
                <c:pt idx="401">
                  <c:v>1190.97</c:v>
                </c:pt>
                <c:pt idx="402">
                  <c:v>1193.94</c:v>
                </c:pt>
                <c:pt idx="403">
                  <c:v>1196.9100000000001</c:v>
                </c:pt>
                <c:pt idx="404">
                  <c:v>1199.8800000000001</c:v>
                </c:pt>
                <c:pt idx="405">
                  <c:v>1202.8499999999999</c:v>
                </c:pt>
                <c:pt idx="406">
                  <c:v>1205.82</c:v>
                </c:pt>
                <c:pt idx="407">
                  <c:v>1208.79</c:v>
                </c:pt>
                <c:pt idx="408">
                  <c:v>1211.76</c:v>
                </c:pt>
                <c:pt idx="409">
                  <c:v>1214.73</c:v>
                </c:pt>
                <c:pt idx="410">
                  <c:v>1217.7</c:v>
                </c:pt>
                <c:pt idx="411">
                  <c:v>1220.67</c:v>
                </c:pt>
                <c:pt idx="412">
                  <c:v>1223.6400000000001</c:v>
                </c:pt>
                <c:pt idx="413">
                  <c:v>1226.6099999999999</c:v>
                </c:pt>
                <c:pt idx="414">
                  <c:v>1229.58</c:v>
                </c:pt>
                <c:pt idx="415">
                  <c:v>1232.55</c:v>
                </c:pt>
                <c:pt idx="416">
                  <c:v>1235.52</c:v>
                </c:pt>
                <c:pt idx="417">
                  <c:v>1238.49</c:v>
                </c:pt>
                <c:pt idx="418">
                  <c:v>1241.46</c:v>
                </c:pt>
                <c:pt idx="419">
                  <c:v>1244.43</c:v>
                </c:pt>
                <c:pt idx="420">
                  <c:v>1247.4000000000001</c:v>
                </c:pt>
                <c:pt idx="421">
                  <c:v>1250.3699999999999</c:v>
                </c:pt>
                <c:pt idx="422">
                  <c:v>1253.3399999999999</c:v>
                </c:pt>
                <c:pt idx="423">
                  <c:v>1256.31</c:v>
                </c:pt>
                <c:pt idx="424">
                  <c:v>1259.28</c:v>
                </c:pt>
                <c:pt idx="425">
                  <c:v>1262.25</c:v>
                </c:pt>
                <c:pt idx="426">
                  <c:v>1265.22</c:v>
                </c:pt>
                <c:pt idx="427">
                  <c:v>1268.19</c:v>
                </c:pt>
                <c:pt idx="428">
                  <c:v>1271.1600000000001</c:v>
                </c:pt>
                <c:pt idx="429">
                  <c:v>1274.1300000000001</c:v>
                </c:pt>
                <c:pt idx="430">
                  <c:v>1277.0999999999999</c:v>
                </c:pt>
                <c:pt idx="431">
                  <c:v>1280.07</c:v>
                </c:pt>
                <c:pt idx="432">
                  <c:v>1283.04</c:v>
                </c:pt>
                <c:pt idx="433">
                  <c:v>1286.01</c:v>
                </c:pt>
                <c:pt idx="434">
                  <c:v>1288.98</c:v>
                </c:pt>
                <c:pt idx="435">
                  <c:v>1291.95</c:v>
                </c:pt>
                <c:pt idx="436">
                  <c:v>1294.92</c:v>
                </c:pt>
                <c:pt idx="437">
                  <c:v>1297.8900000000001</c:v>
                </c:pt>
                <c:pt idx="438">
                  <c:v>1300.8599999999999</c:v>
                </c:pt>
                <c:pt idx="439">
                  <c:v>1303.83</c:v>
                </c:pt>
                <c:pt idx="440">
                  <c:v>1306.8</c:v>
                </c:pt>
                <c:pt idx="441">
                  <c:v>1309.77</c:v>
                </c:pt>
                <c:pt idx="442">
                  <c:v>1312.74</c:v>
                </c:pt>
                <c:pt idx="443">
                  <c:v>1315.71</c:v>
                </c:pt>
                <c:pt idx="444">
                  <c:v>1318.68</c:v>
                </c:pt>
                <c:pt idx="445">
                  <c:v>1321.65</c:v>
                </c:pt>
                <c:pt idx="446">
                  <c:v>1324.62</c:v>
                </c:pt>
                <c:pt idx="447">
                  <c:v>1327.59</c:v>
                </c:pt>
                <c:pt idx="448">
                  <c:v>1330.56</c:v>
                </c:pt>
                <c:pt idx="449">
                  <c:v>1333.53</c:v>
                </c:pt>
                <c:pt idx="450">
                  <c:v>1336.5</c:v>
                </c:pt>
                <c:pt idx="451">
                  <c:v>1339.47</c:v>
                </c:pt>
                <c:pt idx="452">
                  <c:v>1342.44</c:v>
                </c:pt>
                <c:pt idx="453">
                  <c:v>1345.41</c:v>
                </c:pt>
                <c:pt idx="454">
                  <c:v>1348.38</c:v>
                </c:pt>
                <c:pt idx="455">
                  <c:v>1351.35</c:v>
                </c:pt>
                <c:pt idx="456">
                  <c:v>1354.32</c:v>
                </c:pt>
                <c:pt idx="457">
                  <c:v>1357.29</c:v>
                </c:pt>
                <c:pt idx="458">
                  <c:v>1360.26</c:v>
                </c:pt>
                <c:pt idx="459">
                  <c:v>1363.23</c:v>
                </c:pt>
                <c:pt idx="460">
                  <c:v>1366.2</c:v>
                </c:pt>
                <c:pt idx="461">
                  <c:v>1369.17</c:v>
                </c:pt>
                <c:pt idx="462">
                  <c:v>1372.14</c:v>
                </c:pt>
                <c:pt idx="463">
                  <c:v>1375.11</c:v>
                </c:pt>
                <c:pt idx="464">
                  <c:v>1378.08</c:v>
                </c:pt>
                <c:pt idx="465">
                  <c:v>1381.05</c:v>
                </c:pt>
                <c:pt idx="466">
                  <c:v>1384.02</c:v>
                </c:pt>
                <c:pt idx="467">
                  <c:v>1386.99</c:v>
                </c:pt>
                <c:pt idx="468">
                  <c:v>1389.96</c:v>
                </c:pt>
                <c:pt idx="469">
                  <c:v>1392.93</c:v>
                </c:pt>
                <c:pt idx="470">
                  <c:v>1395.9</c:v>
                </c:pt>
                <c:pt idx="471">
                  <c:v>1398.87</c:v>
                </c:pt>
                <c:pt idx="472">
                  <c:v>1401.84</c:v>
                </c:pt>
                <c:pt idx="473">
                  <c:v>1404.81</c:v>
                </c:pt>
                <c:pt idx="474">
                  <c:v>1407.78</c:v>
                </c:pt>
                <c:pt idx="475">
                  <c:v>1410.75</c:v>
                </c:pt>
                <c:pt idx="476">
                  <c:v>1413.72</c:v>
                </c:pt>
                <c:pt idx="477">
                  <c:v>1416.69</c:v>
                </c:pt>
                <c:pt idx="478">
                  <c:v>1419.66</c:v>
                </c:pt>
                <c:pt idx="479">
                  <c:v>1422.63</c:v>
                </c:pt>
                <c:pt idx="480">
                  <c:v>1425.6</c:v>
                </c:pt>
                <c:pt idx="481">
                  <c:v>1428.57</c:v>
                </c:pt>
                <c:pt idx="482">
                  <c:v>1431.54</c:v>
                </c:pt>
                <c:pt idx="483">
                  <c:v>1434.51</c:v>
                </c:pt>
                <c:pt idx="484">
                  <c:v>1437.48</c:v>
                </c:pt>
                <c:pt idx="485">
                  <c:v>1440.45</c:v>
                </c:pt>
                <c:pt idx="486">
                  <c:v>1443.42</c:v>
                </c:pt>
                <c:pt idx="487">
                  <c:v>1446.39</c:v>
                </c:pt>
                <c:pt idx="488">
                  <c:v>1449.36</c:v>
                </c:pt>
                <c:pt idx="489">
                  <c:v>1452.33</c:v>
                </c:pt>
                <c:pt idx="490">
                  <c:v>1455.3</c:v>
                </c:pt>
                <c:pt idx="491">
                  <c:v>1458.27</c:v>
                </c:pt>
                <c:pt idx="492">
                  <c:v>1461.24</c:v>
                </c:pt>
                <c:pt idx="493">
                  <c:v>1464.21</c:v>
                </c:pt>
                <c:pt idx="494">
                  <c:v>1467.18</c:v>
                </c:pt>
                <c:pt idx="495">
                  <c:v>1470.15</c:v>
                </c:pt>
                <c:pt idx="496">
                  <c:v>1473.12</c:v>
                </c:pt>
                <c:pt idx="497">
                  <c:v>1476.09</c:v>
                </c:pt>
                <c:pt idx="498">
                  <c:v>1479.06</c:v>
                </c:pt>
                <c:pt idx="499">
                  <c:v>1482.03</c:v>
                </c:pt>
                <c:pt idx="500">
                  <c:v>1485</c:v>
                </c:pt>
                <c:pt idx="501">
                  <c:v>1487.97</c:v>
                </c:pt>
                <c:pt idx="502">
                  <c:v>1490.94</c:v>
                </c:pt>
                <c:pt idx="503">
                  <c:v>1493.91</c:v>
                </c:pt>
                <c:pt idx="504">
                  <c:v>1496.88</c:v>
                </c:pt>
                <c:pt idx="505">
                  <c:v>1499.85</c:v>
                </c:pt>
                <c:pt idx="506">
                  <c:v>1502.82</c:v>
                </c:pt>
                <c:pt idx="507">
                  <c:v>1505.79</c:v>
                </c:pt>
                <c:pt idx="508">
                  <c:v>1508.76</c:v>
                </c:pt>
                <c:pt idx="509">
                  <c:v>1511.73</c:v>
                </c:pt>
                <c:pt idx="510">
                  <c:v>1514.7</c:v>
                </c:pt>
                <c:pt idx="511">
                  <c:v>1517.67</c:v>
                </c:pt>
                <c:pt idx="512">
                  <c:v>1520.64</c:v>
                </c:pt>
                <c:pt idx="513">
                  <c:v>1523.61</c:v>
                </c:pt>
                <c:pt idx="514">
                  <c:v>1526.58</c:v>
                </c:pt>
                <c:pt idx="515">
                  <c:v>1529.55</c:v>
                </c:pt>
                <c:pt idx="516">
                  <c:v>1532.52</c:v>
                </c:pt>
                <c:pt idx="517">
                  <c:v>1535.49</c:v>
                </c:pt>
                <c:pt idx="518">
                  <c:v>1538.46</c:v>
                </c:pt>
                <c:pt idx="519">
                  <c:v>1541.43</c:v>
                </c:pt>
                <c:pt idx="520">
                  <c:v>1544.4</c:v>
                </c:pt>
                <c:pt idx="521">
                  <c:v>1547.37</c:v>
                </c:pt>
                <c:pt idx="522">
                  <c:v>1550.34</c:v>
                </c:pt>
                <c:pt idx="523">
                  <c:v>1553.31</c:v>
                </c:pt>
                <c:pt idx="524">
                  <c:v>1556.28</c:v>
                </c:pt>
                <c:pt idx="525">
                  <c:v>1559.25</c:v>
                </c:pt>
                <c:pt idx="526">
                  <c:v>1562.22</c:v>
                </c:pt>
                <c:pt idx="527">
                  <c:v>1565.19</c:v>
                </c:pt>
                <c:pt idx="528">
                  <c:v>1568.16</c:v>
                </c:pt>
                <c:pt idx="529">
                  <c:v>1571.13</c:v>
                </c:pt>
                <c:pt idx="530">
                  <c:v>1574.1</c:v>
                </c:pt>
                <c:pt idx="531">
                  <c:v>1577.07</c:v>
                </c:pt>
                <c:pt idx="532">
                  <c:v>1580.04</c:v>
                </c:pt>
                <c:pt idx="533">
                  <c:v>1583.01</c:v>
                </c:pt>
                <c:pt idx="534">
                  <c:v>1585.98</c:v>
                </c:pt>
                <c:pt idx="535">
                  <c:v>1588.95</c:v>
                </c:pt>
                <c:pt idx="536">
                  <c:v>1591.92</c:v>
                </c:pt>
                <c:pt idx="537">
                  <c:v>1594.89</c:v>
                </c:pt>
                <c:pt idx="538">
                  <c:v>1597.86</c:v>
                </c:pt>
                <c:pt idx="539">
                  <c:v>1600.83</c:v>
                </c:pt>
                <c:pt idx="540">
                  <c:v>1603.8</c:v>
                </c:pt>
                <c:pt idx="541">
                  <c:v>1606.77</c:v>
                </c:pt>
                <c:pt idx="542">
                  <c:v>1609.74</c:v>
                </c:pt>
                <c:pt idx="543">
                  <c:v>1612.71</c:v>
                </c:pt>
                <c:pt idx="544">
                  <c:v>1615.68</c:v>
                </c:pt>
                <c:pt idx="545">
                  <c:v>1618.65</c:v>
                </c:pt>
                <c:pt idx="546">
                  <c:v>1621.62</c:v>
                </c:pt>
                <c:pt idx="547">
                  <c:v>1624.59</c:v>
                </c:pt>
                <c:pt idx="548">
                  <c:v>1627.56</c:v>
                </c:pt>
                <c:pt idx="549">
                  <c:v>1630.53</c:v>
                </c:pt>
                <c:pt idx="550">
                  <c:v>1633.5</c:v>
                </c:pt>
                <c:pt idx="551">
                  <c:v>1636.47</c:v>
                </c:pt>
                <c:pt idx="552">
                  <c:v>1639.44</c:v>
                </c:pt>
                <c:pt idx="553">
                  <c:v>1642.41</c:v>
                </c:pt>
                <c:pt idx="554">
                  <c:v>1645.38</c:v>
                </c:pt>
                <c:pt idx="555">
                  <c:v>1648.35</c:v>
                </c:pt>
                <c:pt idx="556">
                  <c:v>1651.32</c:v>
                </c:pt>
                <c:pt idx="557">
                  <c:v>1654.29</c:v>
                </c:pt>
                <c:pt idx="558">
                  <c:v>1657.26</c:v>
                </c:pt>
                <c:pt idx="559">
                  <c:v>1660.23</c:v>
                </c:pt>
                <c:pt idx="560">
                  <c:v>1663.2</c:v>
                </c:pt>
                <c:pt idx="561">
                  <c:v>1666.17</c:v>
                </c:pt>
                <c:pt idx="562">
                  <c:v>1669.14</c:v>
                </c:pt>
                <c:pt idx="563">
                  <c:v>1672.11</c:v>
                </c:pt>
                <c:pt idx="564">
                  <c:v>1675.08</c:v>
                </c:pt>
                <c:pt idx="565">
                  <c:v>1678.05</c:v>
                </c:pt>
                <c:pt idx="566">
                  <c:v>1681.02</c:v>
                </c:pt>
                <c:pt idx="567">
                  <c:v>1683.99</c:v>
                </c:pt>
                <c:pt idx="568">
                  <c:v>1686.96</c:v>
                </c:pt>
                <c:pt idx="569">
                  <c:v>1689.93</c:v>
                </c:pt>
                <c:pt idx="570">
                  <c:v>1692.9</c:v>
                </c:pt>
                <c:pt idx="571">
                  <c:v>1695.87</c:v>
                </c:pt>
                <c:pt idx="572">
                  <c:v>1698.84</c:v>
                </c:pt>
                <c:pt idx="573">
                  <c:v>1701.81</c:v>
                </c:pt>
                <c:pt idx="574">
                  <c:v>1704.78</c:v>
                </c:pt>
                <c:pt idx="575">
                  <c:v>1707.75</c:v>
                </c:pt>
                <c:pt idx="576">
                  <c:v>1710.72</c:v>
                </c:pt>
                <c:pt idx="577">
                  <c:v>1713.69</c:v>
                </c:pt>
                <c:pt idx="578">
                  <c:v>1716.66</c:v>
                </c:pt>
                <c:pt idx="579">
                  <c:v>1719.63</c:v>
                </c:pt>
                <c:pt idx="580">
                  <c:v>1722.6</c:v>
                </c:pt>
                <c:pt idx="581">
                  <c:v>1725.57</c:v>
                </c:pt>
                <c:pt idx="582">
                  <c:v>1728.54</c:v>
                </c:pt>
                <c:pt idx="583">
                  <c:v>1731.51</c:v>
                </c:pt>
                <c:pt idx="584">
                  <c:v>1734.48</c:v>
                </c:pt>
                <c:pt idx="585">
                  <c:v>1737.45</c:v>
                </c:pt>
                <c:pt idx="586">
                  <c:v>1740.42</c:v>
                </c:pt>
                <c:pt idx="587">
                  <c:v>1743.39</c:v>
                </c:pt>
                <c:pt idx="588">
                  <c:v>1746.36</c:v>
                </c:pt>
                <c:pt idx="589">
                  <c:v>1749.33</c:v>
                </c:pt>
                <c:pt idx="590">
                  <c:v>1752.3</c:v>
                </c:pt>
                <c:pt idx="591">
                  <c:v>1755.27</c:v>
                </c:pt>
                <c:pt idx="592">
                  <c:v>1758.24</c:v>
                </c:pt>
                <c:pt idx="593">
                  <c:v>1761.21</c:v>
                </c:pt>
                <c:pt idx="594">
                  <c:v>1764.18</c:v>
                </c:pt>
                <c:pt idx="595">
                  <c:v>1767.15</c:v>
                </c:pt>
                <c:pt idx="596">
                  <c:v>1770.12</c:v>
                </c:pt>
                <c:pt idx="597">
                  <c:v>1773.09</c:v>
                </c:pt>
                <c:pt idx="598">
                  <c:v>1776.06</c:v>
                </c:pt>
                <c:pt idx="599">
                  <c:v>1779.03</c:v>
                </c:pt>
                <c:pt idx="600">
                  <c:v>1782</c:v>
                </c:pt>
                <c:pt idx="601">
                  <c:v>1784.97</c:v>
                </c:pt>
                <c:pt idx="602">
                  <c:v>1787.94</c:v>
                </c:pt>
                <c:pt idx="603">
                  <c:v>1790.91</c:v>
                </c:pt>
                <c:pt idx="604">
                  <c:v>1793.88</c:v>
                </c:pt>
                <c:pt idx="605">
                  <c:v>1796.85</c:v>
                </c:pt>
                <c:pt idx="606">
                  <c:v>1799.82</c:v>
                </c:pt>
                <c:pt idx="607">
                  <c:v>1802.79</c:v>
                </c:pt>
                <c:pt idx="608">
                  <c:v>1805.76</c:v>
                </c:pt>
                <c:pt idx="609">
                  <c:v>1808.73</c:v>
                </c:pt>
                <c:pt idx="610">
                  <c:v>1811.7</c:v>
                </c:pt>
                <c:pt idx="611">
                  <c:v>1814.67</c:v>
                </c:pt>
                <c:pt idx="612">
                  <c:v>1817.64</c:v>
                </c:pt>
                <c:pt idx="613">
                  <c:v>1820.61</c:v>
                </c:pt>
                <c:pt idx="614">
                  <c:v>1823.58</c:v>
                </c:pt>
                <c:pt idx="615">
                  <c:v>1826.55</c:v>
                </c:pt>
                <c:pt idx="616">
                  <c:v>1829.52</c:v>
                </c:pt>
                <c:pt idx="617">
                  <c:v>1832.49</c:v>
                </c:pt>
                <c:pt idx="618">
                  <c:v>1835.46</c:v>
                </c:pt>
                <c:pt idx="619">
                  <c:v>1838.43</c:v>
                </c:pt>
                <c:pt idx="620">
                  <c:v>1841.4</c:v>
                </c:pt>
                <c:pt idx="621">
                  <c:v>1844.37</c:v>
                </c:pt>
                <c:pt idx="622">
                  <c:v>1847.34</c:v>
                </c:pt>
                <c:pt idx="623">
                  <c:v>1850.31</c:v>
                </c:pt>
                <c:pt idx="624">
                  <c:v>1853.28</c:v>
                </c:pt>
                <c:pt idx="625">
                  <c:v>1856.25</c:v>
                </c:pt>
                <c:pt idx="626">
                  <c:v>1859.22</c:v>
                </c:pt>
                <c:pt idx="627">
                  <c:v>1862.19</c:v>
                </c:pt>
                <c:pt idx="628">
                  <c:v>1865.16</c:v>
                </c:pt>
                <c:pt idx="629">
                  <c:v>1868.13</c:v>
                </c:pt>
                <c:pt idx="630">
                  <c:v>1871.1</c:v>
                </c:pt>
                <c:pt idx="631">
                  <c:v>1874.07</c:v>
                </c:pt>
                <c:pt idx="632">
                  <c:v>1877.04</c:v>
                </c:pt>
                <c:pt idx="633">
                  <c:v>1880.01</c:v>
                </c:pt>
                <c:pt idx="634">
                  <c:v>1882.98</c:v>
                </c:pt>
                <c:pt idx="635">
                  <c:v>1885.95</c:v>
                </c:pt>
                <c:pt idx="636">
                  <c:v>1888.92</c:v>
                </c:pt>
                <c:pt idx="637">
                  <c:v>1891.89</c:v>
                </c:pt>
                <c:pt idx="638">
                  <c:v>1894.86</c:v>
                </c:pt>
                <c:pt idx="639">
                  <c:v>1897.83</c:v>
                </c:pt>
                <c:pt idx="640">
                  <c:v>1900.8</c:v>
                </c:pt>
                <c:pt idx="641">
                  <c:v>1903.77</c:v>
                </c:pt>
                <c:pt idx="642">
                  <c:v>1906.74</c:v>
                </c:pt>
                <c:pt idx="643">
                  <c:v>1909.71</c:v>
                </c:pt>
                <c:pt idx="644">
                  <c:v>1912.68</c:v>
                </c:pt>
                <c:pt idx="645">
                  <c:v>1915.65</c:v>
                </c:pt>
                <c:pt idx="646">
                  <c:v>1918.62</c:v>
                </c:pt>
                <c:pt idx="647">
                  <c:v>1921.59</c:v>
                </c:pt>
                <c:pt idx="648">
                  <c:v>1924.56</c:v>
                </c:pt>
                <c:pt idx="649">
                  <c:v>1927.53</c:v>
                </c:pt>
                <c:pt idx="650">
                  <c:v>1930.5</c:v>
                </c:pt>
                <c:pt idx="651">
                  <c:v>1933.47</c:v>
                </c:pt>
                <c:pt idx="652">
                  <c:v>1936.44</c:v>
                </c:pt>
                <c:pt idx="653">
                  <c:v>1939.41</c:v>
                </c:pt>
                <c:pt idx="654">
                  <c:v>1942.38</c:v>
                </c:pt>
                <c:pt idx="655">
                  <c:v>1945.35</c:v>
                </c:pt>
                <c:pt idx="656">
                  <c:v>1948.32</c:v>
                </c:pt>
                <c:pt idx="657">
                  <c:v>1951.29</c:v>
                </c:pt>
                <c:pt idx="658">
                  <c:v>1954.26</c:v>
                </c:pt>
                <c:pt idx="659">
                  <c:v>1957.23</c:v>
                </c:pt>
                <c:pt idx="660">
                  <c:v>1960.2</c:v>
                </c:pt>
                <c:pt idx="661">
                  <c:v>1963.17</c:v>
                </c:pt>
                <c:pt idx="662">
                  <c:v>1966.14</c:v>
                </c:pt>
                <c:pt idx="663">
                  <c:v>1969.11</c:v>
                </c:pt>
                <c:pt idx="664">
                  <c:v>1972.08</c:v>
                </c:pt>
                <c:pt idx="665">
                  <c:v>1975.05</c:v>
                </c:pt>
                <c:pt idx="666">
                  <c:v>1978.02</c:v>
                </c:pt>
                <c:pt idx="667">
                  <c:v>1980.99</c:v>
                </c:pt>
                <c:pt idx="668">
                  <c:v>1983.96</c:v>
                </c:pt>
                <c:pt idx="669">
                  <c:v>1986.93</c:v>
                </c:pt>
                <c:pt idx="670">
                  <c:v>1989.9</c:v>
                </c:pt>
                <c:pt idx="671">
                  <c:v>1992.87</c:v>
                </c:pt>
                <c:pt idx="672">
                  <c:v>1995.84</c:v>
                </c:pt>
                <c:pt idx="673">
                  <c:v>1998.81</c:v>
                </c:pt>
                <c:pt idx="674">
                  <c:v>2001.78</c:v>
                </c:pt>
                <c:pt idx="675">
                  <c:v>2004.75</c:v>
                </c:pt>
                <c:pt idx="676">
                  <c:v>2007.72</c:v>
                </c:pt>
                <c:pt idx="677">
                  <c:v>2010.69</c:v>
                </c:pt>
                <c:pt idx="678">
                  <c:v>2013.66</c:v>
                </c:pt>
                <c:pt idx="679">
                  <c:v>2016.63</c:v>
                </c:pt>
                <c:pt idx="680">
                  <c:v>2019.6</c:v>
                </c:pt>
                <c:pt idx="681">
                  <c:v>2022.57</c:v>
                </c:pt>
                <c:pt idx="682">
                  <c:v>2025.54</c:v>
                </c:pt>
                <c:pt idx="683">
                  <c:v>2028.51</c:v>
                </c:pt>
                <c:pt idx="684">
                  <c:v>2031.48</c:v>
                </c:pt>
                <c:pt idx="685">
                  <c:v>2034.45</c:v>
                </c:pt>
                <c:pt idx="686">
                  <c:v>2037.42</c:v>
                </c:pt>
                <c:pt idx="687">
                  <c:v>2040.39</c:v>
                </c:pt>
                <c:pt idx="688">
                  <c:v>2043.36</c:v>
                </c:pt>
                <c:pt idx="689">
                  <c:v>2046.33</c:v>
                </c:pt>
                <c:pt idx="690">
                  <c:v>2049.3000000000002</c:v>
                </c:pt>
                <c:pt idx="691">
                  <c:v>2052.27</c:v>
                </c:pt>
                <c:pt idx="692">
                  <c:v>2055.2399999999998</c:v>
                </c:pt>
                <c:pt idx="693">
                  <c:v>2058.21</c:v>
                </c:pt>
                <c:pt idx="694">
                  <c:v>2061.1799999999998</c:v>
                </c:pt>
                <c:pt idx="695">
                  <c:v>2064.15</c:v>
                </c:pt>
                <c:pt idx="696">
                  <c:v>2067.12</c:v>
                </c:pt>
                <c:pt idx="697">
                  <c:v>2070.09</c:v>
                </c:pt>
                <c:pt idx="698">
                  <c:v>2073.06</c:v>
                </c:pt>
                <c:pt idx="699">
                  <c:v>2076.0300000000002</c:v>
                </c:pt>
                <c:pt idx="700">
                  <c:v>2079</c:v>
                </c:pt>
                <c:pt idx="701">
                  <c:v>2081.9699999999998</c:v>
                </c:pt>
                <c:pt idx="702">
                  <c:v>2084.94</c:v>
                </c:pt>
                <c:pt idx="703">
                  <c:v>2087.91</c:v>
                </c:pt>
                <c:pt idx="704">
                  <c:v>2090.88</c:v>
                </c:pt>
                <c:pt idx="705">
                  <c:v>2093.85</c:v>
                </c:pt>
                <c:pt idx="706">
                  <c:v>2096.8200000000002</c:v>
                </c:pt>
                <c:pt idx="707">
                  <c:v>2099.79</c:v>
                </c:pt>
                <c:pt idx="708">
                  <c:v>2102.7600000000002</c:v>
                </c:pt>
                <c:pt idx="709">
                  <c:v>2105.73</c:v>
                </c:pt>
                <c:pt idx="710">
                  <c:v>2108.6999999999998</c:v>
                </c:pt>
                <c:pt idx="711">
                  <c:v>2111.67</c:v>
                </c:pt>
                <c:pt idx="712">
                  <c:v>2114.64</c:v>
                </c:pt>
                <c:pt idx="713">
                  <c:v>2117.61</c:v>
                </c:pt>
                <c:pt idx="714">
                  <c:v>2120.58</c:v>
                </c:pt>
                <c:pt idx="715">
                  <c:v>2123.5500000000002</c:v>
                </c:pt>
                <c:pt idx="716">
                  <c:v>2126.52</c:v>
                </c:pt>
                <c:pt idx="717">
                  <c:v>2129.4899999999998</c:v>
                </c:pt>
                <c:pt idx="718">
                  <c:v>2132.46</c:v>
                </c:pt>
                <c:pt idx="719">
                  <c:v>2135.4299999999998</c:v>
                </c:pt>
                <c:pt idx="720">
                  <c:v>2138.4</c:v>
                </c:pt>
                <c:pt idx="721">
                  <c:v>2141.37</c:v>
                </c:pt>
                <c:pt idx="722">
                  <c:v>2144.34</c:v>
                </c:pt>
                <c:pt idx="723">
                  <c:v>2147.31</c:v>
                </c:pt>
                <c:pt idx="724">
                  <c:v>2150.2800000000002</c:v>
                </c:pt>
                <c:pt idx="725">
                  <c:v>2153.25</c:v>
                </c:pt>
                <c:pt idx="726">
                  <c:v>2156.2199999999998</c:v>
                </c:pt>
                <c:pt idx="727">
                  <c:v>2159.19</c:v>
                </c:pt>
                <c:pt idx="728">
                  <c:v>2162.16</c:v>
                </c:pt>
                <c:pt idx="729">
                  <c:v>2165.13</c:v>
                </c:pt>
                <c:pt idx="730">
                  <c:v>2168.1</c:v>
                </c:pt>
                <c:pt idx="731">
                  <c:v>2171.0700000000002</c:v>
                </c:pt>
                <c:pt idx="732">
                  <c:v>2174.04</c:v>
                </c:pt>
                <c:pt idx="733">
                  <c:v>2177.0100000000002</c:v>
                </c:pt>
                <c:pt idx="734">
                  <c:v>2179.98</c:v>
                </c:pt>
                <c:pt idx="735">
                  <c:v>2182.9499999999998</c:v>
                </c:pt>
                <c:pt idx="736">
                  <c:v>2185.92</c:v>
                </c:pt>
                <c:pt idx="737">
                  <c:v>2188.89</c:v>
                </c:pt>
                <c:pt idx="738">
                  <c:v>2191.86</c:v>
                </c:pt>
                <c:pt idx="739">
                  <c:v>2194.83</c:v>
                </c:pt>
                <c:pt idx="740">
                  <c:v>2197.8000000000002</c:v>
                </c:pt>
                <c:pt idx="741">
                  <c:v>2200.77</c:v>
                </c:pt>
                <c:pt idx="742">
                  <c:v>2203.7399999999998</c:v>
                </c:pt>
                <c:pt idx="743">
                  <c:v>2206.71</c:v>
                </c:pt>
                <c:pt idx="744">
                  <c:v>2209.6799999999998</c:v>
                </c:pt>
                <c:pt idx="745">
                  <c:v>2212.65</c:v>
                </c:pt>
                <c:pt idx="746">
                  <c:v>2215.62</c:v>
                </c:pt>
                <c:pt idx="747">
                  <c:v>2218.59</c:v>
                </c:pt>
                <c:pt idx="748">
                  <c:v>2221.56</c:v>
                </c:pt>
                <c:pt idx="749">
                  <c:v>2224.5300000000002</c:v>
                </c:pt>
                <c:pt idx="750">
                  <c:v>2227.5</c:v>
                </c:pt>
                <c:pt idx="751">
                  <c:v>2230.4699999999998</c:v>
                </c:pt>
                <c:pt idx="752">
                  <c:v>2233.44</c:v>
                </c:pt>
                <c:pt idx="753">
                  <c:v>2236.41</c:v>
                </c:pt>
                <c:pt idx="754">
                  <c:v>2239.38</c:v>
                </c:pt>
                <c:pt idx="755">
                  <c:v>2242.35</c:v>
                </c:pt>
                <c:pt idx="756">
                  <c:v>2245.3200000000002</c:v>
                </c:pt>
                <c:pt idx="757">
                  <c:v>2248.29</c:v>
                </c:pt>
                <c:pt idx="758">
                  <c:v>2251.2600000000002</c:v>
                </c:pt>
                <c:pt idx="759">
                  <c:v>2254.23</c:v>
                </c:pt>
                <c:pt idx="760">
                  <c:v>2257.1999999999998</c:v>
                </c:pt>
                <c:pt idx="761">
                  <c:v>2260.17</c:v>
                </c:pt>
                <c:pt idx="762">
                  <c:v>2263.14</c:v>
                </c:pt>
                <c:pt idx="763">
                  <c:v>2266.11</c:v>
                </c:pt>
                <c:pt idx="764">
                  <c:v>2269.08</c:v>
                </c:pt>
                <c:pt idx="765">
                  <c:v>2272.0500000000002</c:v>
                </c:pt>
                <c:pt idx="766">
                  <c:v>2275.02</c:v>
                </c:pt>
                <c:pt idx="767">
                  <c:v>2277.9899999999998</c:v>
                </c:pt>
                <c:pt idx="768">
                  <c:v>2280.96</c:v>
                </c:pt>
                <c:pt idx="769">
                  <c:v>2283.9299999999998</c:v>
                </c:pt>
                <c:pt idx="770">
                  <c:v>2286.9</c:v>
                </c:pt>
                <c:pt idx="771">
                  <c:v>2289.87</c:v>
                </c:pt>
                <c:pt idx="772">
                  <c:v>2292.84</c:v>
                </c:pt>
                <c:pt idx="773">
                  <c:v>2295.81</c:v>
                </c:pt>
                <c:pt idx="774">
                  <c:v>2298.7800000000002</c:v>
                </c:pt>
                <c:pt idx="775">
                  <c:v>2301.75</c:v>
                </c:pt>
                <c:pt idx="776">
                  <c:v>2304.7199999999998</c:v>
                </c:pt>
                <c:pt idx="777">
                  <c:v>2307.69</c:v>
                </c:pt>
                <c:pt idx="778">
                  <c:v>2310.66</c:v>
                </c:pt>
                <c:pt idx="779">
                  <c:v>2313.63</c:v>
                </c:pt>
                <c:pt idx="780">
                  <c:v>2316.6</c:v>
                </c:pt>
                <c:pt idx="781">
                  <c:v>2319.5700000000002</c:v>
                </c:pt>
                <c:pt idx="782">
                  <c:v>2322.54</c:v>
                </c:pt>
                <c:pt idx="783">
                  <c:v>2325.5100000000002</c:v>
                </c:pt>
                <c:pt idx="784">
                  <c:v>2328.48</c:v>
                </c:pt>
                <c:pt idx="785">
                  <c:v>2331.4499999999998</c:v>
                </c:pt>
                <c:pt idx="786">
                  <c:v>2334.42</c:v>
                </c:pt>
                <c:pt idx="787">
                  <c:v>2337.39</c:v>
                </c:pt>
                <c:pt idx="788">
                  <c:v>2340.36</c:v>
                </c:pt>
                <c:pt idx="789">
                  <c:v>2343.33</c:v>
                </c:pt>
                <c:pt idx="790">
                  <c:v>2346.3000000000002</c:v>
                </c:pt>
                <c:pt idx="791">
                  <c:v>2349.27</c:v>
                </c:pt>
                <c:pt idx="792">
                  <c:v>2352.2399999999998</c:v>
                </c:pt>
                <c:pt idx="793">
                  <c:v>2355.21</c:v>
                </c:pt>
                <c:pt idx="794">
                  <c:v>2358.1799999999998</c:v>
                </c:pt>
                <c:pt idx="795">
                  <c:v>2361.15</c:v>
                </c:pt>
                <c:pt idx="796">
                  <c:v>2364.12</c:v>
                </c:pt>
                <c:pt idx="797">
                  <c:v>2367.09</c:v>
                </c:pt>
                <c:pt idx="798">
                  <c:v>2370.06</c:v>
                </c:pt>
                <c:pt idx="799">
                  <c:v>2373.0300000000002</c:v>
                </c:pt>
                <c:pt idx="800">
                  <c:v>2376</c:v>
                </c:pt>
                <c:pt idx="801">
                  <c:v>2378.9699999999998</c:v>
                </c:pt>
                <c:pt idx="802">
                  <c:v>2381.94</c:v>
                </c:pt>
                <c:pt idx="803">
                  <c:v>2384.91</c:v>
                </c:pt>
                <c:pt idx="804">
                  <c:v>2387.88</c:v>
                </c:pt>
                <c:pt idx="805">
                  <c:v>2390.85</c:v>
                </c:pt>
                <c:pt idx="806">
                  <c:v>2393.8200000000002</c:v>
                </c:pt>
                <c:pt idx="807">
                  <c:v>2396.79</c:v>
                </c:pt>
                <c:pt idx="808">
                  <c:v>2399.7600000000002</c:v>
                </c:pt>
                <c:pt idx="809">
                  <c:v>2402.73</c:v>
                </c:pt>
                <c:pt idx="810">
                  <c:v>2405.6999999999998</c:v>
                </c:pt>
                <c:pt idx="811">
                  <c:v>2408.67</c:v>
                </c:pt>
                <c:pt idx="812">
                  <c:v>2411.64</c:v>
                </c:pt>
                <c:pt idx="813">
                  <c:v>2414.61</c:v>
                </c:pt>
                <c:pt idx="814">
                  <c:v>2417.58</c:v>
                </c:pt>
                <c:pt idx="815">
                  <c:v>2420.5500000000002</c:v>
                </c:pt>
                <c:pt idx="816">
                  <c:v>2423.52</c:v>
                </c:pt>
                <c:pt idx="817">
                  <c:v>2426.4899999999998</c:v>
                </c:pt>
                <c:pt idx="818">
                  <c:v>2429.46</c:v>
                </c:pt>
                <c:pt idx="819">
                  <c:v>2432.4299999999998</c:v>
                </c:pt>
                <c:pt idx="820">
                  <c:v>2435.4</c:v>
                </c:pt>
                <c:pt idx="821">
                  <c:v>2438.37</c:v>
                </c:pt>
                <c:pt idx="822">
                  <c:v>2441.34</c:v>
                </c:pt>
                <c:pt idx="823">
                  <c:v>2444.31</c:v>
                </c:pt>
                <c:pt idx="824">
                  <c:v>2447.2800000000002</c:v>
                </c:pt>
                <c:pt idx="825">
                  <c:v>2450.25</c:v>
                </c:pt>
                <c:pt idx="826">
                  <c:v>2453.2199999999998</c:v>
                </c:pt>
                <c:pt idx="827">
                  <c:v>2456.19</c:v>
                </c:pt>
                <c:pt idx="828">
                  <c:v>2459.16</c:v>
                </c:pt>
                <c:pt idx="829">
                  <c:v>2462.13</c:v>
                </c:pt>
                <c:pt idx="830">
                  <c:v>2465.1</c:v>
                </c:pt>
                <c:pt idx="831">
                  <c:v>2468.0700000000002</c:v>
                </c:pt>
                <c:pt idx="832">
                  <c:v>2471.04</c:v>
                </c:pt>
                <c:pt idx="833">
                  <c:v>2474.0100000000002</c:v>
                </c:pt>
                <c:pt idx="834">
                  <c:v>2476.98</c:v>
                </c:pt>
                <c:pt idx="835">
                  <c:v>2479.9499999999998</c:v>
                </c:pt>
                <c:pt idx="836">
                  <c:v>2482.92</c:v>
                </c:pt>
                <c:pt idx="837">
                  <c:v>2485.89</c:v>
                </c:pt>
                <c:pt idx="838">
                  <c:v>2488.86</c:v>
                </c:pt>
                <c:pt idx="839">
                  <c:v>2491.83</c:v>
                </c:pt>
                <c:pt idx="840">
                  <c:v>2494.8000000000002</c:v>
                </c:pt>
                <c:pt idx="841">
                  <c:v>2497.77</c:v>
                </c:pt>
                <c:pt idx="842">
                  <c:v>2500.7399999999998</c:v>
                </c:pt>
                <c:pt idx="843">
                  <c:v>2503.71</c:v>
                </c:pt>
                <c:pt idx="844">
                  <c:v>2506.6799999999998</c:v>
                </c:pt>
                <c:pt idx="845">
                  <c:v>2509.65</c:v>
                </c:pt>
                <c:pt idx="846">
                  <c:v>2512.62</c:v>
                </c:pt>
                <c:pt idx="847">
                  <c:v>2515.59</c:v>
                </c:pt>
                <c:pt idx="848">
                  <c:v>2518.56</c:v>
                </c:pt>
                <c:pt idx="849">
                  <c:v>2521.5300000000002</c:v>
                </c:pt>
                <c:pt idx="850">
                  <c:v>2524.5</c:v>
                </c:pt>
                <c:pt idx="851">
                  <c:v>2527.4699999999998</c:v>
                </c:pt>
                <c:pt idx="852">
                  <c:v>2530.44</c:v>
                </c:pt>
                <c:pt idx="853">
                  <c:v>2533.41</c:v>
                </c:pt>
                <c:pt idx="854">
                  <c:v>2536.38</c:v>
                </c:pt>
                <c:pt idx="855">
                  <c:v>2539.35</c:v>
                </c:pt>
                <c:pt idx="856">
                  <c:v>2542.3200000000002</c:v>
                </c:pt>
                <c:pt idx="857">
                  <c:v>2545.29</c:v>
                </c:pt>
                <c:pt idx="858">
                  <c:v>2548.2600000000002</c:v>
                </c:pt>
                <c:pt idx="859">
                  <c:v>2551.23</c:v>
                </c:pt>
                <c:pt idx="860">
                  <c:v>2554.1999999999998</c:v>
                </c:pt>
                <c:pt idx="861">
                  <c:v>2557.17</c:v>
                </c:pt>
                <c:pt idx="862">
                  <c:v>2560.14</c:v>
                </c:pt>
                <c:pt idx="863">
                  <c:v>2563.11</c:v>
                </c:pt>
                <c:pt idx="864">
                  <c:v>2566.08</c:v>
                </c:pt>
                <c:pt idx="865">
                  <c:v>2569.0500000000002</c:v>
                </c:pt>
                <c:pt idx="866">
                  <c:v>2572.02</c:v>
                </c:pt>
                <c:pt idx="867">
                  <c:v>2574.9899999999998</c:v>
                </c:pt>
                <c:pt idx="868">
                  <c:v>2577.96</c:v>
                </c:pt>
                <c:pt idx="869">
                  <c:v>2580.9299999999998</c:v>
                </c:pt>
                <c:pt idx="870">
                  <c:v>2583.9</c:v>
                </c:pt>
                <c:pt idx="871">
                  <c:v>2586.87</c:v>
                </c:pt>
                <c:pt idx="872">
                  <c:v>2589.84</c:v>
                </c:pt>
                <c:pt idx="873">
                  <c:v>2592.81</c:v>
                </c:pt>
                <c:pt idx="874">
                  <c:v>2595.7800000000002</c:v>
                </c:pt>
                <c:pt idx="875">
                  <c:v>2598.75</c:v>
                </c:pt>
                <c:pt idx="876">
                  <c:v>2601.7199999999998</c:v>
                </c:pt>
                <c:pt idx="877">
                  <c:v>2604.69</c:v>
                </c:pt>
                <c:pt idx="878">
                  <c:v>2607.66</c:v>
                </c:pt>
                <c:pt idx="879">
                  <c:v>2610.63</c:v>
                </c:pt>
                <c:pt idx="880">
                  <c:v>2613.6</c:v>
                </c:pt>
                <c:pt idx="881">
                  <c:v>2616.5700000000002</c:v>
                </c:pt>
                <c:pt idx="882">
                  <c:v>2619.54</c:v>
                </c:pt>
                <c:pt idx="883">
                  <c:v>2622.51</c:v>
                </c:pt>
                <c:pt idx="884">
                  <c:v>2625.48</c:v>
                </c:pt>
                <c:pt idx="885">
                  <c:v>2628.45</c:v>
                </c:pt>
                <c:pt idx="886">
                  <c:v>2631.42</c:v>
                </c:pt>
                <c:pt idx="887">
                  <c:v>2634.39</c:v>
                </c:pt>
                <c:pt idx="888">
                  <c:v>2637.36</c:v>
                </c:pt>
                <c:pt idx="889">
                  <c:v>2640.33</c:v>
                </c:pt>
                <c:pt idx="890">
                  <c:v>2643.3</c:v>
                </c:pt>
                <c:pt idx="891">
                  <c:v>2646.27</c:v>
                </c:pt>
                <c:pt idx="892">
                  <c:v>2649.24</c:v>
                </c:pt>
                <c:pt idx="893">
                  <c:v>2652.21</c:v>
                </c:pt>
                <c:pt idx="894">
                  <c:v>2655.18</c:v>
                </c:pt>
                <c:pt idx="895">
                  <c:v>2658.15</c:v>
                </c:pt>
                <c:pt idx="896">
                  <c:v>2661.12</c:v>
                </c:pt>
                <c:pt idx="897">
                  <c:v>2664.09</c:v>
                </c:pt>
                <c:pt idx="898">
                  <c:v>2667.06</c:v>
                </c:pt>
                <c:pt idx="899">
                  <c:v>2670.03</c:v>
                </c:pt>
                <c:pt idx="900">
                  <c:v>2673</c:v>
                </c:pt>
                <c:pt idx="901">
                  <c:v>2675.97</c:v>
                </c:pt>
                <c:pt idx="902">
                  <c:v>2678.94</c:v>
                </c:pt>
                <c:pt idx="903">
                  <c:v>2681.91</c:v>
                </c:pt>
                <c:pt idx="904">
                  <c:v>2684.88</c:v>
                </c:pt>
                <c:pt idx="905">
                  <c:v>2687.85</c:v>
                </c:pt>
                <c:pt idx="906">
                  <c:v>2690.82</c:v>
                </c:pt>
                <c:pt idx="907">
                  <c:v>2693.79</c:v>
                </c:pt>
                <c:pt idx="908">
                  <c:v>2696.76</c:v>
                </c:pt>
                <c:pt idx="909">
                  <c:v>2699.73</c:v>
                </c:pt>
                <c:pt idx="910">
                  <c:v>2702.7</c:v>
                </c:pt>
                <c:pt idx="911">
                  <c:v>2705.67</c:v>
                </c:pt>
                <c:pt idx="912">
                  <c:v>2708.64</c:v>
                </c:pt>
                <c:pt idx="913">
                  <c:v>2711.61</c:v>
                </c:pt>
                <c:pt idx="914">
                  <c:v>2714.58</c:v>
                </c:pt>
                <c:pt idx="915">
                  <c:v>2717.55</c:v>
                </c:pt>
                <c:pt idx="916">
                  <c:v>2720.52</c:v>
                </c:pt>
                <c:pt idx="917">
                  <c:v>2723.49</c:v>
                </c:pt>
                <c:pt idx="918">
                  <c:v>2726.46</c:v>
                </c:pt>
                <c:pt idx="919">
                  <c:v>2729.43</c:v>
                </c:pt>
                <c:pt idx="920">
                  <c:v>2732.4</c:v>
                </c:pt>
                <c:pt idx="921">
                  <c:v>2735.37</c:v>
                </c:pt>
                <c:pt idx="922">
                  <c:v>2738.34</c:v>
                </c:pt>
                <c:pt idx="923">
                  <c:v>2741.31</c:v>
                </c:pt>
                <c:pt idx="924">
                  <c:v>2744.28</c:v>
                </c:pt>
                <c:pt idx="925">
                  <c:v>2747.25</c:v>
                </c:pt>
                <c:pt idx="926">
                  <c:v>2750.22</c:v>
                </c:pt>
                <c:pt idx="927">
                  <c:v>2753.19</c:v>
                </c:pt>
                <c:pt idx="928">
                  <c:v>2756.16</c:v>
                </c:pt>
                <c:pt idx="929">
                  <c:v>2759.13</c:v>
                </c:pt>
                <c:pt idx="930">
                  <c:v>2762.1</c:v>
                </c:pt>
                <c:pt idx="931">
                  <c:v>2765.07</c:v>
                </c:pt>
                <c:pt idx="932">
                  <c:v>2768.04</c:v>
                </c:pt>
                <c:pt idx="933">
                  <c:v>2771.01</c:v>
                </c:pt>
                <c:pt idx="934">
                  <c:v>2773.98</c:v>
                </c:pt>
                <c:pt idx="935">
                  <c:v>2776.95</c:v>
                </c:pt>
                <c:pt idx="936">
                  <c:v>2779.92</c:v>
                </c:pt>
                <c:pt idx="937">
                  <c:v>2782.89</c:v>
                </c:pt>
                <c:pt idx="938">
                  <c:v>2785.86</c:v>
                </c:pt>
                <c:pt idx="939">
                  <c:v>2788.83</c:v>
                </c:pt>
                <c:pt idx="940">
                  <c:v>2791.8</c:v>
                </c:pt>
                <c:pt idx="941">
                  <c:v>2794.77</c:v>
                </c:pt>
                <c:pt idx="942">
                  <c:v>2797.74</c:v>
                </c:pt>
                <c:pt idx="943">
                  <c:v>2800.71</c:v>
                </c:pt>
                <c:pt idx="944">
                  <c:v>2803.68</c:v>
                </c:pt>
                <c:pt idx="945">
                  <c:v>2806.65</c:v>
                </c:pt>
                <c:pt idx="946">
                  <c:v>2809.62</c:v>
                </c:pt>
                <c:pt idx="947">
                  <c:v>2812.59</c:v>
                </c:pt>
                <c:pt idx="948">
                  <c:v>2815.56</c:v>
                </c:pt>
                <c:pt idx="949">
                  <c:v>2818.53</c:v>
                </c:pt>
                <c:pt idx="950">
                  <c:v>2821.5</c:v>
                </c:pt>
                <c:pt idx="951">
                  <c:v>2824.47</c:v>
                </c:pt>
                <c:pt idx="952">
                  <c:v>2827.44</c:v>
                </c:pt>
                <c:pt idx="953">
                  <c:v>2830.41</c:v>
                </c:pt>
                <c:pt idx="954">
                  <c:v>2833.38</c:v>
                </c:pt>
                <c:pt idx="955">
                  <c:v>2836.35</c:v>
                </c:pt>
                <c:pt idx="956">
                  <c:v>2839.32</c:v>
                </c:pt>
                <c:pt idx="957">
                  <c:v>2842.29</c:v>
                </c:pt>
                <c:pt idx="958">
                  <c:v>2845.26</c:v>
                </c:pt>
                <c:pt idx="959">
                  <c:v>2848.23</c:v>
                </c:pt>
                <c:pt idx="960">
                  <c:v>2851.2</c:v>
                </c:pt>
                <c:pt idx="961">
                  <c:v>2854.17</c:v>
                </c:pt>
                <c:pt idx="962">
                  <c:v>2857.14</c:v>
                </c:pt>
                <c:pt idx="963">
                  <c:v>2860.11</c:v>
                </c:pt>
                <c:pt idx="964">
                  <c:v>2863.08</c:v>
                </c:pt>
                <c:pt idx="965">
                  <c:v>2866.05</c:v>
                </c:pt>
                <c:pt idx="966">
                  <c:v>2869.02</c:v>
                </c:pt>
                <c:pt idx="967">
                  <c:v>2871.99</c:v>
                </c:pt>
                <c:pt idx="968">
                  <c:v>2874.96</c:v>
                </c:pt>
                <c:pt idx="969">
                  <c:v>2877.93</c:v>
                </c:pt>
                <c:pt idx="970">
                  <c:v>2880.9</c:v>
                </c:pt>
                <c:pt idx="971">
                  <c:v>2883.87</c:v>
                </c:pt>
                <c:pt idx="972">
                  <c:v>2886.84</c:v>
                </c:pt>
                <c:pt idx="973">
                  <c:v>2889.81</c:v>
                </c:pt>
                <c:pt idx="974">
                  <c:v>2892.78</c:v>
                </c:pt>
                <c:pt idx="975">
                  <c:v>2895.75</c:v>
                </c:pt>
                <c:pt idx="976">
                  <c:v>2898.72</c:v>
                </c:pt>
                <c:pt idx="977">
                  <c:v>2901.69</c:v>
                </c:pt>
                <c:pt idx="978">
                  <c:v>2904.66</c:v>
                </c:pt>
                <c:pt idx="979">
                  <c:v>2907.63</c:v>
                </c:pt>
                <c:pt idx="980">
                  <c:v>2910.6</c:v>
                </c:pt>
                <c:pt idx="981">
                  <c:v>2913.57</c:v>
                </c:pt>
                <c:pt idx="982">
                  <c:v>2916.54</c:v>
                </c:pt>
                <c:pt idx="983">
                  <c:v>2919.51</c:v>
                </c:pt>
                <c:pt idx="984">
                  <c:v>2922.48</c:v>
                </c:pt>
                <c:pt idx="985">
                  <c:v>2925.45</c:v>
                </c:pt>
                <c:pt idx="986">
                  <c:v>2928.42</c:v>
                </c:pt>
                <c:pt idx="987">
                  <c:v>2931.39</c:v>
                </c:pt>
                <c:pt idx="988">
                  <c:v>2934.36</c:v>
                </c:pt>
                <c:pt idx="989">
                  <c:v>2937.33</c:v>
                </c:pt>
                <c:pt idx="990">
                  <c:v>2940.3</c:v>
                </c:pt>
                <c:pt idx="991">
                  <c:v>2943.27</c:v>
                </c:pt>
                <c:pt idx="992">
                  <c:v>2946.24</c:v>
                </c:pt>
                <c:pt idx="993">
                  <c:v>2949.21</c:v>
                </c:pt>
                <c:pt idx="994">
                  <c:v>2952.18</c:v>
                </c:pt>
                <c:pt idx="995">
                  <c:v>2955.15</c:v>
                </c:pt>
                <c:pt idx="996">
                  <c:v>2958.12</c:v>
                </c:pt>
                <c:pt idx="997">
                  <c:v>2961.09</c:v>
                </c:pt>
                <c:pt idx="998">
                  <c:v>2964.06</c:v>
                </c:pt>
                <c:pt idx="999">
                  <c:v>2967.03</c:v>
                </c:pt>
                <c:pt idx="1000">
                  <c:v>2970</c:v>
                </c:pt>
                <c:pt idx="1001">
                  <c:v>2972.97</c:v>
                </c:pt>
                <c:pt idx="1002">
                  <c:v>2975.94</c:v>
                </c:pt>
                <c:pt idx="1003">
                  <c:v>2978.91</c:v>
                </c:pt>
                <c:pt idx="1004">
                  <c:v>2981.88</c:v>
                </c:pt>
                <c:pt idx="1005">
                  <c:v>2984.85</c:v>
                </c:pt>
                <c:pt idx="1006">
                  <c:v>2987.82</c:v>
                </c:pt>
                <c:pt idx="1007">
                  <c:v>2990.79</c:v>
                </c:pt>
                <c:pt idx="1008">
                  <c:v>2993.76</c:v>
                </c:pt>
                <c:pt idx="1009">
                  <c:v>2996.73</c:v>
                </c:pt>
                <c:pt idx="1010">
                  <c:v>2999.7</c:v>
                </c:pt>
                <c:pt idx="1011">
                  <c:v>3002.67</c:v>
                </c:pt>
                <c:pt idx="1012">
                  <c:v>3005.64</c:v>
                </c:pt>
                <c:pt idx="1013">
                  <c:v>3008.61</c:v>
                </c:pt>
                <c:pt idx="1014">
                  <c:v>3011.58</c:v>
                </c:pt>
                <c:pt idx="1015">
                  <c:v>3014.55</c:v>
                </c:pt>
                <c:pt idx="1016">
                  <c:v>3017.52</c:v>
                </c:pt>
                <c:pt idx="1017">
                  <c:v>3020.49</c:v>
                </c:pt>
                <c:pt idx="1018">
                  <c:v>3023.46</c:v>
                </c:pt>
                <c:pt idx="1019">
                  <c:v>3026.43</c:v>
                </c:pt>
                <c:pt idx="1020">
                  <c:v>3029.4</c:v>
                </c:pt>
                <c:pt idx="1021">
                  <c:v>3032.37</c:v>
                </c:pt>
                <c:pt idx="1022">
                  <c:v>3035.34</c:v>
                </c:pt>
                <c:pt idx="1023">
                  <c:v>3038.31</c:v>
                </c:pt>
                <c:pt idx="1024">
                  <c:v>3041.28</c:v>
                </c:pt>
                <c:pt idx="1025">
                  <c:v>3044.25</c:v>
                </c:pt>
                <c:pt idx="1026">
                  <c:v>3047.22</c:v>
                </c:pt>
                <c:pt idx="1027">
                  <c:v>3050.19</c:v>
                </c:pt>
                <c:pt idx="1028">
                  <c:v>3053.16</c:v>
                </c:pt>
                <c:pt idx="1029">
                  <c:v>3056.13</c:v>
                </c:pt>
                <c:pt idx="1030">
                  <c:v>3059.1</c:v>
                </c:pt>
                <c:pt idx="1031">
                  <c:v>3062.07</c:v>
                </c:pt>
                <c:pt idx="1032">
                  <c:v>3065.04</c:v>
                </c:pt>
                <c:pt idx="1033">
                  <c:v>3068.01</c:v>
                </c:pt>
                <c:pt idx="1034">
                  <c:v>3070.98</c:v>
                </c:pt>
                <c:pt idx="1035">
                  <c:v>3073.95</c:v>
                </c:pt>
                <c:pt idx="1036">
                  <c:v>3076.92</c:v>
                </c:pt>
                <c:pt idx="1037">
                  <c:v>3079.89</c:v>
                </c:pt>
                <c:pt idx="1038">
                  <c:v>3082.86</c:v>
                </c:pt>
                <c:pt idx="1039">
                  <c:v>3085.83</c:v>
                </c:pt>
                <c:pt idx="1040">
                  <c:v>3088.8</c:v>
                </c:pt>
                <c:pt idx="1041">
                  <c:v>3091.77</c:v>
                </c:pt>
                <c:pt idx="1042">
                  <c:v>3094.74</c:v>
                </c:pt>
                <c:pt idx="1043">
                  <c:v>3097.71</c:v>
                </c:pt>
                <c:pt idx="1044">
                  <c:v>3100.68</c:v>
                </c:pt>
                <c:pt idx="1045">
                  <c:v>3103.65</c:v>
                </c:pt>
                <c:pt idx="1046">
                  <c:v>3106.62</c:v>
                </c:pt>
                <c:pt idx="1047">
                  <c:v>3109.59</c:v>
                </c:pt>
                <c:pt idx="1048">
                  <c:v>3112.56</c:v>
                </c:pt>
                <c:pt idx="1049">
                  <c:v>3115.53</c:v>
                </c:pt>
                <c:pt idx="1050">
                  <c:v>3118.5</c:v>
                </c:pt>
                <c:pt idx="1051">
                  <c:v>3121.47</c:v>
                </c:pt>
                <c:pt idx="1052">
                  <c:v>3124.44</c:v>
                </c:pt>
                <c:pt idx="1053">
                  <c:v>3127.41</c:v>
                </c:pt>
                <c:pt idx="1054">
                  <c:v>3130.38</c:v>
                </c:pt>
                <c:pt idx="1055">
                  <c:v>3133.35</c:v>
                </c:pt>
                <c:pt idx="1056">
                  <c:v>3136.32</c:v>
                </c:pt>
                <c:pt idx="1057">
                  <c:v>3139.29</c:v>
                </c:pt>
                <c:pt idx="1058">
                  <c:v>3142.26</c:v>
                </c:pt>
                <c:pt idx="1059">
                  <c:v>3145.23</c:v>
                </c:pt>
                <c:pt idx="1060">
                  <c:v>3148.2</c:v>
                </c:pt>
                <c:pt idx="1061">
                  <c:v>3151.17</c:v>
                </c:pt>
                <c:pt idx="1062">
                  <c:v>3154.14</c:v>
                </c:pt>
                <c:pt idx="1063">
                  <c:v>3157.11</c:v>
                </c:pt>
                <c:pt idx="1064">
                  <c:v>3160.08</c:v>
                </c:pt>
                <c:pt idx="1065">
                  <c:v>3163.05</c:v>
                </c:pt>
                <c:pt idx="1066">
                  <c:v>3166.02</c:v>
                </c:pt>
                <c:pt idx="1067">
                  <c:v>3168.99</c:v>
                </c:pt>
                <c:pt idx="1068">
                  <c:v>3171.96</c:v>
                </c:pt>
                <c:pt idx="1069">
                  <c:v>3174.93</c:v>
                </c:pt>
                <c:pt idx="1070">
                  <c:v>3177.9</c:v>
                </c:pt>
                <c:pt idx="1071">
                  <c:v>3180.87</c:v>
                </c:pt>
                <c:pt idx="1072">
                  <c:v>3183.84</c:v>
                </c:pt>
                <c:pt idx="1073">
                  <c:v>3186.81</c:v>
                </c:pt>
                <c:pt idx="1074">
                  <c:v>3189.78</c:v>
                </c:pt>
                <c:pt idx="1075">
                  <c:v>3192.75</c:v>
                </c:pt>
                <c:pt idx="1076">
                  <c:v>3195.72</c:v>
                </c:pt>
                <c:pt idx="1077">
                  <c:v>3198.69</c:v>
                </c:pt>
                <c:pt idx="1078">
                  <c:v>3201.66</c:v>
                </c:pt>
                <c:pt idx="1079">
                  <c:v>3204.63</c:v>
                </c:pt>
                <c:pt idx="1080">
                  <c:v>3207.6</c:v>
                </c:pt>
                <c:pt idx="1081">
                  <c:v>3210.57</c:v>
                </c:pt>
                <c:pt idx="1082">
                  <c:v>3213.54</c:v>
                </c:pt>
                <c:pt idx="1083">
                  <c:v>3216.51</c:v>
                </c:pt>
                <c:pt idx="1084">
                  <c:v>3219.48</c:v>
                </c:pt>
                <c:pt idx="1085">
                  <c:v>3222.45</c:v>
                </c:pt>
                <c:pt idx="1086">
                  <c:v>3225.42</c:v>
                </c:pt>
                <c:pt idx="1087">
                  <c:v>3228.39</c:v>
                </c:pt>
                <c:pt idx="1088">
                  <c:v>3231.36</c:v>
                </c:pt>
                <c:pt idx="1089">
                  <c:v>3234.33</c:v>
                </c:pt>
                <c:pt idx="1090">
                  <c:v>3237.3</c:v>
                </c:pt>
                <c:pt idx="1091">
                  <c:v>3240.27</c:v>
                </c:pt>
                <c:pt idx="1092">
                  <c:v>3243.24</c:v>
                </c:pt>
                <c:pt idx="1093">
                  <c:v>3246.21</c:v>
                </c:pt>
                <c:pt idx="1094">
                  <c:v>3249.18</c:v>
                </c:pt>
                <c:pt idx="1095">
                  <c:v>3252.15</c:v>
                </c:pt>
                <c:pt idx="1096">
                  <c:v>3255.12</c:v>
                </c:pt>
                <c:pt idx="1097">
                  <c:v>3258.09</c:v>
                </c:pt>
                <c:pt idx="1098">
                  <c:v>3261.06</c:v>
                </c:pt>
                <c:pt idx="1099">
                  <c:v>3264.03</c:v>
                </c:pt>
                <c:pt idx="1100">
                  <c:v>3267</c:v>
                </c:pt>
                <c:pt idx="1101">
                  <c:v>3269.97</c:v>
                </c:pt>
                <c:pt idx="1102">
                  <c:v>3272.94</c:v>
                </c:pt>
                <c:pt idx="1103">
                  <c:v>3275.91</c:v>
                </c:pt>
                <c:pt idx="1104">
                  <c:v>3278.88</c:v>
                </c:pt>
                <c:pt idx="1105">
                  <c:v>3281.85</c:v>
                </c:pt>
                <c:pt idx="1106">
                  <c:v>3284.82</c:v>
                </c:pt>
                <c:pt idx="1107">
                  <c:v>3287.79</c:v>
                </c:pt>
                <c:pt idx="1108">
                  <c:v>3290.76</c:v>
                </c:pt>
                <c:pt idx="1109">
                  <c:v>3293.73</c:v>
                </c:pt>
                <c:pt idx="1110">
                  <c:v>3296.7</c:v>
                </c:pt>
                <c:pt idx="1111">
                  <c:v>3299.67</c:v>
                </c:pt>
                <c:pt idx="1112">
                  <c:v>3302.64</c:v>
                </c:pt>
                <c:pt idx="1113">
                  <c:v>3305.61</c:v>
                </c:pt>
                <c:pt idx="1114">
                  <c:v>3308.58</c:v>
                </c:pt>
                <c:pt idx="1115">
                  <c:v>3311.55</c:v>
                </c:pt>
                <c:pt idx="1116">
                  <c:v>3314.52</c:v>
                </c:pt>
                <c:pt idx="1117">
                  <c:v>3317.49</c:v>
                </c:pt>
                <c:pt idx="1118">
                  <c:v>3320.46</c:v>
                </c:pt>
                <c:pt idx="1119">
                  <c:v>3323.43</c:v>
                </c:pt>
                <c:pt idx="1120">
                  <c:v>3326.4</c:v>
                </c:pt>
                <c:pt idx="1121">
                  <c:v>3329.37</c:v>
                </c:pt>
                <c:pt idx="1122">
                  <c:v>3332.34</c:v>
                </c:pt>
                <c:pt idx="1123">
                  <c:v>3335.31</c:v>
                </c:pt>
                <c:pt idx="1124">
                  <c:v>3338.28</c:v>
                </c:pt>
                <c:pt idx="1125">
                  <c:v>3341.25</c:v>
                </c:pt>
                <c:pt idx="1126">
                  <c:v>3344.22</c:v>
                </c:pt>
                <c:pt idx="1127">
                  <c:v>3347.19</c:v>
                </c:pt>
                <c:pt idx="1128">
                  <c:v>3350.16</c:v>
                </c:pt>
                <c:pt idx="1129">
                  <c:v>3353.13</c:v>
                </c:pt>
                <c:pt idx="1130">
                  <c:v>3356.1</c:v>
                </c:pt>
                <c:pt idx="1131">
                  <c:v>3359.07</c:v>
                </c:pt>
                <c:pt idx="1132">
                  <c:v>3362.04</c:v>
                </c:pt>
                <c:pt idx="1133">
                  <c:v>3365.01</c:v>
                </c:pt>
                <c:pt idx="1134">
                  <c:v>3367.98</c:v>
                </c:pt>
                <c:pt idx="1135">
                  <c:v>3370.95</c:v>
                </c:pt>
                <c:pt idx="1136">
                  <c:v>3373.92</c:v>
                </c:pt>
                <c:pt idx="1137">
                  <c:v>3376.89</c:v>
                </c:pt>
                <c:pt idx="1138">
                  <c:v>3379.86</c:v>
                </c:pt>
                <c:pt idx="1139">
                  <c:v>3382.83</c:v>
                </c:pt>
                <c:pt idx="1140">
                  <c:v>3385.8</c:v>
                </c:pt>
                <c:pt idx="1141">
                  <c:v>3388.77</c:v>
                </c:pt>
                <c:pt idx="1142">
                  <c:v>3391.74</c:v>
                </c:pt>
                <c:pt idx="1143">
                  <c:v>3394.71</c:v>
                </c:pt>
                <c:pt idx="1144">
                  <c:v>3397.68</c:v>
                </c:pt>
                <c:pt idx="1145">
                  <c:v>3400.65</c:v>
                </c:pt>
                <c:pt idx="1146">
                  <c:v>3403.62</c:v>
                </c:pt>
                <c:pt idx="1147">
                  <c:v>3406.59</c:v>
                </c:pt>
                <c:pt idx="1148">
                  <c:v>3409.56</c:v>
                </c:pt>
                <c:pt idx="1149">
                  <c:v>3412.53</c:v>
                </c:pt>
                <c:pt idx="1150">
                  <c:v>3415.5</c:v>
                </c:pt>
                <c:pt idx="1151">
                  <c:v>3418.47</c:v>
                </c:pt>
                <c:pt idx="1152">
                  <c:v>3421.44</c:v>
                </c:pt>
                <c:pt idx="1153">
                  <c:v>3424.41</c:v>
                </c:pt>
                <c:pt idx="1154">
                  <c:v>3427.38</c:v>
                </c:pt>
                <c:pt idx="1155">
                  <c:v>3430.35</c:v>
                </c:pt>
                <c:pt idx="1156">
                  <c:v>3433.32</c:v>
                </c:pt>
                <c:pt idx="1157">
                  <c:v>3436.29</c:v>
                </c:pt>
                <c:pt idx="1158">
                  <c:v>3439.26</c:v>
                </c:pt>
                <c:pt idx="1159">
                  <c:v>3442.23</c:v>
                </c:pt>
                <c:pt idx="1160">
                  <c:v>3445.2</c:v>
                </c:pt>
                <c:pt idx="1161">
                  <c:v>3448.17</c:v>
                </c:pt>
                <c:pt idx="1162">
                  <c:v>3451.14</c:v>
                </c:pt>
                <c:pt idx="1163">
                  <c:v>3454.11</c:v>
                </c:pt>
                <c:pt idx="1164">
                  <c:v>3457.08</c:v>
                </c:pt>
                <c:pt idx="1165">
                  <c:v>3460.05</c:v>
                </c:pt>
                <c:pt idx="1166">
                  <c:v>3463.02</c:v>
                </c:pt>
                <c:pt idx="1167">
                  <c:v>3465.99</c:v>
                </c:pt>
                <c:pt idx="1168">
                  <c:v>3468.96</c:v>
                </c:pt>
                <c:pt idx="1169">
                  <c:v>3471.93</c:v>
                </c:pt>
                <c:pt idx="1170">
                  <c:v>3474.9</c:v>
                </c:pt>
                <c:pt idx="1171">
                  <c:v>3477.87</c:v>
                </c:pt>
                <c:pt idx="1172">
                  <c:v>3480.84</c:v>
                </c:pt>
                <c:pt idx="1173">
                  <c:v>3483.81</c:v>
                </c:pt>
                <c:pt idx="1174">
                  <c:v>3486.78</c:v>
                </c:pt>
                <c:pt idx="1175">
                  <c:v>3489.75</c:v>
                </c:pt>
                <c:pt idx="1176">
                  <c:v>3492.72</c:v>
                </c:pt>
                <c:pt idx="1177">
                  <c:v>3495.69</c:v>
                </c:pt>
                <c:pt idx="1178">
                  <c:v>3498.66</c:v>
                </c:pt>
                <c:pt idx="1179">
                  <c:v>3501.63</c:v>
                </c:pt>
                <c:pt idx="1180">
                  <c:v>3504.6</c:v>
                </c:pt>
                <c:pt idx="1181">
                  <c:v>3507.57</c:v>
                </c:pt>
                <c:pt idx="1182">
                  <c:v>3510.54</c:v>
                </c:pt>
                <c:pt idx="1183">
                  <c:v>3513.51</c:v>
                </c:pt>
                <c:pt idx="1184">
                  <c:v>3516.48</c:v>
                </c:pt>
                <c:pt idx="1185">
                  <c:v>3519.45</c:v>
                </c:pt>
                <c:pt idx="1186">
                  <c:v>3522.42</c:v>
                </c:pt>
                <c:pt idx="1187">
                  <c:v>3525.39</c:v>
                </c:pt>
                <c:pt idx="1188">
                  <c:v>3528.36</c:v>
                </c:pt>
                <c:pt idx="1189">
                  <c:v>3531.33</c:v>
                </c:pt>
                <c:pt idx="1190">
                  <c:v>3534.3</c:v>
                </c:pt>
                <c:pt idx="1191">
                  <c:v>3537.27</c:v>
                </c:pt>
                <c:pt idx="1192">
                  <c:v>3540.24</c:v>
                </c:pt>
                <c:pt idx="1193">
                  <c:v>3543.21</c:v>
                </c:pt>
                <c:pt idx="1194">
                  <c:v>3546.18</c:v>
                </c:pt>
                <c:pt idx="1195">
                  <c:v>3549.15</c:v>
                </c:pt>
                <c:pt idx="1196">
                  <c:v>3552.12</c:v>
                </c:pt>
                <c:pt idx="1197">
                  <c:v>3555.09</c:v>
                </c:pt>
                <c:pt idx="1198">
                  <c:v>3558.06</c:v>
                </c:pt>
                <c:pt idx="1199">
                  <c:v>3561.03</c:v>
                </c:pt>
                <c:pt idx="1200">
                  <c:v>3564</c:v>
                </c:pt>
                <c:pt idx="1201">
                  <c:v>3566.97</c:v>
                </c:pt>
                <c:pt idx="1202">
                  <c:v>3569.94</c:v>
                </c:pt>
                <c:pt idx="1203">
                  <c:v>3572.91</c:v>
                </c:pt>
                <c:pt idx="1204">
                  <c:v>3575.88</c:v>
                </c:pt>
                <c:pt idx="1205">
                  <c:v>3578.85</c:v>
                </c:pt>
                <c:pt idx="1206">
                  <c:v>3581.82</c:v>
                </c:pt>
                <c:pt idx="1207">
                  <c:v>3584.79</c:v>
                </c:pt>
                <c:pt idx="1208">
                  <c:v>3587.76</c:v>
                </c:pt>
                <c:pt idx="1209">
                  <c:v>3590.73</c:v>
                </c:pt>
                <c:pt idx="1210">
                  <c:v>3593.7</c:v>
                </c:pt>
                <c:pt idx="1211">
                  <c:v>3596.67</c:v>
                </c:pt>
                <c:pt idx="1212">
                  <c:v>3599.64</c:v>
                </c:pt>
                <c:pt idx="1213">
                  <c:v>3602.61</c:v>
                </c:pt>
                <c:pt idx="1214">
                  <c:v>3605.58</c:v>
                </c:pt>
                <c:pt idx="1215">
                  <c:v>3608.55</c:v>
                </c:pt>
                <c:pt idx="1216">
                  <c:v>3611.52</c:v>
                </c:pt>
                <c:pt idx="1217">
                  <c:v>3614.49</c:v>
                </c:pt>
                <c:pt idx="1218">
                  <c:v>3617.46</c:v>
                </c:pt>
                <c:pt idx="1219">
                  <c:v>3620.43</c:v>
                </c:pt>
                <c:pt idx="1220">
                  <c:v>3623.4</c:v>
                </c:pt>
                <c:pt idx="1221">
                  <c:v>3626.37</c:v>
                </c:pt>
                <c:pt idx="1222">
                  <c:v>3629.34</c:v>
                </c:pt>
                <c:pt idx="1223">
                  <c:v>3632.31</c:v>
                </c:pt>
                <c:pt idx="1224">
                  <c:v>3635.28</c:v>
                </c:pt>
                <c:pt idx="1225">
                  <c:v>3638.25</c:v>
                </c:pt>
                <c:pt idx="1226">
                  <c:v>3641.22</c:v>
                </c:pt>
                <c:pt idx="1227">
                  <c:v>3644.19</c:v>
                </c:pt>
                <c:pt idx="1228">
                  <c:v>3647.16</c:v>
                </c:pt>
                <c:pt idx="1229">
                  <c:v>3650.13</c:v>
                </c:pt>
                <c:pt idx="1230">
                  <c:v>3653.1</c:v>
                </c:pt>
                <c:pt idx="1231">
                  <c:v>3656.07</c:v>
                </c:pt>
                <c:pt idx="1232">
                  <c:v>3659.04</c:v>
                </c:pt>
                <c:pt idx="1233">
                  <c:v>3662.01</c:v>
                </c:pt>
                <c:pt idx="1234">
                  <c:v>3664.98</c:v>
                </c:pt>
                <c:pt idx="1235">
                  <c:v>3667.95</c:v>
                </c:pt>
                <c:pt idx="1236">
                  <c:v>3670.92</c:v>
                </c:pt>
                <c:pt idx="1237">
                  <c:v>3673.89</c:v>
                </c:pt>
                <c:pt idx="1238">
                  <c:v>3676.86</c:v>
                </c:pt>
                <c:pt idx="1239">
                  <c:v>3679.83</c:v>
                </c:pt>
                <c:pt idx="1240">
                  <c:v>3682.8</c:v>
                </c:pt>
                <c:pt idx="1241">
                  <c:v>3685.77</c:v>
                </c:pt>
                <c:pt idx="1242">
                  <c:v>3688.74</c:v>
                </c:pt>
                <c:pt idx="1243">
                  <c:v>3691.71</c:v>
                </c:pt>
                <c:pt idx="1244">
                  <c:v>3694.68</c:v>
                </c:pt>
                <c:pt idx="1245">
                  <c:v>3697.65</c:v>
                </c:pt>
                <c:pt idx="1246">
                  <c:v>3700.62</c:v>
                </c:pt>
                <c:pt idx="1247">
                  <c:v>3703.59</c:v>
                </c:pt>
                <c:pt idx="1248">
                  <c:v>3706.56</c:v>
                </c:pt>
                <c:pt idx="1249">
                  <c:v>3709.53</c:v>
                </c:pt>
                <c:pt idx="1250">
                  <c:v>3712.5</c:v>
                </c:pt>
                <c:pt idx="1251">
                  <c:v>3715.47</c:v>
                </c:pt>
                <c:pt idx="1252">
                  <c:v>3718.44</c:v>
                </c:pt>
                <c:pt idx="1253">
                  <c:v>3721.41</c:v>
                </c:pt>
                <c:pt idx="1254">
                  <c:v>3724.38</c:v>
                </c:pt>
                <c:pt idx="1255">
                  <c:v>3727.35</c:v>
                </c:pt>
                <c:pt idx="1256">
                  <c:v>3730.32</c:v>
                </c:pt>
                <c:pt idx="1257">
                  <c:v>3733.29</c:v>
                </c:pt>
                <c:pt idx="1258">
                  <c:v>3736.26</c:v>
                </c:pt>
                <c:pt idx="1259">
                  <c:v>3739.23</c:v>
                </c:pt>
                <c:pt idx="1260">
                  <c:v>3742.2</c:v>
                </c:pt>
                <c:pt idx="1261">
                  <c:v>3745.17</c:v>
                </c:pt>
                <c:pt idx="1262">
                  <c:v>3748.14</c:v>
                </c:pt>
                <c:pt idx="1263">
                  <c:v>3751.11</c:v>
                </c:pt>
                <c:pt idx="1264">
                  <c:v>3754.08</c:v>
                </c:pt>
                <c:pt idx="1265">
                  <c:v>3757.05</c:v>
                </c:pt>
                <c:pt idx="1266">
                  <c:v>3760.02</c:v>
                </c:pt>
                <c:pt idx="1267">
                  <c:v>3762.99</c:v>
                </c:pt>
                <c:pt idx="1268">
                  <c:v>3765.96</c:v>
                </c:pt>
                <c:pt idx="1269">
                  <c:v>3768.93</c:v>
                </c:pt>
                <c:pt idx="1270">
                  <c:v>3771.9</c:v>
                </c:pt>
                <c:pt idx="1271">
                  <c:v>3774.87</c:v>
                </c:pt>
                <c:pt idx="1272">
                  <c:v>3777.84</c:v>
                </c:pt>
                <c:pt idx="1273">
                  <c:v>3780.81</c:v>
                </c:pt>
                <c:pt idx="1274">
                  <c:v>3783.78</c:v>
                </c:pt>
                <c:pt idx="1275">
                  <c:v>3786.75</c:v>
                </c:pt>
                <c:pt idx="1276">
                  <c:v>3789.72</c:v>
                </c:pt>
                <c:pt idx="1277">
                  <c:v>3792.69</c:v>
                </c:pt>
                <c:pt idx="1278">
                  <c:v>3795.66</c:v>
                </c:pt>
                <c:pt idx="1279">
                  <c:v>3798.63</c:v>
                </c:pt>
                <c:pt idx="1280">
                  <c:v>3801.6</c:v>
                </c:pt>
                <c:pt idx="1281">
                  <c:v>3804.57</c:v>
                </c:pt>
                <c:pt idx="1282">
                  <c:v>3807.54</c:v>
                </c:pt>
                <c:pt idx="1283">
                  <c:v>3810.51</c:v>
                </c:pt>
                <c:pt idx="1284">
                  <c:v>3813.48</c:v>
                </c:pt>
                <c:pt idx="1285">
                  <c:v>3816.45</c:v>
                </c:pt>
                <c:pt idx="1286">
                  <c:v>3819.42</c:v>
                </c:pt>
                <c:pt idx="1287">
                  <c:v>3822.39</c:v>
                </c:pt>
                <c:pt idx="1288">
                  <c:v>3825.36</c:v>
                </c:pt>
                <c:pt idx="1289">
                  <c:v>3828.33</c:v>
                </c:pt>
                <c:pt idx="1290">
                  <c:v>3831.3</c:v>
                </c:pt>
                <c:pt idx="1291">
                  <c:v>3834.27</c:v>
                </c:pt>
                <c:pt idx="1292">
                  <c:v>3837.24</c:v>
                </c:pt>
                <c:pt idx="1293">
                  <c:v>3840.21</c:v>
                </c:pt>
                <c:pt idx="1294">
                  <c:v>3843.18</c:v>
                </c:pt>
                <c:pt idx="1295">
                  <c:v>3846.15</c:v>
                </c:pt>
                <c:pt idx="1296">
                  <c:v>3849.12</c:v>
                </c:pt>
                <c:pt idx="1297">
                  <c:v>3852.09</c:v>
                </c:pt>
                <c:pt idx="1298">
                  <c:v>3855.06</c:v>
                </c:pt>
                <c:pt idx="1299">
                  <c:v>3858.03</c:v>
                </c:pt>
                <c:pt idx="1300">
                  <c:v>3861</c:v>
                </c:pt>
                <c:pt idx="1301">
                  <c:v>3863.97</c:v>
                </c:pt>
                <c:pt idx="1302">
                  <c:v>3866.94</c:v>
                </c:pt>
                <c:pt idx="1303">
                  <c:v>3869.91</c:v>
                </c:pt>
                <c:pt idx="1304">
                  <c:v>3872.88</c:v>
                </c:pt>
                <c:pt idx="1305">
                  <c:v>3875.85</c:v>
                </c:pt>
                <c:pt idx="1306">
                  <c:v>3878.82</c:v>
                </c:pt>
                <c:pt idx="1307">
                  <c:v>3881.79</c:v>
                </c:pt>
                <c:pt idx="1308">
                  <c:v>3884.76</c:v>
                </c:pt>
                <c:pt idx="1309">
                  <c:v>3887.73</c:v>
                </c:pt>
                <c:pt idx="1310">
                  <c:v>3890.7</c:v>
                </c:pt>
                <c:pt idx="1311">
                  <c:v>3893.67</c:v>
                </c:pt>
                <c:pt idx="1312">
                  <c:v>3896.64</c:v>
                </c:pt>
                <c:pt idx="1313">
                  <c:v>3899.61</c:v>
                </c:pt>
                <c:pt idx="1314">
                  <c:v>3902.58</c:v>
                </c:pt>
                <c:pt idx="1315">
                  <c:v>3905.55</c:v>
                </c:pt>
                <c:pt idx="1316">
                  <c:v>3908.52</c:v>
                </c:pt>
                <c:pt idx="1317">
                  <c:v>3911.49</c:v>
                </c:pt>
                <c:pt idx="1318">
                  <c:v>3914.46</c:v>
                </c:pt>
                <c:pt idx="1319">
                  <c:v>3917.43</c:v>
                </c:pt>
                <c:pt idx="1320">
                  <c:v>3920.4</c:v>
                </c:pt>
                <c:pt idx="1321">
                  <c:v>3923.37</c:v>
                </c:pt>
                <c:pt idx="1322">
                  <c:v>3926.34</c:v>
                </c:pt>
                <c:pt idx="1323">
                  <c:v>3929.31</c:v>
                </c:pt>
                <c:pt idx="1324">
                  <c:v>3932.28</c:v>
                </c:pt>
                <c:pt idx="1325">
                  <c:v>3935.25</c:v>
                </c:pt>
                <c:pt idx="1326">
                  <c:v>3938.22</c:v>
                </c:pt>
                <c:pt idx="1327">
                  <c:v>3941.19</c:v>
                </c:pt>
                <c:pt idx="1328">
                  <c:v>3944.16</c:v>
                </c:pt>
                <c:pt idx="1329">
                  <c:v>3947.13</c:v>
                </c:pt>
                <c:pt idx="1330">
                  <c:v>3950.1</c:v>
                </c:pt>
                <c:pt idx="1331">
                  <c:v>3953.07</c:v>
                </c:pt>
                <c:pt idx="1332">
                  <c:v>3956.04</c:v>
                </c:pt>
                <c:pt idx="1333">
                  <c:v>3959.01</c:v>
                </c:pt>
                <c:pt idx="1334">
                  <c:v>3961.98</c:v>
                </c:pt>
                <c:pt idx="1335">
                  <c:v>3964.95</c:v>
                </c:pt>
                <c:pt idx="1336">
                  <c:v>3967.92</c:v>
                </c:pt>
                <c:pt idx="1337">
                  <c:v>3970.89</c:v>
                </c:pt>
                <c:pt idx="1338">
                  <c:v>3973.86</c:v>
                </c:pt>
                <c:pt idx="1339">
                  <c:v>3976.83</c:v>
                </c:pt>
                <c:pt idx="1340">
                  <c:v>3979.8</c:v>
                </c:pt>
                <c:pt idx="1341">
                  <c:v>3982.77</c:v>
                </c:pt>
                <c:pt idx="1342">
                  <c:v>3985.74</c:v>
                </c:pt>
                <c:pt idx="1343">
                  <c:v>3988.71</c:v>
                </c:pt>
                <c:pt idx="1344">
                  <c:v>3991.68</c:v>
                </c:pt>
                <c:pt idx="1345">
                  <c:v>3994.65</c:v>
                </c:pt>
                <c:pt idx="1346">
                  <c:v>3997.62</c:v>
                </c:pt>
                <c:pt idx="1347">
                  <c:v>4000.59</c:v>
                </c:pt>
                <c:pt idx="1348">
                  <c:v>4003.56</c:v>
                </c:pt>
                <c:pt idx="1349">
                  <c:v>4006.53</c:v>
                </c:pt>
                <c:pt idx="1350">
                  <c:v>4009.5</c:v>
                </c:pt>
                <c:pt idx="1351">
                  <c:v>4012.47</c:v>
                </c:pt>
                <c:pt idx="1352">
                  <c:v>4015.44</c:v>
                </c:pt>
                <c:pt idx="1353">
                  <c:v>4018.41</c:v>
                </c:pt>
                <c:pt idx="1354">
                  <c:v>4021.38</c:v>
                </c:pt>
                <c:pt idx="1355">
                  <c:v>4024.35</c:v>
                </c:pt>
                <c:pt idx="1356">
                  <c:v>4027.32</c:v>
                </c:pt>
                <c:pt idx="1357">
                  <c:v>4030.29</c:v>
                </c:pt>
                <c:pt idx="1358">
                  <c:v>4033.26</c:v>
                </c:pt>
                <c:pt idx="1359">
                  <c:v>4036.23</c:v>
                </c:pt>
                <c:pt idx="1360">
                  <c:v>4039.2</c:v>
                </c:pt>
                <c:pt idx="1361">
                  <c:v>4042.17</c:v>
                </c:pt>
                <c:pt idx="1362">
                  <c:v>4045.14</c:v>
                </c:pt>
                <c:pt idx="1363">
                  <c:v>4048.11</c:v>
                </c:pt>
                <c:pt idx="1364">
                  <c:v>4051.08</c:v>
                </c:pt>
                <c:pt idx="1365">
                  <c:v>4054.05</c:v>
                </c:pt>
                <c:pt idx="1366">
                  <c:v>4057.02</c:v>
                </c:pt>
                <c:pt idx="1367">
                  <c:v>4059.99</c:v>
                </c:pt>
                <c:pt idx="1368">
                  <c:v>4062.96</c:v>
                </c:pt>
                <c:pt idx="1369">
                  <c:v>4065.93</c:v>
                </c:pt>
                <c:pt idx="1370">
                  <c:v>4068.9</c:v>
                </c:pt>
                <c:pt idx="1371">
                  <c:v>4071.87</c:v>
                </c:pt>
                <c:pt idx="1372">
                  <c:v>4074.84</c:v>
                </c:pt>
                <c:pt idx="1373">
                  <c:v>4077.81</c:v>
                </c:pt>
                <c:pt idx="1374">
                  <c:v>4080.78</c:v>
                </c:pt>
                <c:pt idx="1375">
                  <c:v>4083.75</c:v>
                </c:pt>
                <c:pt idx="1376">
                  <c:v>4086.72</c:v>
                </c:pt>
                <c:pt idx="1377">
                  <c:v>4089.69</c:v>
                </c:pt>
                <c:pt idx="1378">
                  <c:v>4092.66</c:v>
                </c:pt>
                <c:pt idx="1379">
                  <c:v>4095.63</c:v>
                </c:pt>
                <c:pt idx="1380">
                  <c:v>4098.6000000000004</c:v>
                </c:pt>
                <c:pt idx="1381">
                  <c:v>4101.57</c:v>
                </c:pt>
                <c:pt idx="1382">
                  <c:v>4104.54</c:v>
                </c:pt>
                <c:pt idx="1383">
                  <c:v>4107.51</c:v>
                </c:pt>
                <c:pt idx="1384">
                  <c:v>4110.4799999999996</c:v>
                </c:pt>
                <c:pt idx="1385">
                  <c:v>4113.45</c:v>
                </c:pt>
                <c:pt idx="1386">
                  <c:v>4116.42</c:v>
                </c:pt>
                <c:pt idx="1387">
                  <c:v>4119.3900000000003</c:v>
                </c:pt>
                <c:pt idx="1388">
                  <c:v>4122.3599999999997</c:v>
                </c:pt>
                <c:pt idx="1389">
                  <c:v>4125.33</c:v>
                </c:pt>
                <c:pt idx="1390">
                  <c:v>4128.3</c:v>
                </c:pt>
                <c:pt idx="1391">
                  <c:v>4131.2700000000004</c:v>
                </c:pt>
                <c:pt idx="1392">
                  <c:v>4134.24</c:v>
                </c:pt>
                <c:pt idx="1393">
                  <c:v>4137.21</c:v>
                </c:pt>
                <c:pt idx="1394">
                  <c:v>4140.18</c:v>
                </c:pt>
                <c:pt idx="1395">
                  <c:v>4143.1499999999996</c:v>
                </c:pt>
                <c:pt idx="1396">
                  <c:v>4146.12</c:v>
                </c:pt>
                <c:pt idx="1397">
                  <c:v>4149.09</c:v>
                </c:pt>
                <c:pt idx="1398">
                  <c:v>4152.0600000000004</c:v>
                </c:pt>
                <c:pt idx="1399">
                  <c:v>4155.03</c:v>
                </c:pt>
                <c:pt idx="1400">
                  <c:v>4158</c:v>
                </c:pt>
                <c:pt idx="1401">
                  <c:v>4160.97</c:v>
                </c:pt>
                <c:pt idx="1402">
                  <c:v>4163.9399999999996</c:v>
                </c:pt>
                <c:pt idx="1403">
                  <c:v>4166.91</c:v>
                </c:pt>
                <c:pt idx="1404">
                  <c:v>4169.88</c:v>
                </c:pt>
                <c:pt idx="1405">
                  <c:v>4172.8500000000004</c:v>
                </c:pt>
                <c:pt idx="1406">
                  <c:v>4175.82</c:v>
                </c:pt>
                <c:pt idx="1407">
                  <c:v>4178.79</c:v>
                </c:pt>
                <c:pt idx="1408">
                  <c:v>4181.76</c:v>
                </c:pt>
                <c:pt idx="1409">
                  <c:v>4184.7299999999996</c:v>
                </c:pt>
                <c:pt idx="1410">
                  <c:v>4187.7</c:v>
                </c:pt>
                <c:pt idx="1411">
                  <c:v>4190.67</c:v>
                </c:pt>
                <c:pt idx="1412">
                  <c:v>4193.6400000000003</c:v>
                </c:pt>
                <c:pt idx="1413">
                  <c:v>4196.6099999999997</c:v>
                </c:pt>
                <c:pt idx="1414">
                  <c:v>4199.58</c:v>
                </c:pt>
                <c:pt idx="1415">
                  <c:v>4202.55</c:v>
                </c:pt>
                <c:pt idx="1416">
                  <c:v>4205.5200000000004</c:v>
                </c:pt>
                <c:pt idx="1417">
                  <c:v>4208.49</c:v>
                </c:pt>
                <c:pt idx="1418">
                  <c:v>4211.46</c:v>
                </c:pt>
                <c:pt idx="1419">
                  <c:v>4214.43</c:v>
                </c:pt>
                <c:pt idx="1420">
                  <c:v>4217.3999999999996</c:v>
                </c:pt>
                <c:pt idx="1421">
                  <c:v>4220.37</c:v>
                </c:pt>
                <c:pt idx="1422">
                  <c:v>4223.34</c:v>
                </c:pt>
                <c:pt idx="1423">
                  <c:v>4226.3100000000004</c:v>
                </c:pt>
                <c:pt idx="1424">
                  <c:v>4229.28</c:v>
                </c:pt>
                <c:pt idx="1425">
                  <c:v>4232.25</c:v>
                </c:pt>
                <c:pt idx="1426">
                  <c:v>4235.22</c:v>
                </c:pt>
                <c:pt idx="1427">
                  <c:v>4238.1899999999996</c:v>
                </c:pt>
                <c:pt idx="1428">
                  <c:v>4241.16</c:v>
                </c:pt>
                <c:pt idx="1429">
                  <c:v>4244.13</c:v>
                </c:pt>
                <c:pt idx="1430">
                  <c:v>4247.1000000000004</c:v>
                </c:pt>
                <c:pt idx="1431">
                  <c:v>4250.07</c:v>
                </c:pt>
                <c:pt idx="1432">
                  <c:v>4253.04</c:v>
                </c:pt>
                <c:pt idx="1433">
                  <c:v>4256.01</c:v>
                </c:pt>
                <c:pt idx="1434">
                  <c:v>4258.9799999999996</c:v>
                </c:pt>
                <c:pt idx="1435">
                  <c:v>4261.95</c:v>
                </c:pt>
                <c:pt idx="1436">
                  <c:v>4264.92</c:v>
                </c:pt>
                <c:pt idx="1437">
                  <c:v>4267.8900000000003</c:v>
                </c:pt>
                <c:pt idx="1438">
                  <c:v>4270.8599999999997</c:v>
                </c:pt>
                <c:pt idx="1439">
                  <c:v>4273.83</c:v>
                </c:pt>
                <c:pt idx="1440">
                  <c:v>4276.8</c:v>
                </c:pt>
                <c:pt idx="1441">
                  <c:v>4279.7700000000004</c:v>
                </c:pt>
                <c:pt idx="1442">
                  <c:v>4282.74</c:v>
                </c:pt>
                <c:pt idx="1443">
                  <c:v>4285.71</c:v>
                </c:pt>
                <c:pt idx="1444">
                  <c:v>4288.68</c:v>
                </c:pt>
                <c:pt idx="1445">
                  <c:v>4291.6499999999996</c:v>
                </c:pt>
                <c:pt idx="1446">
                  <c:v>4294.62</c:v>
                </c:pt>
                <c:pt idx="1447">
                  <c:v>4297.59</c:v>
                </c:pt>
                <c:pt idx="1448">
                  <c:v>4300.5600000000004</c:v>
                </c:pt>
                <c:pt idx="1449">
                  <c:v>4303.53</c:v>
                </c:pt>
                <c:pt idx="1450">
                  <c:v>4306.5</c:v>
                </c:pt>
                <c:pt idx="1451">
                  <c:v>4309.47</c:v>
                </c:pt>
                <c:pt idx="1452">
                  <c:v>4312.4399999999996</c:v>
                </c:pt>
                <c:pt idx="1453">
                  <c:v>4315.41</c:v>
                </c:pt>
                <c:pt idx="1454">
                  <c:v>4318.38</c:v>
                </c:pt>
                <c:pt idx="1455">
                  <c:v>4321.3500000000004</c:v>
                </c:pt>
                <c:pt idx="1456">
                  <c:v>4324.32</c:v>
                </c:pt>
                <c:pt idx="1457">
                  <c:v>4327.29</c:v>
                </c:pt>
                <c:pt idx="1458">
                  <c:v>4330.26</c:v>
                </c:pt>
                <c:pt idx="1459">
                  <c:v>4333.2299999999996</c:v>
                </c:pt>
                <c:pt idx="1460">
                  <c:v>4336.2</c:v>
                </c:pt>
                <c:pt idx="1461">
                  <c:v>4339.17</c:v>
                </c:pt>
                <c:pt idx="1462">
                  <c:v>4342.1400000000003</c:v>
                </c:pt>
                <c:pt idx="1463">
                  <c:v>4345.1099999999997</c:v>
                </c:pt>
                <c:pt idx="1464">
                  <c:v>4348.08</c:v>
                </c:pt>
                <c:pt idx="1465">
                  <c:v>4351.05</c:v>
                </c:pt>
                <c:pt idx="1466">
                  <c:v>4354.0200000000004</c:v>
                </c:pt>
                <c:pt idx="1467">
                  <c:v>4356.99</c:v>
                </c:pt>
                <c:pt idx="1468">
                  <c:v>4359.96</c:v>
                </c:pt>
                <c:pt idx="1469">
                  <c:v>4362.93</c:v>
                </c:pt>
                <c:pt idx="1470">
                  <c:v>4365.8999999999996</c:v>
                </c:pt>
                <c:pt idx="1471">
                  <c:v>4368.87</c:v>
                </c:pt>
                <c:pt idx="1472">
                  <c:v>4371.84</c:v>
                </c:pt>
                <c:pt idx="1473">
                  <c:v>4374.8100000000004</c:v>
                </c:pt>
                <c:pt idx="1474">
                  <c:v>4377.78</c:v>
                </c:pt>
                <c:pt idx="1475">
                  <c:v>4380.75</c:v>
                </c:pt>
                <c:pt idx="1476">
                  <c:v>4383.72</c:v>
                </c:pt>
                <c:pt idx="1477">
                  <c:v>4386.6899999999996</c:v>
                </c:pt>
                <c:pt idx="1478">
                  <c:v>4389.66</c:v>
                </c:pt>
                <c:pt idx="1479">
                  <c:v>4392.63</c:v>
                </c:pt>
                <c:pt idx="1480">
                  <c:v>4395.6000000000004</c:v>
                </c:pt>
                <c:pt idx="1481">
                  <c:v>4398.57</c:v>
                </c:pt>
                <c:pt idx="1482">
                  <c:v>4401.54</c:v>
                </c:pt>
                <c:pt idx="1483">
                  <c:v>4404.51</c:v>
                </c:pt>
                <c:pt idx="1484">
                  <c:v>4407.4799999999996</c:v>
                </c:pt>
                <c:pt idx="1485">
                  <c:v>4410.45</c:v>
                </c:pt>
                <c:pt idx="1486">
                  <c:v>4413.42</c:v>
                </c:pt>
                <c:pt idx="1487">
                  <c:v>4416.3900000000003</c:v>
                </c:pt>
                <c:pt idx="1488">
                  <c:v>4419.3599999999997</c:v>
                </c:pt>
                <c:pt idx="1489">
                  <c:v>4422.33</c:v>
                </c:pt>
                <c:pt idx="1490">
                  <c:v>4425.3</c:v>
                </c:pt>
                <c:pt idx="1491">
                  <c:v>4428.2700000000004</c:v>
                </c:pt>
                <c:pt idx="1492">
                  <c:v>4431.24</c:v>
                </c:pt>
                <c:pt idx="1493">
                  <c:v>4434.21</c:v>
                </c:pt>
                <c:pt idx="1494">
                  <c:v>4437.18</c:v>
                </c:pt>
                <c:pt idx="1495">
                  <c:v>4440.1499999999996</c:v>
                </c:pt>
                <c:pt idx="1496">
                  <c:v>4443.12</c:v>
                </c:pt>
                <c:pt idx="1497">
                  <c:v>4446.09</c:v>
                </c:pt>
                <c:pt idx="1498">
                  <c:v>4449.0600000000004</c:v>
                </c:pt>
                <c:pt idx="1499">
                  <c:v>4452.03</c:v>
                </c:pt>
                <c:pt idx="1500">
                  <c:v>4455</c:v>
                </c:pt>
                <c:pt idx="1501">
                  <c:v>4457.97</c:v>
                </c:pt>
                <c:pt idx="1502">
                  <c:v>4460.9399999999996</c:v>
                </c:pt>
                <c:pt idx="1503">
                  <c:v>4463.91</c:v>
                </c:pt>
                <c:pt idx="1504">
                  <c:v>4466.88</c:v>
                </c:pt>
                <c:pt idx="1505">
                  <c:v>4469.8500000000004</c:v>
                </c:pt>
                <c:pt idx="1506">
                  <c:v>4472.82</c:v>
                </c:pt>
                <c:pt idx="1507">
                  <c:v>4475.79</c:v>
                </c:pt>
                <c:pt idx="1508">
                  <c:v>4478.76</c:v>
                </c:pt>
                <c:pt idx="1509">
                  <c:v>4481.7299999999996</c:v>
                </c:pt>
                <c:pt idx="1510">
                  <c:v>4484.7</c:v>
                </c:pt>
                <c:pt idx="1511">
                  <c:v>4487.67</c:v>
                </c:pt>
                <c:pt idx="1512">
                  <c:v>4490.6400000000003</c:v>
                </c:pt>
                <c:pt idx="1513">
                  <c:v>4493.6099999999997</c:v>
                </c:pt>
                <c:pt idx="1514">
                  <c:v>4496.58</c:v>
                </c:pt>
                <c:pt idx="1515">
                  <c:v>4499.55</c:v>
                </c:pt>
                <c:pt idx="1516">
                  <c:v>4502.5200000000004</c:v>
                </c:pt>
                <c:pt idx="1517">
                  <c:v>4505.49</c:v>
                </c:pt>
                <c:pt idx="1518">
                  <c:v>4508.46</c:v>
                </c:pt>
                <c:pt idx="1519">
                  <c:v>4511.43</c:v>
                </c:pt>
                <c:pt idx="1520">
                  <c:v>4514.3999999999996</c:v>
                </c:pt>
                <c:pt idx="1521">
                  <c:v>4517.37</c:v>
                </c:pt>
                <c:pt idx="1522">
                  <c:v>4520.34</c:v>
                </c:pt>
                <c:pt idx="1523">
                  <c:v>4523.3100000000004</c:v>
                </c:pt>
                <c:pt idx="1524">
                  <c:v>4526.28</c:v>
                </c:pt>
                <c:pt idx="1525">
                  <c:v>4529.25</c:v>
                </c:pt>
                <c:pt idx="1526">
                  <c:v>4532.22</c:v>
                </c:pt>
                <c:pt idx="1527">
                  <c:v>4535.1899999999996</c:v>
                </c:pt>
                <c:pt idx="1528">
                  <c:v>4538.16</c:v>
                </c:pt>
                <c:pt idx="1529">
                  <c:v>4541.13</c:v>
                </c:pt>
                <c:pt idx="1530">
                  <c:v>4544.1000000000004</c:v>
                </c:pt>
                <c:pt idx="1531">
                  <c:v>4547.07</c:v>
                </c:pt>
                <c:pt idx="1532">
                  <c:v>4550.04</c:v>
                </c:pt>
                <c:pt idx="1533">
                  <c:v>4553.01</c:v>
                </c:pt>
                <c:pt idx="1534">
                  <c:v>4555.9799999999996</c:v>
                </c:pt>
                <c:pt idx="1535">
                  <c:v>4558.95</c:v>
                </c:pt>
                <c:pt idx="1536">
                  <c:v>4561.92</c:v>
                </c:pt>
                <c:pt idx="1537">
                  <c:v>4564.8900000000003</c:v>
                </c:pt>
                <c:pt idx="1538">
                  <c:v>4567.8599999999997</c:v>
                </c:pt>
                <c:pt idx="1539">
                  <c:v>4570.83</c:v>
                </c:pt>
                <c:pt idx="1540">
                  <c:v>4573.8</c:v>
                </c:pt>
                <c:pt idx="1541">
                  <c:v>4576.7700000000004</c:v>
                </c:pt>
                <c:pt idx="1542">
                  <c:v>4579.74</c:v>
                </c:pt>
                <c:pt idx="1543">
                  <c:v>4582.71</c:v>
                </c:pt>
                <c:pt idx="1544">
                  <c:v>4585.68</c:v>
                </c:pt>
                <c:pt idx="1545">
                  <c:v>4588.6499999999996</c:v>
                </c:pt>
                <c:pt idx="1546">
                  <c:v>4591.62</c:v>
                </c:pt>
                <c:pt idx="1547">
                  <c:v>4594.59</c:v>
                </c:pt>
                <c:pt idx="1548">
                  <c:v>4597.5600000000004</c:v>
                </c:pt>
                <c:pt idx="1549">
                  <c:v>4600.53</c:v>
                </c:pt>
                <c:pt idx="1550">
                  <c:v>4603.5</c:v>
                </c:pt>
                <c:pt idx="1551">
                  <c:v>4606.47</c:v>
                </c:pt>
                <c:pt idx="1552">
                  <c:v>4609.4399999999996</c:v>
                </c:pt>
                <c:pt idx="1553">
                  <c:v>4612.41</c:v>
                </c:pt>
                <c:pt idx="1554">
                  <c:v>4615.38</c:v>
                </c:pt>
                <c:pt idx="1555">
                  <c:v>4618.3500000000004</c:v>
                </c:pt>
                <c:pt idx="1556">
                  <c:v>4621.32</c:v>
                </c:pt>
                <c:pt idx="1557">
                  <c:v>4624.29</c:v>
                </c:pt>
                <c:pt idx="1558">
                  <c:v>4627.26</c:v>
                </c:pt>
                <c:pt idx="1559">
                  <c:v>4630.2299999999996</c:v>
                </c:pt>
                <c:pt idx="1560">
                  <c:v>4633.2</c:v>
                </c:pt>
                <c:pt idx="1561">
                  <c:v>4636.17</c:v>
                </c:pt>
                <c:pt idx="1562">
                  <c:v>4639.1400000000003</c:v>
                </c:pt>
                <c:pt idx="1563">
                  <c:v>4642.1099999999997</c:v>
                </c:pt>
                <c:pt idx="1564">
                  <c:v>4645.08</c:v>
                </c:pt>
                <c:pt idx="1565">
                  <c:v>4648.05</c:v>
                </c:pt>
                <c:pt idx="1566">
                  <c:v>4651.0200000000004</c:v>
                </c:pt>
                <c:pt idx="1567">
                  <c:v>4653.99</c:v>
                </c:pt>
                <c:pt idx="1568">
                  <c:v>4656.96</c:v>
                </c:pt>
                <c:pt idx="1569">
                  <c:v>4659.93</c:v>
                </c:pt>
                <c:pt idx="1570">
                  <c:v>4662.8999999999996</c:v>
                </c:pt>
                <c:pt idx="1571">
                  <c:v>4665.87</c:v>
                </c:pt>
                <c:pt idx="1572">
                  <c:v>4668.84</c:v>
                </c:pt>
                <c:pt idx="1573">
                  <c:v>4671.8100000000004</c:v>
                </c:pt>
                <c:pt idx="1574">
                  <c:v>4674.78</c:v>
                </c:pt>
                <c:pt idx="1575">
                  <c:v>4677.75</c:v>
                </c:pt>
                <c:pt idx="1576">
                  <c:v>4680.72</c:v>
                </c:pt>
                <c:pt idx="1577">
                  <c:v>4683.6899999999996</c:v>
                </c:pt>
                <c:pt idx="1578">
                  <c:v>4686.66</c:v>
                </c:pt>
                <c:pt idx="1579">
                  <c:v>4689.63</c:v>
                </c:pt>
                <c:pt idx="1580">
                  <c:v>4692.6000000000004</c:v>
                </c:pt>
                <c:pt idx="1581">
                  <c:v>4695.57</c:v>
                </c:pt>
                <c:pt idx="1582">
                  <c:v>4698.54</c:v>
                </c:pt>
                <c:pt idx="1583">
                  <c:v>4701.51</c:v>
                </c:pt>
                <c:pt idx="1584">
                  <c:v>4704.4799999999996</c:v>
                </c:pt>
                <c:pt idx="1585">
                  <c:v>4707.45</c:v>
                </c:pt>
                <c:pt idx="1586">
                  <c:v>4710.42</c:v>
                </c:pt>
                <c:pt idx="1587">
                  <c:v>4713.3900000000003</c:v>
                </c:pt>
                <c:pt idx="1588">
                  <c:v>4716.3599999999997</c:v>
                </c:pt>
                <c:pt idx="1589">
                  <c:v>4719.33</c:v>
                </c:pt>
                <c:pt idx="1590">
                  <c:v>4722.3</c:v>
                </c:pt>
                <c:pt idx="1591">
                  <c:v>4725.2700000000004</c:v>
                </c:pt>
                <c:pt idx="1592">
                  <c:v>4728.24</c:v>
                </c:pt>
                <c:pt idx="1593">
                  <c:v>4731.21</c:v>
                </c:pt>
                <c:pt idx="1594">
                  <c:v>4734.18</c:v>
                </c:pt>
                <c:pt idx="1595">
                  <c:v>4737.1499999999996</c:v>
                </c:pt>
                <c:pt idx="1596">
                  <c:v>4740.12</c:v>
                </c:pt>
                <c:pt idx="1597">
                  <c:v>4743.09</c:v>
                </c:pt>
                <c:pt idx="1598">
                  <c:v>4746.0600000000004</c:v>
                </c:pt>
                <c:pt idx="1599">
                  <c:v>4749.03</c:v>
                </c:pt>
                <c:pt idx="1600">
                  <c:v>4752</c:v>
                </c:pt>
                <c:pt idx="1601">
                  <c:v>4754.97</c:v>
                </c:pt>
                <c:pt idx="1602">
                  <c:v>4757.9399999999996</c:v>
                </c:pt>
                <c:pt idx="1603">
                  <c:v>4760.91</c:v>
                </c:pt>
                <c:pt idx="1604">
                  <c:v>4763.88</c:v>
                </c:pt>
                <c:pt idx="1605">
                  <c:v>4766.8500000000004</c:v>
                </c:pt>
                <c:pt idx="1606">
                  <c:v>4769.82</c:v>
                </c:pt>
                <c:pt idx="1607">
                  <c:v>4772.79</c:v>
                </c:pt>
                <c:pt idx="1608">
                  <c:v>4775.76</c:v>
                </c:pt>
                <c:pt idx="1609">
                  <c:v>4778.7299999999996</c:v>
                </c:pt>
                <c:pt idx="1610">
                  <c:v>4781.7</c:v>
                </c:pt>
                <c:pt idx="1611">
                  <c:v>4784.67</c:v>
                </c:pt>
                <c:pt idx="1612">
                  <c:v>4787.6400000000003</c:v>
                </c:pt>
                <c:pt idx="1613">
                  <c:v>4790.6099999999997</c:v>
                </c:pt>
                <c:pt idx="1614">
                  <c:v>4793.58</c:v>
                </c:pt>
                <c:pt idx="1615">
                  <c:v>4796.55</c:v>
                </c:pt>
                <c:pt idx="1616">
                  <c:v>4799.5200000000004</c:v>
                </c:pt>
                <c:pt idx="1617">
                  <c:v>4802.49</c:v>
                </c:pt>
                <c:pt idx="1618">
                  <c:v>4805.46</c:v>
                </c:pt>
                <c:pt idx="1619">
                  <c:v>4808.43</c:v>
                </c:pt>
                <c:pt idx="1620">
                  <c:v>4811.3999999999996</c:v>
                </c:pt>
                <c:pt idx="1621">
                  <c:v>4814.37</c:v>
                </c:pt>
                <c:pt idx="1622">
                  <c:v>4817.34</c:v>
                </c:pt>
                <c:pt idx="1623">
                  <c:v>4820.3100000000004</c:v>
                </c:pt>
                <c:pt idx="1624">
                  <c:v>4823.28</c:v>
                </c:pt>
                <c:pt idx="1625">
                  <c:v>4826.25</c:v>
                </c:pt>
                <c:pt idx="1626">
                  <c:v>4829.22</c:v>
                </c:pt>
                <c:pt idx="1627">
                  <c:v>4832.1899999999996</c:v>
                </c:pt>
                <c:pt idx="1628">
                  <c:v>4835.16</c:v>
                </c:pt>
                <c:pt idx="1629">
                  <c:v>4838.13</c:v>
                </c:pt>
                <c:pt idx="1630">
                  <c:v>4841.1000000000004</c:v>
                </c:pt>
                <c:pt idx="1631">
                  <c:v>4844.07</c:v>
                </c:pt>
                <c:pt idx="1632">
                  <c:v>4847.04</c:v>
                </c:pt>
                <c:pt idx="1633">
                  <c:v>4850.01</c:v>
                </c:pt>
                <c:pt idx="1634">
                  <c:v>4852.9799999999996</c:v>
                </c:pt>
                <c:pt idx="1635">
                  <c:v>4855.95</c:v>
                </c:pt>
                <c:pt idx="1636">
                  <c:v>4858.92</c:v>
                </c:pt>
                <c:pt idx="1637">
                  <c:v>4861.8900000000003</c:v>
                </c:pt>
                <c:pt idx="1638">
                  <c:v>4864.8599999999997</c:v>
                </c:pt>
                <c:pt idx="1639">
                  <c:v>4867.83</c:v>
                </c:pt>
                <c:pt idx="1640">
                  <c:v>4870.8</c:v>
                </c:pt>
                <c:pt idx="1641">
                  <c:v>4873.7700000000004</c:v>
                </c:pt>
                <c:pt idx="1642">
                  <c:v>4876.74</c:v>
                </c:pt>
                <c:pt idx="1643">
                  <c:v>4879.71</c:v>
                </c:pt>
                <c:pt idx="1644">
                  <c:v>4882.68</c:v>
                </c:pt>
                <c:pt idx="1645">
                  <c:v>4885.6499999999996</c:v>
                </c:pt>
                <c:pt idx="1646">
                  <c:v>4888.62</c:v>
                </c:pt>
                <c:pt idx="1647">
                  <c:v>4891.59</c:v>
                </c:pt>
                <c:pt idx="1648">
                  <c:v>4894.5600000000004</c:v>
                </c:pt>
                <c:pt idx="1649">
                  <c:v>4897.53</c:v>
                </c:pt>
                <c:pt idx="1650">
                  <c:v>4900.5</c:v>
                </c:pt>
                <c:pt idx="1651">
                  <c:v>4903.47</c:v>
                </c:pt>
                <c:pt idx="1652">
                  <c:v>4906.4399999999996</c:v>
                </c:pt>
                <c:pt idx="1653">
                  <c:v>4909.41</c:v>
                </c:pt>
                <c:pt idx="1654">
                  <c:v>4912.38</c:v>
                </c:pt>
                <c:pt idx="1655">
                  <c:v>4915.3500000000004</c:v>
                </c:pt>
                <c:pt idx="1656">
                  <c:v>4918.32</c:v>
                </c:pt>
                <c:pt idx="1657">
                  <c:v>4921.29</c:v>
                </c:pt>
                <c:pt idx="1658">
                  <c:v>4924.26</c:v>
                </c:pt>
                <c:pt idx="1659">
                  <c:v>4927.2299999999996</c:v>
                </c:pt>
                <c:pt idx="1660">
                  <c:v>4930.2</c:v>
                </c:pt>
                <c:pt idx="1661">
                  <c:v>4933.17</c:v>
                </c:pt>
                <c:pt idx="1662">
                  <c:v>4936.1400000000003</c:v>
                </c:pt>
                <c:pt idx="1663">
                  <c:v>4939.1099999999997</c:v>
                </c:pt>
                <c:pt idx="1664">
                  <c:v>4942.08</c:v>
                </c:pt>
                <c:pt idx="1665">
                  <c:v>4945.05</c:v>
                </c:pt>
                <c:pt idx="1666">
                  <c:v>4948.0200000000004</c:v>
                </c:pt>
                <c:pt idx="1667">
                  <c:v>4950.99</c:v>
                </c:pt>
                <c:pt idx="1668">
                  <c:v>4953.96</c:v>
                </c:pt>
                <c:pt idx="1669">
                  <c:v>4956.93</c:v>
                </c:pt>
                <c:pt idx="1670">
                  <c:v>4959.8999999999996</c:v>
                </c:pt>
                <c:pt idx="1671">
                  <c:v>4962.87</c:v>
                </c:pt>
                <c:pt idx="1672">
                  <c:v>4965.84</c:v>
                </c:pt>
                <c:pt idx="1673">
                  <c:v>4968.8100000000004</c:v>
                </c:pt>
                <c:pt idx="1674">
                  <c:v>4971.78</c:v>
                </c:pt>
                <c:pt idx="1675">
                  <c:v>4974.75</c:v>
                </c:pt>
                <c:pt idx="1676">
                  <c:v>4977.72</c:v>
                </c:pt>
                <c:pt idx="1677">
                  <c:v>4980.6899999999996</c:v>
                </c:pt>
                <c:pt idx="1678">
                  <c:v>4983.66</c:v>
                </c:pt>
                <c:pt idx="1679">
                  <c:v>4986.63</c:v>
                </c:pt>
                <c:pt idx="1680">
                  <c:v>4989.6000000000004</c:v>
                </c:pt>
                <c:pt idx="1681">
                  <c:v>4992.57</c:v>
                </c:pt>
                <c:pt idx="1682">
                  <c:v>4995.54</c:v>
                </c:pt>
                <c:pt idx="1683">
                  <c:v>4998.51</c:v>
                </c:pt>
                <c:pt idx="1684">
                  <c:v>5001.4799999999996</c:v>
                </c:pt>
                <c:pt idx="1685">
                  <c:v>5004.45</c:v>
                </c:pt>
                <c:pt idx="1686">
                  <c:v>5007.42</c:v>
                </c:pt>
                <c:pt idx="1687">
                  <c:v>5010.3900000000003</c:v>
                </c:pt>
                <c:pt idx="1688">
                  <c:v>5013.3599999999997</c:v>
                </c:pt>
                <c:pt idx="1689">
                  <c:v>5016.33</c:v>
                </c:pt>
                <c:pt idx="1690">
                  <c:v>5019.3</c:v>
                </c:pt>
                <c:pt idx="1691">
                  <c:v>5022.2700000000004</c:v>
                </c:pt>
                <c:pt idx="1692">
                  <c:v>5025.24</c:v>
                </c:pt>
                <c:pt idx="1693">
                  <c:v>5028.21</c:v>
                </c:pt>
                <c:pt idx="1694">
                  <c:v>5031.18</c:v>
                </c:pt>
                <c:pt idx="1695">
                  <c:v>5034.1499999999996</c:v>
                </c:pt>
                <c:pt idx="1696">
                  <c:v>5037.12</c:v>
                </c:pt>
                <c:pt idx="1697">
                  <c:v>5040.09</c:v>
                </c:pt>
                <c:pt idx="1698">
                  <c:v>5043.0600000000004</c:v>
                </c:pt>
                <c:pt idx="1699">
                  <c:v>5046.03</c:v>
                </c:pt>
                <c:pt idx="1700">
                  <c:v>5049</c:v>
                </c:pt>
                <c:pt idx="1701">
                  <c:v>5051.97</c:v>
                </c:pt>
                <c:pt idx="1702">
                  <c:v>5054.9399999999996</c:v>
                </c:pt>
                <c:pt idx="1703">
                  <c:v>5057.91</c:v>
                </c:pt>
                <c:pt idx="1704">
                  <c:v>5060.88</c:v>
                </c:pt>
                <c:pt idx="1705">
                  <c:v>5063.8500000000004</c:v>
                </c:pt>
                <c:pt idx="1706">
                  <c:v>5066.82</c:v>
                </c:pt>
                <c:pt idx="1707">
                  <c:v>5069.79</c:v>
                </c:pt>
                <c:pt idx="1708">
                  <c:v>5072.76</c:v>
                </c:pt>
                <c:pt idx="1709">
                  <c:v>5075.7299999999996</c:v>
                </c:pt>
                <c:pt idx="1710">
                  <c:v>5078.7</c:v>
                </c:pt>
                <c:pt idx="1711">
                  <c:v>5081.67</c:v>
                </c:pt>
                <c:pt idx="1712">
                  <c:v>5084.6400000000003</c:v>
                </c:pt>
                <c:pt idx="1713">
                  <c:v>5087.6099999999997</c:v>
                </c:pt>
                <c:pt idx="1714">
                  <c:v>5090.58</c:v>
                </c:pt>
                <c:pt idx="1715">
                  <c:v>5093.55</c:v>
                </c:pt>
                <c:pt idx="1716">
                  <c:v>5096.5200000000004</c:v>
                </c:pt>
                <c:pt idx="1717">
                  <c:v>5099.49</c:v>
                </c:pt>
                <c:pt idx="1718">
                  <c:v>5102.46</c:v>
                </c:pt>
                <c:pt idx="1719">
                  <c:v>5105.43</c:v>
                </c:pt>
                <c:pt idx="1720">
                  <c:v>5108.3999999999996</c:v>
                </c:pt>
                <c:pt idx="1721">
                  <c:v>5111.37</c:v>
                </c:pt>
                <c:pt idx="1722">
                  <c:v>5114.34</c:v>
                </c:pt>
                <c:pt idx="1723">
                  <c:v>5117.3100000000004</c:v>
                </c:pt>
                <c:pt idx="1724">
                  <c:v>5120.28</c:v>
                </c:pt>
                <c:pt idx="1725">
                  <c:v>5123.25</c:v>
                </c:pt>
                <c:pt idx="1726">
                  <c:v>5126.22</c:v>
                </c:pt>
                <c:pt idx="1727">
                  <c:v>5129.1899999999996</c:v>
                </c:pt>
                <c:pt idx="1728">
                  <c:v>5132.16</c:v>
                </c:pt>
                <c:pt idx="1729">
                  <c:v>5135.13</c:v>
                </c:pt>
                <c:pt idx="1730">
                  <c:v>5138.1000000000004</c:v>
                </c:pt>
                <c:pt idx="1731">
                  <c:v>5141.07</c:v>
                </c:pt>
                <c:pt idx="1732">
                  <c:v>5144.04</c:v>
                </c:pt>
                <c:pt idx="1733">
                  <c:v>5147.01</c:v>
                </c:pt>
                <c:pt idx="1734">
                  <c:v>5149.9799999999996</c:v>
                </c:pt>
                <c:pt idx="1735">
                  <c:v>5152.95</c:v>
                </c:pt>
                <c:pt idx="1736">
                  <c:v>5155.92</c:v>
                </c:pt>
                <c:pt idx="1737">
                  <c:v>5158.8900000000003</c:v>
                </c:pt>
                <c:pt idx="1738">
                  <c:v>5161.8599999999997</c:v>
                </c:pt>
                <c:pt idx="1739">
                  <c:v>5164.83</c:v>
                </c:pt>
                <c:pt idx="1740">
                  <c:v>5167.8</c:v>
                </c:pt>
                <c:pt idx="1741">
                  <c:v>5170.7700000000004</c:v>
                </c:pt>
                <c:pt idx="1742">
                  <c:v>5173.74</c:v>
                </c:pt>
                <c:pt idx="1743">
                  <c:v>5176.71</c:v>
                </c:pt>
                <c:pt idx="1744">
                  <c:v>5179.68</c:v>
                </c:pt>
                <c:pt idx="1745">
                  <c:v>5182.6499999999996</c:v>
                </c:pt>
                <c:pt idx="1746">
                  <c:v>5185.62</c:v>
                </c:pt>
                <c:pt idx="1747">
                  <c:v>5188.59</c:v>
                </c:pt>
                <c:pt idx="1748">
                  <c:v>5191.5600000000004</c:v>
                </c:pt>
                <c:pt idx="1749">
                  <c:v>5194.53</c:v>
                </c:pt>
                <c:pt idx="1750">
                  <c:v>5197.5</c:v>
                </c:pt>
                <c:pt idx="1751">
                  <c:v>5200.47</c:v>
                </c:pt>
                <c:pt idx="1752">
                  <c:v>5203.4399999999996</c:v>
                </c:pt>
                <c:pt idx="1753">
                  <c:v>5206.41</c:v>
                </c:pt>
                <c:pt idx="1754">
                  <c:v>5209.38</c:v>
                </c:pt>
                <c:pt idx="1755">
                  <c:v>5212.3500000000004</c:v>
                </c:pt>
                <c:pt idx="1756">
                  <c:v>5215.32</c:v>
                </c:pt>
                <c:pt idx="1757">
                  <c:v>5218.29</c:v>
                </c:pt>
                <c:pt idx="1758">
                  <c:v>5221.26</c:v>
                </c:pt>
                <c:pt idx="1759">
                  <c:v>5224.2299999999996</c:v>
                </c:pt>
                <c:pt idx="1760">
                  <c:v>5227.2</c:v>
                </c:pt>
                <c:pt idx="1761">
                  <c:v>5230.17</c:v>
                </c:pt>
                <c:pt idx="1762">
                  <c:v>5233.1400000000003</c:v>
                </c:pt>
                <c:pt idx="1763">
                  <c:v>5236.1099999999997</c:v>
                </c:pt>
                <c:pt idx="1764">
                  <c:v>5239.08</c:v>
                </c:pt>
                <c:pt idx="1765">
                  <c:v>5242.05</c:v>
                </c:pt>
                <c:pt idx="1766">
                  <c:v>5245.02</c:v>
                </c:pt>
                <c:pt idx="1767">
                  <c:v>5247.99</c:v>
                </c:pt>
                <c:pt idx="1768">
                  <c:v>5250.96</c:v>
                </c:pt>
                <c:pt idx="1769">
                  <c:v>5253.93</c:v>
                </c:pt>
                <c:pt idx="1770">
                  <c:v>5256.9</c:v>
                </c:pt>
                <c:pt idx="1771">
                  <c:v>5259.87</c:v>
                </c:pt>
                <c:pt idx="1772">
                  <c:v>5262.84</c:v>
                </c:pt>
                <c:pt idx="1773">
                  <c:v>5265.81</c:v>
                </c:pt>
                <c:pt idx="1774">
                  <c:v>5268.78</c:v>
                </c:pt>
                <c:pt idx="1775">
                  <c:v>5271.75</c:v>
                </c:pt>
                <c:pt idx="1776">
                  <c:v>5274.72</c:v>
                </c:pt>
                <c:pt idx="1777">
                  <c:v>5277.69</c:v>
                </c:pt>
                <c:pt idx="1778">
                  <c:v>5280.66</c:v>
                </c:pt>
                <c:pt idx="1779">
                  <c:v>5283.63</c:v>
                </c:pt>
                <c:pt idx="1780">
                  <c:v>5286.6</c:v>
                </c:pt>
                <c:pt idx="1781">
                  <c:v>5289.57</c:v>
                </c:pt>
                <c:pt idx="1782">
                  <c:v>5292.54</c:v>
                </c:pt>
                <c:pt idx="1783">
                  <c:v>5295.51</c:v>
                </c:pt>
                <c:pt idx="1784">
                  <c:v>5298.48</c:v>
                </c:pt>
                <c:pt idx="1785">
                  <c:v>5301.45</c:v>
                </c:pt>
                <c:pt idx="1786">
                  <c:v>5304.42</c:v>
                </c:pt>
                <c:pt idx="1787">
                  <c:v>5307.39</c:v>
                </c:pt>
                <c:pt idx="1788">
                  <c:v>5310.36</c:v>
                </c:pt>
                <c:pt idx="1789">
                  <c:v>5313.33</c:v>
                </c:pt>
                <c:pt idx="1790">
                  <c:v>5316.3</c:v>
                </c:pt>
                <c:pt idx="1791">
                  <c:v>5319.27</c:v>
                </c:pt>
                <c:pt idx="1792">
                  <c:v>5322.24</c:v>
                </c:pt>
                <c:pt idx="1793">
                  <c:v>5325.21</c:v>
                </c:pt>
                <c:pt idx="1794">
                  <c:v>5328.18</c:v>
                </c:pt>
                <c:pt idx="1795">
                  <c:v>5331.15</c:v>
                </c:pt>
                <c:pt idx="1796">
                  <c:v>5334.12</c:v>
                </c:pt>
                <c:pt idx="1797">
                  <c:v>5337.09</c:v>
                </c:pt>
                <c:pt idx="1798">
                  <c:v>5340.06</c:v>
                </c:pt>
                <c:pt idx="1799">
                  <c:v>5343.03</c:v>
                </c:pt>
                <c:pt idx="1800">
                  <c:v>5346</c:v>
                </c:pt>
                <c:pt idx="1801">
                  <c:v>5348.97</c:v>
                </c:pt>
                <c:pt idx="1802">
                  <c:v>5351.94</c:v>
                </c:pt>
                <c:pt idx="1803">
                  <c:v>5354.91</c:v>
                </c:pt>
                <c:pt idx="1804">
                  <c:v>5357.88</c:v>
                </c:pt>
                <c:pt idx="1805">
                  <c:v>5360.85</c:v>
                </c:pt>
                <c:pt idx="1806">
                  <c:v>5363.82</c:v>
                </c:pt>
                <c:pt idx="1807">
                  <c:v>5366.79</c:v>
                </c:pt>
                <c:pt idx="1808">
                  <c:v>5369.76</c:v>
                </c:pt>
                <c:pt idx="1809">
                  <c:v>5372.73</c:v>
                </c:pt>
                <c:pt idx="1810">
                  <c:v>5375.7</c:v>
                </c:pt>
                <c:pt idx="1811">
                  <c:v>5378.67</c:v>
                </c:pt>
                <c:pt idx="1812">
                  <c:v>5381.64</c:v>
                </c:pt>
                <c:pt idx="1813">
                  <c:v>5384.61</c:v>
                </c:pt>
                <c:pt idx="1814">
                  <c:v>5387.58</c:v>
                </c:pt>
                <c:pt idx="1815">
                  <c:v>5390.55</c:v>
                </c:pt>
                <c:pt idx="1816">
                  <c:v>5393.52</c:v>
                </c:pt>
                <c:pt idx="1817">
                  <c:v>5396.49</c:v>
                </c:pt>
                <c:pt idx="1818">
                  <c:v>5399.46</c:v>
                </c:pt>
                <c:pt idx="1819">
                  <c:v>5402.43</c:v>
                </c:pt>
                <c:pt idx="1820">
                  <c:v>5405.4</c:v>
                </c:pt>
                <c:pt idx="1821">
                  <c:v>5408.37</c:v>
                </c:pt>
                <c:pt idx="1822">
                  <c:v>5411.34</c:v>
                </c:pt>
                <c:pt idx="1823">
                  <c:v>5414.31</c:v>
                </c:pt>
                <c:pt idx="1824">
                  <c:v>5417.28</c:v>
                </c:pt>
                <c:pt idx="1825">
                  <c:v>5420.25</c:v>
                </c:pt>
                <c:pt idx="1826">
                  <c:v>5423.22</c:v>
                </c:pt>
                <c:pt idx="1827">
                  <c:v>5426.19</c:v>
                </c:pt>
                <c:pt idx="1828">
                  <c:v>5429.16</c:v>
                </c:pt>
                <c:pt idx="1829">
                  <c:v>5432.13</c:v>
                </c:pt>
                <c:pt idx="1830">
                  <c:v>5435.1</c:v>
                </c:pt>
                <c:pt idx="1831">
                  <c:v>5438.07</c:v>
                </c:pt>
                <c:pt idx="1832">
                  <c:v>5441.04</c:v>
                </c:pt>
                <c:pt idx="1833">
                  <c:v>5444.01</c:v>
                </c:pt>
                <c:pt idx="1834">
                  <c:v>5446.98</c:v>
                </c:pt>
                <c:pt idx="1835">
                  <c:v>5449.95</c:v>
                </c:pt>
                <c:pt idx="1836">
                  <c:v>5452.92</c:v>
                </c:pt>
                <c:pt idx="1837">
                  <c:v>5455.89</c:v>
                </c:pt>
                <c:pt idx="1838">
                  <c:v>5458.86</c:v>
                </c:pt>
                <c:pt idx="1839">
                  <c:v>5461.83</c:v>
                </c:pt>
                <c:pt idx="1840">
                  <c:v>5464.8</c:v>
                </c:pt>
                <c:pt idx="1841">
                  <c:v>5467.77</c:v>
                </c:pt>
                <c:pt idx="1842">
                  <c:v>5470.74</c:v>
                </c:pt>
                <c:pt idx="1843">
                  <c:v>5473.71</c:v>
                </c:pt>
                <c:pt idx="1844">
                  <c:v>5476.68</c:v>
                </c:pt>
                <c:pt idx="1845">
                  <c:v>5479.65</c:v>
                </c:pt>
                <c:pt idx="1846">
                  <c:v>5482.62</c:v>
                </c:pt>
                <c:pt idx="1847">
                  <c:v>5485.59</c:v>
                </c:pt>
                <c:pt idx="1848">
                  <c:v>5488.56</c:v>
                </c:pt>
                <c:pt idx="1849">
                  <c:v>5491.53</c:v>
                </c:pt>
                <c:pt idx="1850">
                  <c:v>5494.5</c:v>
                </c:pt>
                <c:pt idx="1851">
                  <c:v>5497.47</c:v>
                </c:pt>
                <c:pt idx="1852">
                  <c:v>5500.44</c:v>
                </c:pt>
                <c:pt idx="1853">
                  <c:v>5503.41</c:v>
                </c:pt>
                <c:pt idx="1854">
                  <c:v>5506.38</c:v>
                </c:pt>
                <c:pt idx="1855">
                  <c:v>5509.35</c:v>
                </c:pt>
                <c:pt idx="1856">
                  <c:v>5512.32</c:v>
                </c:pt>
                <c:pt idx="1857">
                  <c:v>5515.29</c:v>
                </c:pt>
                <c:pt idx="1858">
                  <c:v>5518.26</c:v>
                </c:pt>
                <c:pt idx="1859">
                  <c:v>5521.23</c:v>
                </c:pt>
                <c:pt idx="1860">
                  <c:v>5524.2</c:v>
                </c:pt>
                <c:pt idx="1861">
                  <c:v>5527.17</c:v>
                </c:pt>
                <c:pt idx="1862">
                  <c:v>5530.14</c:v>
                </c:pt>
                <c:pt idx="1863">
                  <c:v>5533.11</c:v>
                </c:pt>
                <c:pt idx="1864">
                  <c:v>5536.08</c:v>
                </c:pt>
                <c:pt idx="1865">
                  <c:v>5539.05</c:v>
                </c:pt>
                <c:pt idx="1866">
                  <c:v>5542.02</c:v>
                </c:pt>
                <c:pt idx="1867">
                  <c:v>5544.99</c:v>
                </c:pt>
                <c:pt idx="1868">
                  <c:v>5547.96</c:v>
                </c:pt>
                <c:pt idx="1869">
                  <c:v>5550.93</c:v>
                </c:pt>
                <c:pt idx="1870">
                  <c:v>5553.9</c:v>
                </c:pt>
                <c:pt idx="1871">
                  <c:v>5556.87</c:v>
                </c:pt>
                <c:pt idx="1872">
                  <c:v>5559.84</c:v>
                </c:pt>
                <c:pt idx="1873">
                  <c:v>5562.81</c:v>
                </c:pt>
                <c:pt idx="1874">
                  <c:v>5565.78</c:v>
                </c:pt>
                <c:pt idx="1875">
                  <c:v>5568.75</c:v>
                </c:pt>
                <c:pt idx="1876">
                  <c:v>5571.72</c:v>
                </c:pt>
                <c:pt idx="1877">
                  <c:v>5574.69</c:v>
                </c:pt>
                <c:pt idx="1878">
                  <c:v>5577.66</c:v>
                </c:pt>
                <c:pt idx="1879">
                  <c:v>5580.63</c:v>
                </c:pt>
                <c:pt idx="1880">
                  <c:v>5583.6</c:v>
                </c:pt>
                <c:pt idx="1881">
                  <c:v>5586.57</c:v>
                </c:pt>
                <c:pt idx="1882">
                  <c:v>5589.54</c:v>
                </c:pt>
                <c:pt idx="1883">
                  <c:v>5592.51</c:v>
                </c:pt>
                <c:pt idx="1884">
                  <c:v>5595.48</c:v>
                </c:pt>
                <c:pt idx="1885">
                  <c:v>5598.45</c:v>
                </c:pt>
                <c:pt idx="1886">
                  <c:v>5601.42</c:v>
                </c:pt>
                <c:pt idx="1887">
                  <c:v>5604.39</c:v>
                </c:pt>
                <c:pt idx="1888">
                  <c:v>5607.36</c:v>
                </c:pt>
                <c:pt idx="1889">
                  <c:v>5610.33</c:v>
                </c:pt>
                <c:pt idx="1890">
                  <c:v>5613.3</c:v>
                </c:pt>
                <c:pt idx="1891">
                  <c:v>5616.27</c:v>
                </c:pt>
                <c:pt idx="1892">
                  <c:v>5619.24</c:v>
                </c:pt>
                <c:pt idx="1893">
                  <c:v>5622.21</c:v>
                </c:pt>
                <c:pt idx="1894">
                  <c:v>5625.18</c:v>
                </c:pt>
                <c:pt idx="1895">
                  <c:v>5628.15</c:v>
                </c:pt>
                <c:pt idx="1896">
                  <c:v>5631.12</c:v>
                </c:pt>
                <c:pt idx="1897">
                  <c:v>5634.09</c:v>
                </c:pt>
                <c:pt idx="1898">
                  <c:v>5637.06</c:v>
                </c:pt>
                <c:pt idx="1899">
                  <c:v>5640.03</c:v>
                </c:pt>
                <c:pt idx="1900">
                  <c:v>5643</c:v>
                </c:pt>
                <c:pt idx="1901">
                  <c:v>5645.97</c:v>
                </c:pt>
                <c:pt idx="1902">
                  <c:v>5648.94</c:v>
                </c:pt>
                <c:pt idx="1903">
                  <c:v>5651.91</c:v>
                </c:pt>
                <c:pt idx="1904">
                  <c:v>5654.88</c:v>
                </c:pt>
                <c:pt idx="1905">
                  <c:v>5657.85</c:v>
                </c:pt>
                <c:pt idx="1906">
                  <c:v>5660.82</c:v>
                </c:pt>
                <c:pt idx="1907">
                  <c:v>5663.79</c:v>
                </c:pt>
                <c:pt idx="1908">
                  <c:v>5666.76</c:v>
                </c:pt>
                <c:pt idx="1909">
                  <c:v>5669.73</c:v>
                </c:pt>
                <c:pt idx="1910">
                  <c:v>5672.7</c:v>
                </c:pt>
                <c:pt idx="1911">
                  <c:v>5675.67</c:v>
                </c:pt>
                <c:pt idx="1912">
                  <c:v>5678.64</c:v>
                </c:pt>
                <c:pt idx="1913">
                  <c:v>5681.61</c:v>
                </c:pt>
                <c:pt idx="1914">
                  <c:v>5684.58</c:v>
                </c:pt>
                <c:pt idx="1915">
                  <c:v>5687.55</c:v>
                </c:pt>
                <c:pt idx="1916">
                  <c:v>5690.52</c:v>
                </c:pt>
                <c:pt idx="1917">
                  <c:v>5693.49</c:v>
                </c:pt>
                <c:pt idx="1918">
                  <c:v>5696.46</c:v>
                </c:pt>
                <c:pt idx="1919">
                  <c:v>5699.43</c:v>
                </c:pt>
                <c:pt idx="1920">
                  <c:v>5702.4</c:v>
                </c:pt>
                <c:pt idx="1921">
                  <c:v>5705.37</c:v>
                </c:pt>
                <c:pt idx="1922">
                  <c:v>5708.34</c:v>
                </c:pt>
                <c:pt idx="1923">
                  <c:v>5711.31</c:v>
                </c:pt>
                <c:pt idx="1924">
                  <c:v>5714.28</c:v>
                </c:pt>
                <c:pt idx="1925">
                  <c:v>5717.25</c:v>
                </c:pt>
                <c:pt idx="1926">
                  <c:v>5720.22</c:v>
                </c:pt>
                <c:pt idx="1927">
                  <c:v>5723.19</c:v>
                </c:pt>
                <c:pt idx="1928">
                  <c:v>5726.16</c:v>
                </c:pt>
                <c:pt idx="1929">
                  <c:v>5729.13</c:v>
                </c:pt>
                <c:pt idx="1930">
                  <c:v>5732.1</c:v>
                </c:pt>
                <c:pt idx="1931">
                  <c:v>5735.07</c:v>
                </c:pt>
                <c:pt idx="1932">
                  <c:v>5738.04</c:v>
                </c:pt>
                <c:pt idx="1933">
                  <c:v>5741.01</c:v>
                </c:pt>
                <c:pt idx="1934">
                  <c:v>5743.98</c:v>
                </c:pt>
                <c:pt idx="1935">
                  <c:v>5746.95</c:v>
                </c:pt>
                <c:pt idx="1936">
                  <c:v>5749.92</c:v>
                </c:pt>
                <c:pt idx="1937">
                  <c:v>5752.89</c:v>
                </c:pt>
                <c:pt idx="1938">
                  <c:v>5755.86</c:v>
                </c:pt>
                <c:pt idx="1939">
                  <c:v>5758.83</c:v>
                </c:pt>
                <c:pt idx="1940">
                  <c:v>5761.8</c:v>
                </c:pt>
                <c:pt idx="1941">
                  <c:v>5764.77</c:v>
                </c:pt>
                <c:pt idx="1942">
                  <c:v>5767.74</c:v>
                </c:pt>
                <c:pt idx="1943">
                  <c:v>5770.71</c:v>
                </c:pt>
                <c:pt idx="1944">
                  <c:v>5773.68</c:v>
                </c:pt>
                <c:pt idx="1945">
                  <c:v>5776.65</c:v>
                </c:pt>
                <c:pt idx="1946">
                  <c:v>5779.62</c:v>
                </c:pt>
                <c:pt idx="1947">
                  <c:v>5782.59</c:v>
                </c:pt>
                <c:pt idx="1948">
                  <c:v>5785.56</c:v>
                </c:pt>
                <c:pt idx="1949">
                  <c:v>5788.53</c:v>
                </c:pt>
                <c:pt idx="1950">
                  <c:v>5791.5</c:v>
                </c:pt>
                <c:pt idx="1951">
                  <c:v>5794.47</c:v>
                </c:pt>
                <c:pt idx="1952">
                  <c:v>5797.44</c:v>
                </c:pt>
                <c:pt idx="1953">
                  <c:v>5800.41</c:v>
                </c:pt>
                <c:pt idx="1954">
                  <c:v>5803.38</c:v>
                </c:pt>
                <c:pt idx="1955">
                  <c:v>5806.35</c:v>
                </c:pt>
                <c:pt idx="1956">
                  <c:v>5809.32</c:v>
                </c:pt>
                <c:pt idx="1957">
                  <c:v>5812.29</c:v>
                </c:pt>
                <c:pt idx="1958">
                  <c:v>5815.26</c:v>
                </c:pt>
                <c:pt idx="1959">
                  <c:v>5818.23</c:v>
                </c:pt>
                <c:pt idx="1960">
                  <c:v>5821.2</c:v>
                </c:pt>
                <c:pt idx="1961">
                  <c:v>5824.17</c:v>
                </c:pt>
                <c:pt idx="1962">
                  <c:v>5827.14</c:v>
                </c:pt>
                <c:pt idx="1963">
                  <c:v>5830.11</c:v>
                </c:pt>
                <c:pt idx="1964">
                  <c:v>5833.08</c:v>
                </c:pt>
                <c:pt idx="1965">
                  <c:v>5836.05</c:v>
                </c:pt>
                <c:pt idx="1966">
                  <c:v>5839.02</c:v>
                </c:pt>
                <c:pt idx="1967">
                  <c:v>5841.99</c:v>
                </c:pt>
                <c:pt idx="1968">
                  <c:v>5844.96</c:v>
                </c:pt>
                <c:pt idx="1969">
                  <c:v>5847.93</c:v>
                </c:pt>
                <c:pt idx="1970">
                  <c:v>5850.9</c:v>
                </c:pt>
                <c:pt idx="1971">
                  <c:v>5853.87</c:v>
                </c:pt>
                <c:pt idx="1972">
                  <c:v>5856.84</c:v>
                </c:pt>
                <c:pt idx="1973">
                  <c:v>5859.81</c:v>
                </c:pt>
                <c:pt idx="1974">
                  <c:v>5862.78</c:v>
                </c:pt>
                <c:pt idx="1975">
                  <c:v>5865.75</c:v>
                </c:pt>
                <c:pt idx="1976">
                  <c:v>5868.72</c:v>
                </c:pt>
                <c:pt idx="1977">
                  <c:v>5871.69</c:v>
                </c:pt>
                <c:pt idx="1978">
                  <c:v>5874.66</c:v>
                </c:pt>
                <c:pt idx="1979">
                  <c:v>5877.63</c:v>
                </c:pt>
                <c:pt idx="1980">
                  <c:v>5880.6</c:v>
                </c:pt>
                <c:pt idx="1981">
                  <c:v>5883.57</c:v>
                </c:pt>
                <c:pt idx="1982">
                  <c:v>5886.54</c:v>
                </c:pt>
                <c:pt idx="1983">
                  <c:v>5889.51</c:v>
                </c:pt>
                <c:pt idx="1984">
                  <c:v>5892.48</c:v>
                </c:pt>
                <c:pt idx="1985">
                  <c:v>5895.45</c:v>
                </c:pt>
                <c:pt idx="1986">
                  <c:v>5898.42</c:v>
                </c:pt>
                <c:pt idx="1987">
                  <c:v>5901.39</c:v>
                </c:pt>
                <c:pt idx="1988">
                  <c:v>5904.36</c:v>
                </c:pt>
                <c:pt idx="1989">
                  <c:v>5907.33</c:v>
                </c:pt>
                <c:pt idx="1990">
                  <c:v>5910.3</c:v>
                </c:pt>
                <c:pt idx="1991">
                  <c:v>5913.27</c:v>
                </c:pt>
                <c:pt idx="1992">
                  <c:v>5916.24</c:v>
                </c:pt>
                <c:pt idx="1993">
                  <c:v>5919.21</c:v>
                </c:pt>
                <c:pt idx="1994">
                  <c:v>5922.18</c:v>
                </c:pt>
                <c:pt idx="1995">
                  <c:v>5925.15</c:v>
                </c:pt>
                <c:pt idx="1996">
                  <c:v>5928.12</c:v>
                </c:pt>
                <c:pt idx="1997">
                  <c:v>5931.09</c:v>
                </c:pt>
                <c:pt idx="1998">
                  <c:v>5934.06</c:v>
                </c:pt>
                <c:pt idx="1999">
                  <c:v>5937.03</c:v>
                </c:pt>
                <c:pt idx="2000">
                  <c:v>5940</c:v>
                </c:pt>
                <c:pt idx="2001">
                  <c:v>5942.97</c:v>
                </c:pt>
                <c:pt idx="2002">
                  <c:v>5945.94</c:v>
                </c:pt>
                <c:pt idx="2003">
                  <c:v>5948.91</c:v>
                </c:pt>
                <c:pt idx="2004">
                  <c:v>5951.88</c:v>
                </c:pt>
                <c:pt idx="2005">
                  <c:v>5954.85</c:v>
                </c:pt>
                <c:pt idx="2006">
                  <c:v>5957.82</c:v>
                </c:pt>
                <c:pt idx="2007">
                  <c:v>5960.79</c:v>
                </c:pt>
                <c:pt idx="2008">
                  <c:v>5963.76</c:v>
                </c:pt>
                <c:pt idx="2009">
                  <c:v>5966.73</c:v>
                </c:pt>
                <c:pt idx="2010">
                  <c:v>5969.7</c:v>
                </c:pt>
                <c:pt idx="2011">
                  <c:v>5972.67</c:v>
                </c:pt>
                <c:pt idx="2012">
                  <c:v>5975.64</c:v>
                </c:pt>
                <c:pt idx="2013">
                  <c:v>5978.61</c:v>
                </c:pt>
                <c:pt idx="2014">
                  <c:v>5981.58</c:v>
                </c:pt>
                <c:pt idx="2015">
                  <c:v>5984.55</c:v>
                </c:pt>
                <c:pt idx="2016">
                  <c:v>5987.52</c:v>
                </c:pt>
                <c:pt idx="2017">
                  <c:v>5990.49</c:v>
                </c:pt>
                <c:pt idx="2018">
                  <c:v>5993.46</c:v>
                </c:pt>
                <c:pt idx="2019">
                  <c:v>5996.43</c:v>
                </c:pt>
                <c:pt idx="2020">
                  <c:v>5999.4</c:v>
                </c:pt>
                <c:pt idx="2021">
                  <c:v>6002.37</c:v>
                </c:pt>
                <c:pt idx="2022">
                  <c:v>6005.34</c:v>
                </c:pt>
                <c:pt idx="2023">
                  <c:v>6008.31</c:v>
                </c:pt>
                <c:pt idx="2024">
                  <c:v>6011.28</c:v>
                </c:pt>
                <c:pt idx="2025">
                  <c:v>6014.25</c:v>
                </c:pt>
                <c:pt idx="2026">
                  <c:v>6017.22</c:v>
                </c:pt>
                <c:pt idx="2027">
                  <c:v>6020.19</c:v>
                </c:pt>
                <c:pt idx="2028">
                  <c:v>6023.16</c:v>
                </c:pt>
                <c:pt idx="2029">
                  <c:v>6026.13</c:v>
                </c:pt>
                <c:pt idx="2030">
                  <c:v>6029.1</c:v>
                </c:pt>
                <c:pt idx="2031">
                  <c:v>6032.07</c:v>
                </c:pt>
                <c:pt idx="2032">
                  <c:v>6035.04</c:v>
                </c:pt>
                <c:pt idx="2033">
                  <c:v>6038.01</c:v>
                </c:pt>
                <c:pt idx="2034">
                  <c:v>6040.98</c:v>
                </c:pt>
                <c:pt idx="2035">
                  <c:v>6043.95</c:v>
                </c:pt>
                <c:pt idx="2036">
                  <c:v>6046.92</c:v>
                </c:pt>
                <c:pt idx="2037">
                  <c:v>6049.89</c:v>
                </c:pt>
                <c:pt idx="2038">
                  <c:v>6052.86</c:v>
                </c:pt>
                <c:pt idx="2039">
                  <c:v>6055.83</c:v>
                </c:pt>
                <c:pt idx="2040">
                  <c:v>6058.8</c:v>
                </c:pt>
                <c:pt idx="2041">
                  <c:v>6061.77</c:v>
                </c:pt>
                <c:pt idx="2042">
                  <c:v>6064.74</c:v>
                </c:pt>
                <c:pt idx="2043">
                  <c:v>6067.71</c:v>
                </c:pt>
                <c:pt idx="2044">
                  <c:v>6070.68</c:v>
                </c:pt>
                <c:pt idx="2045">
                  <c:v>6073.65</c:v>
                </c:pt>
                <c:pt idx="2046">
                  <c:v>6076.62</c:v>
                </c:pt>
                <c:pt idx="2047">
                  <c:v>6079.59</c:v>
                </c:pt>
                <c:pt idx="2048">
                  <c:v>6082.56</c:v>
                </c:pt>
                <c:pt idx="2049">
                  <c:v>6085.53</c:v>
                </c:pt>
                <c:pt idx="2050">
                  <c:v>6088.5</c:v>
                </c:pt>
                <c:pt idx="2051">
                  <c:v>6091.47</c:v>
                </c:pt>
                <c:pt idx="2052">
                  <c:v>6094.44</c:v>
                </c:pt>
                <c:pt idx="2053">
                  <c:v>6097.41</c:v>
                </c:pt>
                <c:pt idx="2054">
                  <c:v>6100.38</c:v>
                </c:pt>
                <c:pt idx="2055">
                  <c:v>6103.35</c:v>
                </c:pt>
                <c:pt idx="2056">
                  <c:v>6106.32</c:v>
                </c:pt>
                <c:pt idx="2057">
                  <c:v>6109.29</c:v>
                </c:pt>
              </c:numCache>
            </c:numRef>
          </c:xVal>
          <c:yVal>
            <c:numRef>
              <c:f>Sheet1!$G$2:$G$2059</c:f>
              <c:numCache>
                <c:formatCode>General</c:formatCode>
                <c:ptCount val="2058"/>
                <c:pt idx="0">
                  <c:v>-0.68</c:v>
                </c:pt>
                <c:pt idx="1">
                  <c:v>0.42</c:v>
                </c:pt>
                <c:pt idx="2">
                  <c:v>-1.6</c:v>
                </c:pt>
                <c:pt idx="3">
                  <c:v>-0.33</c:v>
                </c:pt>
                <c:pt idx="4">
                  <c:v>-0.46</c:v>
                </c:pt>
                <c:pt idx="5">
                  <c:v>1.1599999999999999</c:v>
                </c:pt>
                <c:pt idx="6">
                  <c:v>1.2</c:v>
                </c:pt>
                <c:pt idx="7">
                  <c:v>4.8600000000000003</c:v>
                </c:pt>
                <c:pt idx="8">
                  <c:v>2.39</c:v>
                </c:pt>
                <c:pt idx="9">
                  <c:v>2.17</c:v>
                </c:pt>
                <c:pt idx="10">
                  <c:v>1.91</c:v>
                </c:pt>
                <c:pt idx="11">
                  <c:v>2.34</c:v>
                </c:pt>
                <c:pt idx="12">
                  <c:v>2.13</c:v>
                </c:pt>
                <c:pt idx="13">
                  <c:v>0.73</c:v>
                </c:pt>
                <c:pt idx="14">
                  <c:v>1.45</c:v>
                </c:pt>
                <c:pt idx="15">
                  <c:v>1.37</c:v>
                </c:pt>
                <c:pt idx="16">
                  <c:v>0.38</c:v>
                </c:pt>
                <c:pt idx="17">
                  <c:v>-0.71</c:v>
                </c:pt>
                <c:pt idx="18">
                  <c:v>0.88</c:v>
                </c:pt>
                <c:pt idx="19">
                  <c:v>-0.97</c:v>
                </c:pt>
                <c:pt idx="20">
                  <c:v>-0.25</c:v>
                </c:pt>
                <c:pt idx="21">
                  <c:v>-1.76</c:v>
                </c:pt>
                <c:pt idx="22">
                  <c:v>-0.77</c:v>
                </c:pt>
                <c:pt idx="23">
                  <c:v>0.21</c:v>
                </c:pt>
                <c:pt idx="24">
                  <c:v>-0.7</c:v>
                </c:pt>
                <c:pt idx="25">
                  <c:v>-0.52</c:v>
                </c:pt>
                <c:pt idx="26">
                  <c:v>-0.74</c:v>
                </c:pt>
                <c:pt idx="27">
                  <c:v>-0.78</c:v>
                </c:pt>
                <c:pt idx="28">
                  <c:v>-1.27</c:v>
                </c:pt>
                <c:pt idx="29">
                  <c:v>-1.37</c:v>
                </c:pt>
                <c:pt idx="30">
                  <c:v>0.54</c:v>
                </c:pt>
                <c:pt idx="31">
                  <c:v>-0.32</c:v>
                </c:pt>
                <c:pt idx="32">
                  <c:v>-0.57999999999999996</c:v>
                </c:pt>
                <c:pt idx="33">
                  <c:v>-0.25</c:v>
                </c:pt>
                <c:pt idx="34">
                  <c:v>-1.1299999999999999</c:v>
                </c:pt>
                <c:pt idx="35">
                  <c:v>-0.57999999999999996</c:v>
                </c:pt>
                <c:pt idx="36">
                  <c:v>-4.5199999999999996</c:v>
                </c:pt>
                <c:pt idx="37">
                  <c:v>-0.65</c:v>
                </c:pt>
                <c:pt idx="38">
                  <c:v>-0.25</c:v>
                </c:pt>
                <c:pt idx="39">
                  <c:v>-0.12</c:v>
                </c:pt>
                <c:pt idx="40">
                  <c:v>-0.05</c:v>
                </c:pt>
                <c:pt idx="41">
                  <c:v>-0.06</c:v>
                </c:pt>
                <c:pt idx="42">
                  <c:v>-7.0000000000000007E-2</c:v>
                </c:pt>
                <c:pt idx="43">
                  <c:v>-7.0000000000000007E-2</c:v>
                </c:pt>
                <c:pt idx="44">
                  <c:v>0.05</c:v>
                </c:pt>
                <c:pt idx="45">
                  <c:v>-0.05</c:v>
                </c:pt>
                <c:pt idx="46">
                  <c:v>-0.04</c:v>
                </c:pt>
                <c:pt idx="47">
                  <c:v>-0.19</c:v>
                </c:pt>
                <c:pt idx="48">
                  <c:v>0.01</c:v>
                </c:pt>
                <c:pt idx="49">
                  <c:v>-0.12</c:v>
                </c:pt>
                <c:pt idx="50">
                  <c:v>0.15</c:v>
                </c:pt>
                <c:pt idx="51">
                  <c:v>-0.01</c:v>
                </c:pt>
                <c:pt idx="52">
                  <c:v>0.1</c:v>
                </c:pt>
                <c:pt idx="53">
                  <c:v>0.03</c:v>
                </c:pt>
                <c:pt idx="54">
                  <c:v>0.15</c:v>
                </c:pt>
                <c:pt idx="55">
                  <c:v>0</c:v>
                </c:pt>
                <c:pt idx="56">
                  <c:v>0.08</c:v>
                </c:pt>
                <c:pt idx="57">
                  <c:v>0.03</c:v>
                </c:pt>
                <c:pt idx="58">
                  <c:v>0.05</c:v>
                </c:pt>
                <c:pt idx="59">
                  <c:v>0.04</c:v>
                </c:pt>
                <c:pt idx="60">
                  <c:v>0.28999999999999998</c:v>
                </c:pt>
                <c:pt idx="61">
                  <c:v>0.05</c:v>
                </c:pt>
                <c:pt idx="62">
                  <c:v>0.06</c:v>
                </c:pt>
                <c:pt idx="63">
                  <c:v>-0.06</c:v>
                </c:pt>
                <c:pt idx="64">
                  <c:v>0.09</c:v>
                </c:pt>
                <c:pt idx="65">
                  <c:v>-7.0000000000000007E-2</c:v>
                </c:pt>
                <c:pt idx="66">
                  <c:v>-0.21</c:v>
                </c:pt>
                <c:pt idx="67">
                  <c:v>0.12</c:v>
                </c:pt>
                <c:pt idx="68">
                  <c:v>0.4</c:v>
                </c:pt>
                <c:pt idx="69">
                  <c:v>0.32</c:v>
                </c:pt>
                <c:pt idx="70">
                  <c:v>0.11</c:v>
                </c:pt>
                <c:pt idx="71">
                  <c:v>0.65</c:v>
                </c:pt>
                <c:pt idx="72">
                  <c:v>0.24</c:v>
                </c:pt>
                <c:pt idx="73">
                  <c:v>0.2</c:v>
                </c:pt>
                <c:pt idx="74">
                  <c:v>0.16</c:v>
                </c:pt>
                <c:pt idx="75">
                  <c:v>0.56999999999999995</c:v>
                </c:pt>
                <c:pt idx="76">
                  <c:v>-0.08</c:v>
                </c:pt>
                <c:pt idx="77">
                  <c:v>0.24</c:v>
                </c:pt>
                <c:pt idx="78">
                  <c:v>0.88</c:v>
                </c:pt>
                <c:pt idx="79">
                  <c:v>0.04</c:v>
                </c:pt>
                <c:pt idx="80">
                  <c:v>0.2</c:v>
                </c:pt>
                <c:pt idx="81">
                  <c:v>7.0000000000000007E-2</c:v>
                </c:pt>
                <c:pt idx="82">
                  <c:v>-0.42</c:v>
                </c:pt>
                <c:pt idx="83">
                  <c:v>-0.03</c:v>
                </c:pt>
                <c:pt idx="84">
                  <c:v>-0.13</c:v>
                </c:pt>
                <c:pt idx="85">
                  <c:v>-1.25</c:v>
                </c:pt>
                <c:pt idx="86">
                  <c:v>0.17</c:v>
                </c:pt>
                <c:pt idx="87">
                  <c:v>0.01</c:v>
                </c:pt>
                <c:pt idx="88">
                  <c:v>0.34</c:v>
                </c:pt>
                <c:pt idx="89">
                  <c:v>-0.14000000000000001</c:v>
                </c:pt>
                <c:pt idx="90">
                  <c:v>-0.34</c:v>
                </c:pt>
                <c:pt idx="91">
                  <c:v>-0.01</c:v>
                </c:pt>
                <c:pt idx="92">
                  <c:v>0.8</c:v>
                </c:pt>
                <c:pt idx="93">
                  <c:v>0.06</c:v>
                </c:pt>
                <c:pt idx="94">
                  <c:v>0.04</c:v>
                </c:pt>
                <c:pt idx="95">
                  <c:v>0.04</c:v>
                </c:pt>
                <c:pt idx="96">
                  <c:v>0.06</c:v>
                </c:pt>
                <c:pt idx="97">
                  <c:v>0.04</c:v>
                </c:pt>
                <c:pt idx="98">
                  <c:v>0.04</c:v>
                </c:pt>
                <c:pt idx="99">
                  <c:v>0.05</c:v>
                </c:pt>
                <c:pt idx="100">
                  <c:v>0.06</c:v>
                </c:pt>
                <c:pt idx="101">
                  <c:v>0.02</c:v>
                </c:pt>
                <c:pt idx="102">
                  <c:v>7.0000000000000007E-2</c:v>
                </c:pt>
                <c:pt idx="103">
                  <c:v>0.05</c:v>
                </c:pt>
                <c:pt idx="104">
                  <c:v>0.05</c:v>
                </c:pt>
                <c:pt idx="105">
                  <c:v>0.06</c:v>
                </c:pt>
                <c:pt idx="106">
                  <c:v>0.05</c:v>
                </c:pt>
                <c:pt idx="107">
                  <c:v>0.04</c:v>
                </c:pt>
                <c:pt idx="108">
                  <c:v>0.06</c:v>
                </c:pt>
                <c:pt idx="109">
                  <c:v>0.05</c:v>
                </c:pt>
                <c:pt idx="110">
                  <c:v>0.05</c:v>
                </c:pt>
                <c:pt idx="111">
                  <c:v>0.04</c:v>
                </c:pt>
                <c:pt idx="112">
                  <c:v>0.06</c:v>
                </c:pt>
                <c:pt idx="113">
                  <c:v>0.04</c:v>
                </c:pt>
                <c:pt idx="114">
                  <c:v>0.04</c:v>
                </c:pt>
                <c:pt idx="115">
                  <c:v>0.05</c:v>
                </c:pt>
                <c:pt idx="116">
                  <c:v>0.04</c:v>
                </c:pt>
                <c:pt idx="117">
                  <c:v>0.04</c:v>
                </c:pt>
                <c:pt idx="118">
                  <c:v>0.04</c:v>
                </c:pt>
                <c:pt idx="119">
                  <c:v>0.05</c:v>
                </c:pt>
                <c:pt idx="120">
                  <c:v>0.06</c:v>
                </c:pt>
                <c:pt idx="121">
                  <c:v>0.04</c:v>
                </c:pt>
                <c:pt idx="122">
                  <c:v>0.04</c:v>
                </c:pt>
                <c:pt idx="123">
                  <c:v>0.04</c:v>
                </c:pt>
                <c:pt idx="124">
                  <c:v>0.04</c:v>
                </c:pt>
                <c:pt idx="125">
                  <c:v>0.04</c:v>
                </c:pt>
                <c:pt idx="126">
                  <c:v>7.0000000000000007E-2</c:v>
                </c:pt>
                <c:pt idx="127">
                  <c:v>0.05</c:v>
                </c:pt>
                <c:pt idx="128">
                  <c:v>0.05</c:v>
                </c:pt>
                <c:pt idx="129">
                  <c:v>0.06</c:v>
                </c:pt>
                <c:pt idx="130">
                  <c:v>0.04</c:v>
                </c:pt>
                <c:pt idx="131">
                  <c:v>0.04</c:v>
                </c:pt>
                <c:pt idx="132">
                  <c:v>0.04</c:v>
                </c:pt>
                <c:pt idx="133">
                  <c:v>0.04</c:v>
                </c:pt>
                <c:pt idx="134">
                  <c:v>0.05</c:v>
                </c:pt>
                <c:pt idx="135">
                  <c:v>0.06</c:v>
                </c:pt>
                <c:pt idx="136">
                  <c:v>0.03</c:v>
                </c:pt>
                <c:pt idx="137">
                  <c:v>0.06</c:v>
                </c:pt>
                <c:pt idx="138">
                  <c:v>0.05</c:v>
                </c:pt>
                <c:pt idx="139">
                  <c:v>0.06</c:v>
                </c:pt>
                <c:pt idx="140">
                  <c:v>0.05</c:v>
                </c:pt>
                <c:pt idx="141">
                  <c:v>0.04</c:v>
                </c:pt>
                <c:pt idx="142">
                  <c:v>0.04</c:v>
                </c:pt>
                <c:pt idx="143">
                  <c:v>0.03</c:v>
                </c:pt>
                <c:pt idx="144">
                  <c:v>0.04</c:v>
                </c:pt>
                <c:pt idx="145">
                  <c:v>0.04</c:v>
                </c:pt>
                <c:pt idx="146">
                  <c:v>0.04</c:v>
                </c:pt>
                <c:pt idx="147">
                  <c:v>0.04</c:v>
                </c:pt>
                <c:pt idx="148">
                  <c:v>0.05</c:v>
                </c:pt>
                <c:pt idx="149">
                  <c:v>0.05</c:v>
                </c:pt>
                <c:pt idx="150">
                  <c:v>0.04</c:v>
                </c:pt>
                <c:pt idx="151">
                  <c:v>0.03</c:v>
                </c:pt>
                <c:pt idx="152">
                  <c:v>0.06</c:v>
                </c:pt>
                <c:pt idx="153">
                  <c:v>0.04</c:v>
                </c:pt>
                <c:pt idx="154">
                  <c:v>0.04</c:v>
                </c:pt>
                <c:pt idx="155">
                  <c:v>0.04</c:v>
                </c:pt>
                <c:pt idx="156">
                  <c:v>0.04</c:v>
                </c:pt>
                <c:pt idx="157">
                  <c:v>0.06</c:v>
                </c:pt>
                <c:pt idx="158">
                  <c:v>7.0000000000000007E-2</c:v>
                </c:pt>
                <c:pt idx="159">
                  <c:v>0.05</c:v>
                </c:pt>
                <c:pt idx="160">
                  <c:v>0.03</c:v>
                </c:pt>
                <c:pt idx="161">
                  <c:v>0.03</c:v>
                </c:pt>
                <c:pt idx="162">
                  <c:v>0.05</c:v>
                </c:pt>
                <c:pt idx="163">
                  <c:v>0.06</c:v>
                </c:pt>
                <c:pt idx="164">
                  <c:v>0.04</c:v>
                </c:pt>
                <c:pt idx="165">
                  <c:v>0.06</c:v>
                </c:pt>
                <c:pt idx="166">
                  <c:v>0.04</c:v>
                </c:pt>
                <c:pt idx="167">
                  <c:v>0.06</c:v>
                </c:pt>
                <c:pt idx="168">
                  <c:v>0.03</c:v>
                </c:pt>
                <c:pt idx="169">
                  <c:v>0.04</c:v>
                </c:pt>
                <c:pt idx="170">
                  <c:v>0.04</c:v>
                </c:pt>
                <c:pt idx="171">
                  <c:v>0.05</c:v>
                </c:pt>
                <c:pt idx="172">
                  <c:v>0.05</c:v>
                </c:pt>
                <c:pt idx="173">
                  <c:v>0.03</c:v>
                </c:pt>
                <c:pt idx="174">
                  <c:v>0.04</c:v>
                </c:pt>
                <c:pt idx="175">
                  <c:v>0.05</c:v>
                </c:pt>
                <c:pt idx="176">
                  <c:v>7.0000000000000007E-2</c:v>
                </c:pt>
                <c:pt idx="177">
                  <c:v>0</c:v>
                </c:pt>
                <c:pt idx="178">
                  <c:v>0.06</c:v>
                </c:pt>
                <c:pt idx="179">
                  <c:v>0.03</c:v>
                </c:pt>
                <c:pt idx="180">
                  <c:v>0.06</c:v>
                </c:pt>
                <c:pt idx="181">
                  <c:v>0.04</c:v>
                </c:pt>
                <c:pt idx="182">
                  <c:v>0.03</c:v>
                </c:pt>
                <c:pt idx="183">
                  <c:v>0.04</c:v>
                </c:pt>
                <c:pt idx="184">
                  <c:v>0.06</c:v>
                </c:pt>
                <c:pt idx="185">
                  <c:v>-0.02</c:v>
                </c:pt>
                <c:pt idx="186">
                  <c:v>7.0000000000000007E-2</c:v>
                </c:pt>
                <c:pt idx="187">
                  <c:v>0.04</c:v>
                </c:pt>
                <c:pt idx="188">
                  <c:v>-0.04</c:v>
                </c:pt>
                <c:pt idx="189">
                  <c:v>0.12</c:v>
                </c:pt>
                <c:pt idx="190">
                  <c:v>-0.4</c:v>
                </c:pt>
                <c:pt idx="191">
                  <c:v>0.76</c:v>
                </c:pt>
                <c:pt idx="192">
                  <c:v>0.05</c:v>
                </c:pt>
                <c:pt idx="193">
                  <c:v>0.34</c:v>
                </c:pt>
                <c:pt idx="194">
                  <c:v>-2.0099999999999998</c:v>
                </c:pt>
                <c:pt idx="195">
                  <c:v>-0.02</c:v>
                </c:pt>
                <c:pt idx="196">
                  <c:v>-0.21</c:v>
                </c:pt>
                <c:pt idx="197">
                  <c:v>-0.33</c:v>
                </c:pt>
                <c:pt idx="198">
                  <c:v>-0.43</c:v>
                </c:pt>
                <c:pt idx="199">
                  <c:v>1.07</c:v>
                </c:pt>
                <c:pt idx="200">
                  <c:v>0.06</c:v>
                </c:pt>
                <c:pt idx="201">
                  <c:v>1.02</c:v>
                </c:pt>
                <c:pt idx="202">
                  <c:v>-0.27</c:v>
                </c:pt>
                <c:pt idx="203">
                  <c:v>-0.92</c:v>
                </c:pt>
                <c:pt idx="204">
                  <c:v>-0.14000000000000001</c:v>
                </c:pt>
                <c:pt idx="205">
                  <c:v>0.27</c:v>
                </c:pt>
                <c:pt idx="206">
                  <c:v>-0.04</c:v>
                </c:pt>
                <c:pt idx="207">
                  <c:v>-0.03</c:v>
                </c:pt>
                <c:pt idx="208">
                  <c:v>0.06</c:v>
                </c:pt>
                <c:pt idx="209">
                  <c:v>-0.05</c:v>
                </c:pt>
                <c:pt idx="210">
                  <c:v>-0.04</c:v>
                </c:pt>
                <c:pt idx="211">
                  <c:v>0</c:v>
                </c:pt>
                <c:pt idx="212">
                  <c:v>-0.03</c:v>
                </c:pt>
                <c:pt idx="213">
                  <c:v>-0.26</c:v>
                </c:pt>
                <c:pt idx="214">
                  <c:v>-1.45</c:v>
                </c:pt>
                <c:pt idx="215">
                  <c:v>-0.1</c:v>
                </c:pt>
                <c:pt idx="216">
                  <c:v>-0.05</c:v>
                </c:pt>
                <c:pt idx="217">
                  <c:v>7.0000000000000007E-2</c:v>
                </c:pt>
                <c:pt idx="218">
                  <c:v>-2.46</c:v>
                </c:pt>
                <c:pt idx="219">
                  <c:v>-0.39</c:v>
                </c:pt>
                <c:pt idx="220">
                  <c:v>-0.06</c:v>
                </c:pt>
                <c:pt idx="221">
                  <c:v>0.24</c:v>
                </c:pt>
                <c:pt idx="222">
                  <c:v>-0.18</c:v>
                </c:pt>
                <c:pt idx="223">
                  <c:v>-0.05</c:v>
                </c:pt>
                <c:pt idx="224">
                  <c:v>-0.22</c:v>
                </c:pt>
                <c:pt idx="225">
                  <c:v>-0.17</c:v>
                </c:pt>
                <c:pt idx="226">
                  <c:v>0.12</c:v>
                </c:pt>
                <c:pt idx="227">
                  <c:v>-0.52</c:v>
                </c:pt>
                <c:pt idx="228">
                  <c:v>0.52</c:v>
                </c:pt>
                <c:pt idx="229">
                  <c:v>-0.28999999999999998</c:v>
                </c:pt>
                <c:pt idx="230">
                  <c:v>-0.01</c:v>
                </c:pt>
                <c:pt idx="231">
                  <c:v>-0.17</c:v>
                </c:pt>
                <c:pt idx="232">
                  <c:v>-0.1</c:v>
                </c:pt>
                <c:pt idx="233">
                  <c:v>-0.03</c:v>
                </c:pt>
                <c:pt idx="234">
                  <c:v>-0.06</c:v>
                </c:pt>
                <c:pt idx="235">
                  <c:v>-0.17</c:v>
                </c:pt>
                <c:pt idx="236">
                  <c:v>0.31</c:v>
                </c:pt>
                <c:pt idx="237">
                  <c:v>0.08</c:v>
                </c:pt>
                <c:pt idx="238">
                  <c:v>-0.74</c:v>
                </c:pt>
                <c:pt idx="239">
                  <c:v>-1.1399999999999999</c:v>
                </c:pt>
                <c:pt idx="240">
                  <c:v>-0.19</c:v>
                </c:pt>
                <c:pt idx="241">
                  <c:v>0.02</c:v>
                </c:pt>
                <c:pt idx="242">
                  <c:v>0</c:v>
                </c:pt>
                <c:pt idx="243">
                  <c:v>-0.04</c:v>
                </c:pt>
                <c:pt idx="244">
                  <c:v>-0.03</c:v>
                </c:pt>
                <c:pt idx="245">
                  <c:v>0.06</c:v>
                </c:pt>
                <c:pt idx="246">
                  <c:v>-7.0000000000000007E-2</c:v>
                </c:pt>
                <c:pt idx="247">
                  <c:v>-0.01</c:v>
                </c:pt>
                <c:pt idx="248">
                  <c:v>0.11</c:v>
                </c:pt>
                <c:pt idx="249">
                  <c:v>0.03</c:v>
                </c:pt>
                <c:pt idx="250">
                  <c:v>0.04</c:v>
                </c:pt>
                <c:pt idx="251">
                  <c:v>-0.03</c:v>
                </c:pt>
                <c:pt idx="252">
                  <c:v>0</c:v>
                </c:pt>
                <c:pt idx="253">
                  <c:v>-0.02</c:v>
                </c:pt>
                <c:pt idx="254">
                  <c:v>-0.02</c:v>
                </c:pt>
                <c:pt idx="255">
                  <c:v>7.0000000000000007E-2</c:v>
                </c:pt>
                <c:pt idx="256">
                  <c:v>0.26</c:v>
                </c:pt>
                <c:pt idx="257">
                  <c:v>-0.31</c:v>
                </c:pt>
                <c:pt idx="258">
                  <c:v>-0.36</c:v>
                </c:pt>
                <c:pt idx="259">
                  <c:v>-0.06</c:v>
                </c:pt>
                <c:pt idx="260">
                  <c:v>-0.06</c:v>
                </c:pt>
                <c:pt idx="261">
                  <c:v>0.06</c:v>
                </c:pt>
                <c:pt idx="262">
                  <c:v>0.04</c:v>
                </c:pt>
                <c:pt idx="263">
                  <c:v>-0.22</c:v>
                </c:pt>
                <c:pt idx="264">
                  <c:v>0.26</c:v>
                </c:pt>
                <c:pt idx="265">
                  <c:v>0.33</c:v>
                </c:pt>
                <c:pt idx="266">
                  <c:v>0.05</c:v>
                </c:pt>
                <c:pt idx="267">
                  <c:v>1.59</c:v>
                </c:pt>
                <c:pt idx="268">
                  <c:v>0.26</c:v>
                </c:pt>
                <c:pt idx="269">
                  <c:v>0.03</c:v>
                </c:pt>
                <c:pt idx="270">
                  <c:v>-0.02</c:v>
                </c:pt>
                <c:pt idx="271">
                  <c:v>-0.16</c:v>
                </c:pt>
                <c:pt idx="272">
                  <c:v>0.57999999999999996</c:v>
                </c:pt>
                <c:pt idx="273">
                  <c:v>-0.11</c:v>
                </c:pt>
                <c:pt idx="274">
                  <c:v>-0.01</c:v>
                </c:pt>
                <c:pt idx="275">
                  <c:v>-0.02</c:v>
                </c:pt>
                <c:pt idx="276">
                  <c:v>7.0000000000000007E-2</c:v>
                </c:pt>
                <c:pt idx="277">
                  <c:v>0.02</c:v>
                </c:pt>
                <c:pt idx="278">
                  <c:v>1.07</c:v>
                </c:pt>
                <c:pt idx="279">
                  <c:v>0.11</c:v>
                </c:pt>
                <c:pt idx="280">
                  <c:v>0.05</c:v>
                </c:pt>
                <c:pt idx="281">
                  <c:v>0.2</c:v>
                </c:pt>
                <c:pt idx="282">
                  <c:v>0.16</c:v>
                </c:pt>
                <c:pt idx="283">
                  <c:v>0.04</c:v>
                </c:pt>
                <c:pt idx="284">
                  <c:v>0.2</c:v>
                </c:pt>
                <c:pt idx="285">
                  <c:v>-0.28000000000000003</c:v>
                </c:pt>
                <c:pt idx="286">
                  <c:v>0.94</c:v>
                </c:pt>
                <c:pt idx="287">
                  <c:v>-0.74</c:v>
                </c:pt>
                <c:pt idx="288">
                  <c:v>-0.77</c:v>
                </c:pt>
                <c:pt idx="289">
                  <c:v>-0.46</c:v>
                </c:pt>
                <c:pt idx="290">
                  <c:v>-0.47</c:v>
                </c:pt>
                <c:pt idx="291">
                  <c:v>-0.39</c:v>
                </c:pt>
                <c:pt idx="292">
                  <c:v>0.18</c:v>
                </c:pt>
                <c:pt idx="293">
                  <c:v>-0.84</c:v>
                </c:pt>
                <c:pt idx="294">
                  <c:v>0.6</c:v>
                </c:pt>
                <c:pt idx="295">
                  <c:v>0.24</c:v>
                </c:pt>
                <c:pt idx="296">
                  <c:v>0.17</c:v>
                </c:pt>
                <c:pt idx="297">
                  <c:v>0.27</c:v>
                </c:pt>
                <c:pt idx="298">
                  <c:v>-0.51</c:v>
                </c:pt>
                <c:pt idx="299">
                  <c:v>0.98</c:v>
                </c:pt>
                <c:pt idx="300">
                  <c:v>0.05</c:v>
                </c:pt>
                <c:pt idx="301">
                  <c:v>0.08</c:v>
                </c:pt>
                <c:pt idx="302">
                  <c:v>-1.1599999999999999</c:v>
                </c:pt>
                <c:pt idx="303">
                  <c:v>0.23</c:v>
                </c:pt>
                <c:pt idx="304">
                  <c:v>0.44</c:v>
                </c:pt>
                <c:pt idx="305">
                  <c:v>0.2</c:v>
                </c:pt>
                <c:pt idx="306">
                  <c:v>-0.25</c:v>
                </c:pt>
                <c:pt idx="307">
                  <c:v>-0.59</c:v>
                </c:pt>
                <c:pt idx="308">
                  <c:v>-0.1</c:v>
                </c:pt>
                <c:pt idx="309">
                  <c:v>0.36</c:v>
                </c:pt>
                <c:pt idx="310">
                  <c:v>-0.03</c:v>
                </c:pt>
                <c:pt idx="311">
                  <c:v>-0.43</c:v>
                </c:pt>
                <c:pt idx="312">
                  <c:v>-1.52</c:v>
                </c:pt>
                <c:pt idx="313">
                  <c:v>-0.53</c:v>
                </c:pt>
                <c:pt idx="314">
                  <c:v>-1.33</c:v>
                </c:pt>
                <c:pt idx="315">
                  <c:v>0.25</c:v>
                </c:pt>
                <c:pt idx="316">
                  <c:v>-0.49</c:v>
                </c:pt>
                <c:pt idx="317">
                  <c:v>-0.4</c:v>
                </c:pt>
                <c:pt idx="318">
                  <c:v>-0.14000000000000001</c:v>
                </c:pt>
                <c:pt idx="319">
                  <c:v>0.05</c:v>
                </c:pt>
                <c:pt idx="320">
                  <c:v>-0.06</c:v>
                </c:pt>
                <c:pt idx="321">
                  <c:v>-0.13</c:v>
                </c:pt>
                <c:pt idx="322">
                  <c:v>-0.33</c:v>
                </c:pt>
                <c:pt idx="323">
                  <c:v>0.17</c:v>
                </c:pt>
                <c:pt idx="324">
                  <c:v>-0.96</c:v>
                </c:pt>
                <c:pt idx="325">
                  <c:v>-0.06</c:v>
                </c:pt>
                <c:pt idx="326">
                  <c:v>0.63</c:v>
                </c:pt>
                <c:pt idx="327">
                  <c:v>-0.93</c:v>
                </c:pt>
                <c:pt idx="328">
                  <c:v>-0.27</c:v>
                </c:pt>
                <c:pt idx="329">
                  <c:v>-0.69</c:v>
                </c:pt>
                <c:pt idx="330">
                  <c:v>-0.73</c:v>
                </c:pt>
                <c:pt idx="331">
                  <c:v>-0.16</c:v>
                </c:pt>
                <c:pt idx="332">
                  <c:v>-0.28999999999999998</c:v>
                </c:pt>
                <c:pt idx="333">
                  <c:v>-0.08</c:v>
                </c:pt>
                <c:pt idx="334">
                  <c:v>-0.3</c:v>
                </c:pt>
                <c:pt idx="335">
                  <c:v>-0.39</c:v>
                </c:pt>
                <c:pt idx="336">
                  <c:v>-0.27</c:v>
                </c:pt>
                <c:pt idx="337">
                  <c:v>-0.67</c:v>
                </c:pt>
                <c:pt idx="338">
                  <c:v>-0.2</c:v>
                </c:pt>
                <c:pt idx="339">
                  <c:v>-0.24</c:v>
                </c:pt>
                <c:pt idx="340">
                  <c:v>-0.08</c:v>
                </c:pt>
                <c:pt idx="341">
                  <c:v>-0.44</c:v>
                </c:pt>
                <c:pt idx="342">
                  <c:v>0</c:v>
                </c:pt>
                <c:pt idx="343">
                  <c:v>-0.08</c:v>
                </c:pt>
                <c:pt idx="344">
                  <c:v>-0.06</c:v>
                </c:pt>
                <c:pt idx="345">
                  <c:v>-7.0000000000000007E-2</c:v>
                </c:pt>
                <c:pt idx="346">
                  <c:v>-0.21</c:v>
                </c:pt>
                <c:pt idx="347">
                  <c:v>-7.0000000000000007E-2</c:v>
                </c:pt>
                <c:pt idx="348">
                  <c:v>0</c:v>
                </c:pt>
                <c:pt idx="349">
                  <c:v>-0.35</c:v>
                </c:pt>
                <c:pt idx="350">
                  <c:v>0.13</c:v>
                </c:pt>
                <c:pt idx="351">
                  <c:v>0.26</c:v>
                </c:pt>
                <c:pt idx="352">
                  <c:v>-0.53</c:v>
                </c:pt>
                <c:pt idx="353">
                  <c:v>0.43</c:v>
                </c:pt>
                <c:pt idx="354">
                  <c:v>-0.24</c:v>
                </c:pt>
                <c:pt idx="355">
                  <c:v>0.35</c:v>
                </c:pt>
                <c:pt idx="356">
                  <c:v>0.3</c:v>
                </c:pt>
                <c:pt idx="357">
                  <c:v>-1.07</c:v>
                </c:pt>
                <c:pt idx="358">
                  <c:v>-0.54</c:v>
                </c:pt>
                <c:pt idx="359">
                  <c:v>-0.11</c:v>
                </c:pt>
                <c:pt idx="360">
                  <c:v>-0.04</c:v>
                </c:pt>
                <c:pt idx="361">
                  <c:v>-0.43</c:v>
                </c:pt>
                <c:pt idx="362">
                  <c:v>-0.55000000000000004</c:v>
                </c:pt>
                <c:pt idx="363">
                  <c:v>-0.43</c:v>
                </c:pt>
                <c:pt idx="364">
                  <c:v>-0.42</c:v>
                </c:pt>
                <c:pt idx="365">
                  <c:v>-0.4</c:v>
                </c:pt>
                <c:pt idx="366">
                  <c:v>-0.42</c:v>
                </c:pt>
                <c:pt idx="367">
                  <c:v>-0.62</c:v>
                </c:pt>
                <c:pt idx="368">
                  <c:v>-0.2</c:v>
                </c:pt>
                <c:pt idx="369">
                  <c:v>3.2</c:v>
                </c:pt>
                <c:pt idx="370">
                  <c:v>0.56999999999999995</c:v>
                </c:pt>
                <c:pt idx="371">
                  <c:v>-0.17</c:v>
                </c:pt>
                <c:pt idx="372">
                  <c:v>0.01</c:v>
                </c:pt>
                <c:pt idx="373">
                  <c:v>0.16</c:v>
                </c:pt>
                <c:pt idx="374">
                  <c:v>-0.03</c:v>
                </c:pt>
                <c:pt idx="375">
                  <c:v>-0.01</c:v>
                </c:pt>
                <c:pt idx="376">
                  <c:v>0.04</c:v>
                </c:pt>
                <c:pt idx="377">
                  <c:v>0.25</c:v>
                </c:pt>
                <c:pt idx="378">
                  <c:v>0.11</c:v>
                </c:pt>
                <c:pt idx="379">
                  <c:v>0.15</c:v>
                </c:pt>
                <c:pt idx="380">
                  <c:v>0.03</c:v>
                </c:pt>
                <c:pt idx="381">
                  <c:v>0.21</c:v>
                </c:pt>
                <c:pt idx="382">
                  <c:v>0.04</c:v>
                </c:pt>
                <c:pt idx="383">
                  <c:v>0.17</c:v>
                </c:pt>
                <c:pt idx="384">
                  <c:v>0.09</c:v>
                </c:pt>
                <c:pt idx="385">
                  <c:v>0.12</c:v>
                </c:pt>
                <c:pt idx="386">
                  <c:v>0.21</c:v>
                </c:pt>
                <c:pt idx="387">
                  <c:v>0.17</c:v>
                </c:pt>
                <c:pt idx="388">
                  <c:v>0.25</c:v>
                </c:pt>
                <c:pt idx="389">
                  <c:v>0.51</c:v>
                </c:pt>
                <c:pt idx="390">
                  <c:v>0.3</c:v>
                </c:pt>
                <c:pt idx="391">
                  <c:v>-0.06</c:v>
                </c:pt>
                <c:pt idx="392">
                  <c:v>0.16</c:v>
                </c:pt>
                <c:pt idx="393">
                  <c:v>0.04</c:v>
                </c:pt>
                <c:pt idx="394">
                  <c:v>0.28000000000000003</c:v>
                </c:pt>
                <c:pt idx="395">
                  <c:v>-0.09</c:v>
                </c:pt>
                <c:pt idx="396">
                  <c:v>-0.16</c:v>
                </c:pt>
                <c:pt idx="397">
                  <c:v>0</c:v>
                </c:pt>
                <c:pt idx="398">
                  <c:v>-0.02</c:v>
                </c:pt>
                <c:pt idx="399">
                  <c:v>0.31</c:v>
                </c:pt>
                <c:pt idx="400">
                  <c:v>-0.11</c:v>
                </c:pt>
                <c:pt idx="401">
                  <c:v>-0.11</c:v>
                </c:pt>
                <c:pt idx="402">
                  <c:v>-0.22</c:v>
                </c:pt>
                <c:pt idx="403">
                  <c:v>-0.23</c:v>
                </c:pt>
                <c:pt idx="404">
                  <c:v>-0.26</c:v>
                </c:pt>
                <c:pt idx="405">
                  <c:v>0.1</c:v>
                </c:pt>
                <c:pt idx="406">
                  <c:v>-0.22</c:v>
                </c:pt>
                <c:pt idx="407">
                  <c:v>-0.1</c:v>
                </c:pt>
                <c:pt idx="408">
                  <c:v>-0.01</c:v>
                </c:pt>
                <c:pt idx="409">
                  <c:v>-0.12</c:v>
                </c:pt>
                <c:pt idx="410">
                  <c:v>-0.13</c:v>
                </c:pt>
                <c:pt idx="411">
                  <c:v>0</c:v>
                </c:pt>
                <c:pt idx="412">
                  <c:v>-0.14000000000000001</c:v>
                </c:pt>
                <c:pt idx="413">
                  <c:v>-0.28000000000000003</c:v>
                </c:pt>
                <c:pt idx="414">
                  <c:v>-7.0000000000000007E-2</c:v>
                </c:pt>
                <c:pt idx="415">
                  <c:v>-0.11</c:v>
                </c:pt>
                <c:pt idx="416">
                  <c:v>-0.04</c:v>
                </c:pt>
                <c:pt idx="417">
                  <c:v>0.06</c:v>
                </c:pt>
                <c:pt idx="418">
                  <c:v>-0.14000000000000001</c:v>
                </c:pt>
                <c:pt idx="419">
                  <c:v>-0.04</c:v>
                </c:pt>
                <c:pt idx="420">
                  <c:v>0</c:v>
                </c:pt>
                <c:pt idx="421">
                  <c:v>-0.05</c:v>
                </c:pt>
                <c:pt idx="422">
                  <c:v>-0.08</c:v>
                </c:pt>
                <c:pt idx="423">
                  <c:v>0</c:v>
                </c:pt>
                <c:pt idx="424">
                  <c:v>-0.05</c:v>
                </c:pt>
                <c:pt idx="425">
                  <c:v>-0.04</c:v>
                </c:pt>
                <c:pt idx="426">
                  <c:v>0.03</c:v>
                </c:pt>
                <c:pt idx="427">
                  <c:v>-0.02</c:v>
                </c:pt>
                <c:pt idx="428">
                  <c:v>0.13</c:v>
                </c:pt>
                <c:pt idx="429">
                  <c:v>0.02</c:v>
                </c:pt>
                <c:pt idx="430">
                  <c:v>-0.04</c:v>
                </c:pt>
                <c:pt idx="431">
                  <c:v>0</c:v>
                </c:pt>
                <c:pt idx="432">
                  <c:v>-0.11</c:v>
                </c:pt>
                <c:pt idx="433">
                  <c:v>0.01</c:v>
                </c:pt>
                <c:pt idx="434">
                  <c:v>-0.05</c:v>
                </c:pt>
                <c:pt idx="435">
                  <c:v>-0.2</c:v>
                </c:pt>
                <c:pt idx="436">
                  <c:v>-0.18</c:v>
                </c:pt>
                <c:pt idx="437">
                  <c:v>-0.03</c:v>
                </c:pt>
                <c:pt idx="438">
                  <c:v>0</c:v>
                </c:pt>
                <c:pt idx="439">
                  <c:v>0</c:v>
                </c:pt>
                <c:pt idx="440">
                  <c:v>-7.0000000000000007E-2</c:v>
                </c:pt>
                <c:pt idx="441">
                  <c:v>-0.04</c:v>
                </c:pt>
                <c:pt idx="442">
                  <c:v>7.0000000000000007E-2</c:v>
                </c:pt>
                <c:pt idx="443">
                  <c:v>-0.01</c:v>
                </c:pt>
                <c:pt idx="444">
                  <c:v>0.06</c:v>
                </c:pt>
                <c:pt idx="445">
                  <c:v>0</c:v>
                </c:pt>
                <c:pt idx="446">
                  <c:v>0</c:v>
                </c:pt>
                <c:pt idx="447">
                  <c:v>-0.06</c:v>
                </c:pt>
                <c:pt idx="448">
                  <c:v>-0.05</c:v>
                </c:pt>
                <c:pt idx="449">
                  <c:v>0.02</c:v>
                </c:pt>
                <c:pt idx="450">
                  <c:v>0.01</c:v>
                </c:pt>
                <c:pt idx="451">
                  <c:v>0.32</c:v>
                </c:pt>
                <c:pt idx="452">
                  <c:v>0.01</c:v>
                </c:pt>
                <c:pt idx="453">
                  <c:v>-0.48</c:v>
                </c:pt>
                <c:pt idx="454">
                  <c:v>-0.1</c:v>
                </c:pt>
                <c:pt idx="455">
                  <c:v>-0.33</c:v>
                </c:pt>
                <c:pt idx="456">
                  <c:v>-0.16</c:v>
                </c:pt>
                <c:pt idx="457">
                  <c:v>0.2</c:v>
                </c:pt>
                <c:pt idx="458">
                  <c:v>-0.03</c:v>
                </c:pt>
                <c:pt idx="459">
                  <c:v>0.15</c:v>
                </c:pt>
                <c:pt idx="460">
                  <c:v>-0.18</c:v>
                </c:pt>
                <c:pt idx="461">
                  <c:v>-0.17</c:v>
                </c:pt>
                <c:pt idx="462">
                  <c:v>-0.18</c:v>
                </c:pt>
                <c:pt idx="463">
                  <c:v>-7.0000000000000007E-2</c:v>
                </c:pt>
                <c:pt idx="464">
                  <c:v>-0.02</c:v>
                </c:pt>
                <c:pt idx="465">
                  <c:v>-0.17</c:v>
                </c:pt>
                <c:pt idx="466">
                  <c:v>0.28999999999999998</c:v>
                </c:pt>
                <c:pt idx="467">
                  <c:v>-0.36</c:v>
                </c:pt>
                <c:pt idx="468">
                  <c:v>-0.02</c:v>
                </c:pt>
                <c:pt idx="469">
                  <c:v>0.14000000000000001</c:v>
                </c:pt>
                <c:pt idx="470">
                  <c:v>-0.67</c:v>
                </c:pt>
                <c:pt idx="471">
                  <c:v>-0.43</c:v>
                </c:pt>
                <c:pt idx="472">
                  <c:v>-0.28999999999999998</c:v>
                </c:pt>
                <c:pt idx="473">
                  <c:v>-0.28999999999999998</c:v>
                </c:pt>
                <c:pt idx="474">
                  <c:v>-0.47</c:v>
                </c:pt>
                <c:pt idx="475">
                  <c:v>-0.22</c:v>
                </c:pt>
                <c:pt idx="476">
                  <c:v>0.03</c:v>
                </c:pt>
                <c:pt idx="477">
                  <c:v>0.63</c:v>
                </c:pt>
                <c:pt idx="478">
                  <c:v>-0.37</c:v>
                </c:pt>
                <c:pt idx="479">
                  <c:v>-0.17</c:v>
                </c:pt>
                <c:pt idx="480">
                  <c:v>-0.16</c:v>
                </c:pt>
                <c:pt idx="481">
                  <c:v>-0.35</c:v>
                </c:pt>
                <c:pt idx="482">
                  <c:v>-0.67</c:v>
                </c:pt>
                <c:pt idx="483">
                  <c:v>-0.69</c:v>
                </c:pt>
                <c:pt idx="484">
                  <c:v>-0.33</c:v>
                </c:pt>
                <c:pt idx="485">
                  <c:v>-0.27</c:v>
                </c:pt>
                <c:pt idx="486">
                  <c:v>-0.66</c:v>
                </c:pt>
                <c:pt idx="487">
                  <c:v>0.05</c:v>
                </c:pt>
                <c:pt idx="488">
                  <c:v>0.13</c:v>
                </c:pt>
                <c:pt idx="489">
                  <c:v>0.04</c:v>
                </c:pt>
                <c:pt idx="490">
                  <c:v>0.17</c:v>
                </c:pt>
                <c:pt idx="491">
                  <c:v>0.17</c:v>
                </c:pt>
                <c:pt idx="492">
                  <c:v>-0.77</c:v>
                </c:pt>
                <c:pt idx="493">
                  <c:v>0.26</c:v>
                </c:pt>
                <c:pt idx="494">
                  <c:v>0.04</c:v>
                </c:pt>
                <c:pt idx="495">
                  <c:v>-0.17</c:v>
                </c:pt>
                <c:pt idx="496">
                  <c:v>-0.26</c:v>
                </c:pt>
                <c:pt idx="497">
                  <c:v>-0.1</c:v>
                </c:pt>
                <c:pt idx="498">
                  <c:v>0.1</c:v>
                </c:pt>
                <c:pt idx="499">
                  <c:v>-0.2</c:v>
                </c:pt>
                <c:pt idx="500">
                  <c:v>0.34</c:v>
                </c:pt>
                <c:pt idx="501">
                  <c:v>0.11</c:v>
                </c:pt>
                <c:pt idx="502">
                  <c:v>0.37</c:v>
                </c:pt>
                <c:pt idx="503">
                  <c:v>0</c:v>
                </c:pt>
                <c:pt idx="504">
                  <c:v>0.08</c:v>
                </c:pt>
                <c:pt idx="505">
                  <c:v>1.26</c:v>
                </c:pt>
                <c:pt idx="506">
                  <c:v>0.02</c:v>
                </c:pt>
                <c:pt idx="507">
                  <c:v>-0.09</c:v>
                </c:pt>
                <c:pt idx="508">
                  <c:v>0</c:v>
                </c:pt>
                <c:pt idx="509">
                  <c:v>-0.12</c:v>
                </c:pt>
                <c:pt idx="510">
                  <c:v>0.13</c:v>
                </c:pt>
                <c:pt idx="511">
                  <c:v>-0.19</c:v>
                </c:pt>
                <c:pt idx="512">
                  <c:v>-0.14000000000000001</c:v>
                </c:pt>
                <c:pt idx="513">
                  <c:v>-0.22</c:v>
                </c:pt>
                <c:pt idx="514">
                  <c:v>-0.17</c:v>
                </c:pt>
                <c:pt idx="515">
                  <c:v>-0.25</c:v>
                </c:pt>
                <c:pt idx="516">
                  <c:v>-1</c:v>
                </c:pt>
                <c:pt idx="517">
                  <c:v>0.32</c:v>
                </c:pt>
                <c:pt idx="518">
                  <c:v>0.37</c:v>
                </c:pt>
                <c:pt idx="519">
                  <c:v>0.11</c:v>
                </c:pt>
                <c:pt idx="520">
                  <c:v>0.67</c:v>
                </c:pt>
                <c:pt idx="521">
                  <c:v>0.17</c:v>
                </c:pt>
                <c:pt idx="522">
                  <c:v>0.1</c:v>
                </c:pt>
                <c:pt idx="523">
                  <c:v>0.24</c:v>
                </c:pt>
                <c:pt idx="524">
                  <c:v>-0.12</c:v>
                </c:pt>
                <c:pt idx="525">
                  <c:v>-0.04</c:v>
                </c:pt>
                <c:pt idx="526">
                  <c:v>0.05</c:v>
                </c:pt>
                <c:pt idx="527">
                  <c:v>0.04</c:v>
                </c:pt>
                <c:pt idx="528">
                  <c:v>0.01</c:v>
                </c:pt>
                <c:pt idx="529">
                  <c:v>-0.05</c:v>
                </c:pt>
                <c:pt idx="530">
                  <c:v>0.01</c:v>
                </c:pt>
                <c:pt idx="531">
                  <c:v>0</c:v>
                </c:pt>
                <c:pt idx="532">
                  <c:v>-7.0000000000000007E-2</c:v>
                </c:pt>
                <c:pt idx="533">
                  <c:v>-0.16</c:v>
                </c:pt>
                <c:pt idx="534">
                  <c:v>0.11</c:v>
                </c:pt>
                <c:pt idx="535">
                  <c:v>0.25</c:v>
                </c:pt>
                <c:pt idx="536">
                  <c:v>-0.31</c:v>
                </c:pt>
                <c:pt idx="537">
                  <c:v>0.21</c:v>
                </c:pt>
                <c:pt idx="538">
                  <c:v>-0.01</c:v>
                </c:pt>
                <c:pt idx="539">
                  <c:v>-7.0000000000000007E-2</c:v>
                </c:pt>
                <c:pt idx="540">
                  <c:v>-0.1</c:v>
                </c:pt>
                <c:pt idx="541">
                  <c:v>-7.0000000000000007E-2</c:v>
                </c:pt>
                <c:pt idx="542">
                  <c:v>-0.09</c:v>
                </c:pt>
                <c:pt idx="543">
                  <c:v>-0.11</c:v>
                </c:pt>
                <c:pt idx="544">
                  <c:v>-0.25</c:v>
                </c:pt>
                <c:pt idx="545">
                  <c:v>-0.12</c:v>
                </c:pt>
                <c:pt idx="546">
                  <c:v>-0.7</c:v>
                </c:pt>
                <c:pt idx="547">
                  <c:v>-0.34</c:v>
                </c:pt>
                <c:pt idx="548">
                  <c:v>-0.28000000000000003</c:v>
                </c:pt>
                <c:pt idx="549">
                  <c:v>-0.33</c:v>
                </c:pt>
                <c:pt idx="550">
                  <c:v>-1.6</c:v>
                </c:pt>
                <c:pt idx="551">
                  <c:v>-0.09</c:v>
                </c:pt>
                <c:pt idx="552">
                  <c:v>0</c:v>
                </c:pt>
                <c:pt idx="553">
                  <c:v>0</c:v>
                </c:pt>
                <c:pt idx="554">
                  <c:v>-0.03</c:v>
                </c:pt>
                <c:pt idx="555">
                  <c:v>-0.08</c:v>
                </c:pt>
                <c:pt idx="556">
                  <c:v>-0.18</c:v>
                </c:pt>
                <c:pt idx="557">
                  <c:v>0.05</c:v>
                </c:pt>
                <c:pt idx="558">
                  <c:v>0.01</c:v>
                </c:pt>
                <c:pt idx="559">
                  <c:v>-0.06</c:v>
                </c:pt>
                <c:pt idx="560">
                  <c:v>-0.02</c:v>
                </c:pt>
                <c:pt idx="561">
                  <c:v>-0.06</c:v>
                </c:pt>
                <c:pt idx="562">
                  <c:v>0.04</c:v>
                </c:pt>
                <c:pt idx="563">
                  <c:v>0</c:v>
                </c:pt>
                <c:pt idx="564">
                  <c:v>0</c:v>
                </c:pt>
                <c:pt idx="565">
                  <c:v>-0.01</c:v>
                </c:pt>
                <c:pt idx="566">
                  <c:v>-0.16</c:v>
                </c:pt>
                <c:pt idx="567">
                  <c:v>0.04</c:v>
                </c:pt>
                <c:pt idx="568">
                  <c:v>-0.04</c:v>
                </c:pt>
                <c:pt idx="569">
                  <c:v>0.02</c:v>
                </c:pt>
                <c:pt idx="570">
                  <c:v>0</c:v>
                </c:pt>
                <c:pt idx="571">
                  <c:v>0.03</c:v>
                </c:pt>
                <c:pt idx="572">
                  <c:v>0</c:v>
                </c:pt>
                <c:pt idx="573">
                  <c:v>0</c:v>
                </c:pt>
                <c:pt idx="574">
                  <c:v>0</c:v>
                </c:pt>
                <c:pt idx="575">
                  <c:v>0.09</c:v>
                </c:pt>
                <c:pt idx="576">
                  <c:v>0.04</c:v>
                </c:pt>
                <c:pt idx="577">
                  <c:v>7.0000000000000007E-2</c:v>
                </c:pt>
                <c:pt idx="578">
                  <c:v>0.05</c:v>
                </c:pt>
                <c:pt idx="579">
                  <c:v>0.02</c:v>
                </c:pt>
                <c:pt idx="580">
                  <c:v>0.01</c:v>
                </c:pt>
                <c:pt idx="581">
                  <c:v>0.01</c:v>
                </c:pt>
                <c:pt idx="582">
                  <c:v>0.12</c:v>
                </c:pt>
                <c:pt idx="583">
                  <c:v>0.05</c:v>
                </c:pt>
                <c:pt idx="584">
                  <c:v>0.01</c:v>
                </c:pt>
                <c:pt idx="585">
                  <c:v>-0.01</c:v>
                </c:pt>
                <c:pt idx="586">
                  <c:v>-0.02</c:v>
                </c:pt>
                <c:pt idx="587">
                  <c:v>0.15</c:v>
                </c:pt>
                <c:pt idx="588">
                  <c:v>0.28000000000000003</c:v>
                </c:pt>
                <c:pt idx="589">
                  <c:v>0.01</c:v>
                </c:pt>
                <c:pt idx="590">
                  <c:v>-0.04</c:v>
                </c:pt>
                <c:pt idx="591">
                  <c:v>0</c:v>
                </c:pt>
                <c:pt idx="592">
                  <c:v>0.04</c:v>
                </c:pt>
                <c:pt idx="593">
                  <c:v>0.01</c:v>
                </c:pt>
                <c:pt idx="594">
                  <c:v>-0.01</c:v>
                </c:pt>
                <c:pt idx="595">
                  <c:v>0</c:v>
                </c:pt>
                <c:pt idx="596">
                  <c:v>0.02</c:v>
                </c:pt>
                <c:pt idx="597">
                  <c:v>-0.09</c:v>
                </c:pt>
                <c:pt idx="598">
                  <c:v>-0.04</c:v>
                </c:pt>
                <c:pt idx="599">
                  <c:v>0</c:v>
                </c:pt>
                <c:pt idx="600">
                  <c:v>0</c:v>
                </c:pt>
                <c:pt idx="601">
                  <c:v>-0.05</c:v>
                </c:pt>
                <c:pt idx="602">
                  <c:v>-0.04</c:v>
                </c:pt>
                <c:pt idx="603">
                  <c:v>0.01</c:v>
                </c:pt>
                <c:pt idx="604">
                  <c:v>0.02</c:v>
                </c:pt>
                <c:pt idx="605">
                  <c:v>-0.03</c:v>
                </c:pt>
                <c:pt idx="606">
                  <c:v>0.01</c:v>
                </c:pt>
                <c:pt idx="607">
                  <c:v>-0.21</c:v>
                </c:pt>
                <c:pt idx="608">
                  <c:v>0.6</c:v>
                </c:pt>
                <c:pt idx="609">
                  <c:v>0.01</c:v>
                </c:pt>
                <c:pt idx="610">
                  <c:v>0.05</c:v>
                </c:pt>
                <c:pt idx="611">
                  <c:v>0.72</c:v>
                </c:pt>
                <c:pt idx="612">
                  <c:v>0.14000000000000001</c:v>
                </c:pt>
                <c:pt idx="613">
                  <c:v>0.17</c:v>
                </c:pt>
                <c:pt idx="614">
                  <c:v>0.04</c:v>
                </c:pt>
                <c:pt idx="615">
                  <c:v>0.04</c:v>
                </c:pt>
                <c:pt idx="616">
                  <c:v>0.11</c:v>
                </c:pt>
                <c:pt idx="617">
                  <c:v>-0.02</c:v>
                </c:pt>
                <c:pt idx="618">
                  <c:v>-0.1</c:v>
                </c:pt>
                <c:pt idx="619">
                  <c:v>0.01</c:v>
                </c:pt>
                <c:pt idx="620">
                  <c:v>0.02</c:v>
                </c:pt>
                <c:pt idx="621">
                  <c:v>-0.01</c:v>
                </c:pt>
                <c:pt idx="622">
                  <c:v>-0.03</c:v>
                </c:pt>
                <c:pt idx="623">
                  <c:v>0.15</c:v>
                </c:pt>
                <c:pt idx="624">
                  <c:v>0.02</c:v>
                </c:pt>
                <c:pt idx="625">
                  <c:v>-7.0000000000000007E-2</c:v>
                </c:pt>
                <c:pt idx="626">
                  <c:v>0.01</c:v>
                </c:pt>
                <c:pt idx="627">
                  <c:v>-0.02</c:v>
                </c:pt>
                <c:pt idx="628">
                  <c:v>-0.04</c:v>
                </c:pt>
                <c:pt idx="629">
                  <c:v>-0.01</c:v>
                </c:pt>
                <c:pt idx="630">
                  <c:v>-0.56000000000000005</c:v>
                </c:pt>
                <c:pt idx="631">
                  <c:v>1.28</c:v>
                </c:pt>
                <c:pt idx="632">
                  <c:v>-0.87</c:v>
                </c:pt>
                <c:pt idx="633">
                  <c:v>0.05</c:v>
                </c:pt>
                <c:pt idx="634">
                  <c:v>0.87</c:v>
                </c:pt>
                <c:pt idx="635">
                  <c:v>0.02</c:v>
                </c:pt>
                <c:pt idx="636">
                  <c:v>-0.01</c:v>
                </c:pt>
                <c:pt idx="637">
                  <c:v>0.04</c:v>
                </c:pt>
                <c:pt idx="638">
                  <c:v>0.14000000000000001</c:v>
                </c:pt>
                <c:pt idx="639">
                  <c:v>0.03</c:v>
                </c:pt>
                <c:pt idx="640">
                  <c:v>-0.02</c:v>
                </c:pt>
                <c:pt idx="641">
                  <c:v>-0.02</c:v>
                </c:pt>
                <c:pt idx="642">
                  <c:v>0</c:v>
                </c:pt>
                <c:pt idx="643">
                  <c:v>0</c:v>
                </c:pt>
                <c:pt idx="644">
                  <c:v>7.0000000000000007E-2</c:v>
                </c:pt>
                <c:pt idx="645">
                  <c:v>0.03</c:v>
                </c:pt>
                <c:pt idx="646">
                  <c:v>-0.45</c:v>
                </c:pt>
                <c:pt idx="647">
                  <c:v>0.08</c:v>
                </c:pt>
                <c:pt idx="648">
                  <c:v>0.02</c:v>
                </c:pt>
                <c:pt idx="649">
                  <c:v>-0.01</c:v>
                </c:pt>
                <c:pt idx="650">
                  <c:v>-0.06</c:v>
                </c:pt>
                <c:pt idx="651">
                  <c:v>0.02</c:v>
                </c:pt>
                <c:pt idx="652">
                  <c:v>-0.05</c:v>
                </c:pt>
                <c:pt idx="653">
                  <c:v>0</c:v>
                </c:pt>
                <c:pt idx="654">
                  <c:v>0.1</c:v>
                </c:pt>
                <c:pt idx="655">
                  <c:v>0.1</c:v>
                </c:pt>
                <c:pt idx="656">
                  <c:v>0</c:v>
                </c:pt>
                <c:pt idx="657">
                  <c:v>0.09</c:v>
                </c:pt>
                <c:pt idx="658">
                  <c:v>0.06</c:v>
                </c:pt>
                <c:pt idx="659">
                  <c:v>0.12</c:v>
                </c:pt>
                <c:pt idx="660">
                  <c:v>0.02</c:v>
                </c:pt>
                <c:pt idx="661">
                  <c:v>0.13</c:v>
                </c:pt>
                <c:pt idx="662">
                  <c:v>0.09</c:v>
                </c:pt>
                <c:pt idx="663">
                  <c:v>-0.19</c:v>
                </c:pt>
                <c:pt idx="664">
                  <c:v>-1.78</c:v>
                </c:pt>
                <c:pt idx="665">
                  <c:v>0</c:v>
                </c:pt>
                <c:pt idx="666">
                  <c:v>0.51</c:v>
                </c:pt>
                <c:pt idx="667">
                  <c:v>-0.86</c:v>
                </c:pt>
                <c:pt idx="668">
                  <c:v>-0.59</c:v>
                </c:pt>
                <c:pt idx="669">
                  <c:v>-0.16</c:v>
                </c:pt>
                <c:pt idx="670">
                  <c:v>0.12</c:v>
                </c:pt>
                <c:pt idx="671">
                  <c:v>-0.03</c:v>
                </c:pt>
                <c:pt idx="672">
                  <c:v>-0.78</c:v>
                </c:pt>
                <c:pt idx="673">
                  <c:v>0.17</c:v>
                </c:pt>
                <c:pt idx="674">
                  <c:v>-0.04</c:v>
                </c:pt>
                <c:pt idx="675">
                  <c:v>-0.37</c:v>
                </c:pt>
                <c:pt idx="676">
                  <c:v>0.37</c:v>
                </c:pt>
                <c:pt idx="677">
                  <c:v>-0.02</c:v>
                </c:pt>
                <c:pt idx="678">
                  <c:v>-1.27</c:v>
                </c:pt>
                <c:pt idx="679">
                  <c:v>-0.47</c:v>
                </c:pt>
                <c:pt idx="680">
                  <c:v>0</c:v>
                </c:pt>
                <c:pt idx="681">
                  <c:v>-0.56000000000000005</c:v>
                </c:pt>
                <c:pt idx="682">
                  <c:v>0.02</c:v>
                </c:pt>
                <c:pt idx="683">
                  <c:v>-0.15</c:v>
                </c:pt>
                <c:pt idx="684">
                  <c:v>-0.72</c:v>
                </c:pt>
                <c:pt idx="685">
                  <c:v>-0.26</c:v>
                </c:pt>
                <c:pt idx="686">
                  <c:v>-1.99</c:v>
                </c:pt>
                <c:pt idx="687">
                  <c:v>-0.32</c:v>
                </c:pt>
                <c:pt idx="688">
                  <c:v>-0.87</c:v>
                </c:pt>
                <c:pt idx="689">
                  <c:v>1.21</c:v>
                </c:pt>
                <c:pt idx="690">
                  <c:v>0.91</c:v>
                </c:pt>
                <c:pt idx="691">
                  <c:v>-0.4</c:v>
                </c:pt>
                <c:pt idx="692">
                  <c:v>0.19</c:v>
                </c:pt>
                <c:pt idx="693">
                  <c:v>0.73</c:v>
                </c:pt>
                <c:pt idx="694">
                  <c:v>0.33</c:v>
                </c:pt>
                <c:pt idx="695">
                  <c:v>1.05</c:v>
                </c:pt>
                <c:pt idx="696">
                  <c:v>7.0000000000000007E-2</c:v>
                </c:pt>
                <c:pt idx="697">
                  <c:v>0.24</c:v>
                </c:pt>
                <c:pt idx="698">
                  <c:v>0.22</c:v>
                </c:pt>
                <c:pt idx="699">
                  <c:v>0.09</c:v>
                </c:pt>
                <c:pt idx="700">
                  <c:v>-0.03</c:v>
                </c:pt>
                <c:pt idx="701">
                  <c:v>0.19</c:v>
                </c:pt>
                <c:pt idx="702">
                  <c:v>0</c:v>
                </c:pt>
                <c:pt idx="703">
                  <c:v>0.73</c:v>
                </c:pt>
                <c:pt idx="704">
                  <c:v>7.0000000000000007E-2</c:v>
                </c:pt>
                <c:pt idx="705">
                  <c:v>-0.13</c:v>
                </c:pt>
                <c:pt idx="706">
                  <c:v>0.08</c:v>
                </c:pt>
                <c:pt idx="707">
                  <c:v>0.47</c:v>
                </c:pt>
                <c:pt idx="708">
                  <c:v>-0.24</c:v>
                </c:pt>
                <c:pt idx="709">
                  <c:v>-1.68</c:v>
                </c:pt>
                <c:pt idx="710">
                  <c:v>-0.4</c:v>
                </c:pt>
                <c:pt idx="711">
                  <c:v>0.11</c:v>
                </c:pt>
                <c:pt idx="712">
                  <c:v>1.1499999999999999</c:v>
                </c:pt>
                <c:pt idx="713">
                  <c:v>0.61</c:v>
                </c:pt>
                <c:pt idx="714">
                  <c:v>-0.01</c:v>
                </c:pt>
                <c:pt idx="715">
                  <c:v>-1.35</c:v>
                </c:pt>
                <c:pt idx="716">
                  <c:v>-0.3</c:v>
                </c:pt>
                <c:pt idx="717">
                  <c:v>0.08</c:v>
                </c:pt>
                <c:pt idx="718">
                  <c:v>0.02</c:v>
                </c:pt>
                <c:pt idx="719">
                  <c:v>0.26</c:v>
                </c:pt>
                <c:pt idx="720">
                  <c:v>0.42</c:v>
                </c:pt>
                <c:pt idx="721">
                  <c:v>-0.1</c:v>
                </c:pt>
                <c:pt idx="722">
                  <c:v>-0.44</c:v>
                </c:pt>
                <c:pt idx="723">
                  <c:v>-0.06</c:v>
                </c:pt>
                <c:pt idx="724">
                  <c:v>-0.21</c:v>
                </c:pt>
                <c:pt idx="725">
                  <c:v>-1.1000000000000001</c:v>
                </c:pt>
                <c:pt idx="726">
                  <c:v>0</c:v>
                </c:pt>
                <c:pt idx="727">
                  <c:v>0.09</c:v>
                </c:pt>
                <c:pt idx="728">
                  <c:v>-0.06</c:v>
                </c:pt>
                <c:pt idx="729">
                  <c:v>-1.57</c:v>
                </c:pt>
                <c:pt idx="730">
                  <c:v>-0.04</c:v>
                </c:pt>
                <c:pt idx="731">
                  <c:v>0.11</c:v>
                </c:pt>
                <c:pt idx="732">
                  <c:v>1.0900000000000001</c:v>
                </c:pt>
                <c:pt idx="733">
                  <c:v>0.71</c:v>
                </c:pt>
                <c:pt idx="734">
                  <c:v>0.26</c:v>
                </c:pt>
                <c:pt idx="735">
                  <c:v>-0.28999999999999998</c:v>
                </c:pt>
                <c:pt idx="736">
                  <c:v>0.02</c:v>
                </c:pt>
                <c:pt idx="737">
                  <c:v>0.26</c:v>
                </c:pt>
                <c:pt idx="738">
                  <c:v>0.22</c:v>
                </c:pt>
                <c:pt idx="739">
                  <c:v>0.45</c:v>
                </c:pt>
                <c:pt idx="740">
                  <c:v>0.44</c:v>
                </c:pt>
                <c:pt idx="741">
                  <c:v>0.28000000000000003</c:v>
                </c:pt>
                <c:pt idx="742">
                  <c:v>0.33</c:v>
                </c:pt>
                <c:pt idx="743">
                  <c:v>0.26</c:v>
                </c:pt>
                <c:pt idx="744">
                  <c:v>0.52</c:v>
                </c:pt>
                <c:pt idx="745">
                  <c:v>0.14000000000000001</c:v>
                </c:pt>
                <c:pt idx="746">
                  <c:v>0.73</c:v>
                </c:pt>
                <c:pt idx="747">
                  <c:v>0.08</c:v>
                </c:pt>
                <c:pt idx="748">
                  <c:v>0.52</c:v>
                </c:pt>
                <c:pt idx="749">
                  <c:v>0.26</c:v>
                </c:pt>
                <c:pt idx="750">
                  <c:v>0.3</c:v>
                </c:pt>
                <c:pt idx="751">
                  <c:v>0.22</c:v>
                </c:pt>
                <c:pt idx="752">
                  <c:v>-0.28000000000000003</c:v>
                </c:pt>
                <c:pt idx="753">
                  <c:v>0.08</c:v>
                </c:pt>
                <c:pt idx="754">
                  <c:v>0.57999999999999996</c:v>
                </c:pt>
                <c:pt idx="755">
                  <c:v>0</c:v>
                </c:pt>
                <c:pt idx="756">
                  <c:v>0.33</c:v>
                </c:pt>
                <c:pt idx="757">
                  <c:v>-0.7</c:v>
                </c:pt>
                <c:pt idx="758">
                  <c:v>0.85</c:v>
                </c:pt>
                <c:pt idx="759">
                  <c:v>0.44</c:v>
                </c:pt>
                <c:pt idx="760">
                  <c:v>-0.08</c:v>
                </c:pt>
                <c:pt idx="761">
                  <c:v>0.34</c:v>
                </c:pt>
                <c:pt idx="762">
                  <c:v>0.68</c:v>
                </c:pt>
                <c:pt idx="763">
                  <c:v>0.3</c:v>
                </c:pt>
                <c:pt idx="764">
                  <c:v>-0.32</c:v>
                </c:pt>
                <c:pt idx="765">
                  <c:v>0.52</c:v>
                </c:pt>
                <c:pt idx="766">
                  <c:v>0.47</c:v>
                </c:pt>
                <c:pt idx="767">
                  <c:v>0.61</c:v>
                </c:pt>
                <c:pt idx="768">
                  <c:v>0.59</c:v>
                </c:pt>
                <c:pt idx="769">
                  <c:v>0.8</c:v>
                </c:pt>
                <c:pt idx="770">
                  <c:v>0.67</c:v>
                </c:pt>
                <c:pt idx="771">
                  <c:v>0.52</c:v>
                </c:pt>
                <c:pt idx="772">
                  <c:v>0.56000000000000005</c:v>
                </c:pt>
                <c:pt idx="773">
                  <c:v>0.66</c:v>
                </c:pt>
                <c:pt idx="774">
                  <c:v>1.45</c:v>
                </c:pt>
                <c:pt idx="775">
                  <c:v>0.86</c:v>
                </c:pt>
                <c:pt idx="776">
                  <c:v>0.77</c:v>
                </c:pt>
                <c:pt idx="777">
                  <c:v>0.33</c:v>
                </c:pt>
                <c:pt idx="778">
                  <c:v>0.33</c:v>
                </c:pt>
                <c:pt idx="779">
                  <c:v>0.24</c:v>
                </c:pt>
                <c:pt idx="780">
                  <c:v>0.15</c:v>
                </c:pt>
                <c:pt idx="781">
                  <c:v>0.17</c:v>
                </c:pt>
                <c:pt idx="782">
                  <c:v>-0.64</c:v>
                </c:pt>
                <c:pt idx="783">
                  <c:v>0.34</c:v>
                </c:pt>
                <c:pt idx="784">
                  <c:v>0.02</c:v>
                </c:pt>
                <c:pt idx="785">
                  <c:v>0.36</c:v>
                </c:pt>
                <c:pt idx="786">
                  <c:v>0.35</c:v>
                </c:pt>
                <c:pt idx="787">
                  <c:v>0.32</c:v>
                </c:pt>
                <c:pt idx="788">
                  <c:v>0.23</c:v>
                </c:pt>
                <c:pt idx="789">
                  <c:v>0.19</c:v>
                </c:pt>
                <c:pt idx="790">
                  <c:v>0.16</c:v>
                </c:pt>
                <c:pt idx="791">
                  <c:v>0.08</c:v>
                </c:pt>
                <c:pt idx="792">
                  <c:v>0.11</c:v>
                </c:pt>
                <c:pt idx="793">
                  <c:v>0.08</c:v>
                </c:pt>
                <c:pt idx="794">
                  <c:v>0.09</c:v>
                </c:pt>
                <c:pt idx="795">
                  <c:v>0.13</c:v>
                </c:pt>
                <c:pt idx="796">
                  <c:v>0.15</c:v>
                </c:pt>
                <c:pt idx="797">
                  <c:v>0.14000000000000001</c:v>
                </c:pt>
                <c:pt idx="798">
                  <c:v>0.09</c:v>
                </c:pt>
                <c:pt idx="799">
                  <c:v>0.08</c:v>
                </c:pt>
                <c:pt idx="800">
                  <c:v>-0.01</c:v>
                </c:pt>
                <c:pt idx="801">
                  <c:v>0.12</c:v>
                </c:pt>
                <c:pt idx="802">
                  <c:v>0.13</c:v>
                </c:pt>
                <c:pt idx="803">
                  <c:v>0.09</c:v>
                </c:pt>
                <c:pt idx="804">
                  <c:v>0.16</c:v>
                </c:pt>
                <c:pt idx="805">
                  <c:v>0.24</c:v>
                </c:pt>
                <c:pt idx="806">
                  <c:v>0.1</c:v>
                </c:pt>
                <c:pt idx="807">
                  <c:v>0</c:v>
                </c:pt>
                <c:pt idx="808">
                  <c:v>0.18</c:v>
                </c:pt>
                <c:pt idx="809">
                  <c:v>7.0000000000000007E-2</c:v>
                </c:pt>
                <c:pt idx="810">
                  <c:v>0</c:v>
                </c:pt>
                <c:pt idx="811">
                  <c:v>0</c:v>
                </c:pt>
                <c:pt idx="812">
                  <c:v>0.11</c:v>
                </c:pt>
                <c:pt idx="813">
                  <c:v>0.18</c:v>
                </c:pt>
                <c:pt idx="814">
                  <c:v>-1.0900000000000001</c:v>
                </c:pt>
                <c:pt idx="815">
                  <c:v>0.65</c:v>
                </c:pt>
                <c:pt idx="816">
                  <c:v>0.17</c:v>
                </c:pt>
                <c:pt idx="817">
                  <c:v>0.21</c:v>
                </c:pt>
                <c:pt idx="818">
                  <c:v>0.15</c:v>
                </c:pt>
                <c:pt idx="819">
                  <c:v>0.11</c:v>
                </c:pt>
                <c:pt idx="820">
                  <c:v>0.12</c:v>
                </c:pt>
                <c:pt idx="821">
                  <c:v>0.17</c:v>
                </c:pt>
                <c:pt idx="822">
                  <c:v>0.11</c:v>
                </c:pt>
                <c:pt idx="823">
                  <c:v>0.17</c:v>
                </c:pt>
                <c:pt idx="824">
                  <c:v>0.04</c:v>
                </c:pt>
                <c:pt idx="825">
                  <c:v>0.1</c:v>
                </c:pt>
                <c:pt idx="826">
                  <c:v>7.0000000000000007E-2</c:v>
                </c:pt>
                <c:pt idx="827">
                  <c:v>0.19</c:v>
                </c:pt>
                <c:pt idx="828">
                  <c:v>0.15</c:v>
                </c:pt>
                <c:pt idx="829">
                  <c:v>1.21</c:v>
                </c:pt>
                <c:pt idx="830">
                  <c:v>-1.79</c:v>
                </c:pt>
                <c:pt idx="831">
                  <c:v>0.24</c:v>
                </c:pt>
                <c:pt idx="832">
                  <c:v>0.28000000000000003</c:v>
                </c:pt>
                <c:pt idx="833">
                  <c:v>0.17</c:v>
                </c:pt>
                <c:pt idx="834">
                  <c:v>0.19</c:v>
                </c:pt>
                <c:pt idx="835">
                  <c:v>0.18</c:v>
                </c:pt>
                <c:pt idx="836">
                  <c:v>0.18</c:v>
                </c:pt>
                <c:pt idx="837">
                  <c:v>0.18</c:v>
                </c:pt>
                <c:pt idx="838">
                  <c:v>0.06</c:v>
                </c:pt>
                <c:pt idx="839">
                  <c:v>0.23</c:v>
                </c:pt>
                <c:pt idx="840">
                  <c:v>0.27</c:v>
                </c:pt>
                <c:pt idx="841">
                  <c:v>0.22</c:v>
                </c:pt>
                <c:pt idx="842">
                  <c:v>0.15</c:v>
                </c:pt>
                <c:pt idx="843">
                  <c:v>0.18</c:v>
                </c:pt>
                <c:pt idx="844">
                  <c:v>0.09</c:v>
                </c:pt>
                <c:pt idx="845">
                  <c:v>0.28999999999999998</c:v>
                </c:pt>
                <c:pt idx="846">
                  <c:v>0.21</c:v>
                </c:pt>
                <c:pt idx="847">
                  <c:v>0.28999999999999998</c:v>
                </c:pt>
                <c:pt idx="848">
                  <c:v>0.3</c:v>
                </c:pt>
                <c:pt idx="849">
                  <c:v>0.43</c:v>
                </c:pt>
                <c:pt idx="850">
                  <c:v>0.33</c:v>
                </c:pt>
                <c:pt idx="851">
                  <c:v>0.42</c:v>
                </c:pt>
                <c:pt idx="852">
                  <c:v>0.13</c:v>
                </c:pt>
                <c:pt idx="853">
                  <c:v>0.35</c:v>
                </c:pt>
                <c:pt idx="854">
                  <c:v>0.23</c:v>
                </c:pt>
                <c:pt idx="855">
                  <c:v>0.18</c:v>
                </c:pt>
                <c:pt idx="856">
                  <c:v>0</c:v>
                </c:pt>
                <c:pt idx="857">
                  <c:v>0.26</c:v>
                </c:pt>
                <c:pt idx="858">
                  <c:v>0.16</c:v>
                </c:pt>
                <c:pt idx="859">
                  <c:v>0.19</c:v>
                </c:pt>
                <c:pt idx="860">
                  <c:v>0.15</c:v>
                </c:pt>
                <c:pt idx="861">
                  <c:v>0</c:v>
                </c:pt>
                <c:pt idx="862">
                  <c:v>0.28000000000000003</c:v>
                </c:pt>
                <c:pt idx="863">
                  <c:v>0.17</c:v>
                </c:pt>
                <c:pt idx="864">
                  <c:v>0.18</c:v>
                </c:pt>
                <c:pt idx="865">
                  <c:v>0.15</c:v>
                </c:pt>
                <c:pt idx="866">
                  <c:v>0</c:v>
                </c:pt>
                <c:pt idx="867">
                  <c:v>0.03</c:v>
                </c:pt>
                <c:pt idx="868">
                  <c:v>0.11</c:v>
                </c:pt>
                <c:pt idx="869">
                  <c:v>-0.2</c:v>
                </c:pt>
                <c:pt idx="870">
                  <c:v>-7.0000000000000007E-2</c:v>
                </c:pt>
                <c:pt idx="871">
                  <c:v>0.28000000000000003</c:v>
                </c:pt>
                <c:pt idx="872">
                  <c:v>-1.23</c:v>
                </c:pt>
                <c:pt idx="873">
                  <c:v>0.12</c:v>
                </c:pt>
                <c:pt idx="874">
                  <c:v>0.13</c:v>
                </c:pt>
                <c:pt idx="875">
                  <c:v>-0.39</c:v>
                </c:pt>
                <c:pt idx="876">
                  <c:v>0.13</c:v>
                </c:pt>
                <c:pt idx="877">
                  <c:v>0.41</c:v>
                </c:pt>
                <c:pt idx="878">
                  <c:v>0.39</c:v>
                </c:pt>
                <c:pt idx="879">
                  <c:v>0.18</c:v>
                </c:pt>
                <c:pt idx="880">
                  <c:v>0.22</c:v>
                </c:pt>
                <c:pt idx="881">
                  <c:v>-0.24</c:v>
                </c:pt>
                <c:pt idx="882">
                  <c:v>0.16</c:v>
                </c:pt>
                <c:pt idx="883">
                  <c:v>0.08</c:v>
                </c:pt>
                <c:pt idx="884">
                  <c:v>0.11</c:v>
                </c:pt>
                <c:pt idx="885">
                  <c:v>0.08</c:v>
                </c:pt>
                <c:pt idx="886">
                  <c:v>0.06</c:v>
                </c:pt>
                <c:pt idx="887">
                  <c:v>0.04</c:v>
                </c:pt>
                <c:pt idx="888">
                  <c:v>-0.28999999999999998</c:v>
                </c:pt>
                <c:pt idx="889">
                  <c:v>-0.25</c:v>
                </c:pt>
                <c:pt idx="890">
                  <c:v>0.35</c:v>
                </c:pt>
                <c:pt idx="891">
                  <c:v>-0.14000000000000001</c:v>
                </c:pt>
                <c:pt idx="892">
                  <c:v>0.57999999999999996</c:v>
                </c:pt>
                <c:pt idx="893">
                  <c:v>0.82</c:v>
                </c:pt>
                <c:pt idx="894">
                  <c:v>0.2</c:v>
                </c:pt>
                <c:pt idx="895">
                  <c:v>1.45</c:v>
                </c:pt>
                <c:pt idx="896">
                  <c:v>0.03</c:v>
                </c:pt>
                <c:pt idx="897">
                  <c:v>-0.33</c:v>
                </c:pt>
                <c:pt idx="898">
                  <c:v>-3.36</c:v>
                </c:pt>
                <c:pt idx="899">
                  <c:v>1.96</c:v>
                </c:pt>
                <c:pt idx="900">
                  <c:v>-1.87</c:v>
                </c:pt>
                <c:pt idx="901">
                  <c:v>-0.78</c:v>
                </c:pt>
                <c:pt idx="902">
                  <c:v>-1.24</c:v>
                </c:pt>
                <c:pt idx="903">
                  <c:v>-0.91</c:v>
                </c:pt>
                <c:pt idx="904">
                  <c:v>-1.98</c:v>
                </c:pt>
                <c:pt idx="905">
                  <c:v>0.71</c:v>
                </c:pt>
                <c:pt idx="906">
                  <c:v>-0.28000000000000003</c:v>
                </c:pt>
                <c:pt idx="907">
                  <c:v>0.64</c:v>
                </c:pt>
                <c:pt idx="908">
                  <c:v>0.69</c:v>
                </c:pt>
                <c:pt idx="909">
                  <c:v>-1.38</c:v>
                </c:pt>
                <c:pt idx="910">
                  <c:v>1.77</c:v>
                </c:pt>
                <c:pt idx="911">
                  <c:v>-0.56000000000000005</c:v>
                </c:pt>
                <c:pt idx="912">
                  <c:v>-1.8</c:v>
                </c:pt>
                <c:pt idx="913">
                  <c:v>-0.33</c:v>
                </c:pt>
                <c:pt idx="914">
                  <c:v>1.56</c:v>
                </c:pt>
                <c:pt idx="915">
                  <c:v>-0.14000000000000001</c:v>
                </c:pt>
                <c:pt idx="916">
                  <c:v>0.86</c:v>
                </c:pt>
                <c:pt idx="917">
                  <c:v>0.32</c:v>
                </c:pt>
                <c:pt idx="918">
                  <c:v>0.09</c:v>
                </c:pt>
                <c:pt idx="919">
                  <c:v>1.67</c:v>
                </c:pt>
                <c:pt idx="920">
                  <c:v>2.42</c:v>
                </c:pt>
                <c:pt idx="921">
                  <c:v>0.51</c:v>
                </c:pt>
                <c:pt idx="922">
                  <c:v>-0.34</c:v>
                </c:pt>
                <c:pt idx="923">
                  <c:v>0.13</c:v>
                </c:pt>
                <c:pt idx="924">
                  <c:v>0.08</c:v>
                </c:pt>
                <c:pt idx="925">
                  <c:v>1.61</c:v>
                </c:pt>
                <c:pt idx="926">
                  <c:v>-0.22</c:v>
                </c:pt>
                <c:pt idx="927">
                  <c:v>-1.95</c:v>
                </c:pt>
                <c:pt idx="928">
                  <c:v>-1.08</c:v>
                </c:pt>
                <c:pt idx="929">
                  <c:v>-1.41</c:v>
                </c:pt>
                <c:pt idx="930">
                  <c:v>0.02</c:v>
                </c:pt>
                <c:pt idx="931">
                  <c:v>1.1100000000000001</c:v>
                </c:pt>
                <c:pt idx="932">
                  <c:v>1.24</c:v>
                </c:pt>
                <c:pt idx="933">
                  <c:v>1.59</c:v>
                </c:pt>
                <c:pt idx="934">
                  <c:v>1.36</c:v>
                </c:pt>
                <c:pt idx="935">
                  <c:v>1.0900000000000001</c:v>
                </c:pt>
                <c:pt idx="936">
                  <c:v>0.84</c:v>
                </c:pt>
                <c:pt idx="937">
                  <c:v>0.96</c:v>
                </c:pt>
                <c:pt idx="938">
                  <c:v>0.93</c:v>
                </c:pt>
                <c:pt idx="939">
                  <c:v>1.21</c:v>
                </c:pt>
                <c:pt idx="940">
                  <c:v>0.69</c:v>
                </c:pt>
                <c:pt idx="941">
                  <c:v>0.62</c:v>
                </c:pt>
                <c:pt idx="942">
                  <c:v>0.57999999999999996</c:v>
                </c:pt>
                <c:pt idx="943">
                  <c:v>0.46</c:v>
                </c:pt>
                <c:pt idx="944">
                  <c:v>0.59</c:v>
                </c:pt>
                <c:pt idx="945">
                  <c:v>0.21</c:v>
                </c:pt>
                <c:pt idx="946">
                  <c:v>0.56999999999999995</c:v>
                </c:pt>
                <c:pt idx="947">
                  <c:v>0.56000000000000005</c:v>
                </c:pt>
                <c:pt idx="948">
                  <c:v>0.86</c:v>
                </c:pt>
                <c:pt idx="949">
                  <c:v>-0.22</c:v>
                </c:pt>
                <c:pt idx="950">
                  <c:v>-2.4700000000000002</c:v>
                </c:pt>
                <c:pt idx="951">
                  <c:v>-0.45</c:v>
                </c:pt>
                <c:pt idx="952">
                  <c:v>-0.45</c:v>
                </c:pt>
                <c:pt idx="953">
                  <c:v>-0.44</c:v>
                </c:pt>
                <c:pt idx="954">
                  <c:v>-2.0099999999999998</c:v>
                </c:pt>
                <c:pt idx="955">
                  <c:v>-0.3</c:v>
                </c:pt>
                <c:pt idx="956">
                  <c:v>-0.91</c:v>
                </c:pt>
                <c:pt idx="957">
                  <c:v>-0.75</c:v>
                </c:pt>
                <c:pt idx="958">
                  <c:v>-0.2</c:v>
                </c:pt>
                <c:pt idx="959">
                  <c:v>-0.22</c:v>
                </c:pt>
                <c:pt idx="960">
                  <c:v>-0.16</c:v>
                </c:pt>
                <c:pt idx="961">
                  <c:v>-0.23</c:v>
                </c:pt>
                <c:pt idx="962">
                  <c:v>-0.21</c:v>
                </c:pt>
                <c:pt idx="963">
                  <c:v>-0.09</c:v>
                </c:pt>
                <c:pt idx="964">
                  <c:v>-0.05</c:v>
                </c:pt>
                <c:pt idx="965">
                  <c:v>-0.28000000000000003</c:v>
                </c:pt>
                <c:pt idx="966">
                  <c:v>-0.01</c:v>
                </c:pt>
                <c:pt idx="967">
                  <c:v>0.02</c:v>
                </c:pt>
                <c:pt idx="968">
                  <c:v>-0.08</c:v>
                </c:pt>
                <c:pt idx="969">
                  <c:v>0.02</c:v>
                </c:pt>
                <c:pt idx="970">
                  <c:v>0</c:v>
                </c:pt>
                <c:pt idx="971">
                  <c:v>-0.01</c:v>
                </c:pt>
                <c:pt idx="972">
                  <c:v>-0.23</c:v>
                </c:pt>
                <c:pt idx="973">
                  <c:v>7.0000000000000007E-2</c:v>
                </c:pt>
                <c:pt idx="974">
                  <c:v>-0.94</c:v>
                </c:pt>
                <c:pt idx="975">
                  <c:v>-0.63</c:v>
                </c:pt>
                <c:pt idx="976">
                  <c:v>-0.39</c:v>
                </c:pt>
                <c:pt idx="977">
                  <c:v>-0.23</c:v>
                </c:pt>
                <c:pt idx="978">
                  <c:v>-0.8</c:v>
                </c:pt>
                <c:pt idx="979">
                  <c:v>-0.81</c:v>
                </c:pt>
                <c:pt idx="980">
                  <c:v>-0.06</c:v>
                </c:pt>
                <c:pt idx="981">
                  <c:v>0.64</c:v>
                </c:pt>
                <c:pt idx="982">
                  <c:v>-0.08</c:v>
                </c:pt>
                <c:pt idx="983">
                  <c:v>-0.35</c:v>
                </c:pt>
                <c:pt idx="984">
                  <c:v>-0.45</c:v>
                </c:pt>
                <c:pt idx="985">
                  <c:v>-0.19</c:v>
                </c:pt>
                <c:pt idx="986">
                  <c:v>0.12</c:v>
                </c:pt>
                <c:pt idx="987">
                  <c:v>-0.32</c:v>
                </c:pt>
                <c:pt idx="988">
                  <c:v>-0.14000000000000001</c:v>
                </c:pt>
                <c:pt idx="989">
                  <c:v>-0.06</c:v>
                </c:pt>
                <c:pt idx="990">
                  <c:v>-0.14000000000000001</c:v>
                </c:pt>
                <c:pt idx="991">
                  <c:v>0.14000000000000001</c:v>
                </c:pt>
                <c:pt idx="992">
                  <c:v>-0.03</c:v>
                </c:pt>
                <c:pt idx="993">
                  <c:v>-0.2</c:v>
                </c:pt>
                <c:pt idx="994">
                  <c:v>0.15</c:v>
                </c:pt>
                <c:pt idx="995">
                  <c:v>-0.37</c:v>
                </c:pt>
                <c:pt idx="996">
                  <c:v>-0.37</c:v>
                </c:pt>
                <c:pt idx="997">
                  <c:v>0.44</c:v>
                </c:pt>
                <c:pt idx="998">
                  <c:v>0.27</c:v>
                </c:pt>
                <c:pt idx="999">
                  <c:v>-0.19</c:v>
                </c:pt>
                <c:pt idx="1000">
                  <c:v>0.03</c:v>
                </c:pt>
                <c:pt idx="1001">
                  <c:v>-0.08</c:v>
                </c:pt>
                <c:pt idx="1002">
                  <c:v>0.01</c:v>
                </c:pt>
                <c:pt idx="1003">
                  <c:v>0.12</c:v>
                </c:pt>
                <c:pt idx="1004">
                  <c:v>-0.36</c:v>
                </c:pt>
                <c:pt idx="1005">
                  <c:v>-0.26</c:v>
                </c:pt>
                <c:pt idx="1006">
                  <c:v>0</c:v>
                </c:pt>
                <c:pt idx="1007">
                  <c:v>-0.44</c:v>
                </c:pt>
                <c:pt idx="1008">
                  <c:v>-0.4</c:v>
                </c:pt>
                <c:pt idx="1009">
                  <c:v>-0.57999999999999996</c:v>
                </c:pt>
                <c:pt idx="1010">
                  <c:v>-0.12</c:v>
                </c:pt>
                <c:pt idx="1011">
                  <c:v>-0.18</c:v>
                </c:pt>
                <c:pt idx="1012">
                  <c:v>-0.56999999999999995</c:v>
                </c:pt>
                <c:pt idx="1013">
                  <c:v>-0.42</c:v>
                </c:pt>
                <c:pt idx="1014">
                  <c:v>-0.64</c:v>
                </c:pt>
                <c:pt idx="1015">
                  <c:v>-0.5</c:v>
                </c:pt>
                <c:pt idx="1016">
                  <c:v>-0.64</c:v>
                </c:pt>
                <c:pt idx="1017">
                  <c:v>-0.02</c:v>
                </c:pt>
                <c:pt idx="1018">
                  <c:v>-0.82</c:v>
                </c:pt>
                <c:pt idx="1019">
                  <c:v>-0.67</c:v>
                </c:pt>
                <c:pt idx="1020">
                  <c:v>0.17</c:v>
                </c:pt>
                <c:pt idx="1021">
                  <c:v>-1.1200000000000001</c:v>
                </c:pt>
                <c:pt idx="1022">
                  <c:v>-0.09</c:v>
                </c:pt>
                <c:pt idx="1023">
                  <c:v>-0.77</c:v>
                </c:pt>
                <c:pt idx="1024">
                  <c:v>-0.74</c:v>
                </c:pt>
                <c:pt idx="1025">
                  <c:v>-0.92</c:v>
                </c:pt>
                <c:pt idx="1026">
                  <c:v>-0.54</c:v>
                </c:pt>
                <c:pt idx="1027">
                  <c:v>-0.56000000000000005</c:v>
                </c:pt>
                <c:pt idx="1028">
                  <c:v>-0.69</c:v>
                </c:pt>
                <c:pt idx="1029">
                  <c:v>-0.76</c:v>
                </c:pt>
                <c:pt idx="1030">
                  <c:v>-2.35</c:v>
                </c:pt>
                <c:pt idx="1031">
                  <c:v>-1.19</c:v>
                </c:pt>
                <c:pt idx="1032">
                  <c:v>-0.74</c:v>
                </c:pt>
                <c:pt idx="1033">
                  <c:v>-0.25</c:v>
                </c:pt>
                <c:pt idx="1034">
                  <c:v>-0.88</c:v>
                </c:pt>
                <c:pt idx="1035">
                  <c:v>-0.02</c:v>
                </c:pt>
                <c:pt idx="1036">
                  <c:v>-0.55000000000000004</c:v>
                </c:pt>
                <c:pt idx="1037">
                  <c:v>0.28999999999999998</c:v>
                </c:pt>
                <c:pt idx="1038">
                  <c:v>0.19</c:v>
                </c:pt>
                <c:pt idx="1039">
                  <c:v>-0.94</c:v>
                </c:pt>
                <c:pt idx="1040">
                  <c:v>-0.68</c:v>
                </c:pt>
                <c:pt idx="1041">
                  <c:v>-1.19</c:v>
                </c:pt>
                <c:pt idx="1042">
                  <c:v>-0.66</c:v>
                </c:pt>
                <c:pt idx="1043">
                  <c:v>-0.75</c:v>
                </c:pt>
                <c:pt idx="1044">
                  <c:v>-1.03</c:v>
                </c:pt>
                <c:pt idx="1045">
                  <c:v>-0.72</c:v>
                </c:pt>
                <c:pt idx="1046">
                  <c:v>-0.83</c:v>
                </c:pt>
                <c:pt idx="1047">
                  <c:v>-0.68</c:v>
                </c:pt>
                <c:pt idx="1048">
                  <c:v>-0.65</c:v>
                </c:pt>
                <c:pt idx="1049">
                  <c:v>-0.41</c:v>
                </c:pt>
                <c:pt idx="1050">
                  <c:v>-1.32</c:v>
                </c:pt>
                <c:pt idx="1051">
                  <c:v>-0.92</c:v>
                </c:pt>
                <c:pt idx="1052">
                  <c:v>-1.18</c:v>
                </c:pt>
                <c:pt idx="1053">
                  <c:v>-0.95</c:v>
                </c:pt>
                <c:pt idx="1054">
                  <c:v>-0.73</c:v>
                </c:pt>
                <c:pt idx="1055">
                  <c:v>-0.85</c:v>
                </c:pt>
                <c:pt idx="1056">
                  <c:v>-0.52</c:v>
                </c:pt>
                <c:pt idx="1057">
                  <c:v>-0.99</c:v>
                </c:pt>
                <c:pt idx="1058">
                  <c:v>-1.03</c:v>
                </c:pt>
                <c:pt idx="1059">
                  <c:v>0.01</c:v>
                </c:pt>
                <c:pt idx="1060">
                  <c:v>-0.47</c:v>
                </c:pt>
                <c:pt idx="1061">
                  <c:v>0.05</c:v>
                </c:pt>
                <c:pt idx="1062">
                  <c:v>-0.09</c:v>
                </c:pt>
                <c:pt idx="1063">
                  <c:v>0.18</c:v>
                </c:pt>
                <c:pt idx="1064">
                  <c:v>-0.33</c:v>
                </c:pt>
                <c:pt idx="1065">
                  <c:v>-0.16</c:v>
                </c:pt>
                <c:pt idx="1066">
                  <c:v>-0.21</c:v>
                </c:pt>
                <c:pt idx="1067">
                  <c:v>-0.17</c:v>
                </c:pt>
                <c:pt idx="1068">
                  <c:v>-0.23</c:v>
                </c:pt>
                <c:pt idx="1069">
                  <c:v>-0.23</c:v>
                </c:pt>
                <c:pt idx="1070">
                  <c:v>-0.23</c:v>
                </c:pt>
                <c:pt idx="1071">
                  <c:v>-0.64</c:v>
                </c:pt>
                <c:pt idx="1072">
                  <c:v>0.24</c:v>
                </c:pt>
                <c:pt idx="1073">
                  <c:v>0.06</c:v>
                </c:pt>
                <c:pt idx="1074">
                  <c:v>-1.51</c:v>
                </c:pt>
                <c:pt idx="1075">
                  <c:v>0.04</c:v>
                </c:pt>
                <c:pt idx="1076">
                  <c:v>-0.82</c:v>
                </c:pt>
                <c:pt idx="1077">
                  <c:v>-0.25</c:v>
                </c:pt>
                <c:pt idx="1078">
                  <c:v>-0.5</c:v>
                </c:pt>
                <c:pt idx="1079">
                  <c:v>-0.68</c:v>
                </c:pt>
                <c:pt idx="1080">
                  <c:v>0.05</c:v>
                </c:pt>
                <c:pt idx="1081">
                  <c:v>1.26</c:v>
                </c:pt>
                <c:pt idx="1082">
                  <c:v>-0.28000000000000003</c:v>
                </c:pt>
                <c:pt idx="1083">
                  <c:v>-0.57999999999999996</c:v>
                </c:pt>
                <c:pt idx="1084">
                  <c:v>-0.5</c:v>
                </c:pt>
                <c:pt idx="1085">
                  <c:v>-0.86</c:v>
                </c:pt>
                <c:pt idx="1086">
                  <c:v>-1.79</c:v>
                </c:pt>
                <c:pt idx="1087">
                  <c:v>-0.47</c:v>
                </c:pt>
                <c:pt idx="1088">
                  <c:v>-0.69</c:v>
                </c:pt>
                <c:pt idx="1089">
                  <c:v>-0.12</c:v>
                </c:pt>
                <c:pt idx="1090">
                  <c:v>-0.15</c:v>
                </c:pt>
                <c:pt idx="1091">
                  <c:v>-0.68</c:v>
                </c:pt>
                <c:pt idx="1092">
                  <c:v>-1.55</c:v>
                </c:pt>
                <c:pt idx="1093">
                  <c:v>0.08</c:v>
                </c:pt>
                <c:pt idx="1094">
                  <c:v>-0.67</c:v>
                </c:pt>
                <c:pt idx="1095">
                  <c:v>-0.67</c:v>
                </c:pt>
                <c:pt idx="1096">
                  <c:v>-0.3</c:v>
                </c:pt>
                <c:pt idx="1097">
                  <c:v>-0.55000000000000004</c:v>
                </c:pt>
                <c:pt idx="1098">
                  <c:v>-0.69</c:v>
                </c:pt>
                <c:pt idx="1099">
                  <c:v>-0.55000000000000004</c:v>
                </c:pt>
                <c:pt idx="1100">
                  <c:v>-1.41</c:v>
                </c:pt>
                <c:pt idx="1101">
                  <c:v>-1.2</c:v>
                </c:pt>
                <c:pt idx="1102">
                  <c:v>-3.56</c:v>
                </c:pt>
                <c:pt idx="1103">
                  <c:v>-1.01</c:v>
                </c:pt>
                <c:pt idx="1104">
                  <c:v>-1.39</c:v>
                </c:pt>
                <c:pt idx="1105">
                  <c:v>-1.28</c:v>
                </c:pt>
                <c:pt idx="1106">
                  <c:v>-1.4</c:v>
                </c:pt>
                <c:pt idx="1107">
                  <c:v>-1.79</c:v>
                </c:pt>
                <c:pt idx="1108">
                  <c:v>-1.25</c:v>
                </c:pt>
                <c:pt idx="1109">
                  <c:v>-1.41</c:v>
                </c:pt>
                <c:pt idx="1110">
                  <c:v>-1.49</c:v>
                </c:pt>
                <c:pt idx="1111">
                  <c:v>-1.24</c:v>
                </c:pt>
                <c:pt idx="1112">
                  <c:v>-0.74</c:v>
                </c:pt>
                <c:pt idx="1113">
                  <c:v>-1.57</c:v>
                </c:pt>
                <c:pt idx="1114">
                  <c:v>-1.21</c:v>
                </c:pt>
                <c:pt idx="1115">
                  <c:v>-1.32</c:v>
                </c:pt>
                <c:pt idx="1116">
                  <c:v>-1.46</c:v>
                </c:pt>
                <c:pt idx="1117">
                  <c:v>-0.4</c:v>
                </c:pt>
                <c:pt idx="1118">
                  <c:v>-1.19</c:v>
                </c:pt>
                <c:pt idx="1119">
                  <c:v>-2.1</c:v>
                </c:pt>
                <c:pt idx="1120">
                  <c:v>-2.11</c:v>
                </c:pt>
                <c:pt idx="1121">
                  <c:v>-1.22</c:v>
                </c:pt>
                <c:pt idx="1122">
                  <c:v>-1.25</c:v>
                </c:pt>
                <c:pt idx="1123">
                  <c:v>-2.23</c:v>
                </c:pt>
                <c:pt idx="1124">
                  <c:v>-2.38</c:v>
                </c:pt>
                <c:pt idx="1125">
                  <c:v>-1.84</c:v>
                </c:pt>
                <c:pt idx="1126">
                  <c:v>-1.29</c:v>
                </c:pt>
                <c:pt idx="1127">
                  <c:v>-2.93</c:v>
                </c:pt>
                <c:pt idx="1128">
                  <c:v>-1.66</c:v>
                </c:pt>
                <c:pt idx="1129">
                  <c:v>-1.88</c:v>
                </c:pt>
                <c:pt idx="1130">
                  <c:v>-1.83</c:v>
                </c:pt>
                <c:pt idx="1131">
                  <c:v>-2.0699999999999998</c:v>
                </c:pt>
                <c:pt idx="1132">
                  <c:v>-2.8</c:v>
                </c:pt>
                <c:pt idx="1133">
                  <c:v>-3.24</c:v>
                </c:pt>
                <c:pt idx="1134">
                  <c:v>-3.2</c:v>
                </c:pt>
                <c:pt idx="1135">
                  <c:v>-2.4900000000000002</c:v>
                </c:pt>
                <c:pt idx="1136">
                  <c:v>-2.58</c:v>
                </c:pt>
                <c:pt idx="1137">
                  <c:v>-2.64</c:v>
                </c:pt>
                <c:pt idx="1138">
                  <c:v>-5.08</c:v>
                </c:pt>
                <c:pt idx="1139">
                  <c:v>-3.05</c:v>
                </c:pt>
                <c:pt idx="1140">
                  <c:v>-3.18</c:v>
                </c:pt>
                <c:pt idx="1141">
                  <c:v>-2.95</c:v>
                </c:pt>
                <c:pt idx="1142">
                  <c:v>-3.13</c:v>
                </c:pt>
                <c:pt idx="1143">
                  <c:v>-1.93</c:v>
                </c:pt>
                <c:pt idx="1144">
                  <c:v>-2.83</c:v>
                </c:pt>
                <c:pt idx="1145">
                  <c:v>-2.7</c:v>
                </c:pt>
                <c:pt idx="1146">
                  <c:v>-3.68</c:v>
                </c:pt>
                <c:pt idx="1147">
                  <c:v>-3.16</c:v>
                </c:pt>
                <c:pt idx="1148">
                  <c:v>-2.83</c:v>
                </c:pt>
                <c:pt idx="1149">
                  <c:v>-3.38</c:v>
                </c:pt>
                <c:pt idx="1150">
                  <c:v>-2.7</c:v>
                </c:pt>
                <c:pt idx="1151">
                  <c:v>-3.38</c:v>
                </c:pt>
                <c:pt idx="1152">
                  <c:v>-3.38</c:v>
                </c:pt>
                <c:pt idx="1153">
                  <c:v>-3.81</c:v>
                </c:pt>
                <c:pt idx="1154">
                  <c:v>-2.81</c:v>
                </c:pt>
                <c:pt idx="1155">
                  <c:v>-3.31</c:v>
                </c:pt>
                <c:pt idx="1156">
                  <c:v>-3.39</c:v>
                </c:pt>
                <c:pt idx="1157">
                  <c:v>-3.04</c:v>
                </c:pt>
                <c:pt idx="1158">
                  <c:v>-3.28</c:v>
                </c:pt>
                <c:pt idx="1159">
                  <c:v>-2.98</c:v>
                </c:pt>
                <c:pt idx="1160">
                  <c:v>-3.62</c:v>
                </c:pt>
                <c:pt idx="1161">
                  <c:v>-3.35</c:v>
                </c:pt>
                <c:pt idx="1162">
                  <c:v>-4.28</c:v>
                </c:pt>
                <c:pt idx="1163">
                  <c:v>-3.11</c:v>
                </c:pt>
                <c:pt idx="1164">
                  <c:v>-3.09</c:v>
                </c:pt>
                <c:pt idx="1165">
                  <c:v>-4.2699999999999996</c:v>
                </c:pt>
                <c:pt idx="1166">
                  <c:v>-3.49</c:v>
                </c:pt>
                <c:pt idx="1167">
                  <c:v>-4</c:v>
                </c:pt>
                <c:pt idx="1168">
                  <c:v>-3.33</c:v>
                </c:pt>
                <c:pt idx="1169">
                  <c:v>-4.03</c:v>
                </c:pt>
                <c:pt idx="1170">
                  <c:v>-3.42</c:v>
                </c:pt>
                <c:pt idx="1171">
                  <c:v>-3.4</c:v>
                </c:pt>
                <c:pt idx="1172">
                  <c:v>-3.86</c:v>
                </c:pt>
                <c:pt idx="1173">
                  <c:v>-3.77</c:v>
                </c:pt>
                <c:pt idx="1174">
                  <c:v>-3.41</c:v>
                </c:pt>
                <c:pt idx="1175">
                  <c:v>-4.0999999999999996</c:v>
                </c:pt>
                <c:pt idx="1176">
                  <c:v>-3.84</c:v>
                </c:pt>
                <c:pt idx="1177">
                  <c:v>-4.3899999999999997</c:v>
                </c:pt>
                <c:pt idx="1178">
                  <c:v>-4.3600000000000003</c:v>
                </c:pt>
                <c:pt idx="1179">
                  <c:v>-3.33</c:v>
                </c:pt>
                <c:pt idx="1180">
                  <c:v>-3.67</c:v>
                </c:pt>
                <c:pt idx="1181">
                  <c:v>-5.19</c:v>
                </c:pt>
                <c:pt idx="1182">
                  <c:v>-4.4400000000000004</c:v>
                </c:pt>
                <c:pt idx="1183">
                  <c:v>-2.21</c:v>
                </c:pt>
                <c:pt idx="1184">
                  <c:v>-4.37</c:v>
                </c:pt>
                <c:pt idx="1185">
                  <c:v>-5.12</c:v>
                </c:pt>
                <c:pt idx="1186">
                  <c:v>-3.43</c:v>
                </c:pt>
                <c:pt idx="1187">
                  <c:v>0.46</c:v>
                </c:pt>
                <c:pt idx="1188">
                  <c:v>2.02</c:v>
                </c:pt>
                <c:pt idx="1189">
                  <c:v>2.29</c:v>
                </c:pt>
                <c:pt idx="1190">
                  <c:v>1.76</c:v>
                </c:pt>
                <c:pt idx="1191">
                  <c:v>1.85</c:v>
                </c:pt>
                <c:pt idx="1192">
                  <c:v>2.56</c:v>
                </c:pt>
                <c:pt idx="1193">
                  <c:v>1.42</c:v>
                </c:pt>
                <c:pt idx="1194">
                  <c:v>-0.01</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3.79</c:v>
                </c:pt>
                <c:pt idx="1216">
                  <c:v>-2.36</c:v>
                </c:pt>
                <c:pt idx="1217">
                  <c:v>-2.2799999999999998</c:v>
                </c:pt>
                <c:pt idx="1218">
                  <c:v>-0.94</c:v>
                </c:pt>
                <c:pt idx="1219">
                  <c:v>0.25</c:v>
                </c:pt>
                <c:pt idx="1220">
                  <c:v>0.91</c:v>
                </c:pt>
                <c:pt idx="1221">
                  <c:v>-2.76</c:v>
                </c:pt>
                <c:pt idx="1222">
                  <c:v>-0.01</c:v>
                </c:pt>
                <c:pt idx="1223">
                  <c:v>-0.01</c:v>
                </c:pt>
                <c:pt idx="1224">
                  <c:v>-0.01</c:v>
                </c:pt>
                <c:pt idx="1225">
                  <c:v>-0.01</c:v>
                </c:pt>
                <c:pt idx="1226">
                  <c:v>-0.01</c:v>
                </c:pt>
                <c:pt idx="1227">
                  <c:v>-0.01</c:v>
                </c:pt>
                <c:pt idx="1228">
                  <c:v>-0.01</c:v>
                </c:pt>
                <c:pt idx="1229">
                  <c:v>-0.01</c:v>
                </c:pt>
                <c:pt idx="1230">
                  <c:v>-0.01</c:v>
                </c:pt>
                <c:pt idx="1231">
                  <c:v>-0.01</c:v>
                </c:pt>
                <c:pt idx="1232">
                  <c:v>-0.01</c:v>
                </c:pt>
                <c:pt idx="1233">
                  <c:v>-0.01</c:v>
                </c:pt>
                <c:pt idx="1234">
                  <c:v>-0.01</c:v>
                </c:pt>
                <c:pt idx="1235">
                  <c:v>-0.01</c:v>
                </c:pt>
                <c:pt idx="1236">
                  <c:v>-0.01</c:v>
                </c:pt>
                <c:pt idx="1237">
                  <c:v>-0.01</c:v>
                </c:pt>
                <c:pt idx="1238">
                  <c:v>-0.01</c:v>
                </c:pt>
                <c:pt idx="1239">
                  <c:v>-0.01</c:v>
                </c:pt>
                <c:pt idx="1240">
                  <c:v>-0.01</c:v>
                </c:pt>
                <c:pt idx="1241">
                  <c:v>-0.01</c:v>
                </c:pt>
                <c:pt idx="1242">
                  <c:v>-0.01</c:v>
                </c:pt>
                <c:pt idx="1243">
                  <c:v>-0.01</c:v>
                </c:pt>
                <c:pt idx="1244">
                  <c:v>-0.01</c:v>
                </c:pt>
                <c:pt idx="1245">
                  <c:v>-0.01</c:v>
                </c:pt>
                <c:pt idx="1246">
                  <c:v>-0.01</c:v>
                </c:pt>
                <c:pt idx="1247">
                  <c:v>-0.01</c:v>
                </c:pt>
                <c:pt idx="1248">
                  <c:v>-0.01</c:v>
                </c:pt>
                <c:pt idx="1249">
                  <c:v>-0.01</c:v>
                </c:pt>
                <c:pt idx="1250">
                  <c:v>-0.01</c:v>
                </c:pt>
                <c:pt idx="1251">
                  <c:v>-0.01</c:v>
                </c:pt>
                <c:pt idx="1252">
                  <c:v>-0.01</c:v>
                </c:pt>
                <c:pt idx="1253">
                  <c:v>-0.01</c:v>
                </c:pt>
                <c:pt idx="1254">
                  <c:v>-0.01</c:v>
                </c:pt>
                <c:pt idx="1255">
                  <c:v>-0.01</c:v>
                </c:pt>
                <c:pt idx="1256">
                  <c:v>-0.01</c:v>
                </c:pt>
                <c:pt idx="1257">
                  <c:v>-0.01</c:v>
                </c:pt>
                <c:pt idx="1258">
                  <c:v>-0.01</c:v>
                </c:pt>
                <c:pt idx="1259">
                  <c:v>-0.01</c:v>
                </c:pt>
                <c:pt idx="1260">
                  <c:v>-0.01</c:v>
                </c:pt>
                <c:pt idx="1261">
                  <c:v>-0.01</c:v>
                </c:pt>
                <c:pt idx="1262">
                  <c:v>-0.01</c:v>
                </c:pt>
                <c:pt idx="1263">
                  <c:v>-0.01</c:v>
                </c:pt>
                <c:pt idx="1264">
                  <c:v>-0.01</c:v>
                </c:pt>
                <c:pt idx="1265">
                  <c:v>-0.01</c:v>
                </c:pt>
                <c:pt idx="1266">
                  <c:v>-0.01</c:v>
                </c:pt>
                <c:pt idx="1267">
                  <c:v>-0.01</c:v>
                </c:pt>
                <c:pt idx="1268">
                  <c:v>-0.01</c:v>
                </c:pt>
                <c:pt idx="1269">
                  <c:v>-0.01</c:v>
                </c:pt>
                <c:pt idx="1270">
                  <c:v>-0.01</c:v>
                </c:pt>
                <c:pt idx="1271">
                  <c:v>-0.01</c:v>
                </c:pt>
                <c:pt idx="1272">
                  <c:v>-0.01</c:v>
                </c:pt>
                <c:pt idx="1273">
                  <c:v>-0.01</c:v>
                </c:pt>
                <c:pt idx="1274">
                  <c:v>-0.01</c:v>
                </c:pt>
                <c:pt idx="1275">
                  <c:v>-0.01</c:v>
                </c:pt>
                <c:pt idx="1276">
                  <c:v>-0.01</c:v>
                </c:pt>
                <c:pt idx="1277">
                  <c:v>-0.01</c:v>
                </c:pt>
                <c:pt idx="1278">
                  <c:v>-0.01</c:v>
                </c:pt>
                <c:pt idx="1279">
                  <c:v>-0.01</c:v>
                </c:pt>
                <c:pt idx="1280">
                  <c:v>-0.01</c:v>
                </c:pt>
                <c:pt idx="1281">
                  <c:v>-0.01</c:v>
                </c:pt>
                <c:pt idx="1282">
                  <c:v>-0.01</c:v>
                </c:pt>
                <c:pt idx="1283">
                  <c:v>-0.01</c:v>
                </c:pt>
                <c:pt idx="1284">
                  <c:v>-0.01</c:v>
                </c:pt>
                <c:pt idx="1285">
                  <c:v>-0.01</c:v>
                </c:pt>
                <c:pt idx="1286">
                  <c:v>-0.01</c:v>
                </c:pt>
                <c:pt idx="1287">
                  <c:v>-0.01</c:v>
                </c:pt>
                <c:pt idx="1288">
                  <c:v>-0.01</c:v>
                </c:pt>
                <c:pt idx="1289">
                  <c:v>-0.01</c:v>
                </c:pt>
                <c:pt idx="1290">
                  <c:v>-0.01</c:v>
                </c:pt>
                <c:pt idx="1291">
                  <c:v>-0.01</c:v>
                </c:pt>
                <c:pt idx="1292">
                  <c:v>-0.01</c:v>
                </c:pt>
                <c:pt idx="1293">
                  <c:v>-0.01</c:v>
                </c:pt>
                <c:pt idx="1294">
                  <c:v>-0.01</c:v>
                </c:pt>
                <c:pt idx="1295">
                  <c:v>-0.01</c:v>
                </c:pt>
                <c:pt idx="1296">
                  <c:v>-0.01</c:v>
                </c:pt>
                <c:pt idx="1297">
                  <c:v>-0.01</c:v>
                </c:pt>
                <c:pt idx="1298">
                  <c:v>-0.01</c:v>
                </c:pt>
                <c:pt idx="1299">
                  <c:v>-0.01</c:v>
                </c:pt>
                <c:pt idx="1300">
                  <c:v>-0.01</c:v>
                </c:pt>
                <c:pt idx="1301">
                  <c:v>-0.01</c:v>
                </c:pt>
                <c:pt idx="1302">
                  <c:v>-0.01</c:v>
                </c:pt>
                <c:pt idx="1303">
                  <c:v>-0.01</c:v>
                </c:pt>
                <c:pt idx="1304">
                  <c:v>-0.01</c:v>
                </c:pt>
                <c:pt idx="1305">
                  <c:v>-0.01</c:v>
                </c:pt>
                <c:pt idx="1306">
                  <c:v>-0.01</c:v>
                </c:pt>
                <c:pt idx="1307">
                  <c:v>-0.01</c:v>
                </c:pt>
                <c:pt idx="1308">
                  <c:v>-0.01</c:v>
                </c:pt>
                <c:pt idx="1309">
                  <c:v>-0.01</c:v>
                </c:pt>
                <c:pt idx="1310">
                  <c:v>-0.01</c:v>
                </c:pt>
                <c:pt idx="1311">
                  <c:v>-0.01</c:v>
                </c:pt>
                <c:pt idx="1312">
                  <c:v>-0.01</c:v>
                </c:pt>
                <c:pt idx="1313">
                  <c:v>-0.01</c:v>
                </c:pt>
                <c:pt idx="1314">
                  <c:v>-0.01</c:v>
                </c:pt>
                <c:pt idx="1315">
                  <c:v>-0.01</c:v>
                </c:pt>
                <c:pt idx="1316">
                  <c:v>-0.01</c:v>
                </c:pt>
                <c:pt idx="1317">
                  <c:v>-0.01</c:v>
                </c:pt>
                <c:pt idx="1318">
                  <c:v>-0.01</c:v>
                </c:pt>
                <c:pt idx="1319">
                  <c:v>-0.01</c:v>
                </c:pt>
                <c:pt idx="1320">
                  <c:v>-0.01</c:v>
                </c:pt>
                <c:pt idx="1321">
                  <c:v>-0.01</c:v>
                </c:pt>
                <c:pt idx="1322">
                  <c:v>-0.01</c:v>
                </c:pt>
                <c:pt idx="1323">
                  <c:v>-0.01</c:v>
                </c:pt>
                <c:pt idx="1324">
                  <c:v>-0.01</c:v>
                </c:pt>
                <c:pt idx="1325">
                  <c:v>-0.01</c:v>
                </c:pt>
                <c:pt idx="1326">
                  <c:v>-0.01</c:v>
                </c:pt>
                <c:pt idx="1327">
                  <c:v>-0.01</c:v>
                </c:pt>
                <c:pt idx="1328">
                  <c:v>-0.01</c:v>
                </c:pt>
                <c:pt idx="1329">
                  <c:v>-0.01</c:v>
                </c:pt>
                <c:pt idx="1330">
                  <c:v>-0.01</c:v>
                </c:pt>
                <c:pt idx="1331">
                  <c:v>-0.01</c:v>
                </c:pt>
                <c:pt idx="1332">
                  <c:v>-0.01</c:v>
                </c:pt>
                <c:pt idx="1333">
                  <c:v>-0.01</c:v>
                </c:pt>
                <c:pt idx="1334">
                  <c:v>-0.01</c:v>
                </c:pt>
                <c:pt idx="1335">
                  <c:v>-0.01</c:v>
                </c:pt>
                <c:pt idx="1336">
                  <c:v>-0.01</c:v>
                </c:pt>
                <c:pt idx="1337">
                  <c:v>-0.01</c:v>
                </c:pt>
                <c:pt idx="1338">
                  <c:v>-0.01</c:v>
                </c:pt>
                <c:pt idx="1339">
                  <c:v>-0.01</c:v>
                </c:pt>
                <c:pt idx="1340">
                  <c:v>-0.01</c:v>
                </c:pt>
                <c:pt idx="1341">
                  <c:v>-0.01</c:v>
                </c:pt>
                <c:pt idx="1342">
                  <c:v>-0.01</c:v>
                </c:pt>
                <c:pt idx="1343">
                  <c:v>-0.01</c:v>
                </c:pt>
                <c:pt idx="1344">
                  <c:v>-0.01</c:v>
                </c:pt>
                <c:pt idx="1345">
                  <c:v>-0.01</c:v>
                </c:pt>
                <c:pt idx="1346">
                  <c:v>-0.01</c:v>
                </c:pt>
                <c:pt idx="1347">
                  <c:v>-0.01</c:v>
                </c:pt>
                <c:pt idx="1348">
                  <c:v>-0.01</c:v>
                </c:pt>
                <c:pt idx="1349">
                  <c:v>-0.01</c:v>
                </c:pt>
                <c:pt idx="1350">
                  <c:v>-0.01</c:v>
                </c:pt>
                <c:pt idx="1351">
                  <c:v>-0.01</c:v>
                </c:pt>
                <c:pt idx="1352">
                  <c:v>-0.01</c:v>
                </c:pt>
                <c:pt idx="1353">
                  <c:v>-0.01</c:v>
                </c:pt>
                <c:pt idx="1354">
                  <c:v>-0.01</c:v>
                </c:pt>
                <c:pt idx="1355">
                  <c:v>-0.01</c:v>
                </c:pt>
                <c:pt idx="1356">
                  <c:v>-0.01</c:v>
                </c:pt>
                <c:pt idx="1357">
                  <c:v>-0.01</c:v>
                </c:pt>
                <c:pt idx="1358">
                  <c:v>-0.01</c:v>
                </c:pt>
                <c:pt idx="1359">
                  <c:v>-0.01</c:v>
                </c:pt>
                <c:pt idx="1360">
                  <c:v>-0.01</c:v>
                </c:pt>
                <c:pt idx="1361">
                  <c:v>-0.01</c:v>
                </c:pt>
                <c:pt idx="1362">
                  <c:v>-0.01</c:v>
                </c:pt>
                <c:pt idx="1363">
                  <c:v>-0.01</c:v>
                </c:pt>
                <c:pt idx="1364">
                  <c:v>-0.01</c:v>
                </c:pt>
                <c:pt idx="1365">
                  <c:v>-0.01</c:v>
                </c:pt>
                <c:pt idx="1366">
                  <c:v>-0.01</c:v>
                </c:pt>
                <c:pt idx="1367">
                  <c:v>-0.01</c:v>
                </c:pt>
                <c:pt idx="1368">
                  <c:v>-0.01</c:v>
                </c:pt>
                <c:pt idx="1369">
                  <c:v>-0.01</c:v>
                </c:pt>
                <c:pt idx="1370">
                  <c:v>-0.01</c:v>
                </c:pt>
                <c:pt idx="1371">
                  <c:v>-0.01</c:v>
                </c:pt>
                <c:pt idx="1372">
                  <c:v>-0.01</c:v>
                </c:pt>
                <c:pt idx="1373">
                  <c:v>-0.01</c:v>
                </c:pt>
                <c:pt idx="1374">
                  <c:v>-0.01</c:v>
                </c:pt>
                <c:pt idx="1375">
                  <c:v>-0.01</c:v>
                </c:pt>
                <c:pt idx="1376">
                  <c:v>-0.01</c:v>
                </c:pt>
                <c:pt idx="1377">
                  <c:v>-0.01</c:v>
                </c:pt>
                <c:pt idx="1378">
                  <c:v>-0.01</c:v>
                </c:pt>
                <c:pt idx="1379">
                  <c:v>-0.01</c:v>
                </c:pt>
                <c:pt idx="1380">
                  <c:v>-0.01</c:v>
                </c:pt>
                <c:pt idx="1381">
                  <c:v>-0.01</c:v>
                </c:pt>
                <c:pt idx="1382">
                  <c:v>-0.01</c:v>
                </c:pt>
                <c:pt idx="1383">
                  <c:v>-0.01</c:v>
                </c:pt>
                <c:pt idx="1384">
                  <c:v>-0.01</c:v>
                </c:pt>
                <c:pt idx="1385">
                  <c:v>-0.01</c:v>
                </c:pt>
                <c:pt idx="1386">
                  <c:v>-0.01</c:v>
                </c:pt>
                <c:pt idx="1387">
                  <c:v>-0.01</c:v>
                </c:pt>
                <c:pt idx="1388">
                  <c:v>-0.01</c:v>
                </c:pt>
                <c:pt idx="1389">
                  <c:v>-0.01</c:v>
                </c:pt>
                <c:pt idx="1390">
                  <c:v>-0.01</c:v>
                </c:pt>
                <c:pt idx="1391">
                  <c:v>-0.01</c:v>
                </c:pt>
                <c:pt idx="1392">
                  <c:v>-0.01</c:v>
                </c:pt>
                <c:pt idx="1393">
                  <c:v>-0.01</c:v>
                </c:pt>
                <c:pt idx="1394">
                  <c:v>-0.01</c:v>
                </c:pt>
                <c:pt idx="1395">
                  <c:v>-0.01</c:v>
                </c:pt>
                <c:pt idx="1396">
                  <c:v>-0.01</c:v>
                </c:pt>
                <c:pt idx="1397">
                  <c:v>-0.01</c:v>
                </c:pt>
                <c:pt idx="1398">
                  <c:v>-0.01</c:v>
                </c:pt>
                <c:pt idx="1399">
                  <c:v>-0.01</c:v>
                </c:pt>
                <c:pt idx="1400">
                  <c:v>-0.01</c:v>
                </c:pt>
                <c:pt idx="1401">
                  <c:v>-0.01</c:v>
                </c:pt>
                <c:pt idx="1402">
                  <c:v>-0.01</c:v>
                </c:pt>
                <c:pt idx="1403">
                  <c:v>-0.01</c:v>
                </c:pt>
                <c:pt idx="1404">
                  <c:v>-0.01</c:v>
                </c:pt>
                <c:pt idx="1405">
                  <c:v>-0.01</c:v>
                </c:pt>
                <c:pt idx="1406">
                  <c:v>-0.01</c:v>
                </c:pt>
                <c:pt idx="1407">
                  <c:v>-0.01</c:v>
                </c:pt>
                <c:pt idx="1408">
                  <c:v>-0.01</c:v>
                </c:pt>
                <c:pt idx="1409">
                  <c:v>-0.01</c:v>
                </c:pt>
                <c:pt idx="1410">
                  <c:v>-0.01</c:v>
                </c:pt>
                <c:pt idx="1411">
                  <c:v>-0.01</c:v>
                </c:pt>
                <c:pt idx="1412">
                  <c:v>-0.01</c:v>
                </c:pt>
                <c:pt idx="1413">
                  <c:v>-0.01</c:v>
                </c:pt>
                <c:pt idx="1414">
                  <c:v>-0.01</c:v>
                </c:pt>
                <c:pt idx="1415">
                  <c:v>-0.01</c:v>
                </c:pt>
                <c:pt idx="1416">
                  <c:v>-0.01</c:v>
                </c:pt>
                <c:pt idx="1417">
                  <c:v>-0.01</c:v>
                </c:pt>
                <c:pt idx="1418">
                  <c:v>-0.01</c:v>
                </c:pt>
                <c:pt idx="1419">
                  <c:v>-0.01</c:v>
                </c:pt>
                <c:pt idx="1420">
                  <c:v>-0.01</c:v>
                </c:pt>
                <c:pt idx="1421">
                  <c:v>-0.01</c:v>
                </c:pt>
                <c:pt idx="1422">
                  <c:v>-0.01</c:v>
                </c:pt>
                <c:pt idx="1423">
                  <c:v>-0.01</c:v>
                </c:pt>
                <c:pt idx="1424">
                  <c:v>-0.01</c:v>
                </c:pt>
                <c:pt idx="1425">
                  <c:v>-0.01</c:v>
                </c:pt>
                <c:pt idx="1426">
                  <c:v>-0.01</c:v>
                </c:pt>
                <c:pt idx="1427">
                  <c:v>-0.01</c:v>
                </c:pt>
                <c:pt idx="1428">
                  <c:v>-0.01</c:v>
                </c:pt>
                <c:pt idx="1429">
                  <c:v>-0.01</c:v>
                </c:pt>
                <c:pt idx="1430">
                  <c:v>-0.01</c:v>
                </c:pt>
                <c:pt idx="1431">
                  <c:v>-0.01</c:v>
                </c:pt>
                <c:pt idx="1432">
                  <c:v>-0.01</c:v>
                </c:pt>
                <c:pt idx="1433">
                  <c:v>-0.01</c:v>
                </c:pt>
                <c:pt idx="1434">
                  <c:v>-0.01</c:v>
                </c:pt>
                <c:pt idx="1435">
                  <c:v>-0.01</c:v>
                </c:pt>
                <c:pt idx="1436">
                  <c:v>-0.01</c:v>
                </c:pt>
                <c:pt idx="1437">
                  <c:v>-0.01</c:v>
                </c:pt>
                <c:pt idx="1438">
                  <c:v>-0.01</c:v>
                </c:pt>
                <c:pt idx="1439">
                  <c:v>-0.01</c:v>
                </c:pt>
                <c:pt idx="1440">
                  <c:v>-0.01</c:v>
                </c:pt>
                <c:pt idx="1441">
                  <c:v>-0.01</c:v>
                </c:pt>
                <c:pt idx="1442">
                  <c:v>-0.01</c:v>
                </c:pt>
                <c:pt idx="1443">
                  <c:v>-0.01</c:v>
                </c:pt>
                <c:pt idx="1444">
                  <c:v>-0.01</c:v>
                </c:pt>
                <c:pt idx="1445">
                  <c:v>-0.01</c:v>
                </c:pt>
                <c:pt idx="1446">
                  <c:v>-0.01</c:v>
                </c:pt>
                <c:pt idx="1447">
                  <c:v>-0.01</c:v>
                </c:pt>
                <c:pt idx="1448">
                  <c:v>-0.01</c:v>
                </c:pt>
                <c:pt idx="1449">
                  <c:v>-0.01</c:v>
                </c:pt>
                <c:pt idx="1450">
                  <c:v>-0.01</c:v>
                </c:pt>
                <c:pt idx="1451">
                  <c:v>-0.01</c:v>
                </c:pt>
                <c:pt idx="1452">
                  <c:v>-0.01</c:v>
                </c:pt>
                <c:pt idx="1453">
                  <c:v>-0.01</c:v>
                </c:pt>
                <c:pt idx="1454">
                  <c:v>-0.01</c:v>
                </c:pt>
                <c:pt idx="1455">
                  <c:v>-0.01</c:v>
                </c:pt>
                <c:pt idx="1456">
                  <c:v>-0.01</c:v>
                </c:pt>
                <c:pt idx="1457">
                  <c:v>-0.01</c:v>
                </c:pt>
                <c:pt idx="1458">
                  <c:v>-0.01</c:v>
                </c:pt>
                <c:pt idx="1459">
                  <c:v>-0.01</c:v>
                </c:pt>
                <c:pt idx="1460">
                  <c:v>-0.01</c:v>
                </c:pt>
                <c:pt idx="1461">
                  <c:v>-0.01</c:v>
                </c:pt>
                <c:pt idx="1462">
                  <c:v>-0.01</c:v>
                </c:pt>
                <c:pt idx="1463">
                  <c:v>-0.01</c:v>
                </c:pt>
                <c:pt idx="1464">
                  <c:v>-0.01</c:v>
                </c:pt>
                <c:pt idx="1465">
                  <c:v>-0.01</c:v>
                </c:pt>
                <c:pt idx="1466">
                  <c:v>-0.01</c:v>
                </c:pt>
                <c:pt idx="1467">
                  <c:v>-0.01</c:v>
                </c:pt>
                <c:pt idx="1468">
                  <c:v>-0.01</c:v>
                </c:pt>
                <c:pt idx="1469">
                  <c:v>-0.01</c:v>
                </c:pt>
                <c:pt idx="1470">
                  <c:v>-0.01</c:v>
                </c:pt>
                <c:pt idx="1471">
                  <c:v>-0.01</c:v>
                </c:pt>
                <c:pt idx="1472">
                  <c:v>-0.01</c:v>
                </c:pt>
                <c:pt idx="1473">
                  <c:v>-0.01</c:v>
                </c:pt>
                <c:pt idx="1474">
                  <c:v>-0.01</c:v>
                </c:pt>
                <c:pt idx="1475">
                  <c:v>-0.01</c:v>
                </c:pt>
                <c:pt idx="1476">
                  <c:v>-0.01</c:v>
                </c:pt>
                <c:pt idx="1477">
                  <c:v>-0.01</c:v>
                </c:pt>
                <c:pt idx="1478">
                  <c:v>-0.01</c:v>
                </c:pt>
                <c:pt idx="1479">
                  <c:v>-0.01</c:v>
                </c:pt>
                <c:pt idx="1480">
                  <c:v>-0.01</c:v>
                </c:pt>
                <c:pt idx="1481">
                  <c:v>-0.01</c:v>
                </c:pt>
                <c:pt idx="1482">
                  <c:v>-0.01</c:v>
                </c:pt>
                <c:pt idx="1483">
                  <c:v>-0.01</c:v>
                </c:pt>
                <c:pt idx="1484">
                  <c:v>-0.01</c:v>
                </c:pt>
                <c:pt idx="1485">
                  <c:v>-0.01</c:v>
                </c:pt>
                <c:pt idx="1486">
                  <c:v>-0.01</c:v>
                </c:pt>
                <c:pt idx="1487">
                  <c:v>-0.01</c:v>
                </c:pt>
                <c:pt idx="1488">
                  <c:v>-0.01</c:v>
                </c:pt>
                <c:pt idx="1489">
                  <c:v>-0.01</c:v>
                </c:pt>
                <c:pt idx="1490">
                  <c:v>-0.01</c:v>
                </c:pt>
                <c:pt idx="1491">
                  <c:v>-0.01</c:v>
                </c:pt>
                <c:pt idx="1492">
                  <c:v>-0.01</c:v>
                </c:pt>
                <c:pt idx="1493">
                  <c:v>-0.01</c:v>
                </c:pt>
                <c:pt idx="1494">
                  <c:v>-0.01</c:v>
                </c:pt>
                <c:pt idx="1495">
                  <c:v>-0.01</c:v>
                </c:pt>
                <c:pt idx="1496">
                  <c:v>-0.01</c:v>
                </c:pt>
                <c:pt idx="1497">
                  <c:v>-0.01</c:v>
                </c:pt>
                <c:pt idx="1498">
                  <c:v>-0.01</c:v>
                </c:pt>
                <c:pt idx="1499">
                  <c:v>-0.01</c:v>
                </c:pt>
                <c:pt idx="1500">
                  <c:v>-0.01</c:v>
                </c:pt>
                <c:pt idx="1501">
                  <c:v>-0.01</c:v>
                </c:pt>
                <c:pt idx="1502">
                  <c:v>-0.01</c:v>
                </c:pt>
                <c:pt idx="1503">
                  <c:v>-0.01</c:v>
                </c:pt>
                <c:pt idx="1504">
                  <c:v>-0.01</c:v>
                </c:pt>
                <c:pt idx="1505">
                  <c:v>-0.01</c:v>
                </c:pt>
                <c:pt idx="1506">
                  <c:v>-0.01</c:v>
                </c:pt>
                <c:pt idx="1507">
                  <c:v>-0.01</c:v>
                </c:pt>
                <c:pt idx="1508">
                  <c:v>-0.01</c:v>
                </c:pt>
                <c:pt idx="1509">
                  <c:v>-0.01</c:v>
                </c:pt>
                <c:pt idx="1510">
                  <c:v>-0.01</c:v>
                </c:pt>
                <c:pt idx="1511">
                  <c:v>-0.01</c:v>
                </c:pt>
                <c:pt idx="1512">
                  <c:v>-0.01</c:v>
                </c:pt>
                <c:pt idx="1513">
                  <c:v>-0.01</c:v>
                </c:pt>
                <c:pt idx="1514">
                  <c:v>-0.01</c:v>
                </c:pt>
                <c:pt idx="1515">
                  <c:v>-0.01</c:v>
                </c:pt>
                <c:pt idx="1516">
                  <c:v>-0.01</c:v>
                </c:pt>
                <c:pt idx="1517">
                  <c:v>-0.01</c:v>
                </c:pt>
                <c:pt idx="1518">
                  <c:v>-0.01</c:v>
                </c:pt>
                <c:pt idx="1519">
                  <c:v>-0.01</c:v>
                </c:pt>
                <c:pt idx="1520">
                  <c:v>-0.01</c:v>
                </c:pt>
                <c:pt idx="1521">
                  <c:v>-0.01</c:v>
                </c:pt>
                <c:pt idx="1522">
                  <c:v>-0.01</c:v>
                </c:pt>
                <c:pt idx="1523">
                  <c:v>-0.01</c:v>
                </c:pt>
                <c:pt idx="1524">
                  <c:v>-0.01</c:v>
                </c:pt>
                <c:pt idx="1525">
                  <c:v>-0.01</c:v>
                </c:pt>
                <c:pt idx="1526">
                  <c:v>-0.01</c:v>
                </c:pt>
                <c:pt idx="1527">
                  <c:v>-0.01</c:v>
                </c:pt>
                <c:pt idx="1528">
                  <c:v>-0.01</c:v>
                </c:pt>
                <c:pt idx="1529">
                  <c:v>-0.01</c:v>
                </c:pt>
                <c:pt idx="1530">
                  <c:v>-0.01</c:v>
                </c:pt>
                <c:pt idx="1531">
                  <c:v>-0.01</c:v>
                </c:pt>
                <c:pt idx="1532">
                  <c:v>-0.01</c:v>
                </c:pt>
                <c:pt idx="1533">
                  <c:v>-0.01</c:v>
                </c:pt>
                <c:pt idx="1534">
                  <c:v>-0.01</c:v>
                </c:pt>
                <c:pt idx="1535">
                  <c:v>-0.01</c:v>
                </c:pt>
                <c:pt idx="1536">
                  <c:v>-0.01</c:v>
                </c:pt>
                <c:pt idx="1537">
                  <c:v>-0.01</c:v>
                </c:pt>
                <c:pt idx="1538">
                  <c:v>-0.01</c:v>
                </c:pt>
                <c:pt idx="1539">
                  <c:v>-0.01</c:v>
                </c:pt>
                <c:pt idx="1540">
                  <c:v>-0.01</c:v>
                </c:pt>
                <c:pt idx="1541">
                  <c:v>-0.01</c:v>
                </c:pt>
                <c:pt idx="1542">
                  <c:v>-0.01</c:v>
                </c:pt>
                <c:pt idx="1543">
                  <c:v>-0.01</c:v>
                </c:pt>
                <c:pt idx="1544">
                  <c:v>-0.01</c:v>
                </c:pt>
                <c:pt idx="1545">
                  <c:v>-0.01</c:v>
                </c:pt>
                <c:pt idx="1546">
                  <c:v>-0.01</c:v>
                </c:pt>
                <c:pt idx="1547">
                  <c:v>-0.01</c:v>
                </c:pt>
                <c:pt idx="1548">
                  <c:v>-0.01</c:v>
                </c:pt>
                <c:pt idx="1549">
                  <c:v>-0.01</c:v>
                </c:pt>
                <c:pt idx="1550">
                  <c:v>-0.01</c:v>
                </c:pt>
                <c:pt idx="1551">
                  <c:v>-0.01</c:v>
                </c:pt>
                <c:pt idx="1552">
                  <c:v>-0.01</c:v>
                </c:pt>
                <c:pt idx="1553">
                  <c:v>-0.01</c:v>
                </c:pt>
                <c:pt idx="1554">
                  <c:v>-0.01</c:v>
                </c:pt>
                <c:pt idx="1555">
                  <c:v>-0.01</c:v>
                </c:pt>
                <c:pt idx="1556">
                  <c:v>-0.01</c:v>
                </c:pt>
                <c:pt idx="1557">
                  <c:v>-0.01</c:v>
                </c:pt>
                <c:pt idx="1558">
                  <c:v>-0.01</c:v>
                </c:pt>
                <c:pt idx="1559">
                  <c:v>-0.01</c:v>
                </c:pt>
                <c:pt idx="1560">
                  <c:v>-0.01</c:v>
                </c:pt>
                <c:pt idx="1561">
                  <c:v>-0.01</c:v>
                </c:pt>
                <c:pt idx="1562">
                  <c:v>-0.01</c:v>
                </c:pt>
                <c:pt idx="1563">
                  <c:v>-0.01</c:v>
                </c:pt>
                <c:pt idx="1564">
                  <c:v>-0.01</c:v>
                </c:pt>
                <c:pt idx="1565">
                  <c:v>-0.01</c:v>
                </c:pt>
                <c:pt idx="1566">
                  <c:v>-0.01</c:v>
                </c:pt>
                <c:pt idx="1567">
                  <c:v>-0.01</c:v>
                </c:pt>
                <c:pt idx="1568">
                  <c:v>-0.01</c:v>
                </c:pt>
                <c:pt idx="1569">
                  <c:v>-0.01</c:v>
                </c:pt>
                <c:pt idx="1570">
                  <c:v>-0.01</c:v>
                </c:pt>
                <c:pt idx="1571">
                  <c:v>-0.01</c:v>
                </c:pt>
                <c:pt idx="1572">
                  <c:v>-0.01</c:v>
                </c:pt>
                <c:pt idx="1573">
                  <c:v>-0.01</c:v>
                </c:pt>
                <c:pt idx="1574">
                  <c:v>-0.01</c:v>
                </c:pt>
                <c:pt idx="1575">
                  <c:v>-0.01</c:v>
                </c:pt>
                <c:pt idx="1576">
                  <c:v>-0.01</c:v>
                </c:pt>
                <c:pt idx="1577">
                  <c:v>-0.01</c:v>
                </c:pt>
                <c:pt idx="1578">
                  <c:v>-0.01</c:v>
                </c:pt>
                <c:pt idx="1579">
                  <c:v>-0.01</c:v>
                </c:pt>
                <c:pt idx="1580">
                  <c:v>-0.01</c:v>
                </c:pt>
                <c:pt idx="1581">
                  <c:v>-0.01</c:v>
                </c:pt>
                <c:pt idx="1582">
                  <c:v>-0.01</c:v>
                </c:pt>
                <c:pt idx="1583">
                  <c:v>-0.01</c:v>
                </c:pt>
                <c:pt idx="1584">
                  <c:v>-0.01</c:v>
                </c:pt>
                <c:pt idx="1585">
                  <c:v>-0.01</c:v>
                </c:pt>
                <c:pt idx="1586">
                  <c:v>-0.01</c:v>
                </c:pt>
                <c:pt idx="1587">
                  <c:v>-0.01</c:v>
                </c:pt>
                <c:pt idx="1588">
                  <c:v>-0.01</c:v>
                </c:pt>
                <c:pt idx="1589">
                  <c:v>-0.01</c:v>
                </c:pt>
                <c:pt idx="1590">
                  <c:v>-0.01</c:v>
                </c:pt>
                <c:pt idx="1591">
                  <c:v>-0.01</c:v>
                </c:pt>
                <c:pt idx="1592">
                  <c:v>-0.01</c:v>
                </c:pt>
                <c:pt idx="1593">
                  <c:v>-0.01</c:v>
                </c:pt>
                <c:pt idx="1594">
                  <c:v>-0.01</c:v>
                </c:pt>
                <c:pt idx="1595">
                  <c:v>-0.01</c:v>
                </c:pt>
                <c:pt idx="1596">
                  <c:v>-0.01</c:v>
                </c:pt>
                <c:pt idx="1597">
                  <c:v>-0.01</c:v>
                </c:pt>
                <c:pt idx="1598">
                  <c:v>-0.01</c:v>
                </c:pt>
                <c:pt idx="1599">
                  <c:v>-0.01</c:v>
                </c:pt>
                <c:pt idx="1600">
                  <c:v>-0.01</c:v>
                </c:pt>
                <c:pt idx="1601">
                  <c:v>-0.01</c:v>
                </c:pt>
                <c:pt idx="1602">
                  <c:v>-0.01</c:v>
                </c:pt>
                <c:pt idx="1603">
                  <c:v>-0.01</c:v>
                </c:pt>
                <c:pt idx="1604">
                  <c:v>-0.01</c:v>
                </c:pt>
                <c:pt idx="1605">
                  <c:v>-0.01</c:v>
                </c:pt>
                <c:pt idx="1606">
                  <c:v>-0.01</c:v>
                </c:pt>
                <c:pt idx="1607">
                  <c:v>-0.01</c:v>
                </c:pt>
                <c:pt idx="1608">
                  <c:v>-0.01</c:v>
                </c:pt>
                <c:pt idx="1609">
                  <c:v>-0.01</c:v>
                </c:pt>
                <c:pt idx="1610">
                  <c:v>-0.01</c:v>
                </c:pt>
                <c:pt idx="1611">
                  <c:v>-0.01</c:v>
                </c:pt>
                <c:pt idx="1612">
                  <c:v>-0.01</c:v>
                </c:pt>
                <c:pt idx="1613">
                  <c:v>-0.01</c:v>
                </c:pt>
                <c:pt idx="1614">
                  <c:v>-0.01</c:v>
                </c:pt>
                <c:pt idx="1615">
                  <c:v>-0.01</c:v>
                </c:pt>
                <c:pt idx="1616">
                  <c:v>-0.01</c:v>
                </c:pt>
                <c:pt idx="1617">
                  <c:v>-0.01</c:v>
                </c:pt>
                <c:pt idx="1618">
                  <c:v>-0.01</c:v>
                </c:pt>
                <c:pt idx="1619">
                  <c:v>-0.01</c:v>
                </c:pt>
                <c:pt idx="1620">
                  <c:v>-0.01</c:v>
                </c:pt>
                <c:pt idx="1621">
                  <c:v>-0.01</c:v>
                </c:pt>
                <c:pt idx="1622">
                  <c:v>-0.01</c:v>
                </c:pt>
                <c:pt idx="1623">
                  <c:v>-0.01</c:v>
                </c:pt>
                <c:pt idx="1624">
                  <c:v>-0.01</c:v>
                </c:pt>
                <c:pt idx="1625">
                  <c:v>-0.01</c:v>
                </c:pt>
                <c:pt idx="1626">
                  <c:v>-0.01</c:v>
                </c:pt>
                <c:pt idx="1627">
                  <c:v>-0.01</c:v>
                </c:pt>
                <c:pt idx="1628">
                  <c:v>-0.01</c:v>
                </c:pt>
                <c:pt idx="1629">
                  <c:v>-0.01</c:v>
                </c:pt>
                <c:pt idx="1630">
                  <c:v>-0.01</c:v>
                </c:pt>
                <c:pt idx="1631">
                  <c:v>-0.01</c:v>
                </c:pt>
                <c:pt idx="1632">
                  <c:v>-0.01</c:v>
                </c:pt>
                <c:pt idx="1633">
                  <c:v>-0.01</c:v>
                </c:pt>
                <c:pt idx="1634">
                  <c:v>-0.01</c:v>
                </c:pt>
                <c:pt idx="1635">
                  <c:v>-0.01</c:v>
                </c:pt>
                <c:pt idx="1636">
                  <c:v>-0.01</c:v>
                </c:pt>
                <c:pt idx="1637">
                  <c:v>-0.01</c:v>
                </c:pt>
                <c:pt idx="1638">
                  <c:v>-0.01</c:v>
                </c:pt>
                <c:pt idx="1639">
                  <c:v>-0.01</c:v>
                </c:pt>
                <c:pt idx="1640">
                  <c:v>-0.01</c:v>
                </c:pt>
                <c:pt idx="1641">
                  <c:v>-0.01</c:v>
                </c:pt>
                <c:pt idx="1642">
                  <c:v>-0.01</c:v>
                </c:pt>
                <c:pt idx="1643">
                  <c:v>-0.01</c:v>
                </c:pt>
                <c:pt idx="1644">
                  <c:v>-0.01</c:v>
                </c:pt>
                <c:pt idx="1645">
                  <c:v>-0.01</c:v>
                </c:pt>
                <c:pt idx="1646">
                  <c:v>-0.01</c:v>
                </c:pt>
                <c:pt idx="1647">
                  <c:v>-0.01</c:v>
                </c:pt>
                <c:pt idx="1648">
                  <c:v>-0.01</c:v>
                </c:pt>
                <c:pt idx="1649">
                  <c:v>-0.01</c:v>
                </c:pt>
                <c:pt idx="1650">
                  <c:v>-0.01</c:v>
                </c:pt>
                <c:pt idx="1651">
                  <c:v>-0.01</c:v>
                </c:pt>
                <c:pt idx="1652">
                  <c:v>-0.01</c:v>
                </c:pt>
                <c:pt idx="1653">
                  <c:v>-0.01</c:v>
                </c:pt>
                <c:pt idx="1654">
                  <c:v>-0.01</c:v>
                </c:pt>
                <c:pt idx="1655">
                  <c:v>-0.01</c:v>
                </c:pt>
                <c:pt idx="1656">
                  <c:v>-0.01</c:v>
                </c:pt>
                <c:pt idx="1657">
                  <c:v>-0.01</c:v>
                </c:pt>
                <c:pt idx="1658">
                  <c:v>-0.01</c:v>
                </c:pt>
                <c:pt idx="1659">
                  <c:v>-0.01</c:v>
                </c:pt>
                <c:pt idx="1660">
                  <c:v>-0.01</c:v>
                </c:pt>
                <c:pt idx="1661">
                  <c:v>-0.01</c:v>
                </c:pt>
                <c:pt idx="1662">
                  <c:v>-0.01</c:v>
                </c:pt>
                <c:pt idx="1663">
                  <c:v>-0.01</c:v>
                </c:pt>
                <c:pt idx="1664">
                  <c:v>-0.01</c:v>
                </c:pt>
                <c:pt idx="1665">
                  <c:v>-0.01</c:v>
                </c:pt>
                <c:pt idx="1666">
                  <c:v>-0.01</c:v>
                </c:pt>
                <c:pt idx="1667">
                  <c:v>-0.01</c:v>
                </c:pt>
                <c:pt idx="1668">
                  <c:v>-0.01</c:v>
                </c:pt>
                <c:pt idx="1669">
                  <c:v>-0.01</c:v>
                </c:pt>
                <c:pt idx="1670">
                  <c:v>-0.01</c:v>
                </c:pt>
                <c:pt idx="1671">
                  <c:v>-0.01</c:v>
                </c:pt>
                <c:pt idx="1672">
                  <c:v>-0.01</c:v>
                </c:pt>
                <c:pt idx="1673">
                  <c:v>-0.01</c:v>
                </c:pt>
                <c:pt idx="1674">
                  <c:v>-0.01</c:v>
                </c:pt>
                <c:pt idx="1675">
                  <c:v>-0.01</c:v>
                </c:pt>
                <c:pt idx="1676">
                  <c:v>-0.01</c:v>
                </c:pt>
                <c:pt idx="1677">
                  <c:v>-0.01</c:v>
                </c:pt>
                <c:pt idx="1678">
                  <c:v>-0.01</c:v>
                </c:pt>
                <c:pt idx="1679">
                  <c:v>-0.01</c:v>
                </c:pt>
                <c:pt idx="1680">
                  <c:v>-0.01</c:v>
                </c:pt>
                <c:pt idx="1681">
                  <c:v>-0.01</c:v>
                </c:pt>
                <c:pt idx="1682">
                  <c:v>-0.01</c:v>
                </c:pt>
                <c:pt idx="1683">
                  <c:v>-0.01</c:v>
                </c:pt>
                <c:pt idx="1684">
                  <c:v>-0.01</c:v>
                </c:pt>
                <c:pt idx="1685">
                  <c:v>-0.01</c:v>
                </c:pt>
                <c:pt idx="1686">
                  <c:v>-0.01</c:v>
                </c:pt>
                <c:pt idx="1687">
                  <c:v>-0.01</c:v>
                </c:pt>
                <c:pt idx="1688">
                  <c:v>-0.01</c:v>
                </c:pt>
                <c:pt idx="1689">
                  <c:v>-0.01</c:v>
                </c:pt>
                <c:pt idx="1690">
                  <c:v>-0.01</c:v>
                </c:pt>
                <c:pt idx="1691">
                  <c:v>-0.01</c:v>
                </c:pt>
                <c:pt idx="1692">
                  <c:v>-0.01</c:v>
                </c:pt>
                <c:pt idx="1693">
                  <c:v>-0.01</c:v>
                </c:pt>
                <c:pt idx="1694">
                  <c:v>-0.01</c:v>
                </c:pt>
                <c:pt idx="1695">
                  <c:v>-0.01</c:v>
                </c:pt>
                <c:pt idx="1696">
                  <c:v>-0.01</c:v>
                </c:pt>
                <c:pt idx="1697">
                  <c:v>-0.01</c:v>
                </c:pt>
                <c:pt idx="1698">
                  <c:v>-0.01</c:v>
                </c:pt>
                <c:pt idx="1699">
                  <c:v>-0.01</c:v>
                </c:pt>
                <c:pt idx="1700">
                  <c:v>-0.01</c:v>
                </c:pt>
                <c:pt idx="1701">
                  <c:v>-0.01</c:v>
                </c:pt>
                <c:pt idx="1702">
                  <c:v>-0.01</c:v>
                </c:pt>
                <c:pt idx="1703">
                  <c:v>-0.01</c:v>
                </c:pt>
                <c:pt idx="1704">
                  <c:v>-0.01</c:v>
                </c:pt>
                <c:pt idx="1705">
                  <c:v>-0.01</c:v>
                </c:pt>
                <c:pt idx="1706">
                  <c:v>-0.01</c:v>
                </c:pt>
                <c:pt idx="1707">
                  <c:v>-0.01</c:v>
                </c:pt>
                <c:pt idx="1708">
                  <c:v>-0.01</c:v>
                </c:pt>
                <c:pt idx="1709">
                  <c:v>-0.01</c:v>
                </c:pt>
                <c:pt idx="1710">
                  <c:v>-0.01</c:v>
                </c:pt>
                <c:pt idx="1711">
                  <c:v>-0.01</c:v>
                </c:pt>
                <c:pt idx="1712">
                  <c:v>-0.01</c:v>
                </c:pt>
                <c:pt idx="1713">
                  <c:v>-0.01</c:v>
                </c:pt>
                <c:pt idx="1714">
                  <c:v>-0.01</c:v>
                </c:pt>
                <c:pt idx="1715">
                  <c:v>-0.01</c:v>
                </c:pt>
                <c:pt idx="1716">
                  <c:v>-0.01</c:v>
                </c:pt>
                <c:pt idx="1717">
                  <c:v>-0.01</c:v>
                </c:pt>
                <c:pt idx="1718">
                  <c:v>-0.01</c:v>
                </c:pt>
                <c:pt idx="1719">
                  <c:v>-0.01</c:v>
                </c:pt>
                <c:pt idx="1720">
                  <c:v>-0.01</c:v>
                </c:pt>
                <c:pt idx="1721">
                  <c:v>-0.01</c:v>
                </c:pt>
                <c:pt idx="1722">
                  <c:v>-0.01</c:v>
                </c:pt>
                <c:pt idx="1723">
                  <c:v>-0.01</c:v>
                </c:pt>
                <c:pt idx="1724">
                  <c:v>-0.01</c:v>
                </c:pt>
                <c:pt idx="1725">
                  <c:v>-0.01</c:v>
                </c:pt>
                <c:pt idx="1726">
                  <c:v>-0.01</c:v>
                </c:pt>
                <c:pt idx="1727">
                  <c:v>-0.01</c:v>
                </c:pt>
                <c:pt idx="1728">
                  <c:v>-0.01</c:v>
                </c:pt>
                <c:pt idx="1729">
                  <c:v>-0.01</c:v>
                </c:pt>
                <c:pt idx="1730">
                  <c:v>-0.01</c:v>
                </c:pt>
                <c:pt idx="1731">
                  <c:v>-0.01</c:v>
                </c:pt>
                <c:pt idx="1732">
                  <c:v>-0.01</c:v>
                </c:pt>
                <c:pt idx="1733">
                  <c:v>-0.01</c:v>
                </c:pt>
                <c:pt idx="1734">
                  <c:v>-0.01</c:v>
                </c:pt>
                <c:pt idx="1735">
                  <c:v>-0.01</c:v>
                </c:pt>
                <c:pt idx="1736">
                  <c:v>-0.01</c:v>
                </c:pt>
                <c:pt idx="1737">
                  <c:v>-0.01</c:v>
                </c:pt>
                <c:pt idx="1738">
                  <c:v>-0.01</c:v>
                </c:pt>
                <c:pt idx="1739">
                  <c:v>-0.01</c:v>
                </c:pt>
                <c:pt idx="1740">
                  <c:v>-0.01</c:v>
                </c:pt>
                <c:pt idx="1741">
                  <c:v>-0.01</c:v>
                </c:pt>
                <c:pt idx="1742">
                  <c:v>-0.01</c:v>
                </c:pt>
                <c:pt idx="1743">
                  <c:v>-0.01</c:v>
                </c:pt>
                <c:pt idx="1744">
                  <c:v>-0.01</c:v>
                </c:pt>
                <c:pt idx="1745">
                  <c:v>-0.01</c:v>
                </c:pt>
                <c:pt idx="1746">
                  <c:v>-0.01</c:v>
                </c:pt>
                <c:pt idx="1747">
                  <c:v>-0.01</c:v>
                </c:pt>
                <c:pt idx="1748">
                  <c:v>-0.01</c:v>
                </c:pt>
                <c:pt idx="1749">
                  <c:v>-0.01</c:v>
                </c:pt>
                <c:pt idx="1750">
                  <c:v>-0.01</c:v>
                </c:pt>
                <c:pt idx="1751">
                  <c:v>-0.01</c:v>
                </c:pt>
                <c:pt idx="1752">
                  <c:v>-0.01</c:v>
                </c:pt>
                <c:pt idx="1753">
                  <c:v>-0.01</c:v>
                </c:pt>
                <c:pt idx="1754">
                  <c:v>-0.01</c:v>
                </c:pt>
                <c:pt idx="1755">
                  <c:v>-0.01</c:v>
                </c:pt>
                <c:pt idx="1756">
                  <c:v>-0.01</c:v>
                </c:pt>
                <c:pt idx="1757">
                  <c:v>-0.01</c:v>
                </c:pt>
                <c:pt idx="1758">
                  <c:v>-0.01</c:v>
                </c:pt>
                <c:pt idx="1759">
                  <c:v>-0.01</c:v>
                </c:pt>
                <c:pt idx="1760">
                  <c:v>-0.01</c:v>
                </c:pt>
                <c:pt idx="1761">
                  <c:v>-0.01</c:v>
                </c:pt>
                <c:pt idx="1762">
                  <c:v>-0.01</c:v>
                </c:pt>
                <c:pt idx="1763">
                  <c:v>-0.01</c:v>
                </c:pt>
                <c:pt idx="1764">
                  <c:v>-0.01</c:v>
                </c:pt>
                <c:pt idx="1765">
                  <c:v>-0.01</c:v>
                </c:pt>
                <c:pt idx="1766">
                  <c:v>-0.01</c:v>
                </c:pt>
                <c:pt idx="1767">
                  <c:v>-0.01</c:v>
                </c:pt>
                <c:pt idx="1768">
                  <c:v>-0.01</c:v>
                </c:pt>
                <c:pt idx="1769">
                  <c:v>-0.01</c:v>
                </c:pt>
                <c:pt idx="1770">
                  <c:v>-0.01</c:v>
                </c:pt>
                <c:pt idx="1771">
                  <c:v>-0.01</c:v>
                </c:pt>
                <c:pt idx="1772">
                  <c:v>-0.01</c:v>
                </c:pt>
                <c:pt idx="1773">
                  <c:v>-0.01</c:v>
                </c:pt>
                <c:pt idx="1774">
                  <c:v>-0.01</c:v>
                </c:pt>
                <c:pt idx="1775">
                  <c:v>-0.01</c:v>
                </c:pt>
                <c:pt idx="1776">
                  <c:v>-0.01</c:v>
                </c:pt>
                <c:pt idx="1777">
                  <c:v>-0.01</c:v>
                </c:pt>
                <c:pt idx="1778">
                  <c:v>-0.01</c:v>
                </c:pt>
                <c:pt idx="1779">
                  <c:v>-0.01</c:v>
                </c:pt>
                <c:pt idx="1780">
                  <c:v>-0.01</c:v>
                </c:pt>
                <c:pt idx="1781">
                  <c:v>-0.01</c:v>
                </c:pt>
                <c:pt idx="1782">
                  <c:v>-0.01</c:v>
                </c:pt>
                <c:pt idx="1783">
                  <c:v>-0.01</c:v>
                </c:pt>
                <c:pt idx="1784">
                  <c:v>-0.01</c:v>
                </c:pt>
                <c:pt idx="1785">
                  <c:v>-0.01</c:v>
                </c:pt>
                <c:pt idx="1786">
                  <c:v>-0.01</c:v>
                </c:pt>
                <c:pt idx="1787">
                  <c:v>-0.01</c:v>
                </c:pt>
                <c:pt idx="1788">
                  <c:v>-0.01</c:v>
                </c:pt>
                <c:pt idx="1789">
                  <c:v>-0.01</c:v>
                </c:pt>
                <c:pt idx="1790">
                  <c:v>-0.01</c:v>
                </c:pt>
                <c:pt idx="1791">
                  <c:v>-0.01</c:v>
                </c:pt>
                <c:pt idx="1792">
                  <c:v>-0.01</c:v>
                </c:pt>
                <c:pt idx="1793">
                  <c:v>-0.01</c:v>
                </c:pt>
                <c:pt idx="1794">
                  <c:v>-0.01</c:v>
                </c:pt>
                <c:pt idx="1795">
                  <c:v>-0.01</c:v>
                </c:pt>
                <c:pt idx="1796">
                  <c:v>-0.01</c:v>
                </c:pt>
                <c:pt idx="1797">
                  <c:v>-0.01</c:v>
                </c:pt>
                <c:pt idx="1798">
                  <c:v>-0.01</c:v>
                </c:pt>
                <c:pt idx="1799">
                  <c:v>-0.01</c:v>
                </c:pt>
                <c:pt idx="1800">
                  <c:v>-0.01</c:v>
                </c:pt>
                <c:pt idx="1801">
                  <c:v>-0.01</c:v>
                </c:pt>
                <c:pt idx="1802">
                  <c:v>-0.01</c:v>
                </c:pt>
                <c:pt idx="1803">
                  <c:v>-0.01</c:v>
                </c:pt>
                <c:pt idx="1804">
                  <c:v>-0.01</c:v>
                </c:pt>
                <c:pt idx="1805">
                  <c:v>-0.01</c:v>
                </c:pt>
                <c:pt idx="1806">
                  <c:v>-0.01</c:v>
                </c:pt>
                <c:pt idx="1807">
                  <c:v>-0.01</c:v>
                </c:pt>
                <c:pt idx="1808">
                  <c:v>-0.01</c:v>
                </c:pt>
                <c:pt idx="1809">
                  <c:v>-0.01</c:v>
                </c:pt>
                <c:pt idx="1810">
                  <c:v>-0.01</c:v>
                </c:pt>
                <c:pt idx="1811">
                  <c:v>-0.01</c:v>
                </c:pt>
                <c:pt idx="1812">
                  <c:v>-0.01</c:v>
                </c:pt>
                <c:pt idx="1813">
                  <c:v>-0.01</c:v>
                </c:pt>
                <c:pt idx="1814">
                  <c:v>-0.01</c:v>
                </c:pt>
                <c:pt idx="1815">
                  <c:v>-0.01</c:v>
                </c:pt>
                <c:pt idx="1816">
                  <c:v>-0.01</c:v>
                </c:pt>
                <c:pt idx="1817">
                  <c:v>-0.01</c:v>
                </c:pt>
                <c:pt idx="1818">
                  <c:v>-0.01</c:v>
                </c:pt>
                <c:pt idx="1819">
                  <c:v>-0.01</c:v>
                </c:pt>
                <c:pt idx="1820">
                  <c:v>-0.01</c:v>
                </c:pt>
                <c:pt idx="1821">
                  <c:v>-0.01</c:v>
                </c:pt>
                <c:pt idx="1822">
                  <c:v>-0.01</c:v>
                </c:pt>
                <c:pt idx="1823">
                  <c:v>-0.01</c:v>
                </c:pt>
                <c:pt idx="1824">
                  <c:v>-0.01</c:v>
                </c:pt>
                <c:pt idx="1825">
                  <c:v>-0.01</c:v>
                </c:pt>
                <c:pt idx="1826">
                  <c:v>-0.01</c:v>
                </c:pt>
                <c:pt idx="1827">
                  <c:v>-0.01</c:v>
                </c:pt>
                <c:pt idx="1828">
                  <c:v>-0.01</c:v>
                </c:pt>
                <c:pt idx="1829">
                  <c:v>-0.01</c:v>
                </c:pt>
                <c:pt idx="1830">
                  <c:v>-0.01</c:v>
                </c:pt>
                <c:pt idx="1831">
                  <c:v>-0.01</c:v>
                </c:pt>
                <c:pt idx="1832">
                  <c:v>-0.01</c:v>
                </c:pt>
                <c:pt idx="1833">
                  <c:v>-0.01</c:v>
                </c:pt>
                <c:pt idx="1834">
                  <c:v>-0.01</c:v>
                </c:pt>
                <c:pt idx="1835">
                  <c:v>-0.01</c:v>
                </c:pt>
                <c:pt idx="1836">
                  <c:v>-0.01</c:v>
                </c:pt>
                <c:pt idx="1837">
                  <c:v>-0.01</c:v>
                </c:pt>
                <c:pt idx="1838">
                  <c:v>-0.01</c:v>
                </c:pt>
                <c:pt idx="1839">
                  <c:v>-0.01</c:v>
                </c:pt>
                <c:pt idx="1840">
                  <c:v>-0.01</c:v>
                </c:pt>
                <c:pt idx="1841">
                  <c:v>-0.01</c:v>
                </c:pt>
                <c:pt idx="1842">
                  <c:v>-0.01</c:v>
                </c:pt>
                <c:pt idx="1843">
                  <c:v>-0.01</c:v>
                </c:pt>
                <c:pt idx="1844">
                  <c:v>-0.01</c:v>
                </c:pt>
                <c:pt idx="1845">
                  <c:v>-0.01</c:v>
                </c:pt>
                <c:pt idx="1846">
                  <c:v>-0.01</c:v>
                </c:pt>
                <c:pt idx="1847">
                  <c:v>-0.01</c:v>
                </c:pt>
                <c:pt idx="1848">
                  <c:v>-0.01</c:v>
                </c:pt>
                <c:pt idx="1849">
                  <c:v>-0.01</c:v>
                </c:pt>
                <c:pt idx="1850">
                  <c:v>-0.01</c:v>
                </c:pt>
                <c:pt idx="1851">
                  <c:v>-0.01</c:v>
                </c:pt>
                <c:pt idx="1852">
                  <c:v>-0.01</c:v>
                </c:pt>
                <c:pt idx="1853">
                  <c:v>-0.01</c:v>
                </c:pt>
                <c:pt idx="1854">
                  <c:v>-0.01</c:v>
                </c:pt>
                <c:pt idx="1855">
                  <c:v>-0.01</c:v>
                </c:pt>
                <c:pt idx="1856">
                  <c:v>-0.01</c:v>
                </c:pt>
                <c:pt idx="1857">
                  <c:v>-0.01</c:v>
                </c:pt>
                <c:pt idx="1858">
                  <c:v>-0.01</c:v>
                </c:pt>
                <c:pt idx="1859">
                  <c:v>-0.01</c:v>
                </c:pt>
                <c:pt idx="1860">
                  <c:v>-0.01</c:v>
                </c:pt>
                <c:pt idx="1861">
                  <c:v>-0.01</c:v>
                </c:pt>
                <c:pt idx="1862">
                  <c:v>-0.01</c:v>
                </c:pt>
                <c:pt idx="1863">
                  <c:v>-0.01</c:v>
                </c:pt>
                <c:pt idx="1864">
                  <c:v>-0.01</c:v>
                </c:pt>
                <c:pt idx="1865">
                  <c:v>-0.01</c:v>
                </c:pt>
                <c:pt idx="1866">
                  <c:v>-0.01</c:v>
                </c:pt>
                <c:pt idx="1867">
                  <c:v>-0.01</c:v>
                </c:pt>
                <c:pt idx="1868">
                  <c:v>-0.01</c:v>
                </c:pt>
                <c:pt idx="1869">
                  <c:v>-0.01</c:v>
                </c:pt>
                <c:pt idx="1870">
                  <c:v>-0.01</c:v>
                </c:pt>
                <c:pt idx="1871">
                  <c:v>-0.01</c:v>
                </c:pt>
                <c:pt idx="1872">
                  <c:v>-0.01</c:v>
                </c:pt>
                <c:pt idx="1873">
                  <c:v>-0.01</c:v>
                </c:pt>
                <c:pt idx="1874">
                  <c:v>-0.01</c:v>
                </c:pt>
                <c:pt idx="1875">
                  <c:v>-0.01</c:v>
                </c:pt>
                <c:pt idx="1876">
                  <c:v>-0.01</c:v>
                </c:pt>
                <c:pt idx="1877">
                  <c:v>-0.01</c:v>
                </c:pt>
                <c:pt idx="1878">
                  <c:v>-0.01</c:v>
                </c:pt>
                <c:pt idx="1879">
                  <c:v>-0.01</c:v>
                </c:pt>
                <c:pt idx="1880">
                  <c:v>-0.01</c:v>
                </c:pt>
                <c:pt idx="1881">
                  <c:v>-0.01</c:v>
                </c:pt>
                <c:pt idx="1882">
                  <c:v>-0.01</c:v>
                </c:pt>
                <c:pt idx="1883">
                  <c:v>-0.01</c:v>
                </c:pt>
                <c:pt idx="1884">
                  <c:v>-0.01</c:v>
                </c:pt>
                <c:pt idx="1885">
                  <c:v>-0.01</c:v>
                </c:pt>
                <c:pt idx="1886">
                  <c:v>-0.01</c:v>
                </c:pt>
                <c:pt idx="1887">
                  <c:v>-0.01</c:v>
                </c:pt>
                <c:pt idx="1888">
                  <c:v>-0.01</c:v>
                </c:pt>
                <c:pt idx="1889">
                  <c:v>-0.01</c:v>
                </c:pt>
                <c:pt idx="1890">
                  <c:v>-0.01</c:v>
                </c:pt>
                <c:pt idx="1891">
                  <c:v>-0.01</c:v>
                </c:pt>
                <c:pt idx="1892">
                  <c:v>-0.01</c:v>
                </c:pt>
                <c:pt idx="1893">
                  <c:v>-0.01</c:v>
                </c:pt>
                <c:pt idx="1894">
                  <c:v>-0.01</c:v>
                </c:pt>
                <c:pt idx="1895">
                  <c:v>-0.01</c:v>
                </c:pt>
                <c:pt idx="1896">
                  <c:v>-0.01</c:v>
                </c:pt>
                <c:pt idx="1897">
                  <c:v>-0.01</c:v>
                </c:pt>
                <c:pt idx="1898">
                  <c:v>-0.01</c:v>
                </c:pt>
                <c:pt idx="1899">
                  <c:v>-0.01</c:v>
                </c:pt>
                <c:pt idx="1900">
                  <c:v>-0.01</c:v>
                </c:pt>
                <c:pt idx="1901">
                  <c:v>-0.01</c:v>
                </c:pt>
                <c:pt idx="1902">
                  <c:v>-0.01</c:v>
                </c:pt>
                <c:pt idx="1903">
                  <c:v>-0.01</c:v>
                </c:pt>
                <c:pt idx="1904">
                  <c:v>-0.01</c:v>
                </c:pt>
                <c:pt idx="1905">
                  <c:v>-0.01</c:v>
                </c:pt>
                <c:pt idx="1906">
                  <c:v>-0.01</c:v>
                </c:pt>
                <c:pt idx="1907">
                  <c:v>-0.01</c:v>
                </c:pt>
                <c:pt idx="1908">
                  <c:v>-0.01</c:v>
                </c:pt>
                <c:pt idx="1909">
                  <c:v>-0.01</c:v>
                </c:pt>
                <c:pt idx="1910">
                  <c:v>-0.01</c:v>
                </c:pt>
                <c:pt idx="1911">
                  <c:v>-0.01</c:v>
                </c:pt>
                <c:pt idx="1912">
                  <c:v>-0.01</c:v>
                </c:pt>
                <c:pt idx="1913">
                  <c:v>-0.01</c:v>
                </c:pt>
                <c:pt idx="1914">
                  <c:v>-0.01</c:v>
                </c:pt>
                <c:pt idx="1915">
                  <c:v>-0.01</c:v>
                </c:pt>
                <c:pt idx="1916">
                  <c:v>-0.01</c:v>
                </c:pt>
                <c:pt idx="1917">
                  <c:v>-0.01</c:v>
                </c:pt>
                <c:pt idx="1918">
                  <c:v>-0.01</c:v>
                </c:pt>
                <c:pt idx="1919">
                  <c:v>-0.01</c:v>
                </c:pt>
                <c:pt idx="1920">
                  <c:v>-0.01</c:v>
                </c:pt>
                <c:pt idx="1921">
                  <c:v>-0.01</c:v>
                </c:pt>
                <c:pt idx="1922">
                  <c:v>-0.01</c:v>
                </c:pt>
                <c:pt idx="1923">
                  <c:v>-0.01</c:v>
                </c:pt>
                <c:pt idx="1924">
                  <c:v>-0.01</c:v>
                </c:pt>
                <c:pt idx="1925">
                  <c:v>-0.01</c:v>
                </c:pt>
                <c:pt idx="1926">
                  <c:v>-0.01</c:v>
                </c:pt>
                <c:pt idx="1927">
                  <c:v>-0.01</c:v>
                </c:pt>
                <c:pt idx="1928">
                  <c:v>-0.01</c:v>
                </c:pt>
                <c:pt idx="1929">
                  <c:v>-0.01</c:v>
                </c:pt>
                <c:pt idx="1930">
                  <c:v>-0.01</c:v>
                </c:pt>
                <c:pt idx="1931">
                  <c:v>-0.01</c:v>
                </c:pt>
                <c:pt idx="1932">
                  <c:v>-0.01</c:v>
                </c:pt>
                <c:pt idx="1933">
                  <c:v>-0.01</c:v>
                </c:pt>
                <c:pt idx="1934">
                  <c:v>-0.01</c:v>
                </c:pt>
                <c:pt idx="1935">
                  <c:v>-0.01</c:v>
                </c:pt>
                <c:pt idx="1936">
                  <c:v>-0.01</c:v>
                </c:pt>
                <c:pt idx="1937">
                  <c:v>-0.01</c:v>
                </c:pt>
                <c:pt idx="1938">
                  <c:v>-0.01</c:v>
                </c:pt>
                <c:pt idx="1939">
                  <c:v>-0.01</c:v>
                </c:pt>
                <c:pt idx="1940">
                  <c:v>-0.01</c:v>
                </c:pt>
                <c:pt idx="1941">
                  <c:v>-0.01</c:v>
                </c:pt>
                <c:pt idx="1942">
                  <c:v>-0.01</c:v>
                </c:pt>
                <c:pt idx="1943">
                  <c:v>-0.01</c:v>
                </c:pt>
                <c:pt idx="1944">
                  <c:v>-0.01</c:v>
                </c:pt>
                <c:pt idx="1945">
                  <c:v>-0.01</c:v>
                </c:pt>
                <c:pt idx="1946">
                  <c:v>-0.01</c:v>
                </c:pt>
                <c:pt idx="1947">
                  <c:v>-0.01</c:v>
                </c:pt>
                <c:pt idx="1948">
                  <c:v>-0.01</c:v>
                </c:pt>
                <c:pt idx="1949">
                  <c:v>-0.01</c:v>
                </c:pt>
                <c:pt idx="1950">
                  <c:v>-0.01</c:v>
                </c:pt>
                <c:pt idx="1951">
                  <c:v>-0.01</c:v>
                </c:pt>
                <c:pt idx="1952">
                  <c:v>-0.01</c:v>
                </c:pt>
                <c:pt idx="1953">
                  <c:v>-0.01</c:v>
                </c:pt>
                <c:pt idx="1954">
                  <c:v>-0.01</c:v>
                </c:pt>
                <c:pt idx="1955">
                  <c:v>-0.01</c:v>
                </c:pt>
                <c:pt idx="1956">
                  <c:v>-0.01</c:v>
                </c:pt>
                <c:pt idx="1957">
                  <c:v>-0.01</c:v>
                </c:pt>
                <c:pt idx="1958">
                  <c:v>-0.01</c:v>
                </c:pt>
                <c:pt idx="1959">
                  <c:v>-0.01</c:v>
                </c:pt>
                <c:pt idx="1960">
                  <c:v>-0.01</c:v>
                </c:pt>
                <c:pt idx="1961">
                  <c:v>-0.01</c:v>
                </c:pt>
                <c:pt idx="1962">
                  <c:v>-0.01</c:v>
                </c:pt>
                <c:pt idx="1963">
                  <c:v>-0.01</c:v>
                </c:pt>
                <c:pt idx="1964">
                  <c:v>-0.01</c:v>
                </c:pt>
                <c:pt idx="1965">
                  <c:v>-0.01</c:v>
                </c:pt>
                <c:pt idx="1966">
                  <c:v>-0.01</c:v>
                </c:pt>
                <c:pt idx="1967">
                  <c:v>-0.01</c:v>
                </c:pt>
                <c:pt idx="1968">
                  <c:v>-0.01</c:v>
                </c:pt>
                <c:pt idx="1969">
                  <c:v>-0.01</c:v>
                </c:pt>
                <c:pt idx="1970">
                  <c:v>-0.01</c:v>
                </c:pt>
                <c:pt idx="1971">
                  <c:v>-0.01</c:v>
                </c:pt>
                <c:pt idx="1972">
                  <c:v>-0.01</c:v>
                </c:pt>
                <c:pt idx="1973">
                  <c:v>-0.01</c:v>
                </c:pt>
                <c:pt idx="1974">
                  <c:v>-0.01</c:v>
                </c:pt>
                <c:pt idx="1975">
                  <c:v>-0.01</c:v>
                </c:pt>
                <c:pt idx="1976">
                  <c:v>-0.01</c:v>
                </c:pt>
                <c:pt idx="1977">
                  <c:v>-0.01</c:v>
                </c:pt>
                <c:pt idx="1978">
                  <c:v>-0.01</c:v>
                </c:pt>
                <c:pt idx="1979">
                  <c:v>-0.01</c:v>
                </c:pt>
                <c:pt idx="1980">
                  <c:v>-0.01</c:v>
                </c:pt>
                <c:pt idx="1981">
                  <c:v>-0.01</c:v>
                </c:pt>
                <c:pt idx="1982">
                  <c:v>-0.01</c:v>
                </c:pt>
                <c:pt idx="1983">
                  <c:v>-0.01</c:v>
                </c:pt>
                <c:pt idx="1984">
                  <c:v>-0.01</c:v>
                </c:pt>
                <c:pt idx="1985">
                  <c:v>-0.01</c:v>
                </c:pt>
                <c:pt idx="1986">
                  <c:v>-0.01</c:v>
                </c:pt>
                <c:pt idx="1987">
                  <c:v>-0.01</c:v>
                </c:pt>
                <c:pt idx="1988">
                  <c:v>-0.01</c:v>
                </c:pt>
                <c:pt idx="1989">
                  <c:v>-0.01</c:v>
                </c:pt>
                <c:pt idx="1990">
                  <c:v>-0.01</c:v>
                </c:pt>
                <c:pt idx="1991">
                  <c:v>-0.01</c:v>
                </c:pt>
                <c:pt idx="1992">
                  <c:v>-0.01</c:v>
                </c:pt>
                <c:pt idx="1993">
                  <c:v>-0.01</c:v>
                </c:pt>
                <c:pt idx="1994">
                  <c:v>-0.01</c:v>
                </c:pt>
                <c:pt idx="1995">
                  <c:v>-0.01</c:v>
                </c:pt>
                <c:pt idx="1996">
                  <c:v>-0.01</c:v>
                </c:pt>
                <c:pt idx="1997">
                  <c:v>-0.01</c:v>
                </c:pt>
                <c:pt idx="1998">
                  <c:v>-0.01</c:v>
                </c:pt>
                <c:pt idx="1999">
                  <c:v>-0.01</c:v>
                </c:pt>
                <c:pt idx="2000">
                  <c:v>-0.01</c:v>
                </c:pt>
                <c:pt idx="2001">
                  <c:v>-0.01</c:v>
                </c:pt>
                <c:pt idx="2002">
                  <c:v>-0.01</c:v>
                </c:pt>
                <c:pt idx="2003">
                  <c:v>-0.01</c:v>
                </c:pt>
                <c:pt idx="2004">
                  <c:v>-0.01</c:v>
                </c:pt>
                <c:pt idx="2005">
                  <c:v>-0.01</c:v>
                </c:pt>
                <c:pt idx="2006">
                  <c:v>-0.01</c:v>
                </c:pt>
                <c:pt idx="2007">
                  <c:v>-0.01</c:v>
                </c:pt>
                <c:pt idx="2008">
                  <c:v>-0.01</c:v>
                </c:pt>
                <c:pt idx="2009">
                  <c:v>-0.01</c:v>
                </c:pt>
                <c:pt idx="2010">
                  <c:v>-0.01</c:v>
                </c:pt>
                <c:pt idx="2011">
                  <c:v>-0.01</c:v>
                </c:pt>
                <c:pt idx="2012">
                  <c:v>-0.01</c:v>
                </c:pt>
                <c:pt idx="2013">
                  <c:v>-0.01</c:v>
                </c:pt>
                <c:pt idx="2014">
                  <c:v>-0.01</c:v>
                </c:pt>
                <c:pt idx="2015">
                  <c:v>-0.01</c:v>
                </c:pt>
                <c:pt idx="2016">
                  <c:v>-0.01</c:v>
                </c:pt>
                <c:pt idx="2017">
                  <c:v>-0.01</c:v>
                </c:pt>
                <c:pt idx="2018">
                  <c:v>-0.01</c:v>
                </c:pt>
                <c:pt idx="2019">
                  <c:v>-0.01</c:v>
                </c:pt>
                <c:pt idx="2020">
                  <c:v>-0.01</c:v>
                </c:pt>
                <c:pt idx="2021">
                  <c:v>-0.01</c:v>
                </c:pt>
                <c:pt idx="2022">
                  <c:v>-0.01</c:v>
                </c:pt>
                <c:pt idx="2023">
                  <c:v>-0.01</c:v>
                </c:pt>
                <c:pt idx="2024">
                  <c:v>-0.01</c:v>
                </c:pt>
                <c:pt idx="2025">
                  <c:v>-0.01</c:v>
                </c:pt>
                <c:pt idx="2026">
                  <c:v>-0.01</c:v>
                </c:pt>
                <c:pt idx="2027">
                  <c:v>-0.01</c:v>
                </c:pt>
                <c:pt idx="2028">
                  <c:v>-0.01</c:v>
                </c:pt>
                <c:pt idx="2029">
                  <c:v>-0.01</c:v>
                </c:pt>
                <c:pt idx="2030">
                  <c:v>-0.01</c:v>
                </c:pt>
                <c:pt idx="2031">
                  <c:v>-0.01</c:v>
                </c:pt>
                <c:pt idx="2032">
                  <c:v>-0.01</c:v>
                </c:pt>
                <c:pt idx="2033">
                  <c:v>-0.01</c:v>
                </c:pt>
                <c:pt idx="2034">
                  <c:v>-0.01</c:v>
                </c:pt>
                <c:pt idx="2035">
                  <c:v>-0.01</c:v>
                </c:pt>
                <c:pt idx="2036">
                  <c:v>-0.01</c:v>
                </c:pt>
                <c:pt idx="2037">
                  <c:v>-0.01</c:v>
                </c:pt>
                <c:pt idx="2038">
                  <c:v>-0.01</c:v>
                </c:pt>
                <c:pt idx="2039">
                  <c:v>-0.01</c:v>
                </c:pt>
                <c:pt idx="2040">
                  <c:v>-0.01</c:v>
                </c:pt>
                <c:pt idx="2041">
                  <c:v>-0.01</c:v>
                </c:pt>
                <c:pt idx="2042">
                  <c:v>-0.01</c:v>
                </c:pt>
                <c:pt idx="2043">
                  <c:v>-0.01</c:v>
                </c:pt>
                <c:pt idx="2044">
                  <c:v>-0.01</c:v>
                </c:pt>
                <c:pt idx="2045">
                  <c:v>-0.01</c:v>
                </c:pt>
                <c:pt idx="2046">
                  <c:v>-0.01</c:v>
                </c:pt>
                <c:pt idx="2047">
                  <c:v>-0.01</c:v>
                </c:pt>
                <c:pt idx="2048">
                  <c:v>-0.01</c:v>
                </c:pt>
                <c:pt idx="2049">
                  <c:v>-0.01</c:v>
                </c:pt>
                <c:pt idx="2050">
                  <c:v>-0.01</c:v>
                </c:pt>
                <c:pt idx="2051">
                  <c:v>-0.01</c:v>
                </c:pt>
                <c:pt idx="2052">
                  <c:v>-0.01</c:v>
                </c:pt>
                <c:pt idx="2053">
                  <c:v>-0.01</c:v>
                </c:pt>
                <c:pt idx="2054">
                  <c:v>-0.01</c:v>
                </c:pt>
                <c:pt idx="2055">
                  <c:v>-0.01</c:v>
                </c:pt>
                <c:pt idx="2056">
                  <c:v>-0.01</c:v>
                </c:pt>
                <c:pt idx="2057">
                  <c:v>-0.01</c:v>
                </c:pt>
              </c:numCache>
            </c:numRef>
          </c:yVal>
          <c:smooth val="0"/>
          <c:extLst>
            <c:ext xmlns:c16="http://schemas.microsoft.com/office/drawing/2014/chart" uri="{C3380CC4-5D6E-409C-BE32-E72D297353CC}">
              <c16:uniqueId val="{00000000-A53D-4D56-ABE0-CA0A781805D5}"/>
            </c:ext>
          </c:extLst>
        </c:ser>
        <c:ser>
          <c:idx val="1"/>
          <c:order val="1"/>
          <c:tx>
            <c:strRef>
              <c:f>Sheet1!$H$1</c:f>
              <c:strCache>
                <c:ptCount val="1"/>
                <c:pt idx="0">
                  <c:v>Accel Y</c:v>
                </c:pt>
              </c:strCache>
            </c:strRef>
          </c:tx>
          <c:spPr>
            <a:ln w="19050" cap="rnd">
              <a:noFill/>
              <a:round/>
            </a:ln>
            <a:effectLst/>
          </c:spPr>
          <c:marker>
            <c:symbol val="circle"/>
            <c:size val="5"/>
            <c:spPr>
              <a:solidFill>
                <a:schemeClr val="accent4"/>
              </a:solidFill>
              <a:ln w="9525">
                <a:solidFill>
                  <a:schemeClr val="accent4"/>
                </a:solidFill>
              </a:ln>
              <a:effectLst/>
            </c:spPr>
          </c:marker>
          <c:xVal>
            <c:numRef>
              <c:f>Sheet1!$A$2:$A$2059</c:f>
              <c:numCache>
                <c:formatCode>General</c:formatCode>
                <c:ptCount val="2058"/>
                <c:pt idx="0">
                  <c:v>0</c:v>
                </c:pt>
                <c:pt idx="1">
                  <c:v>2.97</c:v>
                </c:pt>
                <c:pt idx="2">
                  <c:v>5.94</c:v>
                </c:pt>
                <c:pt idx="3">
                  <c:v>8.91</c:v>
                </c:pt>
                <c:pt idx="4">
                  <c:v>11.88</c:v>
                </c:pt>
                <c:pt idx="5">
                  <c:v>14.85</c:v>
                </c:pt>
                <c:pt idx="6">
                  <c:v>17.82</c:v>
                </c:pt>
                <c:pt idx="7">
                  <c:v>20.79</c:v>
                </c:pt>
                <c:pt idx="8">
                  <c:v>23.76</c:v>
                </c:pt>
                <c:pt idx="9">
                  <c:v>26.73</c:v>
                </c:pt>
                <c:pt idx="10">
                  <c:v>29.7</c:v>
                </c:pt>
                <c:pt idx="11">
                  <c:v>32.67</c:v>
                </c:pt>
                <c:pt idx="12">
                  <c:v>35.64</c:v>
                </c:pt>
                <c:pt idx="13">
                  <c:v>38.61</c:v>
                </c:pt>
                <c:pt idx="14">
                  <c:v>41.58</c:v>
                </c:pt>
                <c:pt idx="15">
                  <c:v>44.55</c:v>
                </c:pt>
                <c:pt idx="16">
                  <c:v>47.52</c:v>
                </c:pt>
                <c:pt idx="17">
                  <c:v>50.49</c:v>
                </c:pt>
                <c:pt idx="18">
                  <c:v>53.46</c:v>
                </c:pt>
                <c:pt idx="19">
                  <c:v>56.43</c:v>
                </c:pt>
                <c:pt idx="20">
                  <c:v>59.4</c:v>
                </c:pt>
                <c:pt idx="21">
                  <c:v>62.37</c:v>
                </c:pt>
                <c:pt idx="22">
                  <c:v>65.34</c:v>
                </c:pt>
                <c:pt idx="23">
                  <c:v>68.31</c:v>
                </c:pt>
                <c:pt idx="24">
                  <c:v>71.28</c:v>
                </c:pt>
                <c:pt idx="25">
                  <c:v>74.25</c:v>
                </c:pt>
                <c:pt idx="26">
                  <c:v>77.22</c:v>
                </c:pt>
                <c:pt idx="27">
                  <c:v>80.19</c:v>
                </c:pt>
                <c:pt idx="28">
                  <c:v>83.16</c:v>
                </c:pt>
                <c:pt idx="29">
                  <c:v>86.13</c:v>
                </c:pt>
                <c:pt idx="30">
                  <c:v>89.1</c:v>
                </c:pt>
                <c:pt idx="31">
                  <c:v>92.07</c:v>
                </c:pt>
                <c:pt idx="32">
                  <c:v>95.04</c:v>
                </c:pt>
                <c:pt idx="33">
                  <c:v>98.01</c:v>
                </c:pt>
                <c:pt idx="34">
                  <c:v>100.98</c:v>
                </c:pt>
                <c:pt idx="35">
                  <c:v>103.95</c:v>
                </c:pt>
                <c:pt idx="36">
                  <c:v>106.92</c:v>
                </c:pt>
                <c:pt idx="37">
                  <c:v>109.89</c:v>
                </c:pt>
                <c:pt idx="38">
                  <c:v>112.86</c:v>
                </c:pt>
                <c:pt idx="39">
                  <c:v>115.83</c:v>
                </c:pt>
                <c:pt idx="40">
                  <c:v>118.8</c:v>
                </c:pt>
                <c:pt idx="41">
                  <c:v>121.77</c:v>
                </c:pt>
                <c:pt idx="42">
                  <c:v>124.74</c:v>
                </c:pt>
                <c:pt idx="43">
                  <c:v>127.71</c:v>
                </c:pt>
                <c:pt idx="44">
                  <c:v>130.68</c:v>
                </c:pt>
                <c:pt idx="45">
                  <c:v>133.65</c:v>
                </c:pt>
                <c:pt idx="46">
                  <c:v>136.62</c:v>
                </c:pt>
                <c:pt idx="47">
                  <c:v>139.59</c:v>
                </c:pt>
                <c:pt idx="48">
                  <c:v>142.56</c:v>
                </c:pt>
                <c:pt idx="49">
                  <c:v>145.53</c:v>
                </c:pt>
                <c:pt idx="50">
                  <c:v>148.5</c:v>
                </c:pt>
                <c:pt idx="51">
                  <c:v>151.47</c:v>
                </c:pt>
                <c:pt idx="52">
                  <c:v>154.44</c:v>
                </c:pt>
                <c:pt idx="53">
                  <c:v>157.41</c:v>
                </c:pt>
                <c:pt idx="54">
                  <c:v>160.38</c:v>
                </c:pt>
                <c:pt idx="55">
                  <c:v>163.35</c:v>
                </c:pt>
                <c:pt idx="56">
                  <c:v>166.32</c:v>
                </c:pt>
                <c:pt idx="57">
                  <c:v>169.29</c:v>
                </c:pt>
                <c:pt idx="58">
                  <c:v>172.26</c:v>
                </c:pt>
                <c:pt idx="59">
                  <c:v>175.23</c:v>
                </c:pt>
                <c:pt idx="60">
                  <c:v>178.2</c:v>
                </c:pt>
                <c:pt idx="61">
                  <c:v>181.17</c:v>
                </c:pt>
                <c:pt idx="62">
                  <c:v>184.14</c:v>
                </c:pt>
                <c:pt idx="63">
                  <c:v>187.11</c:v>
                </c:pt>
                <c:pt idx="64">
                  <c:v>190.08</c:v>
                </c:pt>
                <c:pt idx="65">
                  <c:v>193.05</c:v>
                </c:pt>
                <c:pt idx="66">
                  <c:v>196.02</c:v>
                </c:pt>
                <c:pt idx="67">
                  <c:v>198.99</c:v>
                </c:pt>
                <c:pt idx="68">
                  <c:v>201.96</c:v>
                </c:pt>
                <c:pt idx="69">
                  <c:v>204.93</c:v>
                </c:pt>
                <c:pt idx="70">
                  <c:v>207.9</c:v>
                </c:pt>
                <c:pt idx="71">
                  <c:v>210.87</c:v>
                </c:pt>
                <c:pt idx="72">
                  <c:v>213.84</c:v>
                </c:pt>
                <c:pt idx="73">
                  <c:v>216.81</c:v>
                </c:pt>
                <c:pt idx="74">
                  <c:v>219.78</c:v>
                </c:pt>
                <c:pt idx="75">
                  <c:v>222.75</c:v>
                </c:pt>
                <c:pt idx="76">
                  <c:v>225.72</c:v>
                </c:pt>
                <c:pt idx="77">
                  <c:v>228.69</c:v>
                </c:pt>
                <c:pt idx="78">
                  <c:v>231.66</c:v>
                </c:pt>
                <c:pt idx="79">
                  <c:v>234.63</c:v>
                </c:pt>
                <c:pt idx="80">
                  <c:v>237.6</c:v>
                </c:pt>
                <c:pt idx="81">
                  <c:v>240.57</c:v>
                </c:pt>
                <c:pt idx="82">
                  <c:v>243.54</c:v>
                </c:pt>
                <c:pt idx="83">
                  <c:v>246.51</c:v>
                </c:pt>
                <c:pt idx="84">
                  <c:v>249.48</c:v>
                </c:pt>
                <c:pt idx="85">
                  <c:v>252.45</c:v>
                </c:pt>
                <c:pt idx="86">
                  <c:v>255.42</c:v>
                </c:pt>
                <c:pt idx="87">
                  <c:v>258.39</c:v>
                </c:pt>
                <c:pt idx="88">
                  <c:v>261.36</c:v>
                </c:pt>
                <c:pt idx="89">
                  <c:v>264.33</c:v>
                </c:pt>
                <c:pt idx="90">
                  <c:v>267.3</c:v>
                </c:pt>
                <c:pt idx="91">
                  <c:v>270.27</c:v>
                </c:pt>
                <c:pt idx="92">
                  <c:v>273.24</c:v>
                </c:pt>
                <c:pt idx="93">
                  <c:v>276.20999999999998</c:v>
                </c:pt>
                <c:pt idx="94">
                  <c:v>279.18</c:v>
                </c:pt>
                <c:pt idx="95">
                  <c:v>282.14999999999998</c:v>
                </c:pt>
                <c:pt idx="96">
                  <c:v>285.12</c:v>
                </c:pt>
                <c:pt idx="97">
                  <c:v>288.08999999999997</c:v>
                </c:pt>
                <c:pt idx="98">
                  <c:v>291.06</c:v>
                </c:pt>
                <c:pt idx="99">
                  <c:v>294.02999999999997</c:v>
                </c:pt>
                <c:pt idx="100">
                  <c:v>297</c:v>
                </c:pt>
                <c:pt idx="101">
                  <c:v>299.97000000000003</c:v>
                </c:pt>
                <c:pt idx="102">
                  <c:v>302.94</c:v>
                </c:pt>
                <c:pt idx="103">
                  <c:v>305.91000000000003</c:v>
                </c:pt>
                <c:pt idx="104">
                  <c:v>308.88</c:v>
                </c:pt>
                <c:pt idx="105">
                  <c:v>311.85000000000002</c:v>
                </c:pt>
                <c:pt idx="106">
                  <c:v>314.82</c:v>
                </c:pt>
                <c:pt idx="107">
                  <c:v>317.79000000000002</c:v>
                </c:pt>
                <c:pt idx="108">
                  <c:v>320.76</c:v>
                </c:pt>
                <c:pt idx="109">
                  <c:v>323.73</c:v>
                </c:pt>
                <c:pt idx="110">
                  <c:v>326.7</c:v>
                </c:pt>
                <c:pt idx="111">
                  <c:v>329.67</c:v>
                </c:pt>
                <c:pt idx="112">
                  <c:v>332.64</c:v>
                </c:pt>
                <c:pt idx="113">
                  <c:v>335.61</c:v>
                </c:pt>
                <c:pt idx="114">
                  <c:v>338.58</c:v>
                </c:pt>
                <c:pt idx="115">
                  <c:v>341.55</c:v>
                </c:pt>
                <c:pt idx="116">
                  <c:v>344.52</c:v>
                </c:pt>
                <c:pt idx="117">
                  <c:v>347.49</c:v>
                </c:pt>
                <c:pt idx="118">
                  <c:v>350.46</c:v>
                </c:pt>
                <c:pt idx="119">
                  <c:v>353.43</c:v>
                </c:pt>
                <c:pt idx="120">
                  <c:v>356.4</c:v>
                </c:pt>
                <c:pt idx="121">
                  <c:v>359.37</c:v>
                </c:pt>
                <c:pt idx="122">
                  <c:v>362.34</c:v>
                </c:pt>
                <c:pt idx="123">
                  <c:v>365.31</c:v>
                </c:pt>
                <c:pt idx="124">
                  <c:v>368.28</c:v>
                </c:pt>
                <c:pt idx="125">
                  <c:v>371.25</c:v>
                </c:pt>
                <c:pt idx="126">
                  <c:v>374.22</c:v>
                </c:pt>
                <c:pt idx="127">
                  <c:v>377.19</c:v>
                </c:pt>
                <c:pt idx="128">
                  <c:v>380.16</c:v>
                </c:pt>
                <c:pt idx="129">
                  <c:v>383.13</c:v>
                </c:pt>
                <c:pt idx="130">
                  <c:v>386.1</c:v>
                </c:pt>
                <c:pt idx="131">
                  <c:v>389.07</c:v>
                </c:pt>
                <c:pt idx="132">
                  <c:v>392.04</c:v>
                </c:pt>
                <c:pt idx="133">
                  <c:v>395.01</c:v>
                </c:pt>
                <c:pt idx="134">
                  <c:v>397.98</c:v>
                </c:pt>
                <c:pt idx="135">
                  <c:v>400.95</c:v>
                </c:pt>
                <c:pt idx="136">
                  <c:v>403.92</c:v>
                </c:pt>
                <c:pt idx="137">
                  <c:v>406.89</c:v>
                </c:pt>
                <c:pt idx="138">
                  <c:v>409.86</c:v>
                </c:pt>
                <c:pt idx="139">
                  <c:v>412.83</c:v>
                </c:pt>
                <c:pt idx="140">
                  <c:v>415.8</c:v>
                </c:pt>
                <c:pt idx="141">
                  <c:v>418.77</c:v>
                </c:pt>
                <c:pt idx="142">
                  <c:v>421.74</c:v>
                </c:pt>
                <c:pt idx="143">
                  <c:v>424.71</c:v>
                </c:pt>
                <c:pt idx="144">
                  <c:v>427.68</c:v>
                </c:pt>
                <c:pt idx="145">
                  <c:v>430.65</c:v>
                </c:pt>
                <c:pt idx="146">
                  <c:v>433.62</c:v>
                </c:pt>
                <c:pt idx="147">
                  <c:v>436.59</c:v>
                </c:pt>
                <c:pt idx="148">
                  <c:v>439.56</c:v>
                </c:pt>
                <c:pt idx="149">
                  <c:v>442.53</c:v>
                </c:pt>
                <c:pt idx="150">
                  <c:v>445.5</c:v>
                </c:pt>
                <c:pt idx="151">
                  <c:v>448.47</c:v>
                </c:pt>
                <c:pt idx="152">
                  <c:v>451.44</c:v>
                </c:pt>
                <c:pt idx="153">
                  <c:v>454.41</c:v>
                </c:pt>
                <c:pt idx="154">
                  <c:v>457.38</c:v>
                </c:pt>
                <c:pt idx="155">
                  <c:v>460.35</c:v>
                </c:pt>
                <c:pt idx="156">
                  <c:v>463.32</c:v>
                </c:pt>
                <c:pt idx="157">
                  <c:v>466.29</c:v>
                </c:pt>
                <c:pt idx="158">
                  <c:v>469.26</c:v>
                </c:pt>
                <c:pt idx="159">
                  <c:v>472.23</c:v>
                </c:pt>
                <c:pt idx="160">
                  <c:v>475.2</c:v>
                </c:pt>
                <c:pt idx="161">
                  <c:v>478.17</c:v>
                </c:pt>
                <c:pt idx="162">
                  <c:v>481.14</c:v>
                </c:pt>
                <c:pt idx="163">
                  <c:v>484.11</c:v>
                </c:pt>
                <c:pt idx="164">
                  <c:v>487.08</c:v>
                </c:pt>
                <c:pt idx="165">
                  <c:v>490.05</c:v>
                </c:pt>
                <c:pt idx="166">
                  <c:v>493.02</c:v>
                </c:pt>
                <c:pt idx="167">
                  <c:v>495.99</c:v>
                </c:pt>
                <c:pt idx="168">
                  <c:v>498.96</c:v>
                </c:pt>
                <c:pt idx="169">
                  <c:v>501.93</c:v>
                </c:pt>
                <c:pt idx="170">
                  <c:v>504.9</c:v>
                </c:pt>
                <c:pt idx="171">
                  <c:v>507.87</c:v>
                </c:pt>
                <c:pt idx="172">
                  <c:v>510.84</c:v>
                </c:pt>
                <c:pt idx="173">
                  <c:v>513.80999999999995</c:v>
                </c:pt>
                <c:pt idx="174">
                  <c:v>516.78</c:v>
                </c:pt>
                <c:pt idx="175">
                  <c:v>519.75</c:v>
                </c:pt>
                <c:pt idx="176">
                  <c:v>522.72</c:v>
                </c:pt>
                <c:pt idx="177">
                  <c:v>525.69000000000005</c:v>
                </c:pt>
                <c:pt idx="178">
                  <c:v>528.66</c:v>
                </c:pt>
                <c:pt idx="179">
                  <c:v>531.63</c:v>
                </c:pt>
                <c:pt idx="180">
                  <c:v>534.6</c:v>
                </c:pt>
                <c:pt idx="181">
                  <c:v>537.57000000000005</c:v>
                </c:pt>
                <c:pt idx="182">
                  <c:v>540.54</c:v>
                </c:pt>
                <c:pt idx="183">
                  <c:v>543.51</c:v>
                </c:pt>
                <c:pt idx="184">
                  <c:v>546.48</c:v>
                </c:pt>
                <c:pt idx="185">
                  <c:v>549.45000000000005</c:v>
                </c:pt>
                <c:pt idx="186">
                  <c:v>552.41999999999996</c:v>
                </c:pt>
                <c:pt idx="187">
                  <c:v>555.39</c:v>
                </c:pt>
                <c:pt idx="188">
                  <c:v>558.36</c:v>
                </c:pt>
                <c:pt idx="189">
                  <c:v>561.33000000000004</c:v>
                </c:pt>
                <c:pt idx="190">
                  <c:v>564.29999999999995</c:v>
                </c:pt>
                <c:pt idx="191">
                  <c:v>567.27</c:v>
                </c:pt>
                <c:pt idx="192">
                  <c:v>570.24</c:v>
                </c:pt>
                <c:pt idx="193">
                  <c:v>573.21</c:v>
                </c:pt>
                <c:pt idx="194">
                  <c:v>576.17999999999995</c:v>
                </c:pt>
                <c:pt idx="195">
                  <c:v>579.15</c:v>
                </c:pt>
                <c:pt idx="196">
                  <c:v>582.12</c:v>
                </c:pt>
                <c:pt idx="197">
                  <c:v>585.09</c:v>
                </c:pt>
                <c:pt idx="198">
                  <c:v>588.05999999999995</c:v>
                </c:pt>
                <c:pt idx="199">
                  <c:v>591.03</c:v>
                </c:pt>
                <c:pt idx="200">
                  <c:v>594</c:v>
                </c:pt>
                <c:pt idx="201">
                  <c:v>596.97</c:v>
                </c:pt>
                <c:pt idx="202">
                  <c:v>599.94000000000005</c:v>
                </c:pt>
                <c:pt idx="203">
                  <c:v>602.91</c:v>
                </c:pt>
                <c:pt idx="204">
                  <c:v>605.88</c:v>
                </c:pt>
                <c:pt idx="205">
                  <c:v>608.85</c:v>
                </c:pt>
                <c:pt idx="206">
                  <c:v>611.82000000000005</c:v>
                </c:pt>
                <c:pt idx="207">
                  <c:v>614.79</c:v>
                </c:pt>
                <c:pt idx="208">
                  <c:v>617.76</c:v>
                </c:pt>
                <c:pt idx="209">
                  <c:v>620.73</c:v>
                </c:pt>
                <c:pt idx="210">
                  <c:v>623.70000000000005</c:v>
                </c:pt>
                <c:pt idx="211">
                  <c:v>626.66999999999996</c:v>
                </c:pt>
                <c:pt idx="212">
                  <c:v>629.64</c:v>
                </c:pt>
                <c:pt idx="213">
                  <c:v>632.61</c:v>
                </c:pt>
                <c:pt idx="214">
                  <c:v>635.58000000000004</c:v>
                </c:pt>
                <c:pt idx="215">
                  <c:v>638.54999999999995</c:v>
                </c:pt>
                <c:pt idx="216">
                  <c:v>641.52</c:v>
                </c:pt>
                <c:pt idx="217">
                  <c:v>644.49</c:v>
                </c:pt>
                <c:pt idx="218">
                  <c:v>647.46</c:v>
                </c:pt>
                <c:pt idx="219">
                  <c:v>650.42999999999995</c:v>
                </c:pt>
                <c:pt idx="220">
                  <c:v>653.4</c:v>
                </c:pt>
                <c:pt idx="221">
                  <c:v>656.37</c:v>
                </c:pt>
                <c:pt idx="222">
                  <c:v>659.34</c:v>
                </c:pt>
                <c:pt idx="223">
                  <c:v>662.31</c:v>
                </c:pt>
                <c:pt idx="224">
                  <c:v>665.28</c:v>
                </c:pt>
                <c:pt idx="225">
                  <c:v>668.25</c:v>
                </c:pt>
                <c:pt idx="226">
                  <c:v>671.22</c:v>
                </c:pt>
                <c:pt idx="227">
                  <c:v>674.19</c:v>
                </c:pt>
                <c:pt idx="228">
                  <c:v>677.16</c:v>
                </c:pt>
                <c:pt idx="229">
                  <c:v>680.13</c:v>
                </c:pt>
                <c:pt idx="230">
                  <c:v>683.1</c:v>
                </c:pt>
                <c:pt idx="231">
                  <c:v>686.07</c:v>
                </c:pt>
                <c:pt idx="232">
                  <c:v>689.04</c:v>
                </c:pt>
                <c:pt idx="233">
                  <c:v>692.01</c:v>
                </c:pt>
                <c:pt idx="234">
                  <c:v>694.98</c:v>
                </c:pt>
                <c:pt idx="235">
                  <c:v>697.95</c:v>
                </c:pt>
                <c:pt idx="236">
                  <c:v>700.92</c:v>
                </c:pt>
                <c:pt idx="237">
                  <c:v>703.89</c:v>
                </c:pt>
                <c:pt idx="238">
                  <c:v>706.86</c:v>
                </c:pt>
                <c:pt idx="239">
                  <c:v>709.83</c:v>
                </c:pt>
                <c:pt idx="240">
                  <c:v>712.8</c:v>
                </c:pt>
                <c:pt idx="241">
                  <c:v>715.77</c:v>
                </c:pt>
                <c:pt idx="242">
                  <c:v>718.74</c:v>
                </c:pt>
                <c:pt idx="243">
                  <c:v>721.71</c:v>
                </c:pt>
                <c:pt idx="244">
                  <c:v>724.68</c:v>
                </c:pt>
                <c:pt idx="245">
                  <c:v>727.65</c:v>
                </c:pt>
                <c:pt idx="246">
                  <c:v>730.62</c:v>
                </c:pt>
                <c:pt idx="247">
                  <c:v>733.59</c:v>
                </c:pt>
                <c:pt idx="248">
                  <c:v>736.56</c:v>
                </c:pt>
                <c:pt idx="249">
                  <c:v>739.53</c:v>
                </c:pt>
                <c:pt idx="250">
                  <c:v>742.5</c:v>
                </c:pt>
                <c:pt idx="251">
                  <c:v>745.47</c:v>
                </c:pt>
                <c:pt idx="252">
                  <c:v>748.44</c:v>
                </c:pt>
                <c:pt idx="253">
                  <c:v>751.41</c:v>
                </c:pt>
                <c:pt idx="254">
                  <c:v>754.38</c:v>
                </c:pt>
                <c:pt idx="255">
                  <c:v>757.35</c:v>
                </c:pt>
                <c:pt idx="256">
                  <c:v>760.32</c:v>
                </c:pt>
                <c:pt idx="257">
                  <c:v>763.29</c:v>
                </c:pt>
                <c:pt idx="258">
                  <c:v>766.26</c:v>
                </c:pt>
                <c:pt idx="259">
                  <c:v>769.23</c:v>
                </c:pt>
                <c:pt idx="260">
                  <c:v>772.2</c:v>
                </c:pt>
                <c:pt idx="261">
                  <c:v>775.17</c:v>
                </c:pt>
                <c:pt idx="262">
                  <c:v>778.14</c:v>
                </c:pt>
                <c:pt idx="263">
                  <c:v>781.11</c:v>
                </c:pt>
                <c:pt idx="264">
                  <c:v>784.08</c:v>
                </c:pt>
                <c:pt idx="265">
                  <c:v>787.05</c:v>
                </c:pt>
                <c:pt idx="266">
                  <c:v>790.02</c:v>
                </c:pt>
                <c:pt idx="267">
                  <c:v>792.99</c:v>
                </c:pt>
                <c:pt idx="268">
                  <c:v>795.96</c:v>
                </c:pt>
                <c:pt idx="269">
                  <c:v>798.93</c:v>
                </c:pt>
                <c:pt idx="270">
                  <c:v>801.9</c:v>
                </c:pt>
                <c:pt idx="271">
                  <c:v>804.87</c:v>
                </c:pt>
                <c:pt idx="272">
                  <c:v>807.84</c:v>
                </c:pt>
                <c:pt idx="273">
                  <c:v>810.81</c:v>
                </c:pt>
                <c:pt idx="274">
                  <c:v>813.78</c:v>
                </c:pt>
                <c:pt idx="275">
                  <c:v>816.75</c:v>
                </c:pt>
                <c:pt idx="276">
                  <c:v>819.72</c:v>
                </c:pt>
                <c:pt idx="277">
                  <c:v>822.69</c:v>
                </c:pt>
                <c:pt idx="278">
                  <c:v>825.66</c:v>
                </c:pt>
                <c:pt idx="279">
                  <c:v>828.63</c:v>
                </c:pt>
                <c:pt idx="280">
                  <c:v>831.6</c:v>
                </c:pt>
                <c:pt idx="281">
                  <c:v>834.57</c:v>
                </c:pt>
                <c:pt idx="282">
                  <c:v>837.54</c:v>
                </c:pt>
                <c:pt idx="283">
                  <c:v>840.51</c:v>
                </c:pt>
                <c:pt idx="284">
                  <c:v>843.48</c:v>
                </c:pt>
                <c:pt idx="285">
                  <c:v>846.45</c:v>
                </c:pt>
                <c:pt idx="286">
                  <c:v>849.42</c:v>
                </c:pt>
                <c:pt idx="287">
                  <c:v>852.39</c:v>
                </c:pt>
                <c:pt idx="288">
                  <c:v>855.36</c:v>
                </c:pt>
                <c:pt idx="289">
                  <c:v>858.33</c:v>
                </c:pt>
                <c:pt idx="290">
                  <c:v>861.3</c:v>
                </c:pt>
                <c:pt idx="291">
                  <c:v>864.27</c:v>
                </c:pt>
                <c:pt idx="292">
                  <c:v>867.24</c:v>
                </c:pt>
                <c:pt idx="293">
                  <c:v>870.21</c:v>
                </c:pt>
                <c:pt idx="294">
                  <c:v>873.18</c:v>
                </c:pt>
                <c:pt idx="295">
                  <c:v>876.15</c:v>
                </c:pt>
                <c:pt idx="296">
                  <c:v>879.12</c:v>
                </c:pt>
                <c:pt idx="297">
                  <c:v>882.09</c:v>
                </c:pt>
                <c:pt idx="298">
                  <c:v>885.06</c:v>
                </c:pt>
                <c:pt idx="299">
                  <c:v>888.03</c:v>
                </c:pt>
                <c:pt idx="300">
                  <c:v>891</c:v>
                </c:pt>
                <c:pt idx="301">
                  <c:v>893.97</c:v>
                </c:pt>
                <c:pt idx="302">
                  <c:v>896.94</c:v>
                </c:pt>
                <c:pt idx="303">
                  <c:v>899.91</c:v>
                </c:pt>
                <c:pt idx="304">
                  <c:v>902.88</c:v>
                </c:pt>
                <c:pt idx="305">
                  <c:v>905.85</c:v>
                </c:pt>
                <c:pt idx="306">
                  <c:v>908.82</c:v>
                </c:pt>
                <c:pt idx="307">
                  <c:v>911.79</c:v>
                </c:pt>
                <c:pt idx="308">
                  <c:v>914.76</c:v>
                </c:pt>
                <c:pt idx="309">
                  <c:v>917.73</c:v>
                </c:pt>
                <c:pt idx="310">
                  <c:v>920.7</c:v>
                </c:pt>
                <c:pt idx="311">
                  <c:v>923.67</c:v>
                </c:pt>
                <c:pt idx="312">
                  <c:v>926.64</c:v>
                </c:pt>
                <c:pt idx="313">
                  <c:v>929.61</c:v>
                </c:pt>
                <c:pt idx="314">
                  <c:v>932.58</c:v>
                </c:pt>
                <c:pt idx="315">
                  <c:v>935.55</c:v>
                </c:pt>
                <c:pt idx="316">
                  <c:v>938.52</c:v>
                </c:pt>
                <c:pt idx="317">
                  <c:v>941.49</c:v>
                </c:pt>
                <c:pt idx="318">
                  <c:v>944.46</c:v>
                </c:pt>
                <c:pt idx="319">
                  <c:v>947.43</c:v>
                </c:pt>
                <c:pt idx="320">
                  <c:v>950.4</c:v>
                </c:pt>
                <c:pt idx="321">
                  <c:v>953.37</c:v>
                </c:pt>
                <c:pt idx="322">
                  <c:v>956.34</c:v>
                </c:pt>
                <c:pt idx="323">
                  <c:v>959.31</c:v>
                </c:pt>
                <c:pt idx="324">
                  <c:v>962.28</c:v>
                </c:pt>
                <c:pt idx="325">
                  <c:v>965.25</c:v>
                </c:pt>
                <c:pt idx="326">
                  <c:v>968.22</c:v>
                </c:pt>
                <c:pt idx="327">
                  <c:v>971.19</c:v>
                </c:pt>
                <c:pt idx="328">
                  <c:v>974.16</c:v>
                </c:pt>
                <c:pt idx="329">
                  <c:v>977.13</c:v>
                </c:pt>
                <c:pt idx="330">
                  <c:v>980.1</c:v>
                </c:pt>
                <c:pt idx="331">
                  <c:v>983.07</c:v>
                </c:pt>
                <c:pt idx="332">
                  <c:v>986.04</c:v>
                </c:pt>
                <c:pt idx="333">
                  <c:v>989.01</c:v>
                </c:pt>
                <c:pt idx="334">
                  <c:v>991.98</c:v>
                </c:pt>
                <c:pt idx="335">
                  <c:v>994.95</c:v>
                </c:pt>
                <c:pt idx="336">
                  <c:v>997.92</c:v>
                </c:pt>
                <c:pt idx="337">
                  <c:v>1000.89</c:v>
                </c:pt>
                <c:pt idx="338">
                  <c:v>1003.86</c:v>
                </c:pt>
                <c:pt idx="339">
                  <c:v>1006.83</c:v>
                </c:pt>
                <c:pt idx="340">
                  <c:v>1009.8</c:v>
                </c:pt>
                <c:pt idx="341">
                  <c:v>1012.77</c:v>
                </c:pt>
                <c:pt idx="342">
                  <c:v>1015.74</c:v>
                </c:pt>
                <c:pt idx="343">
                  <c:v>1018.71</c:v>
                </c:pt>
                <c:pt idx="344">
                  <c:v>1021.68</c:v>
                </c:pt>
                <c:pt idx="345">
                  <c:v>1024.6500000000001</c:v>
                </c:pt>
                <c:pt idx="346">
                  <c:v>1027.6199999999999</c:v>
                </c:pt>
                <c:pt idx="347">
                  <c:v>1030.5899999999999</c:v>
                </c:pt>
                <c:pt idx="348">
                  <c:v>1033.56</c:v>
                </c:pt>
                <c:pt idx="349">
                  <c:v>1036.53</c:v>
                </c:pt>
                <c:pt idx="350">
                  <c:v>1039.5</c:v>
                </c:pt>
                <c:pt idx="351">
                  <c:v>1042.47</c:v>
                </c:pt>
                <c:pt idx="352">
                  <c:v>1045.44</c:v>
                </c:pt>
                <c:pt idx="353">
                  <c:v>1048.4100000000001</c:v>
                </c:pt>
                <c:pt idx="354">
                  <c:v>1051.3800000000001</c:v>
                </c:pt>
                <c:pt idx="355">
                  <c:v>1054.3499999999999</c:v>
                </c:pt>
                <c:pt idx="356">
                  <c:v>1057.32</c:v>
                </c:pt>
                <c:pt idx="357">
                  <c:v>1060.29</c:v>
                </c:pt>
                <c:pt idx="358">
                  <c:v>1063.26</c:v>
                </c:pt>
                <c:pt idx="359">
                  <c:v>1066.23</c:v>
                </c:pt>
                <c:pt idx="360">
                  <c:v>1069.2</c:v>
                </c:pt>
                <c:pt idx="361">
                  <c:v>1072.17</c:v>
                </c:pt>
                <c:pt idx="362">
                  <c:v>1075.1400000000001</c:v>
                </c:pt>
                <c:pt idx="363">
                  <c:v>1078.1099999999999</c:v>
                </c:pt>
                <c:pt idx="364">
                  <c:v>1081.08</c:v>
                </c:pt>
                <c:pt idx="365">
                  <c:v>1084.05</c:v>
                </c:pt>
                <c:pt idx="366">
                  <c:v>1087.02</c:v>
                </c:pt>
                <c:pt idx="367">
                  <c:v>1089.99</c:v>
                </c:pt>
                <c:pt idx="368">
                  <c:v>1092.96</c:v>
                </c:pt>
                <c:pt idx="369">
                  <c:v>1095.93</c:v>
                </c:pt>
                <c:pt idx="370">
                  <c:v>1098.9000000000001</c:v>
                </c:pt>
                <c:pt idx="371">
                  <c:v>1101.8699999999999</c:v>
                </c:pt>
                <c:pt idx="372">
                  <c:v>1104.8399999999999</c:v>
                </c:pt>
                <c:pt idx="373">
                  <c:v>1107.81</c:v>
                </c:pt>
                <c:pt idx="374">
                  <c:v>1110.78</c:v>
                </c:pt>
                <c:pt idx="375">
                  <c:v>1113.75</c:v>
                </c:pt>
                <c:pt idx="376">
                  <c:v>1116.72</c:v>
                </c:pt>
                <c:pt idx="377">
                  <c:v>1119.69</c:v>
                </c:pt>
                <c:pt idx="378">
                  <c:v>1122.6600000000001</c:v>
                </c:pt>
                <c:pt idx="379">
                  <c:v>1125.6300000000001</c:v>
                </c:pt>
                <c:pt idx="380">
                  <c:v>1128.5999999999999</c:v>
                </c:pt>
                <c:pt idx="381">
                  <c:v>1131.57</c:v>
                </c:pt>
                <c:pt idx="382">
                  <c:v>1134.54</c:v>
                </c:pt>
                <c:pt idx="383">
                  <c:v>1137.51</c:v>
                </c:pt>
                <c:pt idx="384">
                  <c:v>1140.48</c:v>
                </c:pt>
                <c:pt idx="385">
                  <c:v>1143.45</c:v>
                </c:pt>
                <c:pt idx="386">
                  <c:v>1146.42</c:v>
                </c:pt>
                <c:pt idx="387">
                  <c:v>1149.3900000000001</c:v>
                </c:pt>
                <c:pt idx="388">
                  <c:v>1152.3599999999999</c:v>
                </c:pt>
                <c:pt idx="389">
                  <c:v>1155.33</c:v>
                </c:pt>
                <c:pt idx="390">
                  <c:v>1158.3</c:v>
                </c:pt>
                <c:pt idx="391">
                  <c:v>1161.27</c:v>
                </c:pt>
                <c:pt idx="392">
                  <c:v>1164.24</c:v>
                </c:pt>
                <c:pt idx="393">
                  <c:v>1167.21</c:v>
                </c:pt>
                <c:pt idx="394">
                  <c:v>1170.18</c:v>
                </c:pt>
                <c:pt idx="395">
                  <c:v>1173.1500000000001</c:v>
                </c:pt>
                <c:pt idx="396">
                  <c:v>1176.1199999999999</c:v>
                </c:pt>
                <c:pt idx="397">
                  <c:v>1179.0899999999999</c:v>
                </c:pt>
                <c:pt idx="398">
                  <c:v>1182.06</c:v>
                </c:pt>
                <c:pt idx="399">
                  <c:v>1185.03</c:v>
                </c:pt>
                <c:pt idx="400">
                  <c:v>1188</c:v>
                </c:pt>
                <c:pt idx="401">
                  <c:v>1190.97</c:v>
                </c:pt>
                <c:pt idx="402">
                  <c:v>1193.94</c:v>
                </c:pt>
                <c:pt idx="403">
                  <c:v>1196.9100000000001</c:v>
                </c:pt>
                <c:pt idx="404">
                  <c:v>1199.8800000000001</c:v>
                </c:pt>
                <c:pt idx="405">
                  <c:v>1202.8499999999999</c:v>
                </c:pt>
                <c:pt idx="406">
                  <c:v>1205.82</c:v>
                </c:pt>
                <c:pt idx="407">
                  <c:v>1208.79</c:v>
                </c:pt>
                <c:pt idx="408">
                  <c:v>1211.76</c:v>
                </c:pt>
                <c:pt idx="409">
                  <c:v>1214.73</c:v>
                </c:pt>
                <c:pt idx="410">
                  <c:v>1217.7</c:v>
                </c:pt>
                <c:pt idx="411">
                  <c:v>1220.67</c:v>
                </c:pt>
                <c:pt idx="412">
                  <c:v>1223.6400000000001</c:v>
                </c:pt>
                <c:pt idx="413">
                  <c:v>1226.6099999999999</c:v>
                </c:pt>
                <c:pt idx="414">
                  <c:v>1229.58</c:v>
                </c:pt>
                <c:pt idx="415">
                  <c:v>1232.55</c:v>
                </c:pt>
                <c:pt idx="416">
                  <c:v>1235.52</c:v>
                </c:pt>
                <c:pt idx="417">
                  <c:v>1238.49</c:v>
                </c:pt>
                <c:pt idx="418">
                  <c:v>1241.46</c:v>
                </c:pt>
                <c:pt idx="419">
                  <c:v>1244.43</c:v>
                </c:pt>
                <c:pt idx="420">
                  <c:v>1247.4000000000001</c:v>
                </c:pt>
                <c:pt idx="421">
                  <c:v>1250.3699999999999</c:v>
                </c:pt>
                <c:pt idx="422">
                  <c:v>1253.3399999999999</c:v>
                </c:pt>
                <c:pt idx="423">
                  <c:v>1256.31</c:v>
                </c:pt>
                <c:pt idx="424">
                  <c:v>1259.28</c:v>
                </c:pt>
                <c:pt idx="425">
                  <c:v>1262.25</c:v>
                </c:pt>
                <c:pt idx="426">
                  <c:v>1265.22</c:v>
                </c:pt>
                <c:pt idx="427">
                  <c:v>1268.19</c:v>
                </c:pt>
                <c:pt idx="428">
                  <c:v>1271.1600000000001</c:v>
                </c:pt>
                <c:pt idx="429">
                  <c:v>1274.1300000000001</c:v>
                </c:pt>
                <c:pt idx="430">
                  <c:v>1277.0999999999999</c:v>
                </c:pt>
                <c:pt idx="431">
                  <c:v>1280.07</c:v>
                </c:pt>
                <c:pt idx="432">
                  <c:v>1283.04</c:v>
                </c:pt>
                <c:pt idx="433">
                  <c:v>1286.01</c:v>
                </c:pt>
                <c:pt idx="434">
                  <c:v>1288.98</c:v>
                </c:pt>
                <c:pt idx="435">
                  <c:v>1291.95</c:v>
                </c:pt>
                <c:pt idx="436">
                  <c:v>1294.92</c:v>
                </c:pt>
                <c:pt idx="437">
                  <c:v>1297.8900000000001</c:v>
                </c:pt>
                <c:pt idx="438">
                  <c:v>1300.8599999999999</c:v>
                </c:pt>
                <c:pt idx="439">
                  <c:v>1303.83</c:v>
                </c:pt>
                <c:pt idx="440">
                  <c:v>1306.8</c:v>
                </c:pt>
                <c:pt idx="441">
                  <c:v>1309.77</c:v>
                </c:pt>
                <c:pt idx="442">
                  <c:v>1312.74</c:v>
                </c:pt>
                <c:pt idx="443">
                  <c:v>1315.71</c:v>
                </c:pt>
                <c:pt idx="444">
                  <c:v>1318.68</c:v>
                </c:pt>
                <c:pt idx="445">
                  <c:v>1321.65</c:v>
                </c:pt>
                <c:pt idx="446">
                  <c:v>1324.62</c:v>
                </c:pt>
                <c:pt idx="447">
                  <c:v>1327.59</c:v>
                </c:pt>
                <c:pt idx="448">
                  <c:v>1330.56</c:v>
                </c:pt>
                <c:pt idx="449">
                  <c:v>1333.53</c:v>
                </c:pt>
                <c:pt idx="450">
                  <c:v>1336.5</c:v>
                </c:pt>
                <c:pt idx="451">
                  <c:v>1339.47</c:v>
                </c:pt>
                <c:pt idx="452">
                  <c:v>1342.44</c:v>
                </c:pt>
                <c:pt idx="453">
                  <c:v>1345.41</c:v>
                </c:pt>
                <c:pt idx="454">
                  <c:v>1348.38</c:v>
                </c:pt>
                <c:pt idx="455">
                  <c:v>1351.35</c:v>
                </c:pt>
                <c:pt idx="456">
                  <c:v>1354.32</c:v>
                </c:pt>
                <c:pt idx="457">
                  <c:v>1357.29</c:v>
                </c:pt>
                <c:pt idx="458">
                  <c:v>1360.26</c:v>
                </c:pt>
                <c:pt idx="459">
                  <c:v>1363.23</c:v>
                </c:pt>
                <c:pt idx="460">
                  <c:v>1366.2</c:v>
                </c:pt>
                <c:pt idx="461">
                  <c:v>1369.17</c:v>
                </c:pt>
                <c:pt idx="462">
                  <c:v>1372.14</c:v>
                </c:pt>
                <c:pt idx="463">
                  <c:v>1375.11</c:v>
                </c:pt>
                <c:pt idx="464">
                  <c:v>1378.08</c:v>
                </c:pt>
                <c:pt idx="465">
                  <c:v>1381.05</c:v>
                </c:pt>
                <c:pt idx="466">
                  <c:v>1384.02</c:v>
                </c:pt>
                <c:pt idx="467">
                  <c:v>1386.99</c:v>
                </c:pt>
                <c:pt idx="468">
                  <c:v>1389.96</c:v>
                </c:pt>
                <c:pt idx="469">
                  <c:v>1392.93</c:v>
                </c:pt>
                <c:pt idx="470">
                  <c:v>1395.9</c:v>
                </c:pt>
                <c:pt idx="471">
                  <c:v>1398.87</c:v>
                </c:pt>
                <c:pt idx="472">
                  <c:v>1401.84</c:v>
                </c:pt>
                <c:pt idx="473">
                  <c:v>1404.81</c:v>
                </c:pt>
                <c:pt idx="474">
                  <c:v>1407.78</c:v>
                </c:pt>
                <c:pt idx="475">
                  <c:v>1410.75</c:v>
                </c:pt>
                <c:pt idx="476">
                  <c:v>1413.72</c:v>
                </c:pt>
                <c:pt idx="477">
                  <c:v>1416.69</c:v>
                </c:pt>
                <c:pt idx="478">
                  <c:v>1419.66</c:v>
                </c:pt>
                <c:pt idx="479">
                  <c:v>1422.63</c:v>
                </c:pt>
                <c:pt idx="480">
                  <c:v>1425.6</c:v>
                </c:pt>
                <c:pt idx="481">
                  <c:v>1428.57</c:v>
                </c:pt>
                <c:pt idx="482">
                  <c:v>1431.54</c:v>
                </c:pt>
                <c:pt idx="483">
                  <c:v>1434.51</c:v>
                </c:pt>
                <c:pt idx="484">
                  <c:v>1437.48</c:v>
                </c:pt>
                <c:pt idx="485">
                  <c:v>1440.45</c:v>
                </c:pt>
                <c:pt idx="486">
                  <c:v>1443.42</c:v>
                </c:pt>
                <c:pt idx="487">
                  <c:v>1446.39</c:v>
                </c:pt>
                <c:pt idx="488">
                  <c:v>1449.36</c:v>
                </c:pt>
                <c:pt idx="489">
                  <c:v>1452.33</c:v>
                </c:pt>
                <c:pt idx="490">
                  <c:v>1455.3</c:v>
                </c:pt>
                <c:pt idx="491">
                  <c:v>1458.27</c:v>
                </c:pt>
                <c:pt idx="492">
                  <c:v>1461.24</c:v>
                </c:pt>
                <c:pt idx="493">
                  <c:v>1464.21</c:v>
                </c:pt>
                <c:pt idx="494">
                  <c:v>1467.18</c:v>
                </c:pt>
                <c:pt idx="495">
                  <c:v>1470.15</c:v>
                </c:pt>
                <c:pt idx="496">
                  <c:v>1473.12</c:v>
                </c:pt>
                <c:pt idx="497">
                  <c:v>1476.09</c:v>
                </c:pt>
                <c:pt idx="498">
                  <c:v>1479.06</c:v>
                </c:pt>
                <c:pt idx="499">
                  <c:v>1482.03</c:v>
                </c:pt>
                <c:pt idx="500">
                  <c:v>1485</c:v>
                </c:pt>
                <c:pt idx="501">
                  <c:v>1487.97</c:v>
                </c:pt>
                <c:pt idx="502">
                  <c:v>1490.94</c:v>
                </c:pt>
                <c:pt idx="503">
                  <c:v>1493.91</c:v>
                </c:pt>
                <c:pt idx="504">
                  <c:v>1496.88</c:v>
                </c:pt>
                <c:pt idx="505">
                  <c:v>1499.85</c:v>
                </c:pt>
                <c:pt idx="506">
                  <c:v>1502.82</c:v>
                </c:pt>
                <c:pt idx="507">
                  <c:v>1505.79</c:v>
                </c:pt>
                <c:pt idx="508">
                  <c:v>1508.76</c:v>
                </c:pt>
                <c:pt idx="509">
                  <c:v>1511.73</c:v>
                </c:pt>
                <c:pt idx="510">
                  <c:v>1514.7</c:v>
                </c:pt>
                <c:pt idx="511">
                  <c:v>1517.67</c:v>
                </c:pt>
                <c:pt idx="512">
                  <c:v>1520.64</c:v>
                </c:pt>
                <c:pt idx="513">
                  <c:v>1523.61</c:v>
                </c:pt>
                <c:pt idx="514">
                  <c:v>1526.58</c:v>
                </c:pt>
                <c:pt idx="515">
                  <c:v>1529.55</c:v>
                </c:pt>
                <c:pt idx="516">
                  <c:v>1532.52</c:v>
                </c:pt>
                <c:pt idx="517">
                  <c:v>1535.49</c:v>
                </c:pt>
                <c:pt idx="518">
                  <c:v>1538.46</c:v>
                </c:pt>
                <c:pt idx="519">
                  <c:v>1541.43</c:v>
                </c:pt>
                <c:pt idx="520">
                  <c:v>1544.4</c:v>
                </c:pt>
                <c:pt idx="521">
                  <c:v>1547.37</c:v>
                </c:pt>
                <c:pt idx="522">
                  <c:v>1550.34</c:v>
                </c:pt>
                <c:pt idx="523">
                  <c:v>1553.31</c:v>
                </c:pt>
                <c:pt idx="524">
                  <c:v>1556.28</c:v>
                </c:pt>
                <c:pt idx="525">
                  <c:v>1559.25</c:v>
                </c:pt>
                <c:pt idx="526">
                  <c:v>1562.22</c:v>
                </c:pt>
                <c:pt idx="527">
                  <c:v>1565.19</c:v>
                </c:pt>
                <c:pt idx="528">
                  <c:v>1568.16</c:v>
                </c:pt>
                <c:pt idx="529">
                  <c:v>1571.13</c:v>
                </c:pt>
                <c:pt idx="530">
                  <c:v>1574.1</c:v>
                </c:pt>
                <c:pt idx="531">
                  <c:v>1577.07</c:v>
                </c:pt>
                <c:pt idx="532">
                  <c:v>1580.04</c:v>
                </c:pt>
                <c:pt idx="533">
                  <c:v>1583.01</c:v>
                </c:pt>
                <c:pt idx="534">
                  <c:v>1585.98</c:v>
                </c:pt>
                <c:pt idx="535">
                  <c:v>1588.95</c:v>
                </c:pt>
                <c:pt idx="536">
                  <c:v>1591.92</c:v>
                </c:pt>
                <c:pt idx="537">
                  <c:v>1594.89</c:v>
                </c:pt>
                <c:pt idx="538">
                  <c:v>1597.86</c:v>
                </c:pt>
                <c:pt idx="539">
                  <c:v>1600.83</c:v>
                </c:pt>
                <c:pt idx="540">
                  <c:v>1603.8</c:v>
                </c:pt>
                <c:pt idx="541">
                  <c:v>1606.77</c:v>
                </c:pt>
                <c:pt idx="542">
                  <c:v>1609.74</c:v>
                </c:pt>
                <c:pt idx="543">
                  <c:v>1612.71</c:v>
                </c:pt>
                <c:pt idx="544">
                  <c:v>1615.68</c:v>
                </c:pt>
                <c:pt idx="545">
                  <c:v>1618.65</c:v>
                </c:pt>
                <c:pt idx="546">
                  <c:v>1621.62</c:v>
                </c:pt>
                <c:pt idx="547">
                  <c:v>1624.59</c:v>
                </c:pt>
                <c:pt idx="548">
                  <c:v>1627.56</c:v>
                </c:pt>
                <c:pt idx="549">
                  <c:v>1630.53</c:v>
                </c:pt>
                <c:pt idx="550">
                  <c:v>1633.5</c:v>
                </c:pt>
                <c:pt idx="551">
                  <c:v>1636.47</c:v>
                </c:pt>
                <c:pt idx="552">
                  <c:v>1639.44</c:v>
                </c:pt>
                <c:pt idx="553">
                  <c:v>1642.41</c:v>
                </c:pt>
                <c:pt idx="554">
                  <c:v>1645.38</c:v>
                </c:pt>
                <c:pt idx="555">
                  <c:v>1648.35</c:v>
                </c:pt>
                <c:pt idx="556">
                  <c:v>1651.32</c:v>
                </c:pt>
                <c:pt idx="557">
                  <c:v>1654.29</c:v>
                </c:pt>
                <c:pt idx="558">
                  <c:v>1657.26</c:v>
                </c:pt>
                <c:pt idx="559">
                  <c:v>1660.23</c:v>
                </c:pt>
                <c:pt idx="560">
                  <c:v>1663.2</c:v>
                </c:pt>
                <c:pt idx="561">
                  <c:v>1666.17</c:v>
                </c:pt>
                <c:pt idx="562">
                  <c:v>1669.14</c:v>
                </c:pt>
                <c:pt idx="563">
                  <c:v>1672.11</c:v>
                </c:pt>
                <c:pt idx="564">
                  <c:v>1675.08</c:v>
                </c:pt>
                <c:pt idx="565">
                  <c:v>1678.05</c:v>
                </c:pt>
                <c:pt idx="566">
                  <c:v>1681.02</c:v>
                </c:pt>
                <c:pt idx="567">
                  <c:v>1683.99</c:v>
                </c:pt>
                <c:pt idx="568">
                  <c:v>1686.96</c:v>
                </c:pt>
                <c:pt idx="569">
                  <c:v>1689.93</c:v>
                </c:pt>
                <c:pt idx="570">
                  <c:v>1692.9</c:v>
                </c:pt>
                <c:pt idx="571">
                  <c:v>1695.87</c:v>
                </c:pt>
                <c:pt idx="572">
                  <c:v>1698.84</c:v>
                </c:pt>
                <c:pt idx="573">
                  <c:v>1701.81</c:v>
                </c:pt>
                <c:pt idx="574">
                  <c:v>1704.78</c:v>
                </c:pt>
                <c:pt idx="575">
                  <c:v>1707.75</c:v>
                </c:pt>
                <c:pt idx="576">
                  <c:v>1710.72</c:v>
                </c:pt>
                <c:pt idx="577">
                  <c:v>1713.69</c:v>
                </c:pt>
                <c:pt idx="578">
                  <c:v>1716.66</c:v>
                </c:pt>
                <c:pt idx="579">
                  <c:v>1719.63</c:v>
                </c:pt>
                <c:pt idx="580">
                  <c:v>1722.6</c:v>
                </c:pt>
                <c:pt idx="581">
                  <c:v>1725.57</c:v>
                </c:pt>
                <c:pt idx="582">
                  <c:v>1728.54</c:v>
                </c:pt>
                <c:pt idx="583">
                  <c:v>1731.51</c:v>
                </c:pt>
                <c:pt idx="584">
                  <c:v>1734.48</c:v>
                </c:pt>
                <c:pt idx="585">
                  <c:v>1737.45</c:v>
                </c:pt>
                <c:pt idx="586">
                  <c:v>1740.42</c:v>
                </c:pt>
                <c:pt idx="587">
                  <c:v>1743.39</c:v>
                </c:pt>
                <c:pt idx="588">
                  <c:v>1746.36</c:v>
                </c:pt>
                <c:pt idx="589">
                  <c:v>1749.33</c:v>
                </c:pt>
                <c:pt idx="590">
                  <c:v>1752.3</c:v>
                </c:pt>
                <c:pt idx="591">
                  <c:v>1755.27</c:v>
                </c:pt>
                <c:pt idx="592">
                  <c:v>1758.24</c:v>
                </c:pt>
                <c:pt idx="593">
                  <c:v>1761.21</c:v>
                </c:pt>
                <c:pt idx="594">
                  <c:v>1764.18</c:v>
                </c:pt>
                <c:pt idx="595">
                  <c:v>1767.15</c:v>
                </c:pt>
                <c:pt idx="596">
                  <c:v>1770.12</c:v>
                </c:pt>
                <c:pt idx="597">
                  <c:v>1773.09</c:v>
                </c:pt>
                <c:pt idx="598">
                  <c:v>1776.06</c:v>
                </c:pt>
                <c:pt idx="599">
                  <c:v>1779.03</c:v>
                </c:pt>
                <c:pt idx="600">
                  <c:v>1782</c:v>
                </c:pt>
                <c:pt idx="601">
                  <c:v>1784.97</c:v>
                </c:pt>
                <c:pt idx="602">
                  <c:v>1787.94</c:v>
                </c:pt>
                <c:pt idx="603">
                  <c:v>1790.91</c:v>
                </c:pt>
                <c:pt idx="604">
                  <c:v>1793.88</c:v>
                </c:pt>
                <c:pt idx="605">
                  <c:v>1796.85</c:v>
                </c:pt>
                <c:pt idx="606">
                  <c:v>1799.82</c:v>
                </c:pt>
                <c:pt idx="607">
                  <c:v>1802.79</c:v>
                </c:pt>
                <c:pt idx="608">
                  <c:v>1805.76</c:v>
                </c:pt>
                <c:pt idx="609">
                  <c:v>1808.73</c:v>
                </c:pt>
                <c:pt idx="610">
                  <c:v>1811.7</c:v>
                </c:pt>
                <c:pt idx="611">
                  <c:v>1814.67</c:v>
                </c:pt>
                <c:pt idx="612">
                  <c:v>1817.64</c:v>
                </c:pt>
                <c:pt idx="613">
                  <c:v>1820.61</c:v>
                </c:pt>
                <c:pt idx="614">
                  <c:v>1823.58</c:v>
                </c:pt>
                <c:pt idx="615">
                  <c:v>1826.55</c:v>
                </c:pt>
                <c:pt idx="616">
                  <c:v>1829.52</c:v>
                </c:pt>
                <c:pt idx="617">
                  <c:v>1832.49</c:v>
                </c:pt>
                <c:pt idx="618">
                  <c:v>1835.46</c:v>
                </c:pt>
                <c:pt idx="619">
                  <c:v>1838.43</c:v>
                </c:pt>
                <c:pt idx="620">
                  <c:v>1841.4</c:v>
                </c:pt>
                <c:pt idx="621">
                  <c:v>1844.37</c:v>
                </c:pt>
                <c:pt idx="622">
                  <c:v>1847.34</c:v>
                </c:pt>
                <c:pt idx="623">
                  <c:v>1850.31</c:v>
                </c:pt>
                <c:pt idx="624">
                  <c:v>1853.28</c:v>
                </c:pt>
                <c:pt idx="625">
                  <c:v>1856.25</c:v>
                </c:pt>
                <c:pt idx="626">
                  <c:v>1859.22</c:v>
                </c:pt>
                <c:pt idx="627">
                  <c:v>1862.19</c:v>
                </c:pt>
                <c:pt idx="628">
                  <c:v>1865.16</c:v>
                </c:pt>
                <c:pt idx="629">
                  <c:v>1868.13</c:v>
                </c:pt>
                <c:pt idx="630">
                  <c:v>1871.1</c:v>
                </c:pt>
                <c:pt idx="631">
                  <c:v>1874.07</c:v>
                </c:pt>
                <c:pt idx="632">
                  <c:v>1877.04</c:v>
                </c:pt>
                <c:pt idx="633">
                  <c:v>1880.01</c:v>
                </c:pt>
                <c:pt idx="634">
                  <c:v>1882.98</c:v>
                </c:pt>
                <c:pt idx="635">
                  <c:v>1885.95</c:v>
                </c:pt>
                <c:pt idx="636">
                  <c:v>1888.92</c:v>
                </c:pt>
                <c:pt idx="637">
                  <c:v>1891.89</c:v>
                </c:pt>
                <c:pt idx="638">
                  <c:v>1894.86</c:v>
                </c:pt>
                <c:pt idx="639">
                  <c:v>1897.83</c:v>
                </c:pt>
                <c:pt idx="640">
                  <c:v>1900.8</c:v>
                </c:pt>
                <c:pt idx="641">
                  <c:v>1903.77</c:v>
                </c:pt>
                <c:pt idx="642">
                  <c:v>1906.74</c:v>
                </c:pt>
                <c:pt idx="643">
                  <c:v>1909.71</c:v>
                </c:pt>
                <c:pt idx="644">
                  <c:v>1912.68</c:v>
                </c:pt>
                <c:pt idx="645">
                  <c:v>1915.65</c:v>
                </c:pt>
                <c:pt idx="646">
                  <c:v>1918.62</c:v>
                </c:pt>
                <c:pt idx="647">
                  <c:v>1921.59</c:v>
                </c:pt>
                <c:pt idx="648">
                  <c:v>1924.56</c:v>
                </c:pt>
                <c:pt idx="649">
                  <c:v>1927.53</c:v>
                </c:pt>
                <c:pt idx="650">
                  <c:v>1930.5</c:v>
                </c:pt>
                <c:pt idx="651">
                  <c:v>1933.47</c:v>
                </c:pt>
                <c:pt idx="652">
                  <c:v>1936.44</c:v>
                </c:pt>
                <c:pt idx="653">
                  <c:v>1939.41</c:v>
                </c:pt>
                <c:pt idx="654">
                  <c:v>1942.38</c:v>
                </c:pt>
                <c:pt idx="655">
                  <c:v>1945.35</c:v>
                </c:pt>
                <c:pt idx="656">
                  <c:v>1948.32</c:v>
                </c:pt>
                <c:pt idx="657">
                  <c:v>1951.29</c:v>
                </c:pt>
                <c:pt idx="658">
                  <c:v>1954.26</c:v>
                </c:pt>
                <c:pt idx="659">
                  <c:v>1957.23</c:v>
                </c:pt>
                <c:pt idx="660">
                  <c:v>1960.2</c:v>
                </c:pt>
                <c:pt idx="661">
                  <c:v>1963.17</c:v>
                </c:pt>
                <c:pt idx="662">
                  <c:v>1966.14</c:v>
                </c:pt>
                <c:pt idx="663">
                  <c:v>1969.11</c:v>
                </c:pt>
                <c:pt idx="664">
                  <c:v>1972.08</c:v>
                </c:pt>
                <c:pt idx="665">
                  <c:v>1975.05</c:v>
                </c:pt>
                <c:pt idx="666">
                  <c:v>1978.02</c:v>
                </c:pt>
                <c:pt idx="667">
                  <c:v>1980.99</c:v>
                </c:pt>
                <c:pt idx="668">
                  <c:v>1983.96</c:v>
                </c:pt>
                <c:pt idx="669">
                  <c:v>1986.93</c:v>
                </c:pt>
                <c:pt idx="670">
                  <c:v>1989.9</c:v>
                </c:pt>
                <c:pt idx="671">
                  <c:v>1992.87</c:v>
                </c:pt>
                <c:pt idx="672">
                  <c:v>1995.84</c:v>
                </c:pt>
                <c:pt idx="673">
                  <c:v>1998.81</c:v>
                </c:pt>
                <c:pt idx="674">
                  <c:v>2001.78</c:v>
                </c:pt>
                <c:pt idx="675">
                  <c:v>2004.75</c:v>
                </c:pt>
                <c:pt idx="676">
                  <c:v>2007.72</c:v>
                </c:pt>
                <c:pt idx="677">
                  <c:v>2010.69</c:v>
                </c:pt>
                <c:pt idx="678">
                  <c:v>2013.66</c:v>
                </c:pt>
                <c:pt idx="679">
                  <c:v>2016.63</c:v>
                </c:pt>
                <c:pt idx="680">
                  <c:v>2019.6</c:v>
                </c:pt>
                <c:pt idx="681">
                  <c:v>2022.57</c:v>
                </c:pt>
                <c:pt idx="682">
                  <c:v>2025.54</c:v>
                </c:pt>
                <c:pt idx="683">
                  <c:v>2028.51</c:v>
                </c:pt>
                <c:pt idx="684">
                  <c:v>2031.48</c:v>
                </c:pt>
                <c:pt idx="685">
                  <c:v>2034.45</c:v>
                </c:pt>
                <c:pt idx="686">
                  <c:v>2037.42</c:v>
                </c:pt>
                <c:pt idx="687">
                  <c:v>2040.39</c:v>
                </c:pt>
                <c:pt idx="688">
                  <c:v>2043.36</c:v>
                </c:pt>
                <c:pt idx="689">
                  <c:v>2046.33</c:v>
                </c:pt>
                <c:pt idx="690">
                  <c:v>2049.3000000000002</c:v>
                </c:pt>
                <c:pt idx="691">
                  <c:v>2052.27</c:v>
                </c:pt>
                <c:pt idx="692">
                  <c:v>2055.2399999999998</c:v>
                </c:pt>
                <c:pt idx="693">
                  <c:v>2058.21</c:v>
                </c:pt>
                <c:pt idx="694">
                  <c:v>2061.1799999999998</c:v>
                </c:pt>
                <c:pt idx="695">
                  <c:v>2064.15</c:v>
                </c:pt>
                <c:pt idx="696">
                  <c:v>2067.12</c:v>
                </c:pt>
                <c:pt idx="697">
                  <c:v>2070.09</c:v>
                </c:pt>
                <c:pt idx="698">
                  <c:v>2073.06</c:v>
                </c:pt>
                <c:pt idx="699">
                  <c:v>2076.0300000000002</c:v>
                </c:pt>
                <c:pt idx="700">
                  <c:v>2079</c:v>
                </c:pt>
                <c:pt idx="701">
                  <c:v>2081.9699999999998</c:v>
                </c:pt>
                <c:pt idx="702">
                  <c:v>2084.94</c:v>
                </c:pt>
                <c:pt idx="703">
                  <c:v>2087.91</c:v>
                </c:pt>
                <c:pt idx="704">
                  <c:v>2090.88</c:v>
                </c:pt>
                <c:pt idx="705">
                  <c:v>2093.85</c:v>
                </c:pt>
                <c:pt idx="706">
                  <c:v>2096.8200000000002</c:v>
                </c:pt>
                <c:pt idx="707">
                  <c:v>2099.79</c:v>
                </c:pt>
                <c:pt idx="708">
                  <c:v>2102.7600000000002</c:v>
                </c:pt>
                <c:pt idx="709">
                  <c:v>2105.73</c:v>
                </c:pt>
                <c:pt idx="710">
                  <c:v>2108.6999999999998</c:v>
                </c:pt>
                <c:pt idx="711">
                  <c:v>2111.67</c:v>
                </c:pt>
                <c:pt idx="712">
                  <c:v>2114.64</c:v>
                </c:pt>
                <c:pt idx="713">
                  <c:v>2117.61</c:v>
                </c:pt>
                <c:pt idx="714">
                  <c:v>2120.58</c:v>
                </c:pt>
                <c:pt idx="715">
                  <c:v>2123.5500000000002</c:v>
                </c:pt>
                <c:pt idx="716">
                  <c:v>2126.52</c:v>
                </c:pt>
                <c:pt idx="717">
                  <c:v>2129.4899999999998</c:v>
                </c:pt>
                <c:pt idx="718">
                  <c:v>2132.46</c:v>
                </c:pt>
                <c:pt idx="719">
                  <c:v>2135.4299999999998</c:v>
                </c:pt>
                <c:pt idx="720">
                  <c:v>2138.4</c:v>
                </c:pt>
                <c:pt idx="721">
                  <c:v>2141.37</c:v>
                </c:pt>
                <c:pt idx="722">
                  <c:v>2144.34</c:v>
                </c:pt>
                <c:pt idx="723">
                  <c:v>2147.31</c:v>
                </c:pt>
                <c:pt idx="724">
                  <c:v>2150.2800000000002</c:v>
                </c:pt>
                <c:pt idx="725">
                  <c:v>2153.25</c:v>
                </c:pt>
                <c:pt idx="726">
                  <c:v>2156.2199999999998</c:v>
                </c:pt>
                <c:pt idx="727">
                  <c:v>2159.19</c:v>
                </c:pt>
                <c:pt idx="728">
                  <c:v>2162.16</c:v>
                </c:pt>
                <c:pt idx="729">
                  <c:v>2165.13</c:v>
                </c:pt>
                <c:pt idx="730">
                  <c:v>2168.1</c:v>
                </c:pt>
                <c:pt idx="731">
                  <c:v>2171.0700000000002</c:v>
                </c:pt>
                <c:pt idx="732">
                  <c:v>2174.04</c:v>
                </c:pt>
                <c:pt idx="733">
                  <c:v>2177.0100000000002</c:v>
                </c:pt>
                <c:pt idx="734">
                  <c:v>2179.98</c:v>
                </c:pt>
                <c:pt idx="735">
                  <c:v>2182.9499999999998</c:v>
                </c:pt>
                <c:pt idx="736">
                  <c:v>2185.92</c:v>
                </c:pt>
                <c:pt idx="737">
                  <c:v>2188.89</c:v>
                </c:pt>
                <c:pt idx="738">
                  <c:v>2191.86</c:v>
                </c:pt>
                <c:pt idx="739">
                  <c:v>2194.83</c:v>
                </c:pt>
                <c:pt idx="740">
                  <c:v>2197.8000000000002</c:v>
                </c:pt>
                <c:pt idx="741">
                  <c:v>2200.77</c:v>
                </c:pt>
                <c:pt idx="742">
                  <c:v>2203.7399999999998</c:v>
                </c:pt>
                <c:pt idx="743">
                  <c:v>2206.71</c:v>
                </c:pt>
                <c:pt idx="744">
                  <c:v>2209.6799999999998</c:v>
                </c:pt>
                <c:pt idx="745">
                  <c:v>2212.65</c:v>
                </c:pt>
                <c:pt idx="746">
                  <c:v>2215.62</c:v>
                </c:pt>
                <c:pt idx="747">
                  <c:v>2218.59</c:v>
                </c:pt>
                <c:pt idx="748">
                  <c:v>2221.56</c:v>
                </c:pt>
                <c:pt idx="749">
                  <c:v>2224.5300000000002</c:v>
                </c:pt>
                <c:pt idx="750">
                  <c:v>2227.5</c:v>
                </c:pt>
                <c:pt idx="751">
                  <c:v>2230.4699999999998</c:v>
                </c:pt>
                <c:pt idx="752">
                  <c:v>2233.44</c:v>
                </c:pt>
                <c:pt idx="753">
                  <c:v>2236.41</c:v>
                </c:pt>
                <c:pt idx="754">
                  <c:v>2239.38</c:v>
                </c:pt>
                <c:pt idx="755">
                  <c:v>2242.35</c:v>
                </c:pt>
                <c:pt idx="756">
                  <c:v>2245.3200000000002</c:v>
                </c:pt>
                <c:pt idx="757">
                  <c:v>2248.29</c:v>
                </c:pt>
                <c:pt idx="758">
                  <c:v>2251.2600000000002</c:v>
                </c:pt>
                <c:pt idx="759">
                  <c:v>2254.23</c:v>
                </c:pt>
                <c:pt idx="760">
                  <c:v>2257.1999999999998</c:v>
                </c:pt>
                <c:pt idx="761">
                  <c:v>2260.17</c:v>
                </c:pt>
                <c:pt idx="762">
                  <c:v>2263.14</c:v>
                </c:pt>
                <c:pt idx="763">
                  <c:v>2266.11</c:v>
                </c:pt>
                <c:pt idx="764">
                  <c:v>2269.08</c:v>
                </c:pt>
                <c:pt idx="765">
                  <c:v>2272.0500000000002</c:v>
                </c:pt>
                <c:pt idx="766">
                  <c:v>2275.02</c:v>
                </c:pt>
                <c:pt idx="767">
                  <c:v>2277.9899999999998</c:v>
                </c:pt>
                <c:pt idx="768">
                  <c:v>2280.96</c:v>
                </c:pt>
                <c:pt idx="769">
                  <c:v>2283.9299999999998</c:v>
                </c:pt>
                <c:pt idx="770">
                  <c:v>2286.9</c:v>
                </c:pt>
                <c:pt idx="771">
                  <c:v>2289.87</c:v>
                </c:pt>
                <c:pt idx="772">
                  <c:v>2292.84</c:v>
                </c:pt>
                <c:pt idx="773">
                  <c:v>2295.81</c:v>
                </c:pt>
                <c:pt idx="774">
                  <c:v>2298.7800000000002</c:v>
                </c:pt>
                <c:pt idx="775">
                  <c:v>2301.75</c:v>
                </c:pt>
                <c:pt idx="776">
                  <c:v>2304.7199999999998</c:v>
                </c:pt>
                <c:pt idx="777">
                  <c:v>2307.69</c:v>
                </c:pt>
                <c:pt idx="778">
                  <c:v>2310.66</c:v>
                </c:pt>
                <c:pt idx="779">
                  <c:v>2313.63</c:v>
                </c:pt>
                <c:pt idx="780">
                  <c:v>2316.6</c:v>
                </c:pt>
                <c:pt idx="781">
                  <c:v>2319.5700000000002</c:v>
                </c:pt>
                <c:pt idx="782">
                  <c:v>2322.54</c:v>
                </c:pt>
                <c:pt idx="783">
                  <c:v>2325.5100000000002</c:v>
                </c:pt>
                <c:pt idx="784">
                  <c:v>2328.48</c:v>
                </c:pt>
                <c:pt idx="785">
                  <c:v>2331.4499999999998</c:v>
                </c:pt>
                <c:pt idx="786">
                  <c:v>2334.42</c:v>
                </c:pt>
                <c:pt idx="787">
                  <c:v>2337.39</c:v>
                </c:pt>
                <c:pt idx="788">
                  <c:v>2340.36</c:v>
                </c:pt>
                <c:pt idx="789">
                  <c:v>2343.33</c:v>
                </c:pt>
                <c:pt idx="790">
                  <c:v>2346.3000000000002</c:v>
                </c:pt>
                <c:pt idx="791">
                  <c:v>2349.27</c:v>
                </c:pt>
                <c:pt idx="792">
                  <c:v>2352.2399999999998</c:v>
                </c:pt>
                <c:pt idx="793">
                  <c:v>2355.21</c:v>
                </c:pt>
                <c:pt idx="794">
                  <c:v>2358.1799999999998</c:v>
                </c:pt>
                <c:pt idx="795">
                  <c:v>2361.15</c:v>
                </c:pt>
                <c:pt idx="796">
                  <c:v>2364.12</c:v>
                </c:pt>
                <c:pt idx="797">
                  <c:v>2367.09</c:v>
                </c:pt>
                <c:pt idx="798">
                  <c:v>2370.06</c:v>
                </c:pt>
                <c:pt idx="799">
                  <c:v>2373.0300000000002</c:v>
                </c:pt>
                <c:pt idx="800">
                  <c:v>2376</c:v>
                </c:pt>
                <c:pt idx="801">
                  <c:v>2378.9699999999998</c:v>
                </c:pt>
                <c:pt idx="802">
                  <c:v>2381.94</c:v>
                </c:pt>
                <c:pt idx="803">
                  <c:v>2384.91</c:v>
                </c:pt>
                <c:pt idx="804">
                  <c:v>2387.88</c:v>
                </c:pt>
                <c:pt idx="805">
                  <c:v>2390.85</c:v>
                </c:pt>
                <c:pt idx="806">
                  <c:v>2393.8200000000002</c:v>
                </c:pt>
                <c:pt idx="807">
                  <c:v>2396.79</c:v>
                </c:pt>
                <c:pt idx="808">
                  <c:v>2399.7600000000002</c:v>
                </c:pt>
                <c:pt idx="809">
                  <c:v>2402.73</c:v>
                </c:pt>
                <c:pt idx="810">
                  <c:v>2405.6999999999998</c:v>
                </c:pt>
                <c:pt idx="811">
                  <c:v>2408.67</c:v>
                </c:pt>
                <c:pt idx="812">
                  <c:v>2411.64</c:v>
                </c:pt>
                <c:pt idx="813">
                  <c:v>2414.61</c:v>
                </c:pt>
                <c:pt idx="814">
                  <c:v>2417.58</c:v>
                </c:pt>
                <c:pt idx="815">
                  <c:v>2420.5500000000002</c:v>
                </c:pt>
                <c:pt idx="816">
                  <c:v>2423.52</c:v>
                </c:pt>
                <c:pt idx="817">
                  <c:v>2426.4899999999998</c:v>
                </c:pt>
                <c:pt idx="818">
                  <c:v>2429.46</c:v>
                </c:pt>
                <c:pt idx="819">
                  <c:v>2432.4299999999998</c:v>
                </c:pt>
                <c:pt idx="820">
                  <c:v>2435.4</c:v>
                </c:pt>
                <c:pt idx="821">
                  <c:v>2438.37</c:v>
                </c:pt>
                <c:pt idx="822">
                  <c:v>2441.34</c:v>
                </c:pt>
                <c:pt idx="823">
                  <c:v>2444.31</c:v>
                </c:pt>
                <c:pt idx="824">
                  <c:v>2447.2800000000002</c:v>
                </c:pt>
                <c:pt idx="825">
                  <c:v>2450.25</c:v>
                </c:pt>
                <c:pt idx="826">
                  <c:v>2453.2199999999998</c:v>
                </c:pt>
                <c:pt idx="827">
                  <c:v>2456.19</c:v>
                </c:pt>
                <c:pt idx="828">
                  <c:v>2459.16</c:v>
                </c:pt>
                <c:pt idx="829">
                  <c:v>2462.13</c:v>
                </c:pt>
                <c:pt idx="830">
                  <c:v>2465.1</c:v>
                </c:pt>
                <c:pt idx="831">
                  <c:v>2468.0700000000002</c:v>
                </c:pt>
                <c:pt idx="832">
                  <c:v>2471.04</c:v>
                </c:pt>
                <c:pt idx="833">
                  <c:v>2474.0100000000002</c:v>
                </c:pt>
                <c:pt idx="834">
                  <c:v>2476.98</c:v>
                </c:pt>
                <c:pt idx="835">
                  <c:v>2479.9499999999998</c:v>
                </c:pt>
                <c:pt idx="836">
                  <c:v>2482.92</c:v>
                </c:pt>
                <c:pt idx="837">
                  <c:v>2485.89</c:v>
                </c:pt>
                <c:pt idx="838">
                  <c:v>2488.86</c:v>
                </c:pt>
                <c:pt idx="839">
                  <c:v>2491.83</c:v>
                </c:pt>
                <c:pt idx="840">
                  <c:v>2494.8000000000002</c:v>
                </c:pt>
                <c:pt idx="841">
                  <c:v>2497.77</c:v>
                </c:pt>
                <c:pt idx="842">
                  <c:v>2500.7399999999998</c:v>
                </c:pt>
                <c:pt idx="843">
                  <c:v>2503.71</c:v>
                </c:pt>
                <c:pt idx="844">
                  <c:v>2506.6799999999998</c:v>
                </c:pt>
                <c:pt idx="845">
                  <c:v>2509.65</c:v>
                </c:pt>
                <c:pt idx="846">
                  <c:v>2512.62</c:v>
                </c:pt>
                <c:pt idx="847">
                  <c:v>2515.59</c:v>
                </c:pt>
                <c:pt idx="848">
                  <c:v>2518.56</c:v>
                </c:pt>
                <c:pt idx="849">
                  <c:v>2521.5300000000002</c:v>
                </c:pt>
                <c:pt idx="850">
                  <c:v>2524.5</c:v>
                </c:pt>
                <c:pt idx="851">
                  <c:v>2527.4699999999998</c:v>
                </c:pt>
                <c:pt idx="852">
                  <c:v>2530.44</c:v>
                </c:pt>
                <c:pt idx="853">
                  <c:v>2533.41</c:v>
                </c:pt>
                <c:pt idx="854">
                  <c:v>2536.38</c:v>
                </c:pt>
                <c:pt idx="855">
                  <c:v>2539.35</c:v>
                </c:pt>
                <c:pt idx="856">
                  <c:v>2542.3200000000002</c:v>
                </c:pt>
                <c:pt idx="857">
                  <c:v>2545.29</c:v>
                </c:pt>
                <c:pt idx="858">
                  <c:v>2548.2600000000002</c:v>
                </c:pt>
                <c:pt idx="859">
                  <c:v>2551.23</c:v>
                </c:pt>
                <c:pt idx="860">
                  <c:v>2554.1999999999998</c:v>
                </c:pt>
                <c:pt idx="861">
                  <c:v>2557.17</c:v>
                </c:pt>
                <c:pt idx="862">
                  <c:v>2560.14</c:v>
                </c:pt>
                <c:pt idx="863">
                  <c:v>2563.11</c:v>
                </c:pt>
                <c:pt idx="864">
                  <c:v>2566.08</c:v>
                </c:pt>
                <c:pt idx="865">
                  <c:v>2569.0500000000002</c:v>
                </c:pt>
                <c:pt idx="866">
                  <c:v>2572.02</c:v>
                </c:pt>
                <c:pt idx="867">
                  <c:v>2574.9899999999998</c:v>
                </c:pt>
                <c:pt idx="868">
                  <c:v>2577.96</c:v>
                </c:pt>
                <c:pt idx="869">
                  <c:v>2580.9299999999998</c:v>
                </c:pt>
                <c:pt idx="870">
                  <c:v>2583.9</c:v>
                </c:pt>
                <c:pt idx="871">
                  <c:v>2586.87</c:v>
                </c:pt>
                <c:pt idx="872">
                  <c:v>2589.84</c:v>
                </c:pt>
                <c:pt idx="873">
                  <c:v>2592.81</c:v>
                </c:pt>
                <c:pt idx="874">
                  <c:v>2595.7800000000002</c:v>
                </c:pt>
                <c:pt idx="875">
                  <c:v>2598.75</c:v>
                </c:pt>
                <c:pt idx="876">
                  <c:v>2601.7199999999998</c:v>
                </c:pt>
                <c:pt idx="877">
                  <c:v>2604.69</c:v>
                </c:pt>
                <c:pt idx="878">
                  <c:v>2607.66</c:v>
                </c:pt>
                <c:pt idx="879">
                  <c:v>2610.63</c:v>
                </c:pt>
                <c:pt idx="880">
                  <c:v>2613.6</c:v>
                </c:pt>
                <c:pt idx="881">
                  <c:v>2616.5700000000002</c:v>
                </c:pt>
                <c:pt idx="882">
                  <c:v>2619.54</c:v>
                </c:pt>
                <c:pt idx="883">
                  <c:v>2622.51</c:v>
                </c:pt>
                <c:pt idx="884">
                  <c:v>2625.48</c:v>
                </c:pt>
                <c:pt idx="885">
                  <c:v>2628.45</c:v>
                </c:pt>
                <c:pt idx="886">
                  <c:v>2631.42</c:v>
                </c:pt>
                <c:pt idx="887">
                  <c:v>2634.39</c:v>
                </c:pt>
                <c:pt idx="888">
                  <c:v>2637.36</c:v>
                </c:pt>
                <c:pt idx="889">
                  <c:v>2640.33</c:v>
                </c:pt>
                <c:pt idx="890">
                  <c:v>2643.3</c:v>
                </c:pt>
                <c:pt idx="891">
                  <c:v>2646.27</c:v>
                </c:pt>
                <c:pt idx="892">
                  <c:v>2649.24</c:v>
                </c:pt>
                <c:pt idx="893">
                  <c:v>2652.21</c:v>
                </c:pt>
                <c:pt idx="894">
                  <c:v>2655.18</c:v>
                </c:pt>
                <c:pt idx="895">
                  <c:v>2658.15</c:v>
                </c:pt>
                <c:pt idx="896">
                  <c:v>2661.12</c:v>
                </c:pt>
                <c:pt idx="897">
                  <c:v>2664.09</c:v>
                </c:pt>
                <c:pt idx="898">
                  <c:v>2667.06</c:v>
                </c:pt>
                <c:pt idx="899">
                  <c:v>2670.03</c:v>
                </c:pt>
                <c:pt idx="900">
                  <c:v>2673</c:v>
                </c:pt>
                <c:pt idx="901">
                  <c:v>2675.97</c:v>
                </c:pt>
                <c:pt idx="902">
                  <c:v>2678.94</c:v>
                </c:pt>
                <c:pt idx="903">
                  <c:v>2681.91</c:v>
                </c:pt>
                <c:pt idx="904">
                  <c:v>2684.88</c:v>
                </c:pt>
                <c:pt idx="905">
                  <c:v>2687.85</c:v>
                </c:pt>
                <c:pt idx="906">
                  <c:v>2690.82</c:v>
                </c:pt>
                <c:pt idx="907">
                  <c:v>2693.79</c:v>
                </c:pt>
                <c:pt idx="908">
                  <c:v>2696.76</c:v>
                </c:pt>
                <c:pt idx="909">
                  <c:v>2699.73</c:v>
                </c:pt>
                <c:pt idx="910">
                  <c:v>2702.7</c:v>
                </c:pt>
                <c:pt idx="911">
                  <c:v>2705.67</c:v>
                </c:pt>
                <c:pt idx="912">
                  <c:v>2708.64</c:v>
                </c:pt>
                <c:pt idx="913">
                  <c:v>2711.61</c:v>
                </c:pt>
                <c:pt idx="914">
                  <c:v>2714.58</c:v>
                </c:pt>
                <c:pt idx="915">
                  <c:v>2717.55</c:v>
                </c:pt>
                <c:pt idx="916">
                  <c:v>2720.52</c:v>
                </c:pt>
                <c:pt idx="917">
                  <c:v>2723.49</c:v>
                </c:pt>
                <c:pt idx="918">
                  <c:v>2726.46</c:v>
                </c:pt>
                <c:pt idx="919">
                  <c:v>2729.43</c:v>
                </c:pt>
                <c:pt idx="920">
                  <c:v>2732.4</c:v>
                </c:pt>
                <c:pt idx="921">
                  <c:v>2735.37</c:v>
                </c:pt>
                <c:pt idx="922">
                  <c:v>2738.34</c:v>
                </c:pt>
                <c:pt idx="923">
                  <c:v>2741.31</c:v>
                </c:pt>
                <c:pt idx="924">
                  <c:v>2744.28</c:v>
                </c:pt>
                <c:pt idx="925">
                  <c:v>2747.25</c:v>
                </c:pt>
                <c:pt idx="926">
                  <c:v>2750.22</c:v>
                </c:pt>
                <c:pt idx="927">
                  <c:v>2753.19</c:v>
                </c:pt>
                <c:pt idx="928">
                  <c:v>2756.16</c:v>
                </c:pt>
                <c:pt idx="929">
                  <c:v>2759.13</c:v>
                </c:pt>
                <c:pt idx="930">
                  <c:v>2762.1</c:v>
                </c:pt>
                <c:pt idx="931">
                  <c:v>2765.07</c:v>
                </c:pt>
                <c:pt idx="932">
                  <c:v>2768.04</c:v>
                </c:pt>
                <c:pt idx="933">
                  <c:v>2771.01</c:v>
                </c:pt>
                <c:pt idx="934">
                  <c:v>2773.98</c:v>
                </c:pt>
                <c:pt idx="935">
                  <c:v>2776.95</c:v>
                </c:pt>
                <c:pt idx="936">
                  <c:v>2779.92</c:v>
                </c:pt>
                <c:pt idx="937">
                  <c:v>2782.89</c:v>
                </c:pt>
                <c:pt idx="938">
                  <c:v>2785.86</c:v>
                </c:pt>
                <c:pt idx="939">
                  <c:v>2788.83</c:v>
                </c:pt>
                <c:pt idx="940">
                  <c:v>2791.8</c:v>
                </c:pt>
                <c:pt idx="941">
                  <c:v>2794.77</c:v>
                </c:pt>
                <c:pt idx="942">
                  <c:v>2797.74</c:v>
                </c:pt>
                <c:pt idx="943">
                  <c:v>2800.71</c:v>
                </c:pt>
                <c:pt idx="944">
                  <c:v>2803.68</c:v>
                </c:pt>
                <c:pt idx="945">
                  <c:v>2806.65</c:v>
                </c:pt>
                <c:pt idx="946">
                  <c:v>2809.62</c:v>
                </c:pt>
                <c:pt idx="947">
                  <c:v>2812.59</c:v>
                </c:pt>
                <c:pt idx="948">
                  <c:v>2815.56</c:v>
                </c:pt>
                <c:pt idx="949">
                  <c:v>2818.53</c:v>
                </c:pt>
                <c:pt idx="950">
                  <c:v>2821.5</c:v>
                </c:pt>
                <c:pt idx="951">
                  <c:v>2824.47</c:v>
                </c:pt>
                <c:pt idx="952">
                  <c:v>2827.44</c:v>
                </c:pt>
                <c:pt idx="953">
                  <c:v>2830.41</c:v>
                </c:pt>
                <c:pt idx="954">
                  <c:v>2833.38</c:v>
                </c:pt>
                <c:pt idx="955">
                  <c:v>2836.35</c:v>
                </c:pt>
                <c:pt idx="956">
                  <c:v>2839.32</c:v>
                </c:pt>
                <c:pt idx="957">
                  <c:v>2842.29</c:v>
                </c:pt>
                <c:pt idx="958">
                  <c:v>2845.26</c:v>
                </c:pt>
                <c:pt idx="959">
                  <c:v>2848.23</c:v>
                </c:pt>
                <c:pt idx="960">
                  <c:v>2851.2</c:v>
                </c:pt>
                <c:pt idx="961">
                  <c:v>2854.17</c:v>
                </c:pt>
                <c:pt idx="962">
                  <c:v>2857.14</c:v>
                </c:pt>
                <c:pt idx="963">
                  <c:v>2860.11</c:v>
                </c:pt>
                <c:pt idx="964">
                  <c:v>2863.08</c:v>
                </c:pt>
                <c:pt idx="965">
                  <c:v>2866.05</c:v>
                </c:pt>
                <c:pt idx="966">
                  <c:v>2869.02</c:v>
                </c:pt>
                <c:pt idx="967">
                  <c:v>2871.99</c:v>
                </c:pt>
                <c:pt idx="968">
                  <c:v>2874.96</c:v>
                </c:pt>
                <c:pt idx="969">
                  <c:v>2877.93</c:v>
                </c:pt>
                <c:pt idx="970">
                  <c:v>2880.9</c:v>
                </c:pt>
                <c:pt idx="971">
                  <c:v>2883.87</c:v>
                </c:pt>
                <c:pt idx="972">
                  <c:v>2886.84</c:v>
                </c:pt>
                <c:pt idx="973">
                  <c:v>2889.81</c:v>
                </c:pt>
                <c:pt idx="974">
                  <c:v>2892.78</c:v>
                </c:pt>
                <c:pt idx="975">
                  <c:v>2895.75</c:v>
                </c:pt>
                <c:pt idx="976">
                  <c:v>2898.72</c:v>
                </c:pt>
                <c:pt idx="977">
                  <c:v>2901.69</c:v>
                </c:pt>
                <c:pt idx="978">
                  <c:v>2904.66</c:v>
                </c:pt>
                <c:pt idx="979">
                  <c:v>2907.63</c:v>
                </c:pt>
                <c:pt idx="980">
                  <c:v>2910.6</c:v>
                </c:pt>
                <c:pt idx="981">
                  <c:v>2913.57</c:v>
                </c:pt>
                <c:pt idx="982">
                  <c:v>2916.54</c:v>
                </c:pt>
                <c:pt idx="983">
                  <c:v>2919.51</c:v>
                </c:pt>
                <c:pt idx="984">
                  <c:v>2922.48</c:v>
                </c:pt>
                <c:pt idx="985">
                  <c:v>2925.45</c:v>
                </c:pt>
                <c:pt idx="986">
                  <c:v>2928.42</c:v>
                </c:pt>
                <c:pt idx="987">
                  <c:v>2931.39</c:v>
                </c:pt>
                <c:pt idx="988">
                  <c:v>2934.36</c:v>
                </c:pt>
                <c:pt idx="989">
                  <c:v>2937.33</c:v>
                </c:pt>
                <c:pt idx="990">
                  <c:v>2940.3</c:v>
                </c:pt>
                <c:pt idx="991">
                  <c:v>2943.27</c:v>
                </c:pt>
                <c:pt idx="992">
                  <c:v>2946.24</c:v>
                </c:pt>
                <c:pt idx="993">
                  <c:v>2949.21</c:v>
                </c:pt>
                <c:pt idx="994">
                  <c:v>2952.18</c:v>
                </c:pt>
                <c:pt idx="995">
                  <c:v>2955.15</c:v>
                </c:pt>
                <c:pt idx="996">
                  <c:v>2958.12</c:v>
                </c:pt>
                <c:pt idx="997">
                  <c:v>2961.09</c:v>
                </c:pt>
                <c:pt idx="998">
                  <c:v>2964.06</c:v>
                </c:pt>
                <c:pt idx="999">
                  <c:v>2967.03</c:v>
                </c:pt>
                <c:pt idx="1000">
                  <c:v>2970</c:v>
                </c:pt>
                <c:pt idx="1001">
                  <c:v>2972.97</c:v>
                </c:pt>
                <c:pt idx="1002">
                  <c:v>2975.94</c:v>
                </c:pt>
                <c:pt idx="1003">
                  <c:v>2978.91</c:v>
                </c:pt>
                <c:pt idx="1004">
                  <c:v>2981.88</c:v>
                </c:pt>
                <c:pt idx="1005">
                  <c:v>2984.85</c:v>
                </c:pt>
                <c:pt idx="1006">
                  <c:v>2987.82</c:v>
                </c:pt>
                <c:pt idx="1007">
                  <c:v>2990.79</c:v>
                </c:pt>
                <c:pt idx="1008">
                  <c:v>2993.76</c:v>
                </c:pt>
                <c:pt idx="1009">
                  <c:v>2996.73</c:v>
                </c:pt>
                <c:pt idx="1010">
                  <c:v>2999.7</c:v>
                </c:pt>
                <c:pt idx="1011">
                  <c:v>3002.67</c:v>
                </c:pt>
                <c:pt idx="1012">
                  <c:v>3005.64</c:v>
                </c:pt>
                <c:pt idx="1013">
                  <c:v>3008.61</c:v>
                </c:pt>
                <c:pt idx="1014">
                  <c:v>3011.58</c:v>
                </c:pt>
                <c:pt idx="1015">
                  <c:v>3014.55</c:v>
                </c:pt>
                <c:pt idx="1016">
                  <c:v>3017.52</c:v>
                </c:pt>
                <c:pt idx="1017">
                  <c:v>3020.49</c:v>
                </c:pt>
                <c:pt idx="1018">
                  <c:v>3023.46</c:v>
                </c:pt>
                <c:pt idx="1019">
                  <c:v>3026.43</c:v>
                </c:pt>
                <c:pt idx="1020">
                  <c:v>3029.4</c:v>
                </c:pt>
                <c:pt idx="1021">
                  <c:v>3032.37</c:v>
                </c:pt>
                <c:pt idx="1022">
                  <c:v>3035.34</c:v>
                </c:pt>
                <c:pt idx="1023">
                  <c:v>3038.31</c:v>
                </c:pt>
                <c:pt idx="1024">
                  <c:v>3041.28</c:v>
                </c:pt>
                <c:pt idx="1025">
                  <c:v>3044.25</c:v>
                </c:pt>
                <c:pt idx="1026">
                  <c:v>3047.22</c:v>
                </c:pt>
                <c:pt idx="1027">
                  <c:v>3050.19</c:v>
                </c:pt>
                <c:pt idx="1028">
                  <c:v>3053.16</c:v>
                </c:pt>
                <c:pt idx="1029">
                  <c:v>3056.13</c:v>
                </c:pt>
                <c:pt idx="1030">
                  <c:v>3059.1</c:v>
                </c:pt>
                <c:pt idx="1031">
                  <c:v>3062.07</c:v>
                </c:pt>
                <c:pt idx="1032">
                  <c:v>3065.04</c:v>
                </c:pt>
                <c:pt idx="1033">
                  <c:v>3068.01</c:v>
                </c:pt>
                <c:pt idx="1034">
                  <c:v>3070.98</c:v>
                </c:pt>
                <c:pt idx="1035">
                  <c:v>3073.95</c:v>
                </c:pt>
                <c:pt idx="1036">
                  <c:v>3076.92</c:v>
                </c:pt>
                <c:pt idx="1037">
                  <c:v>3079.89</c:v>
                </c:pt>
                <c:pt idx="1038">
                  <c:v>3082.86</c:v>
                </c:pt>
                <c:pt idx="1039">
                  <c:v>3085.83</c:v>
                </c:pt>
                <c:pt idx="1040">
                  <c:v>3088.8</c:v>
                </c:pt>
                <c:pt idx="1041">
                  <c:v>3091.77</c:v>
                </c:pt>
                <c:pt idx="1042">
                  <c:v>3094.74</c:v>
                </c:pt>
                <c:pt idx="1043">
                  <c:v>3097.71</c:v>
                </c:pt>
                <c:pt idx="1044">
                  <c:v>3100.68</c:v>
                </c:pt>
                <c:pt idx="1045">
                  <c:v>3103.65</c:v>
                </c:pt>
                <c:pt idx="1046">
                  <c:v>3106.62</c:v>
                </c:pt>
                <c:pt idx="1047">
                  <c:v>3109.59</c:v>
                </c:pt>
                <c:pt idx="1048">
                  <c:v>3112.56</c:v>
                </c:pt>
                <c:pt idx="1049">
                  <c:v>3115.53</c:v>
                </c:pt>
                <c:pt idx="1050">
                  <c:v>3118.5</c:v>
                </c:pt>
                <c:pt idx="1051">
                  <c:v>3121.47</c:v>
                </c:pt>
                <c:pt idx="1052">
                  <c:v>3124.44</c:v>
                </c:pt>
                <c:pt idx="1053">
                  <c:v>3127.41</c:v>
                </c:pt>
                <c:pt idx="1054">
                  <c:v>3130.38</c:v>
                </c:pt>
                <c:pt idx="1055">
                  <c:v>3133.35</c:v>
                </c:pt>
                <c:pt idx="1056">
                  <c:v>3136.32</c:v>
                </c:pt>
                <c:pt idx="1057">
                  <c:v>3139.29</c:v>
                </c:pt>
                <c:pt idx="1058">
                  <c:v>3142.26</c:v>
                </c:pt>
                <c:pt idx="1059">
                  <c:v>3145.23</c:v>
                </c:pt>
                <c:pt idx="1060">
                  <c:v>3148.2</c:v>
                </c:pt>
                <c:pt idx="1061">
                  <c:v>3151.17</c:v>
                </c:pt>
                <c:pt idx="1062">
                  <c:v>3154.14</c:v>
                </c:pt>
                <c:pt idx="1063">
                  <c:v>3157.11</c:v>
                </c:pt>
                <c:pt idx="1064">
                  <c:v>3160.08</c:v>
                </c:pt>
                <c:pt idx="1065">
                  <c:v>3163.05</c:v>
                </c:pt>
                <c:pt idx="1066">
                  <c:v>3166.02</c:v>
                </c:pt>
                <c:pt idx="1067">
                  <c:v>3168.99</c:v>
                </c:pt>
                <c:pt idx="1068">
                  <c:v>3171.96</c:v>
                </c:pt>
                <c:pt idx="1069">
                  <c:v>3174.93</c:v>
                </c:pt>
                <c:pt idx="1070">
                  <c:v>3177.9</c:v>
                </c:pt>
                <c:pt idx="1071">
                  <c:v>3180.87</c:v>
                </c:pt>
                <c:pt idx="1072">
                  <c:v>3183.84</c:v>
                </c:pt>
                <c:pt idx="1073">
                  <c:v>3186.81</c:v>
                </c:pt>
                <c:pt idx="1074">
                  <c:v>3189.78</c:v>
                </c:pt>
                <c:pt idx="1075">
                  <c:v>3192.75</c:v>
                </c:pt>
                <c:pt idx="1076">
                  <c:v>3195.72</c:v>
                </c:pt>
                <c:pt idx="1077">
                  <c:v>3198.69</c:v>
                </c:pt>
                <c:pt idx="1078">
                  <c:v>3201.66</c:v>
                </c:pt>
                <c:pt idx="1079">
                  <c:v>3204.63</c:v>
                </c:pt>
                <c:pt idx="1080">
                  <c:v>3207.6</c:v>
                </c:pt>
                <c:pt idx="1081">
                  <c:v>3210.57</c:v>
                </c:pt>
                <c:pt idx="1082">
                  <c:v>3213.54</c:v>
                </c:pt>
                <c:pt idx="1083">
                  <c:v>3216.51</c:v>
                </c:pt>
                <c:pt idx="1084">
                  <c:v>3219.48</c:v>
                </c:pt>
                <c:pt idx="1085">
                  <c:v>3222.45</c:v>
                </c:pt>
                <c:pt idx="1086">
                  <c:v>3225.42</c:v>
                </c:pt>
                <c:pt idx="1087">
                  <c:v>3228.39</c:v>
                </c:pt>
                <c:pt idx="1088">
                  <c:v>3231.36</c:v>
                </c:pt>
                <c:pt idx="1089">
                  <c:v>3234.33</c:v>
                </c:pt>
                <c:pt idx="1090">
                  <c:v>3237.3</c:v>
                </c:pt>
                <c:pt idx="1091">
                  <c:v>3240.27</c:v>
                </c:pt>
                <c:pt idx="1092">
                  <c:v>3243.24</c:v>
                </c:pt>
                <c:pt idx="1093">
                  <c:v>3246.21</c:v>
                </c:pt>
                <c:pt idx="1094">
                  <c:v>3249.18</c:v>
                </c:pt>
                <c:pt idx="1095">
                  <c:v>3252.15</c:v>
                </c:pt>
                <c:pt idx="1096">
                  <c:v>3255.12</c:v>
                </c:pt>
                <c:pt idx="1097">
                  <c:v>3258.09</c:v>
                </c:pt>
                <c:pt idx="1098">
                  <c:v>3261.06</c:v>
                </c:pt>
                <c:pt idx="1099">
                  <c:v>3264.03</c:v>
                </c:pt>
                <c:pt idx="1100">
                  <c:v>3267</c:v>
                </c:pt>
                <c:pt idx="1101">
                  <c:v>3269.97</c:v>
                </c:pt>
                <c:pt idx="1102">
                  <c:v>3272.94</c:v>
                </c:pt>
                <c:pt idx="1103">
                  <c:v>3275.91</c:v>
                </c:pt>
                <c:pt idx="1104">
                  <c:v>3278.88</c:v>
                </c:pt>
                <c:pt idx="1105">
                  <c:v>3281.85</c:v>
                </c:pt>
                <c:pt idx="1106">
                  <c:v>3284.82</c:v>
                </c:pt>
                <c:pt idx="1107">
                  <c:v>3287.79</c:v>
                </c:pt>
                <c:pt idx="1108">
                  <c:v>3290.76</c:v>
                </c:pt>
                <c:pt idx="1109">
                  <c:v>3293.73</c:v>
                </c:pt>
                <c:pt idx="1110">
                  <c:v>3296.7</c:v>
                </c:pt>
                <c:pt idx="1111">
                  <c:v>3299.67</c:v>
                </c:pt>
                <c:pt idx="1112">
                  <c:v>3302.64</c:v>
                </c:pt>
                <c:pt idx="1113">
                  <c:v>3305.61</c:v>
                </c:pt>
                <c:pt idx="1114">
                  <c:v>3308.58</c:v>
                </c:pt>
                <c:pt idx="1115">
                  <c:v>3311.55</c:v>
                </c:pt>
                <c:pt idx="1116">
                  <c:v>3314.52</c:v>
                </c:pt>
                <c:pt idx="1117">
                  <c:v>3317.49</c:v>
                </c:pt>
                <c:pt idx="1118">
                  <c:v>3320.46</c:v>
                </c:pt>
                <c:pt idx="1119">
                  <c:v>3323.43</c:v>
                </c:pt>
                <c:pt idx="1120">
                  <c:v>3326.4</c:v>
                </c:pt>
                <c:pt idx="1121">
                  <c:v>3329.37</c:v>
                </c:pt>
                <c:pt idx="1122">
                  <c:v>3332.34</c:v>
                </c:pt>
                <c:pt idx="1123">
                  <c:v>3335.31</c:v>
                </c:pt>
                <c:pt idx="1124">
                  <c:v>3338.28</c:v>
                </c:pt>
                <c:pt idx="1125">
                  <c:v>3341.25</c:v>
                </c:pt>
                <c:pt idx="1126">
                  <c:v>3344.22</c:v>
                </c:pt>
                <c:pt idx="1127">
                  <c:v>3347.19</c:v>
                </c:pt>
                <c:pt idx="1128">
                  <c:v>3350.16</c:v>
                </c:pt>
                <c:pt idx="1129">
                  <c:v>3353.13</c:v>
                </c:pt>
                <c:pt idx="1130">
                  <c:v>3356.1</c:v>
                </c:pt>
                <c:pt idx="1131">
                  <c:v>3359.07</c:v>
                </c:pt>
                <c:pt idx="1132">
                  <c:v>3362.04</c:v>
                </c:pt>
                <c:pt idx="1133">
                  <c:v>3365.01</c:v>
                </c:pt>
                <c:pt idx="1134">
                  <c:v>3367.98</c:v>
                </c:pt>
                <c:pt idx="1135">
                  <c:v>3370.95</c:v>
                </c:pt>
                <c:pt idx="1136">
                  <c:v>3373.92</c:v>
                </c:pt>
                <c:pt idx="1137">
                  <c:v>3376.89</c:v>
                </c:pt>
                <c:pt idx="1138">
                  <c:v>3379.86</c:v>
                </c:pt>
                <c:pt idx="1139">
                  <c:v>3382.83</c:v>
                </c:pt>
                <c:pt idx="1140">
                  <c:v>3385.8</c:v>
                </c:pt>
                <c:pt idx="1141">
                  <c:v>3388.77</c:v>
                </c:pt>
                <c:pt idx="1142">
                  <c:v>3391.74</c:v>
                </c:pt>
                <c:pt idx="1143">
                  <c:v>3394.71</c:v>
                </c:pt>
                <c:pt idx="1144">
                  <c:v>3397.68</c:v>
                </c:pt>
                <c:pt idx="1145">
                  <c:v>3400.65</c:v>
                </c:pt>
                <c:pt idx="1146">
                  <c:v>3403.62</c:v>
                </c:pt>
                <c:pt idx="1147">
                  <c:v>3406.59</c:v>
                </c:pt>
                <c:pt idx="1148">
                  <c:v>3409.56</c:v>
                </c:pt>
                <c:pt idx="1149">
                  <c:v>3412.53</c:v>
                </c:pt>
                <c:pt idx="1150">
                  <c:v>3415.5</c:v>
                </c:pt>
                <c:pt idx="1151">
                  <c:v>3418.47</c:v>
                </c:pt>
                <c:pt idx="1152">
                  <c:v>3421.44</c:v>
                </c:pt>
                <c:pt idx="1153">
                  <c:v>3424.41</c:v>
                </c:pt>
                <c:pt idx="1154">
                  <c:v>3427.38</c:v>
                </c:pt>
                <c:pt idx="1155">
                  <c:v>3430.35</c:v>
                </c:pt>
                <c:pt idx="1156">
                  <c:v>3433.32</c:v>
                </c:pt>
                <c:pt idx="1157">
                  <c:v>3436.29</c:v>
                </c:pt>
                <c:pt idx="1158">
                  <c:v>3439.26</c:v>
                </c:pt>
                <c:pt idx="1159">
                  <c:v>3442.23</c:v>
                </c:pt>
                <c:pt idx="1160">
                  <c:v>3445.2</c:v>
                </c:pt>
                <c:pt idx="1161">
                  <c:v>3448.17</c:v>
                </c:pt>
                <c:pt idx="1162">
                  <c:v>3451.14</c:v>
                </c:pt>
                <c:pt idx="1163">
                  <c:v>3454.11</c:v>
                </c:pt>
                <c:pt idx="1164">
                  <c:v>3457.08</c:v>
                </c:pt>
                <c:pt idx="1165">
                  <c:v>3460.05</c:v>
                </c:pt>
                <c:pt idx="1166">
                  <c:v>3463.02</c:v>
                </c:pt>
                <c:pt idx="1167">
                  <c:v>3465.99</c:v>
                </c:pt>
                <c:pt idx="1168">
                  <c:v>3468.96</c:v>
                </c:pt>
                <c:pt idx="1169">
                  <c:v>3471.93</c:v>
                </c:pt>
                <c:pt idx="1170">
                  <c:v>3474.9</c:v>
                </c:pt>
                <c:pt idx="1171">
                  <c:v>3477.87</c:v>
                </c:pt>
                <c:pt idx="1172">
                  <c:v>3480.84</c:v>
                </c:pt>
                <c:pt idx="1173">
                  <c:v>3483.81</c:v>
                </c:pt>
                <c:pt idx="1174">
                  <c:v>3486.78</c:v>
                </c:pt>
                <c:pt idx="1175">
                  <c:v>3489.75</c:v>
                </c:pt>
                <c:pt idx="1176">
                  <c:v>3492.72</c:v>
                </c:pt>
                <c:pt idx="1177">
                  <c:v>3495.69</c:v>
                </c:pt>
                <c:pt idx="1178">
                  <c:v>3498.66</c:v>
                </c:pt>
                <c:pt idx="1179">
                  <c:v>3501.63</c:v>
                </c:pt>
                <c:pt idx="1180">
                  <c:v>3504.6</c:v>
                </c:pt>
                <c:pt idx="1181">
                  <c:v>3507.57</c:v>
                </c:pt>
                <c:pt idx="1182">
                  <c:v>3510.54</c:v>
                </c:pt>
                <c:pt idx="1183">
                  <c:v>3513.51</c:v>
                </c:pt>
                <c:pt idx="1184">
                  <c:v>3516.48</c:v>
                </c:pt>
                <c:pt idx="1185">
                  <c:v>3519.45</c:v>
                </c:pt>
                <c:pt idx="1186">
                  <c:v>3522.42</c:v>
                </c:pt>
                <c:pt idx="1187">
                  <c:v>3525.39</c:v>
                </c:pt>
                <c:pt idx="1188">
                  <c:v>3528.36</c:v>
                </c:pt>
                <c:pt idx="1189">
                  <c:v>3531.33</c:v>
                </c:pt>
                <c:pt idx="1190">
                  <c:v>3534.3</c:v>
                </c:pt>
                <c:pt idx="1191">
                  <c:v>3537.27</c:v>
                </c:pt>
                <c:pt idx="1192">
                  <c:v>3540.24</c:v>
                </c:pt>
                <c:pt idx="1193">
                  <c:v>3543.21</c:v>
                </c:pt>
                <c:pt idx="1194">
                  <c:v>3546.18</c:v>
                </c:pt>
                <c:pt idx="1195">
                  <c:v>3549.15</c:v>
                </c:pt>
                <c:pt idx="1196">
                  <c:v>3552.12</c:v>
                </c:pt>
                <c:pt idx="1197">
                  <c:v>3555.09</c:v>
                </c:pt>
                <c:pt idx="1198">
                  <c:v>3558.06</c:v>
                </c:pt>
                <c:pt idx="1199">
                  <c:v>3561.03</c:v>
                </c:pt>
                <c:pt idx="1200">
                  <c:v>3564</c:v>
                </c:pt>
                <c:pt idx="1201">
                  <c:v>3566.97</c:v>
                </c:pt>
                <c:pt idx="1202">
                  <c:v>3569.94</c:v>
                </c:pt>
                <c:pt idx="1203">
                  <c:v>3572.91</c:v>
                </c:pt>
                <c:pt idx="1204">
                  <c:v>3575.88</c:v>
                </c:pt>
                <c:pt idx="1205">
                  <c:v>3578.85</c:v>
                </c:pt>
                <c:pt idx="1206">
                  <c:v>3581.82</c:v>
                </c:pt>
                <c:pt idx="1207">
                  <c:v>3584.79</c:v>
                </c:pt>
                <c:pt idx="1208">
                  <c:v>3587.76</c:v>
                </c:pt>
                <c:pt idx="1209">
                  <c:v>3590.73</c:v>
                </c:pt>
                <c:pt idx="1210">
                  <c:v>3593.7</c:v>
                </c:pt>
                <c:pt idx="1211">
                  <c:v>3596.67</c:v>
                </c:pt>
                <c:pt idx="1212">
                  <c:v>3599.64</c:v>
                </c:pt>
                <c:pt idx="1213">
                  <c:v>3602.61</c:v>
                </c:pt>
                <c:pt idx="1214">
                  <c:v>3605.58</c:v>
                </c:pt>
                <c:pt idx="1215">
                  <c:v>3608.55</c:v>
                </c:pt>
                <c:pt idx="1216">
                  <c:v>3611.52</c:v>
                </c:pt>
                <c:pt idx="1217">
                  <c:v>3614.49</c:v>
                </c:pt>
                <c:pt idx="1218">
                  <c:v>3617.46</c:v>
                </c:pt>
                <c:pt idx="1219">
                  <c:v>3620.43</c:v>
                </c:pt>
                <c:pt idx="1220">
                  <c:v>3623.4</c:v>
                </c:pt>
                <c:pt idx="1221">
                  <c:v>3626.37</c:v>
                </c:pt>
                <c:pt idx="1222">
                  <c:v>3629.34</c:v>
                </c:pt>
                <c:pt idx="1223">
                  <c:v>3632.31</c:v>
                </c:pt>
                <c:pt idx="1224">
                  <c:v>3635.28</c:v>
                </c:pt>
                <c:pt idx="1225">
                  <c:v>3638.25</c:v>
                </c:pt>
                <c:pt idx="1226">
                  <c:v>3641.22</c:v>
                </c:pt>
                <c:pt idx="1227">
                  <c:v>3644.19</c:v>
                </c:pt>
                <c:pt idx="1228">
                  <c:v>3647.16</c:v>
                </c:pt>
                <c:pt idx="1229">
                  <c:v>3650.13</c:v>
                </c:pt>
                <c:pt idx="1230">
                  <c:v>3653.1</c:v>
                </c:pt>
                <c:pt idx="1231">
                  <c:v>3656.07</c:v>
                </c:pt>
                <c:pt idx="1232">
                  <c:v>3659.04</c:v>
                </c:pt>
                <c:pt idx="1233">
                  <c:v>3662.01</c:v>
                </c:pt>
                <c:pt idx="1234">
                  <c:v>3664.98</c:v>
                </c:pt>
                <c:pt idx="1235">
                  <c:v>3667.95</c:v>
                </c:pt>
                <c:pt idx="1236">
                  <c:v>3670.92</c:v>
                </c:pt>
                <c:pt idx="1237">
                  <c:v>3673.89</c:v>
                </c:pt>
                <c:pt idx="1238">
                  <c:v>3676.86</c:v>
                </c:pt>
                <c:pt idx="1239">
                  <c:v>3679.83</c:v>
                </c:pt>
                <c:pt idx="1240">
                  <c:v>3682.8</c:v>
                </c:pt>
                <c:pt idx="1241">
                  <c:v>3685.77</c:v>
                </c:pt>
                <c:pt idx="1242">
                  <c:v>3688.74</c:v>
                </c:pt>
                <c:pt idx="1243">
                  <c:v>3691.71</c:v>
                </c:pt>
                <c:pt idx="1244">
                  <c:v>3694.68</c:v>
                </c:pt>
                <c:pt idx="1245">
                  <c:v>3697.65</c:v>
                </c:pt>
                <c:pt idx="1246">
                  <c:v>3700.62</c:v>
                </c:pt>
                <c:pt idx="1247">
                  <c:v>3703.59</c:v>
                </c:pt>
                <c:pt idx="1248">
                  <c:v>3706.56</c:v>
                </c:pt>
                <c:pt idx="1249">
                  <c:v>3709.53</c:v>
                </c:pt>
                <c:pt idx="1250">
                  <c:v>3712.5</c:v>
                </c:pt>
                <c:pt idx="1251">
                  <c:v>3715.47</c:v>
                </c:pt>
                <c:pt idx="1252">
                  <c:v>3718.44</c:v>
                </c:pt>
                <c:pt idx="1253">
                  <c:v>3721.41</c:v>
                </c:pt>
                <c:pt idx="1254">
                  <c:v>3724.38</c:v>
                </c:pt>
                <c:pt idx="1255">
                  <c:v>3727.35</c:v>
                </c:pt>
                <c:pt idx="1256">
                  <c:v>3730.32</c:v>
                </c:pt>
                <c:pt idx="1257">
                  <c:v>3733.29</c:v>
                </c:pt>
                <c:pt idx="1258">
                  <c:v>3736.26</c:v>
                </c:pt>
                <c:pt idx="1259">
                  <c:v>3739.23</c:v>
                </c:pt>
                <c:pt idx="1260">
                  <c:v>3742.2</c:v>
                </c:pt>
                <c:pt idx="1261">
                  <c:v>3745.17</c:v>
                </c:pt>
                <c:pt idx="1262">
                  <c:v>3748.14</c:v>
                </c:pt>
                <c:pt idx="1263">
                  <c:v>3751.11</c:v>
                </c:pt>
                <c:pt idx="1264">
                  <c:v>3754.08</c:v>
                </c:pt>
                <c:pt idx="1265">
                  <c:v>3757.05</c:v>
                </c:pt>
                <c:pt idx="1266">
                  <c:v>3760.02</c:v>
                </c:pt>
                <c:pt idx="1267">
                  <c:v>3762.99</c:v>
                </c:pt>
                <c:pt idx="1268">
                  <c:v>3765.96</c:v>
                </c:pt>
                <c:pt idx="1269">
                  <c:v>3768.93</c:v>
                </c:pt>
                <c:pt idx="1270">
                  <c:v>3771.9</c:v>
                </c:pt>
                <c:pt idx="1271">
                  <c:v>3774.87</c:v>
                </c:pt>
                <c:pt idx="1272">
                  <c:v>3777.84</c:v>
                </c:pt>
                <c:pt idx="1273">
                  <c:v>3780.81</c:v>
                </c:pt>
                <c:pt idx="1274">
                  <c:v>3783.78</c:v>
                </c:pt>
                <c:pt idx="1275">
                  <c:v>3786.75</c:v>
                </c:pt>
                <c:pt idx="1276">
                  <c:v>3789.72</c:v>
                </c:pt>
                <c:pt idx="1277">
                  <c:v>3792.69</c:v>
                </c:pt>
                <c:pt idx="1278">
                  <c:v>3795.66</c:v>
                </c:pt>
                <c:pt idx="1279">
                  <c:v>3798.63</c:v>
                </c:pt>
                <c:pt idx="1280">
                  <c:v>3801.6</c:v>
                </c:pt>
                <c:pt idx="1281">
                  <c:v>3804.57</c:v>
                </c:pt>
                <c:pt idx="1282">
                  <c:v>3807.54</c:v>
                </c:pt>
                <c:pt idx="1283">
                  <c:v>3810.51</c:v>
                </c:pt>
                <c:pt idx="1284">
                  <c:v>3813.48</c:v>
                </c:pt>
                <c:pt idx="1285">
                  <c:v>3816.45</c:v>
                </c:pt>
                <c:pt idx="1286">
                  <c:v>3819.42</c:v>
                </c:pt>
                <c:pt idx="1287">
                  <c:v>3822.39</c:v>
                </c:pt>
                <c:pt idx="1288">
                  <c:v>3825.36</c:v>
                </c:pt>
                <c:pt idx="1289">
                  <c:v>3828.33</c:v>
                </c:pt>
                <c:pt idx="1290">
                  <c:v>3831.3</c:v>
                </c:pt>
                <c:pt idx="1291">
                  <c:v>3834.27</c:v>
                </c:pt>
                <c:pt idx="1292">
                  <c:v>3837.24</c:v>
                </c:pt>
                <c:pt idx="1293">
                  <c:v>3840.21</c:v>
                </c:pt>
                <c:pt idx="1294">
                  <c:v>3843.18</c:v>
                </c:pt>
                <c:pt idx="1295">
                  <c:v>3846.15</c:v>
                </c:pt>
                <c:pt idx="1296">
                  <c:v>3849.12</c:v>
                </c:pt>
                <c:pt idx="1297">
                  <c:v>3852.09</c:v>
                </c:pt>
                <c:pt idx="1298">
                  <c:v>3855.06</c:v>
                </c:pt>
                <c:pt idx="1299">
                  <c:v>3858.03</c:v>
                </c:pt>
                <c:pt idx="1300">
                  <c:v>3861</c:v>
                </c:pt>
                <c:pt idx="1301">
                  <c:v>3863.97</c:v>
                </c:pt>
                <c:pt idx="1302">
                  <c:v>3866.94</c:v>
                </c:pt>
                <c:pt idx="1303">
                  <c:v>3869.91</c:v>
                </c:pt>
                <c:pt idx="1304">
                  <c:v>3872.88</c:v>
                </c:pt>
                <c:pt idx="1305">
                  <c:v>3875.85</c:v>
                </c:pt>
                <c:pt idx="1306">
                  <c:v>3878.82</c:v>
                </c:pt>
                <c:pt idx="1307">
                  <c:v>3881.79</c:v>
                </c:pt>
                <c:pt idx="1308">
                  <c:v>3884.76</c:v>
                </c:pt>
                <c:pt idx="1309">
                  <c:v>3887.73</c:v>
                </c:pt>
                <c:pt idx="1310">
                  <c:v>3890.7</c:v>
                </c:pt>
                <c:pt idx="1311">
                  <c:v>3893.67</c:v>
                </c:pt>
                <c:pt idx="1312">
                  <c:v>3896.64</c:v>
                </c:pt>
                <c:pt idx="1313">
                  <c:v>3899.61</c:v>
                </c:pt>
                <c:pt idx="1314">
                  <c:v>3902.58</c:v>
                </c:pt>
                <c:pt idx="1315">
                  <c:v>3905.55</c:v>
                </c:pt>
                <c:pt idx="1316">
                  <c:v>3908.52</c:v>
                </c:pt>
                <c:pt idx="1317">
                  <c:v>3911.49</c:v>
                </c:pt>
                <c:pt idx="1318">
                  <c:v>3914.46</c:v>
                </c:pt>
                <c:pt idx="1319">
                  <c:v>3917.43</c:v>
                </c:pt>
                <c:pt idx="1320">
                  <c:v>3920.4</c:v>
                </c:pt>
                <c:pt idx="1321">
                  <c:v>3923.37</c:v>
                </c:pt>
                <c:pt idx="1322">
                  <c:v>3926.34</c:v>
                </c:pt>
                <c:pt idx="1323">
                  <c:v>3929.31</c:v>
                </c:pt>
                <c:pt idx="1324">
                  <c:v>3932.28</c:v>
                </c:pt>
                <c:pt idx="1325">
                  <c:v>3935.25</c:v>
                </c:pt>
                <c:pt idx="1326">
                  <c:v>3938.22</c:v>
                </c:pt>
                <c:pt idx="1327">
                  <c:v>3941.19</c:v>
                </c:pt>
                <c:pt idx="1328">
                  <c:v>3944.16</c:v>
                </c:pt>
                <c:pt idx="1329">
                  <c:v>3947.13</c:v>
                </c:pt>
                <c:pt idx="1330">
                  <c:v>3950.1</c:v>
                </c:pt>
                <c:pt idx="1331">
                  <c:v>3953.07</c:v>
                </c:pt>
                <c:pt idx="1332">
                  <c:v>3956.04</c:v>
                </c:pt>
                <c:pt idx="1333">
                  <c:v>3959.01</c:v>
                </c:pt>
                <c:pt idx="1334">
                  <c:v>3961.98</c:v>
                </c:pt>
                <c:pt idx="1335">
                  <c:v>3964.95</c:v>
                </c:pt>
                <c:pt idx="1336">
                  <c:v>3967.92</c:v>
                </c:pt>
                <c:pt idx="1337">
                  <c:v>3970.89</c:v>
                </c:pt>
                <c:pt idx="1338">
                  <c:v>3973.86</c:v>
                </c:pt>
                <c:pt idx="1339">
                  <c:v>3976.83</c:v>
                </c:pt>
                <c:pt idx="1340">
                  <c:v>3979.8</c:v>
                </c:pt>
                <c:pt idx="1341">
                  <c:v>3982.77</c:v>
                </c:pt>
                <c:pt idx="1342">
                  <c:v>3985.74</c:v>
                </c:pt>
                <c:pt idx="1343">
                  <c:v>3988.71</c:v>
                </c:pt>
                <c:pt idx="1344">
                  <c:v>3991.68</c:v>
                </c:pt>
                <c:pt idx="1345">
                  <c:v>3994.65</c:v>
                </c:pt>
                <c:pt idx="1346">
                  <c:v>3997.62</c:v>
                </c:pt>
                <c:pt idx="1347">
                  <c:v>4000.59</c:v>
                </c:pt>
                <c:pt idx="1348">
                  <c:v>4003.56</c:v>
                </c:pt>
                <c:pt idx="1349">
                  <c:v>4006.53</c:v>
                </c:pt>
                <c:pt idx="1350">
                  <c:v>4009.5</c:v>
                </c:pt>
                <c:pt idx="1351">
                  <c:v>4012.47</c:v>
                </c:pt>
                <c:pt idx="1352">
                  <c:v>4015.44</c:v>
                </c:pt>
                <c:pt idx="1353">
                  <c:v>4018.41</c:v>
                </c:pt>
                <c:pt idx="1354">
                  <c:v>4021.38</c:v>
                </c:pt>
                <c:pt idx="1355">
                  <c:v>4024.35</c:v>
                </c:pt>
                <c:pt idx="1356">
                  <c:v>4027.32</c:v>
                </c:pt>
                <c:pt idx="1357">
                  <c:v>4030.29</c:v>
                </c:pt>
                <c:pt idx="1358">
                  <c:v>4033.26</c:v>
                </c:pt>
                <c:pt idx="1359">
                  <c:v>4036.23</c:v>
                </c:pt>
                <c:pt idx="1360">
                  <c:v>4039.2</c:v>
                </c:pt>
                <c:pt idx="1361">
                  <c:v>4042.17</c:v>
                </c:pt>
                <c:pt idx="1362">
                  <c:v>4045.14</c:v>
                </c:pt>
                <c:pt idx="1363">
                  <c:v>4048.11</c:v>
                </c:pt>
                <c:pt idx="1364">
                  <c:v>4051.08</c:v>
                </c:pt>
                <c:pt idx="1365">
                  <c:v>4054.05</c:v>
                </c:pt>
                <c:pt idx="1366">
                  <c:v>4057.02</c:v>
                </c:pt>
                <c:pt idx="1367">
                  <c:v>4059.99</c:v>
                </c:pt>
                <c:pt idx="1368">
                  <c:v>4062.96</c:v>
                </c:pt>
                <c:pt idx="1369">
                  <c:v>4065.93</c:v>
                </c:pt>
                <c:pt idx="1370">
                  <c:v>4068.9</c:v>
                </c:pt>
                <c:pt idx="1371">
                  <c:v>4071.87</c:v>
                </c:pt>
                <c:pt idx="1372">
                  <c:v>4074.84</c:v>
                </c:pt>
                <c:pt idx="1373">
                  <c:v>4077.81</c:v>
                </c:pt>
                <c:pt idx="1374">
                  <c:v>4080.78</c:v>
                </c:pt>
                <c:pt idx="1375">
                  <c:v>4083.75</c:v>
                </c:pt>
                <c:pt idx="1376">
                  <c:v>4086.72</c:v>
                </c:pt>
                <c:pt idx="1377">
                  <c:v>4089.69</c:v>
                </c:pt>
                <c:pt idx="1378">
                  <c:v>4092.66</c:v>
                </c:pt>
                <c:pt idx="1379">
                  <c:v>4095.63</c:v>
                </c:pt>
                <c:pt idx="1380">
                  <c:v>4098.6000000000004</c:v>
                </c:pt>
                <c:pt idx="1381">
                  <c:v>4101.57</c:v>
                </c:pt>
                <c:pt idx="1382">
                  <c:v>4104.54</c:v>
                </c:pt>
                <c:pt idx="1383">
                  <c:v>4107.51</c:v>
                </c:pt>
                <c:pt idx="1384">
                  <c:v>4110.4799999999996</c:v>
                </c:pt>
                <c:pt idx="1385">
                  <c:v>4113.45</c:v>
                </c:pt>
                <c:pt idx="1386">
                  <c:v>4116.42</c:v>
                </c:pt>
                <c:pt idx="1387">
                  <c:v>4119.3900000000003</c:v>
                </c:pt>
                <c:pt idx="1388">
                  <c:v>4122.3599999999997</c:v>
                </c:pt>
                <c:pt idx="1389">
                  <c:v>4125.33</c:v>
                </c:pt>
                <c:pt idx="1390">
                  <c:v>4128.3</c:v>
                </c:pt>
                <c:pt idx="1391">
                  <c:v>4131.2700000000004</c:v>
                </c:pt>
                <c:pt idx="1392">
                  <c:v>4134.24</c:v>
                </c:pt>
                <c:pt idx="1393">
                  <c:v>4137.21</c:v>
                </c:pt>
                <c:pt idx="1394">
                  <c:v>4140.18</c:v>
                </c:pt>
                <c:pt idx="1395">
                  <c:v>4143.1499999999996</c:v>
                </c:pt>
                <c:pt idx="1396">
                  <c:v>4146.12</c:v>
                </c:pt>
                <c:pt idx="1397">
                  <c:v>4149.09</c:v>
                </c:pt>
                <c:pt idx="1398">
                  <c:v>4152.0600000000004</c:v>
                </c:pt>
                <c:pt idx="1399">
                  <c:v>4155.03</c:v>
                </c:pt>
                <c:pt idx="1400">
                  <c:v>4158</c:v>
                </c:pt>
                <c:pt idx="1401">
                  <c:v>4160.97</c:v>
                </c:pt>
                <c:pt idx="1402">
                  <c:v>4163.9399999999996</c:v>
                </c:pt>
                <c:pt idx="1403">
                  <c:v>4166.91</c:v>
                </c:pt>
                <c:pt idx="1404">
                  <c:v>4169.88</c:v>
                </c:pt>
                <c:pt idx="1405">
                  <c:v>4172.8500000000004</c:v>
                </c:pt>
                <c:pt idx="1406">
                  <c:v>4175.82</c:v>
                </c:pt>
                <c:pt idx="1407">
                  <c:v>4178.79</c:v>
                </c:pt>
                <c:pt idx="1408">
                  <c:v>4181.76</c:v>
                </c:pt>
                <c:pt idx="1409">
                  <c:v>4184.7299999999996</c:v>
                </c:pt>
                <c:pt idx="1410">
                  <c:v>4187.7</c:v>
                </c:pt>
                <c:pt idx="1411">
                  <c:v>4190.67</c:v>
                </c:pt>
                <c:pt idx="1412">
                  <c:v>4193.6400000000003</c:v>
                </c:pt>
                <c:pt idx="1413">
                  <c:v>4196.6099999999997</c:v>
                </c:pt>
                <c:pt idx="1414">
                  <c:v>4199.58</c:v>
                </c:pt>
                <c:pt idx="1415">
                  <c:v>4202.55</c:v>
                </c:pt>
                <c:pt idx="1416">
                  <c:v>4205.5200000000004</c:v>
                </c:pt>
                <c:pt idx="1417">
                  <c:v>4208.49</c:v>
                </c:pt>
                <c:pt idx="1418">
                  <c:v>4211.46</c:v>
                </c:pt>
                <c:pt idx="1419">
                  <c:v>4214.43</c:v>
                </c:pt>
                <c:pt idx="1420">
                  <c:v>4217.3999999999996</c:v>
                </c:pt>
                <c:pt idx="1421">
                  <c:v>4220.37</c:v>
                </c:pt>
                <c:pt idx="1422">
                  <c:v>4223.34</c:v>
                </c:pt>
                <c:pt idx="1423">
                  <c:v>4226.3100000000004</c:v>
                </c:pt>
                <c:pt idx="1424">
                  <c:v>4229.28</c:v>
                </c:pt>
                <c:pt idx="1425">
                  <c:v>4232.25</c:v>
                </c:pt>
                <c:pt idx="1426">
                  <c:v>4235.22</c:v>
                </c:pt>
                <c:pt idx="1427">
                  <c:v>4238.1899999999996</c:v>
                </c:pt>
                <c:pt idx="1428">
                  <c:v>4241.16</c:v>
                </c:pt>
                <c:pt idx="1429">
                  <c:v>4244.13</c:v>
                </c:pt>
                <c:pt idx="1430">
                  <c:v>4247.1000000000004</c:v>
                </c:pt>
                <c:pt idx="1431">
                  <c:v>4250.07</c:v>
                </c:pt>
                <c:pt idx="1432">
                  <c:v>4253.04</c:v>
                </c:pt>
                <c:pt idx="1433">
                  <c:v>4256.01</c:v>
                </c:pt>
                <c:pt idx="1434">
                  <c:v>4258.9799999999996</c:v>
                </c:pt>
                <c:pt idx="1435">
                  <c:v>4261.95</c:v>
                </c:pt>
                <c:pt idx="1436">
                  <c:v>4264.92</c:v>
                </c:pt>
                <c:pt idx="1437">
                  <c:v>4267.8900000000003</c:v>
                </c:pt>
                <c:pt idx="1438">
                  <c:v>4270.8599999999997</c:v>
                </c:pt>
                <c:pt idx="1439">
                  <c:v>4273.83</c:v>
                </c:pt>
                <c:pt idx="1440">
                  <c:v>4276.8</c:v>
                </c:pt>
                <c:pt idx="1441">
                  <c:v>4279.7700000000004</c:v>
                </c:pt>
                <c:pt idx="1442">
                  <c:v>4282.74</c:v>
                </c:pt>
                <c:pt idx="1443">
                  <c:v>4285.71</c:v>
                </c:pt>
                <c:pt idx="1444">
                  <c:v>4288.68</c:v>
                </c:pt>
                <c:pt idx="1445">
                  <c:v>4291.6499999999996</c:v>
                </c:pt>
                <c:pt idx="1446">
                  <c:v>4294.62</c:v>
                </c:pt>
                <c:pt idx="1447">
                  <c:v>4297.59</c:v>
                </c:pt>
                <c:pt idx="1448">
                  <c:v>4300.5600000000004</c:v>
                </c:pt>
                <c:pt idx="1449">
                  <c:v>4303.53</c:v>
                </c:pt>
                <c:pt idx="1450">
                  <c:v>4306.5</c:v>
                </c:pt>
                <c:pt idx="1451">
                  <c:v>4309.47</c:v>
                </c:pt>
                <c:pt idx="1452">
                  <c:v>4312.4399999999996</c:v>
                </c:pt>
                <c:pt idx="1453">
                  <c:v>4315.41</c:v>
                </c:pt>
                <c:pt idx="1454">
                  <c:v>4318.38</c:v>
                </c:pt>
                <c:pt idx="1455">
                  <c:v>4321.3500000000004</c:v>
                </c:pt>
                <c:pt idx="1456">
                  <c:v>4324.32</c:v>
                </c:pt>
                <c:pt idx="1457">
                  <c:v>4327.29</c:v>
                </c:pt>
                <c:pt idx="1458">
                  <c:v>4330.26</c:v>
                </c:pt>
                <c:pt idx="1459">
                  <c:v>4333.2299999999996</c:v>
                </c:pt>
                <c:pt idx="1460">
                  <c:v>4336.2</c:v>
                </c:pt>
                <c:pt idx="1461">
                  <c:v>4339.17</c:v>
                </c:pt>
                <c:pt idx="1462">
                  <c:v>4342.1400000000003</c:v>
                </c:pt>
                <c:pt idx="1463">
                  <c:v>4345.1099999999997</c:v>
                </c:pt>
                <c:pt idx="1464">
                  <c:v>4348.08</c:v>
                </c:pt>
                <c:pt idx="1465">
                  <c:v>4351.05</c:v>
                </c:pt>
                <c:pt idx="1466">
                  <c:v>4354.0200000000004</c:v>
                </c:pt>
                <c:pt idx="1467">
                  <c:v>4356.99</c:v>
                </c:pt>
                <c:pt idx="1468">
                  <c:v>4359.96</c:v>
                </c:pt>
                <c:pt idx="1469">
                  <c:v>4362.93</c:v>
                </c:pt>
                <c:pt idx="1470">
                  <c:v>4365.8999999999996</c:v>
                </c:pt>
                <c:pt idx="1471">
                  <c:v>4368.87</c:v>
                </c:pt>
                <c:pt idx="1472">
                  <c:v>4371.84</c:v>
                </c:pt>
                <c:pt idx="1473">
                  <c:v>4374.8100000000004</c:v>
                </c:pt>
                <c:pt idx="1474">
                  <c:v>4377.78</c:v>
                </c:pt>
                <c:pt idx="1475">
                  <c:v>4380.75</c:v>
                </c:pt>
                <c:pt idx="1476">
                  <c:v>4383.72</c:v>
                </c:pt>
                <c:pt idx="1477">
                  <c:v>4386.6899999999996</c:v>
                </c:pt>
                <c:pt idx="1478">
                  <c:v>4389.66</c:v>
                </c:pt>
                <c:pt idx="1479">
                  <c:v>4392.63</c:v>
                </c:pt>
                <c:pt idx="1480">
                  <c:v>4395.6000000000004</c:v>
                </c:pt>
                <c:pt idx="1481">
                  <c:v>4398.57</c:v>
                </c:pt>
                <c:pt idx="1482">
                  <c:v>4401.54</c:v>
                </c:pt>
                <c:pt idx="1483">
                  <c:v>4404.51</c:v>
                </c:pt>
                <c:pt idx="1484">
                  <c:v>4407.4799999999996</c:v>
                </c:pt>
                <c:pt idx="1485">
                  <c:v>4410.45</c:v>
                </c:pt>
                <c:pt idx="1486">
                  <c:v>4413.42</c:v>
                </c:pt>
                <c:pt idx="1487">
                  <c:v>4416.3900000000003</c:v>
                </c:pt>
                <c:pt idx="1488">
                  <c:v>4419.3599999999997</c:v>
                </c:pt>
                <c:pt idx="1489">
                  <c:v>4422.33</c:v>
                </c:pt>
                <c:pt idx="1490">
                  <c:v>4425.3</c:v>
                </c:pt>
                <c:pt idx="1491">
                  <c:v>4428.2700000000004</c:v>
                </c:pt>
                <c:pt idx="1492">
                  <c:v>4431.24</c:v>
                </c:pt>
                <c:pt idx="1493">
                  <c:v>4434.21</c:v>
                </c:pt>
                <c:pt idx="1494">
                  <c:v>4437.18</c:v>
                </c:pt>
                <c:pt idx="1495">
                  <c:v>4440.1499999999996</c:v>
                </c:pt>
                <c:pt idx="1496">
                  <c:v>4443.12</c:v>
                </c:pt>
                <c:pt idx="1497">
                  <c:v>4446.09</c:v>
                </c:pt>
                <c:pt idx="1498">
                  <c:v>4449.0600000000004</c:v>
                </c:pt>
                <c:pt idx="1499">
                  <c:v>4452.03</c:v>
                </c:pt>
                <c:pt idx="1500">
                  <c:v>4455</c:v>
                </c:pt>
                <c:pt idx="1501">
                  <c:v>4457.97</c:v>
                </c:pt>
                <c:pt idx="1502">
                  <c:v>4460.9399999999996</c:v>
                </c:pt>
                <c:pt idx="1503">
                  <c:v>4463.91</c:v>
                </c:pt>
                <c:pt idx="1504">
                  <c:v>4466.88</c:v>
                </c:pt>
                <c:pt idx="1505">
                  <c:v>4469.8500000000004</c:v>
                </c:pt>
                <c:pt idx="1506">
                  <c:v>4472.82</c:v>
                </c:pt>
                <c:pt idx="1507">
                  <c:v>4475.79</c:v>
                </c:pt>
                <c:pt idx="1508">
                  <c:v>4478.76</c:v>
                </c:pt>
                <c:pt idx="1509">
                  <c:v>4481.7299999999996</c:v>
                </c:pt>
                <c:pt idx="1510">
                  <c:v>4484.7</c:v>
                </c:pt>
                <c:pt idx="1511">
                  <c:v>4487.67</c:v>
                </c:pt>
                <c:pt idx="1512">
                  <c:v>4490.6400000000003</c:v>
                </c:pt>
                <c:pt idx="1513">
                  <c:v>4493.6099999999997</c:v>
                </c:pt>
                <c:pt idx="1514">
                  <c:v>4496.58</c:v>
                </c:pt>
                <c:pt idx="1515">
                  <c:v>4499.55</c:v>
                </c:pt>
                <c:pt idx="1516">
                  <c:v>4502.5200000000004</c:v>
                </c:pt>
                <c:pt idx="1517">
                  <c:v>4505.49</c:v>
                </c:pt>
                <c:pt idx="1518">
                  <c:v>4508.46</c:v>
                </c:pt>
                <c:pt idx="1519">
                  <c:v>4511.43</c:v>
                </c:pt>
                <c:pt idx="1520">
                  <c:v>4514.3999999999996</c:v>
                </c:pt>
                <c:pt idx="1521">
                  <c:v>4517.37</c:v>
                </c:pt>
                <c:pt idx="1522">
                  <c:v>4520.34</c:v>
                </c:pt>
                <c:pt idx="1523">
                  <c:v>4523.3100000000004</c:v>
                </c:pt>
                <c:pt idx="1524">
                  <c:v>4526.28</c:v>
                </c:pt>
                <c:pt idx="1525">
                  <c:v>4529.25</c:v>
                </c:pt>
                <c:pt idx="1526">
                  <c:v>4532.22</c:v>
                </c:pt>
                <c:pt idx="1527">
                  <c:v>4535.1899999999996</c:v>
                </c:pt>
                <c:pt idx="1528">
                  <c:v>4538.16</c:v>
                </c:pt>
                <c:pt idx="1529">
                  <c:v>4541.13</c:v>
                </c:pt>
                <c:pt idx="1530">
                  <c:v>4544.1000000000004</c:v>
                </c:pt>
                <c:pt idx="1531">
                  <c:v>4547.07</c:v>
                </c:pt>
                <c:pt idx="1532">
                  <c:v>4550.04</c:v>
                </c:pt>
                <c:pt idx="1533">
                  <c:v>4553.01</c:v>
                </c:pt>
                <c:pt idx="1534">
                  <c:v>4555.9799999999996</c:v>
                </c:pt>
                <c:pt idx="1535">
                  <c:v>4558.95</c:v>
                </c:pt>
                <c:pt idx="1536">
                  <c:v>4561.92</c:v>
                </c:pt>
                <c:pt idx="1537">
                  <c:v>4564.8900000000003</c:v>
                </c:pt>
                <c:pt idx="1538">
                  <c:v>4567.8599999999997</c:v>
                </c:pt>
                <c:pt idx="1539">
                  <c:v>4570.83</c:v>
                </c:pt>
                <c:pt idx="1540">
                  <c:v>4573.8</c:v>
                </c:pt>
                <c:pt idx="1541">
                  <c:v>4576.7700000000004</c:v>
                </c:pt>
                <c:pt idx="1542">
                  <c:v>4579.74</c:v>
                </c:pt>
                <c:pt idx="1543">
                  <c:v>4582.71</c:v>
                </c:pt>
                <c:pt idx="1544">
                  <c:v>4585.68</c:v>
                </c:pt>
                <c:pt idx="1545">
                  <c:v>4588.6499999999996</c:v>
                </c:pt>
                <c:pt idx="1546">
                  <c:v>4591.62</c:v>
                </c:pt>
                <c:pt idx="1547">
                  <c:v>4594.59</c:v>
                </c:pt>
                <c:pt idx="1548">
                  <c:v>4597.5600000000004</c:v>
                </c:pt>
                <c:pt idx="1549">
                  <c:v>4600.53</c:v>
                </c:pt>
                <c:pt idx="1550">
                  <c:v>4603.5</c:v>
                </c:pt>
                <c:pt idx="1551">
                  <c:v>4606.47</c:v>
                </c:pt>
                <c:pt idx="1552">
                  <c:v>4609.4399999999996</c:v>
                </c:pt>
                <c:pt idx="1553">
                  <c:v>4612.41</c:v>
                </c:pt>
                <c:pt idx="1554">
                  <c:v>4615.38</c:v>
                </c:pt>
                <c:pt idx="1555">
                  <c:v>4618.3500000000004</c:v>
                </c:pt>
                <c:pt idx="1556">
                  <c:v>4621.32</c:v>
                </c:pt>
                <c:pt idx="1557">
                  <c:v>4624.29</c:v>
                </c:pt>
                <c:pt idx="1558">
                  <c:v>4627.26</c:v>
                </c:pt>
                <c:pt idx="1559">
                  <c:v>4630.2299999999996</c:v>
                </c:pt>
                <c:pt idx="1560">
                  <c:v>4633.2</c:v>
                </c:pt>
                <c:pt idx="1561">
                  <c:v>4636.17</c:v>
                </c:pt>
                <c:pt idx="1562">
                  <c:v>4639.1400000000003</c:v>
                </c:pt>
                <c:pt idx="1563">
                  <c:v>4642.1099999999997</c:v>
                </c:pt>
                <c:pt idx="1564">
                  <c:v>4645.08</c:v>
                </c:pt>
                <c:pt idx="1565">
                  <c:v>4648.05</c:v>
                </c:pt>
                <c:pt idx="1566">
                  <c:v>4651.0200000000004</c:v>
                </c:pt>
                <c:pt idx="1567">
                  <c:v>4653.99</c:v>
                </c:pt>
                <c:pt idx="1568">
                  <c:v>4656.96</c:v>
                </c:pt>
                <c:pt idx="1569">
                  <c:v>4659.93</c:v>
                </c:pt>
                <c:pt idx="1570">
                  <c:v>4662.8999999999996</c:v>
                </c:pt>
                <c:pt idx="1571">
                  <c:v>4665.87</c:v>
                </c:pt>
                <c:pt idx="1572">
                  <c:v>4668.84</c:v>
                </c:pt>
                <c:pt idx="1573">
                  <c:v>4671.8100000000004</c:v>
                </c:pt>
                <c:pt idx="1574">
                  <c:v>4674.78</c:v>
                </c:pt>
                <c:pt idx="1575">
                  <c:v>4677.75</c:v>
                </c:pt>
                <c:pt idx="1576">
                  <c:v>4680.72</c:v>
                </c:pt>
                <c:pt idx="1577">
                  <c:v>4683.6899999999996</c:v>
                </c:pt>
                <c:pt idx="1578">
                  <c:v>4686.66</c:v>
                </c:pt>
                <c:pt idx="1579">
                  <c:v>4689.63</c:v>
                </c:pt>
                <c:pt idx="1580">
                  <c:v>4692.6000000000004</c:v>
                </c:pt>
                <c:pt idx="1581">
                  <c:v>4695.57</c:v>
                </c:pt>
                <c:pt idx="1582">
                  <c:v>4698.54</c:v>
                </c:pt>
                <c:pt idx="1583">
                  <c:v>4701.51</c:v>
                </c:pt>
                <c:pt idx="1584">
                  <c:v>4704.4799999999996</c:v>
                </c:pt>
                <c:pt idx="1585">
                  <c:v>4707.45</c:v>
                </c:pt>
                <c:pt idx="1586">
                  <c:v>4710.42</c:v>
                </c:pt>
                <c:pt idx="1587">
                  <c:v>4713.3900000000003</c:v>
                </c:pt>
                <c:pt idx="1588">
                  <c:v>4716.3599999999997</c:v>
                </c:pt>
                <c:pt idx="1589">
                  <c:v>4719.33</c:v>
                </c:pt>
                <c:pt idx="1590">
                  <c:v>4722.3</c:v>
                </c:pt>
                <c:pt idx="1591">
                  <c:v>4725.2700000000004</c:v>
                </c:pt>
                <c:pt idx="1592">
                  <c:v>4728.24</c:v>
                </c:pt>
                <c:pt idx="1593">
                  <c:v>4731.21</c:v>
                </c:pt>
                <c:pt idx="1594">
                  <c:v>4734.18</c:v>
                </c:pt>
                <c:pt idx="1595">
                  <c:v>4737.1499999999996</c:v>
                </c:pt>
                <c:pt idx="1596">
                  <c:v>4740.12</c:v>
                </c:pt>
                <c:pt idx="1597">
                  <c:v>4743.09</c:v>
                </c:pt>
                <c:pt idx="1598">
                  <c:v>4746.0600000000004</c:v>
                </c:pt>
                <c:pt idx="1599">
                  <c:v>4749.03</c:v>
                </c:pt>
                <c:pt idx="1600">
                  <c:v>4752</c:v>
                </c:pt>
                <c:pt idx="1601">
                  <c:v>4754.97</c:v>
                </c:pt>
                <c:pt idx="1602">
                  <c:v>4757.9399999999996</c:v>
                </c:pt>
                <c:pt idx="1603">
                  <c:v>4760.91</c:v>
                </c:pt>
                <c:pt idx="1604">
                  <c:v>4763.88</c:v>
                </c:pt>
                <c:pt idx="1605">
                  <c:v>4766.8500000000004</c:v>
                </c:pt>
                <c:pt idx="1606">
                  <c:v>4769.82</c:v>
                </c:pt>
                <c:pt idx="1607">
                  <c:v>4772.79</c:v>
                </c:pt>
                <c:pt idx="1608">
                  <c:v>4775.76</c:v>
                </c:pt>
                <c:pt idx="1609">
                  <c:v>4778.7299999999996</c:v>
                </c:pt>
                <c:pt idx="1610">
                  <c:v>4781.7</c:v>
                </c:pt>
                <c:pt idx="1611">
                  <c:v>4784.67</c:v>
                </c:pt>
                <c:pt idx="1612">
                  <c:v>4787.6400000000003</c:v>
                </c:pt>
                <c:pt idx="1613">
                  <c:v>4790.6099999999997</c:v>
                </c:pt>
                <c:pt idx="1614">
                  <c:v>4793.58</c:v>
                </c:pt>
                <c:pt idx="1615">
                  <c:v>4796.55</c:v>
                </c:pt>
                <c:pt idx="1616">
                  <c:v>4799.5200000000004</c:v>
                </c:pt>
                <c:pt idx="1617">
                  <c:v>4802.49</c:v>
                </c:pt>
                <c:pt idx="1618">
                  <c:v>4805.46</c:v>
                </c:pt>
                <c:pt idx="1619">
                  <c:v>4808.43</c:v>
                </c:pt>
                <c:pt idx="1620">
                  <c:v>4811.3999999999996</c:v>
                </c:pt>
                <c:pt idx="1621">
                  <c:v>4814.37</c:v>
                </c:pt>
                <c:pt idx="1622">
                  <c:v>4817.34</c:v>
                </c:pt>
                <c:pt idx="1623">
                  <c:v>4820.3100000000004</c:v>
                </c:pt>
                <c:pt idx="1624">
                  <c:v>4823.28</c:v>
                </c:pt>
                <c:pt idx="1625">
                  <c:v>4826.25</c:v>
                </c:pt>
                <c:pt idx="1626">
                  <c:v>4829.22</c:v>
                </c:pt>
                <c:pt idx="1627">
                  <c:v>4832.1899999999996</c:v>
                </c:pt>
                <c:pt idx="1628">
                  <c:v>4835.16</c:v>
                </c:pt>
                <c:pt idx="1629">
                  <c:v>4838.13</c:v>
                </c:pt>
                <c:pt idx="1630">
                  <c:v>4841.1000000000004</c:v>
                </c:pt>
                <c:pt idx="1631">
                  <c:v>4844.07</c:v>
                </c:pt>
                <c:pt idx="1632">
                  <c:v>4847.04</c:v>
                </c:pt>
                <c:pt idx="1633">
                  <c:v>4850.01</c:v>
                </c:pt>
                <c:pt idx="1634">
                  <c:v>4852.9799999999996</c:v>
                </c:pt>
                <c:pt idx="1635">
                  <c:v>4855.95</c:v>
                </c:pt>
                <c:pt idx="1636">
                  <c:v>4858.92</c:v>
                </c:pt>
                <c:pt idx="1637">
                  <c:v>4861.8900000000003</c:v>
                </c:pt>
                <c:pt idx="1638">
                  <c:v>4864.8599999999997</c:v>
                </c:pt>
                <c:pt idx="1639">
                  <c:v>4867.83</c:v>
                </c:pt>
                <c:pt idx="1640">
                  <c:v>4870.8</c:v>
                </c:pt>
                <c:pt idx="1641">
                  <c:v>4873.7700000000004</c:v>
                </c:pt>
                <c:pt idx="1642">
                  <c:v>4876.74</c:v>
                </c:pt>
                <c:pt idx="1643">
                  <c:v>4879.71</c:v>
                </c:pt>
                <c:pt idx="1644">
                  <c:v>4882.68</c:v>
                </c:pt>
                <c:pt idx="1645">
                  <c:v>4885.6499999999996</c:v>
                </c:pt>
                <c:pt idx="1646">
                  <c:v>4888.62</c:v>
                </c:pt>
                <c:pt idx="1647">
                  <c:v>4891.59</c:v>
                </c:pt>
                <c:pt idx="1648">
                  <c:v>4894.5600000000004</c:v>
                </c:pt>
                <c:pt idx="1649">
                  <c:v>4897.53</c:v>
                </c:pt>
                <c:pt idx="1650">
                  <c:v>4900.5</c:v>
                </c:pt>
                <c:pt idx="1651">
                  <c:v>4903.47</c:v>
                </c:pt>
                <c:pt idx="1652">
                  <c:v>4906.4399999999996</c:v>
                </c:pt>
                <c:pt idx="1653">
                  <c:v>4909.41</c:v>
                </c:pt>
                <c:pt idx="1654">
                  <c:v>4912.38</c:v>
                </c:pt>
                <c:pt idx="1655">
                  <c:v>4915.3500000000004</c:v>
                </c:pt>
                <c:pt idx="1656">
                  <c:v>4918.32</c:v>
                </c:pt>
                <c:pt idx="1657">
                  <c:v>4921.29</c:v>
                </c:pt>
                <c:pt idx="1658">
                  <c:v>4924.26</c:v>
                </c:pt>
                <c:pt idx="1659">
                  <c:v>4927.2299999999996</c:v>
                </c:pt>
                <c:pt idx="1660">
                  <c:v>4930.2</c:v>
                </c:pt>
                <c:pt idx="1661">
                  <c:v>4933.17</c:v>
                </c:pt>
                <c:pt idx="1662">
                  <c:v>4936.1400000000003</c:v>
                </c:pt>
                <c:pt idx="1663">
                  <c:v>4939.1099999999997</c:v>
                </c:pt>
                <c:pt idx="1664">
                  <c:v>4942.08</c:v>
                </c:pt>
                <c:pt idx="1665">
                  <c:v>4945.05</c:v>
                </c:pt>
                <c:pt idx="1666">
                  <c:v>4948.0200000000004</c:v>
                </c:pt>
                <c:pt idx="1667">
                  <c:v>4950.99</c:v>
                </c:pt>
                <c:pt idx="1668">
                  <c:v>4953.96</c:v>
                </c:pt>
                <c:pt idx="1669">
                  <c:v>4956.93</c:v>
                </c:pt>
                <c:pt idx="1670">
                  <c:v>4959.8999999999996</c:v>
                </c:pt>
                <c:pt idx="1671">
                  <c:v>4962.87</c:v>
                </c:pt>
                <c:pt idx="1672">
                  <c:v>4965.84</c:v>
                </c:pt>
                <c:pt idx="1673">
                  <c:v>4968.8100000000004</c:v>
                </c:pt>
                <c:pt idx="1674">
                  <c:v>4971.78</c:v>
                </c:pt>
                <c:pt idx="1675">
                  <c:v>4974.75</c:v>
                </c:pt>
                <c:pt idx="1676">
                  <c:v>4977.72</c:v>
                </c:pt>
                <c:pt idx="1677">
                  <c:v>4980.6899999999996</c:v>
                </c:pt>
                <c:pt idx="1678">
                  <c:v>4983.66</c:v>
                </c:pt>
                <c:pt idx="1679">
                  <c:v>4986.63</c:v>
                </c:pt>
                <c:pt idx="1680">
                  <c:v>4989.6000000000004</c:v>
                </c:pt>
                <c:pt idx="1681">
                  <c:v>4992.57</c:v>
                </c:pt>
                <c:pt idx="1682">
                  <c:v>4995.54</c:v>
                </c:pt>
                <c:pt idx="1683">
                  <c:v>4998.51</c:v>
                </c:pt>
                <c:pt idx="1684">
                  <c:v>5001.4799999999996</c:v>
                </c:pt>
                <c:pt idx="1685">
                  <c:v>5004.45</c:v>
                </c:pt>
                <c:pt idx="1686">
                  <c:v>5007.42</c:v>
                </c:pt>
                <c:pt idx="1687">
                  <c:v>5010.3900000000003</c:v>
                </c:pt>
                <c:pt idx="1688">
                  <c:v>5013.3599999999997</c:v>
                </c:pt>
                <c:pt idx="1689">
                  <c:v>5016.33</c:v>
                </c:pt>
                <c:pt idx="1690">
                  <c:v>5019.3</c:v>
                </c:pt>
                <c:pt idx="1691">
                  <c:v>5022.2700000000004</c:v>
                </c:pt>
                <c:pt idx="1692">
                  <c:v>5025.24</c:v>
                </c:pt>
                <c:pt idx="1693">
                  <c:v>5028.21</c:v>
                </c:pt>
                <c:pt idx="1694">
                  <c:v>5031.18</c:v>
                </c:pt>
                <c:pt idx="1695">
                  <c:v>5034.1499999999996</c:v>
                </c:pt>
                <c:pt idx="1696">
                  <c:v>5037.12</c:v>
                </c:pt>
                <c:pt idx="1697">
                  <c:v>5040.09</c:v>
                </c:pt>
                <c:pt idx="1698">
                  <c:v>5043.0600000000004</c:v>
                </c:pt>
                <c:pt idx="1699">
                  <c:v>5046.03</c:v>
                </c:pt>
                <c:pt idx="1700">
                  <c:v>5049</c:v>
                </c:pt>
                <c:pt idx="1701">
                  <c:v>5051.97</c:v>
                </c:pt>
                <c:pt idx="1702">
                  <c:v>5054.9399999999996</c:v>
                </c:pt>
                <c:pt idx="1703">
                  <c:v>5057.91</c:v>
                </c:pt>
                <c:pt idx="1704">
                  <c:v>5060.88</c:v>
                </c:pt>
                <c:pt idx="1705">
                  <c:v>5063.8500000000004</c:v>
                </c:pt>
                <c:pt idx="1706">
                  <c:v>5066.82</c:v>
                </c:pt>
                <c:pt idx="1707">
                  <c:v>5069.79</c:v>
                </c:pt>
                <c:pt idx="1708">
                  <c:v>5072.76</c:v>
                </c:pt>
                <c:pt idx="1709">
                  <c:v>5075.7299999999996</c:v>
                </c:pt>
                <c:pt idx="1710">
                  <c:v>5078.7</c:v>
                </c:pt>
                <c:pt idx="1711">
                  <c:v>5081.67</c:v>
                </c:pt>
                <c:pt idx="1712">
                  <c:v>5084.6400000000003</c:v>
                </c:pt>
                <c:pt idx="1713">
                  <c:v>5087.6099999999997</c:v>
                </c:pt>
                <c:pt idx="1714">
                  <c:v>5090.58</c:v>
                </c:pt>
                <c:pt idx="1715">
                  <c:v>5093.55</c:v>
                </c:pt>
                <c:pt idx="1716">
                  <c:v>5096.5200000000004</c:v>
                </c:pt>
                <c:pt idx="1717">
                  <c:v>5099.49</c:v>
                </c:pt>
                <c:pt idx="1718">
                  <c:v>5102.46</c:v>
                </c:pt>
                <c:pt idx="1719">
                  <c:v>5105.43</c:v>
                </c:pt>
                <c:pt idx="1720">
                  <c:v>5108.3999999999996</c:v>
                </c:pt>
                <c:pt idx="1721">
                  <c:v>5111.37</c:v>
                </c:pt>
                <c:pt idx="1722">
                  <c:v>5114.34</c:v>
                </c:pt>
                <c:pt idx="1723">
                  <c:v>5117.3100000000004</c:v>
                </c:pt>
                <c:pt idx="1724">
                  <c:v>5120.28</c:v>
                </c:pt>
                <c:pt idx="1725">
                  <c:v>5123.25</c:v>
                </c:pt>
                <c:pt idx="1726">
                  <c:v>5126.22</c:v>
                </c:pt>
                <c:pt idx="1727">
                  <c:v>5129.1899999999996</c:v>
                </c:pt>
                <c:pt idx="1728">
                  <c:v>5132.16</c:v>
                </c:pt>
                <c:pt idx="1729">
                  <c:v>5135.13</c:v>
                </c:pt>
                <c:pt idx="1730">
                  <c:v>5138.1000000000004</c:v>
                </c:pt>
                <c:pt idx="1731">
                  <c:v>5141.07</c:v>
                </c:pt>
                <c:pt idx="1732">
                  <c:v>5144.04</c:v>
                </c:pt>
                <c:pt idx="1733">
                  <c:v>5147.01</c:v>
                </c:pt>
                <c:pt idx="1734">
                  <c:v>5149.9799999999996</c:v>
                </c:pt>
                <c:pt idx="1735">
                  <c:v>5152.95</c:v>
                </c:pt>
                <c:pt idx="1736">
                  <c:v>5155.92</c:v>
                </c:pt>
                <c:pt idx="1737">
                  <c:v>5158.8900000000003</c:v>
                </c:pt>
                <c:pt idx="1738">
                  <c:v>5161.8599999999997</c:v>
                </c:pt>
                <c:pt idx="1739">
                  <c:v>5164.83</c:v>
                </c:pt>
                <c:pt idx="1740">
                  <c:v>5167.8</c:v>
                </c:pt>
                <c:pt idx="1741">
                  <c:v>5170.7700000000004</c:v>
                </c:pt>
                <c:pt idx="1742">
                  <c:v>5173.74</c:v>
                </c:pt>
                <c:pt idx="1743">
                  <c:v>5176.71</c:v>
                </c:pt>
                <c:pt idx="1744">
                  <c:v>5179.68</c:v>
                </c:pt>
                <c:pt idx="1745">
                  <c:v>5182.6499999999996</c:v>
                </c:pt>
                <c:pt idx="1746">
                  <c:v>5185.62</c:v>
                </c:pt>
                <c:pt idx="1747">
                  <c:v>5188.59</c:v>
                </c:pt>
                <c:pt idx="1748">
                  <c:v>5191.5600000000004</c:v>
                </c:pt>
                <c:pt idx="1749">
                  <c:v>5194.53</c:v>
                </c:pt>
                <c:pt idx="1750">
                  <c:v>5197.5</c:v>
                </c:pt>
                <c:pt idx="1751">
                  <c:v>5200.47</c:v>
                </c:pt>
                <c:pt idx="1752">
                  <c:v>5203.4399999999996</c:v>
                </c:pt>
                <c:pt idx="1753">
                  <c:v>5206.41</c:v>
                </c:pt>
                <c:pt idx="1754">
                  <c:v>5209.38</c:v>
                </c:pt>
                <c:pt idx="1755">
                  <c:v>5212.3500000000004</c:v>
                </c:pt>
                <c:pt idx="1756">
                  <c:v>5215.32</c:v>
                </c:pt>
                <c:pt idx="1757">
                  <c:v>5218.29</c:v>
                </c:pt>
                <c:pt idx="1758">
                  <c:v>5221.26</c:v>
                </c:pt>
                <c:pt idx="1759">
                  <c:v>5224.2299999999996</c:v>
                </c:pt>
                <c:pt idx="1760">
                  <c:v>5227.2</c:v>
                </c:pt>
                <c:pt idx="1761">
                  <c:v>5230.17</c:v>
                </c:pt>
                <c:pt idx="1762">
                  <c:v>5233.1400000000003</c:v>
                </c:pt>
                <c:pt idx="1763">
                  <c:v>5236.1099999999997</c:v>
                </c:pt>
                <c:pt idx="1764">
                  <c:v>5239.08</c:v>
                </c:pt>
                <c:pt idx="1765">
                  <c:v>5242.05</c:v>
                </c:pt>
                <c:pt idx="1766">
                  <c:v>5245.02</c:v>
                </c:pt>
                <c:pt idx="1767">
                  <c:v>5247.99</c:v>
                </c:pt>
                <c:pt idx="1768">
                  <c:v>5250.96</c:v>
                </c:pt>
                <c:pt idx="1769">
                  <c:v>5253.93</c:v>
                </c:pt>
                <c:pt idx="1770">
                  <c:v>5256.9</c:v>
                </c:pt>
                <c:pt idx="1771">
                  <c:v>5259.87</c:v>
                </c:pt>
                <c:pt idx="1772">
                  <c:v>5262.84</c:v>
                </c:pt>
                <c:pt idx="1773">
                  <c:v>5265.81</c:v>
                </c:pt>
                <c:pt idx="1774">
                  <c:v>5268.78</c:v>
                </c:pt>
                <c:pt idx="1775">
                  <c:v>5271.75</c:v>
                </c:pt>
                <c:pt idx="1776">
                  <c:v>5274.72</c:v>
                </c:pt>
                <c:pt idx="1777">
                  <c:v>5277.69</c:v>
                </c:pt>
                <c:pt idx="1778">
                  <c:v>5280.66</c:v>
                </c:pt>
                <c:pt idx="1779">
                  <c:v>5283.63</c:v>
                </c:pt>
                <c:pt idx="1780">
                  <c:v>5286.6</c:v>
                </c:pt>
                <c:pt idx="1781">
                  <c:v>5289.57</c:v>
                </c:pt>
                <c:pt idx="1782">
                  <c:v>5292.54</c:v>
                </c:pt>
                <c:pt idx="1783">
                  <c:v>5295.51</c:v>
                </c:pt>
                <c:pt idx="1784">
                  <c:v>5298.48</c:v>
                </c:pt>
                <c:pt idx="1785">
                  <c:v>5301.45</c:v>
                </c:pt>
                <c:pt idx="1786">
                  <c:v>5304.42</c:v>
                </c:pt>
                <c:pt idx="1787">
                  <c:v>5307.39</c:v>
                </c:pt>
                <c:pt idx="1788">
                  <c:v>5310.36</c:v>
                </c:pt>
                <c:pt idx="1789">
                  <c:v>5313.33</c:v>
                </c:pt>
                <c:pt idx="1790">
                  <c:v>5316.3</c:v>
                </c:pt>
                <c:pt idx="1791">
                  <c:v>5319.27</c:v>
                </c:pt>
                <c:pt idx="1792">
                  <c:v>5322.24</c:v>
                </c:pt>
                <c:pt idx="1793">
                  <c:v>5325.21</c:v>
                </c:pt>
                <c:pt idx="1794">
                  <c:v>5328.18</c:v>
                </c:pt>
                <c:pt idx="1795">
                  <c:v>5331.15</c:v>
                </c:pt>
                <c:pt idx="1796">
                  <c:v>5334.12</c:v>
                </c:pt>
                <c:pt idx="1797">
                  <c:v>5337.09</c:v>
                </c:pt>
                <c:pt idx="1798">
                  <c:v>5340.06</c:v>
                </c:pt>
                <c:pt idx="1799">
                  <c:v>5343.03</c:v>
                </c:pt>
                <c:pt idx="1800">
                  <c:v>5346</c:v>
                </c:pt>
                <c:pt idx="1801">
                  <c:v>5348.97</c:v>
                </c:pt>
                <c:pt idx="1802">
                  <c:v>5351.94</c:v>
                </c:pt>
                <c:pt idx="1803">
                  <c:v>5354.91</c:v>
                </c:pt>
                <c:pt idx="1804">
                  <c:v>5357.88</c:v>
                </c:pt>
                <c:pt idx="1805">
                  <c:v>5360.85</c:v>
                </c:pt>
                <c:pt idx="1806">
                  <c:v>5363.82</c:v>
                </c:pt>
                <c:pt idx="1807">
                  <c:v>5366.79</c:v>
                </c:pt>
                <c:pt idx="1808">
                  <c:v>5369.76</c:v>
                </c:pt>
                <c:pt idx="1809">
                  <c:v>5372.73</c:v>
                </c:pt>
                <c:pt idx="1810">
                  <c:v>5375.7</c:v>
                </c:pt>
                <c:pt idx="1811">
                  <c:v>5378.67</c:v>
                </c:pt>
                <c:pt idx="1812">
                  <c:v>5381.64</c:v>
                </c:pt>
                <c:pt idx="1813">
                  <c:v>5384.61</c:v>
                </c:pt>
                <c:pt idx="1814">
                  <c:v>5387.58</c:v>
                </c:pt>
                <c:pt idx="1815">
                  <c:v>5390.55</c:v>
                </c:pt>
                <c:pt idx="1816">
                  <c:v>5393.52</c:v>
                </c:pt>
                <c:pt idx="1817">
                  <c:v>5396.49</c:v>
                </c:pt>
                <c:pt idx="1818">
                  <c:v>5399.46</c:v>
                </c:pt>
                <c:pt idx="1819">
                  <c:v>5402.43</c:v>
                </c:pt>
                <c:pt idx="1820">
                  <c:v>5405.4</c:v>
                </c:pt>
                <c:pt idx="1821">
                  <c:v>5408.37</c:v>
                </c:pt>
                <c:pt idx="1822">
                  <c:v>5411.34</c:v>
                </c:pt>
                <c:pt idx="1823">
                  <c:v>5414.31</c:v>
                </c:pt>
                <c:pt idx="1824">
                  <c:v>5417.28</c:v>
                </c:pt>
                <c:pt idx="1825">
                  <c:v>5420.25</c:v>
                </c:pt>
                <c:pt idx="1826">
                  <c:v>5423.22</c:v>
                </c:pt>
                <c:pt idx="1827">
                  <c:v>5426.19</c:v>
                </c:pt>
                <c:pt idx="1828">
                  <c:v>5429.16</c:v>
                </c:pt>
                <c:pt idx="1829">
                  <c:v>5432.13</c:v>
                </c:pt>
                <c:pt idx="1830">
                  <c:v>5435.1</c:v>
                </c:pt>
                <c:pt idx="1831">
                  <c:v>5438.07</c:v>
                </c:pt>
                <c:pt idx="1832">
                  <c:v>5441.04</c:v>
                </c:pt>
                <c:pt idx="1833">
                  <c:v>5444.01</c:v>
                </c:pt>
                <c:pt idx="1834">
                  <c:v>5446.98</c:v>
                </c:pt>
                <c:pt idx="1835">
                  <c:v>5449.95</c:v>
                </c:pt>
                <c:pt idx="1836">
                  <c:v>5452.92</c:v>
                </c:pt>
                <c:pt idx="1837">
                  <c:v>5455.89</c:v>
                </c:pt>
                <c:pt idx="1838">
                  <c:v>5458.86</c:v>
                </c:pt>
                <c:pt idx="1839">
                  <c:v>5461.83</c:v>
                </c:pt>
                <c:pt idx="1840">
                  <c:v>5464.8</c:v>
                </c:pt>
                <c:pt idx="1841">
                  <c:v>5467.77</c:v>
                </c:pt>
                <c:pt idx="1842">
                  <c:v>5470.74</c:v>
                </c:pt>
                <c:pt idx="1843">
                  <c:v>5473.71</c:v>
                </c:pt>
                <c:pt idx="1844">
                  <c:v>5476.68</c:v>
                </c:pt>
                <c:pt idx="1845">
                  <c:v>5479.65</c:v>
                </c:pt>
                <c:pt idx="1846">
                  <c:v>5482.62</c:v>
                </c:pt>
                <c:pt idx="1847">
                  <c:v>5485.59</c:v>
                </c:pt>
                <c:pt idx="1848">
                  <c:v>5488.56</c:v>
                </c:pt>
                <c:pt idx="1849">
                  <c:v>5491.53</c:v>
                </c:pt>
                <c:pt idx="1850">
                  <c:v>5494.5</c:v>
                </c:pt>
                <c:pt idx="1851">
                  <c:v>5497.47</c:v>
                </c:pt>
                <c:pt idx="1852">
                  <c:v>5500.44</c:v>
                </c:pt>
                <c:pt idx="1853">
                  <c:v>5503.41</c:v>
                </c:pt>
                <c:pt idx="1854">
                  <c:v>5506.38</c:v>
                </c:pt>
                <c:pt idx="1855">
                  <c:v>5509.35</c:v>
                </c:pt>
                <c:pt idx="1856">
                  <c:v>5512.32</c:v>
                </c:pt>
                <c:pt idx="1857">
                  <c:v>5515.29</c:v>
                </c:pt>
                <c:pt idx="1858">
                  <c:v>5518.26</c:v>
                </c:pt>
                <c:pt idx="1859">
                  <c:v>5521.23</c:v>
                </c:pt>
                <c:pt idx="1860">
                  <c:v>5524.2</c:v>
                </c:pt>
                <c:pt idx="1861">
                  <c:v>5527.17</c:v>
                </c:pt>
                <c:pt idx="1862">
                  <c:v>5530.14</c:v>
                </c:pt>
                <c:pt idx="1863">
                  <c:v>5533.11</c:v>
                </c:pt>
                <c:pt idx="1864">
                  <c:v>5536.08</c:v>
                </c:pt>
                <c:pt idx="1865">
                  <c:v>5539.05</c:v>
                </c:pt>
                <c:pt idx="1866">
                  <c:v>5542.02</c:v>
                </c:pt>
                <c:pt idx="1867">
                  <c:v>5544.99</c:v>
                </c:pt>
                <c:pt idx="1868">
                  <c:v>5547.96</c:v>
                </c:pt>
                <c:pt idx="1869">
                  <c:v>5550.93</c:v>
                </c:pt>
                <c:pt idx="1870">
                  <c:v>5553.9</c:v>
                </c:pt>
                <c:pt idx="1871">
                  <c:v>5556.87</c:v>
                </c:pt>
                <c:pt idx="1872">
                  <c:v>5559.84</c:v>
                </c:pt>
                <c:pt idx="1873">
                  <c:v>5562.81</c:v>
                </c:pt>
                <c:pt idx="1874">
                  <c:v>5565.78</c:v>
                </c:pt>
                <c:pt idx="1875">
                  <c:v>5568.75</c:v>
                </c:pt>
                <c:pt idx="1876">
                  <c:v>5571.72</c:v>
                </c:pt>
                <c:pt idx="1877">
                  <c:v>5574.69</c:v>
                </c:pt>
                <c:pt idx="1878">
                  <c:v>5577.66</c:v>
                </c:pt>
                <c:pt idx="1879">
                  <c:v>5580.63</c:v>
                </c:pt>
                <c:pt idx="1880">
                  <c:v>5583.6</c:v>
                </c:pt>
                <c:pt idx="1881">
                  <c:v>5586.57</c:v>
                </c:pt>
                <c:pt idx="1882">
                  <c:v>5589.54</c:v>
                </c:pt>
                <c:pt idx="1883">
                  <c:v>5592.51</c:v>
                </c:pt>
                <c:pt idx="1884">
                  <c:v>5595.48</c:v>
                </c:pt>
                <c:pt idx="1885">
                  <c:v>5598.45</c:v>
                </c:pt>
                <c:pt idx="1886">
                  <c:v>5601.42</c:v>
                </c:pt>
                <c:pt idx="1887">
                  <c:v>5604.39</c:v>
                </c:pt>
                <c:pt idx="1888">
                  <c:v>5607.36</c:v>
                </c:pt>
                <c:pt idx="1889">
                  <c:v>5610.33</c:v>
                </c:pt>
                <c:pt idx="1890">
                  <c:v>5613.3</c:v>
                </c:pt>
                <c:pt idx="1891">
                  <c:v>5616.27</c:v>
                </c:pt>
                <c:pt idx="1892">
                  <c:v>5619.24</c:v>
                </c:pt>
                <c:pt idx="1893">
                  <c:v>5622.21</c:v>
                </c:pt>
                <c:pt idx="1894">
                  <c:v>5625.18</c:v>
                </c:pt>
                <c:pt idx="1895">
                  <c:v>5628.15</c:v>
                </c:pt>
                <c:pt idx="1896">
                  <c:v>5631.12</c:v>
                </c:pt>
                <c:pt idx="1897">
                  <c:v>5634.09</c:v>
                </c:pt>
                <c:pt idx="1898">
                  <c:v>5637.06</c:v>
                </c:pt>
                <c:pt idx="1899">
                  <c:v>5640.03</c:v>
                </c:pt>
                <c:pt idx="1900">
                  <c:v>5643</c:v>
                </c:pt>
                <c:pt idx="1901">
                  <c:v>5645.97</c:v>
                </c:pt>
                <c:pt idx="1902">
                  <c:v>5648.94</c:v>
                </c:pt>
                <c:pt idx="1903">
                  <c:v>5651.91</c:v>
                </c:pt>
                <c:pt idx="1904">
                  <c:v>5654.88</c:v>
                </c:pt>
                <c:pt idx="1905">
                  <c:v>5657.85</c:v>
                </c:pt>
                <c:pt idx="1906">
                  <c:v>5660.82</c:v>
                </c:pt>
                <c:pt idx="1907">
                  <c:v>5663.79</c:v>
                </c:pt>
                <c:pt idx="1908">
                  <c:v>5666.76</c:v>
                </c:pt>
                <c:pt idx="1909">
                  <c:v>5669.73</c:v>
                </c:pt>
                <c:pt idx="1910">
                  <c:v>5672.7</c:v>
                </c:pt>
                <c:pt idx="1911">
                  <c:v>5675.67</c:v>
                </c:pt>
                <c:pt idx="1912">
                  <c:v>5678.64</c:v>
                </c:pt>
                <c:pt idx="1913">
                  <c:v>5681.61</c:v>
                </c:pt>
                <c:pt idx="1914">
                  <c:v>5684.58</c:v>
                </c:pt>
                <c:pt idx="1915">
                  <c:v>5687.55</c:v>
                </c:pt>
                <c:pt idx="1916">
                  <c:v>5690.52</c:v>
                </c:pt>
                <c:pt idx="1917">
                  <c:v>5693.49</c:v>
                </c:pt>
                <c:pt idx="1918">
                  <c:v>5696.46</c:v>
                </c:pt>
                <c:pt idx="1919">
                  <c:v>5699.43</c:v>
                </c:pt>
                <c:pt idx="1920">
                  <c:v>5702.4</c:v>
                </c:pt>
                <c:pt idx="1921">
                  <c:v>5705.37</c:v>
                </c:pt>
                <c:pt idx="1922">
                  <c:v>5708.34</c:v>
                </c:pt>
                <c:pt idx="1923">
                  <c:v>5711.31</c:v>
                </c:pt>
                <c:pt idx="1924">
                  <c:v>5714.28</c:v>
                </c:pt>
                <c:pt idx="1925">
                  <c:v>5717.25</c:v>
                </c:pt>
                <c:pt idx="1926">
                  <c:v>5720.22</c:v>
                </c:pt>
                <c:pt idx="1927">
                  <c:v>5723.19</c:v>
                </c:pt>
                <c:pt idx="1928">
                  <c:v>5726.16</c:v>
                </c:pt>
                <c:pt idx="1929">
                  <c:v>5729.13</c:v>
                </c:pt>
                <c:pt idx="1930">
                  <c:v>5732.1</c:v>
                </c:pt>
                <c:pt idx="1931">
                  <c:v>5735.07</c:v>
                </c:pt>
                <c:pt idx="1932">
                  <c:v>5738.04</c:v>
                </c:pt>
                <c:pt idx="1933">
                  <c:v>5741.01</c:v>
                </c:pt>
                <c:pt idx="1934">
                  <c:v>5743.98</c:v>
                </c:pt>
                <c:pt idx="1935">
                  <c:v>5746.95</c:v>
                </c:pt>
                <c:pt idx="1936">
                  <c:v>5749.92</c:v>
                </c:pt>
                <c:pt idx="1937">
                  <c:v>5752.89</c:v>
                </c:pt>
                <c:pt idx="1938">
                  <c:v>5755.86</c:v>
                </c:pt>
                <c:pt idx="1939">
                  <c:v>5758.83</c:v>
                </c:pt>
                <c:pt idx="1940">
                  <c:v>5761.8</c:v>
                </c:pt>
                <c:pt idx="1941">
                  <c:v>5764.77</c:v>
                </c:pt>
                <c:pt idx="1942">
                  <c:v>5767.74</c:v>
                </c:pt>
                <c:pt idx="1943">
                  <c:v>5770.71</c:v>
                </c:pt>
                <c:pt idx="1944">
                  <c:v>5773.68</c:v>
                </c:pt>
                <c:pt idx="1945">
                  <c:v>5776.65</c:v>
                </c:pt>
                <c:pt idx="1946">
                  <c:v>5779.62</c:v>
                </c:pt>
                <c:pt idx="1947">
                  <c:v>5782.59</c:v>
                </c:pt>
                <c:pt idx="1948">
                  <c:v>5785.56</c:v>
                </c:pt>
                <c:pt idx="1949">
                  <c:v>5788.53</c:v>
                </c:pt>
                <c:pt idx="1950">
                  <c:v>5791.5</c:v>
                </c:pt>
                <c:pt idx="1951">
                  <c:v>5794.47</c:v>
                </c:pt>
                <c:pt idx="1952">
                  <c:v>5797.44</c:v>
                </c:pt>
                <c:pt idx="1953">
                  <c:v>5800.41</c:v>
                </c:pt>
                <c:pt idx="1954">
                  <c:v>5803.38</c:v>
                </c:pt>
                <c:pt idx="1955">
                  <c:v>5806.35</c:v>
                </c:pt>
                <c:pt idx="1956">
                  <c:v>5809.32</c:v>
                </c:pt>
                <c:pt idx="1957">
                  <c:v>5812.29</c:v>
                </c:pt>
                <c:pt idx="1958">
                  <c:v>5815.26</c:v>
                </c:pt>
                <c:pt idx="1959">
                  <c:v>5818.23</c:v>
                </c:pt>
                <c:pt idx="1960">
                  <c:v>5821.2</c:v>
                </c:pt>
                <c:pt idx="1961">
                  <c:v>5824.17</c:v>
                </c:pt>
                <c:pt idx="1962">
                  <c:v>5827.14</c:v>
                </c:pt>
                <c:pt idx="1963">
                  <c:v>5830.11</c:v>
                </c:pt>
                <c:pt idx="1964">
                  <c:v>5833.08</c:v>
                </c:pt>
                <c:pt idx="1965">
                  <c:v>5836.05</c:v>
                </c:pt>
                <c:pt idx="1966">
                  <c:v>5839.02</c:v>
                </c:pt>
                <c:pt idx="1967">
                  <c:v>5841.99</c:v>
                </c:pt>
                <c:pt idx="1968">
                  <c:v>5844.96</c:v>
                </c:pt>
                <c:pt idx="1969">
                  <c:v>5847.93</c:v>
                </c:pt>
                <c:pt idx="1970">
                  <c:v>5850.9</c:v>
                </c:pt>
                <c:pt idx="1971">
                  <c:v>5853.87</c:v>
                </c:pt>
                <c:pt idx="1972">
                  <c:v>5856.84</c:v>
                </c:pt>
                <c:pt idx="1973">
                  <c:v>5859.81</c:v>
                </c:pt>
                <c:pt idx="1974">
                  <c:v>5862.78</c:v>
                </c:pt>
                <c:pt idx="1975">
                  <c:v>5865.75</c:v>
                </c:pt>
                <c:pt idx="1976">
                  <c:v>5868.72</c:v>
                </c:pt>
                <c:pt idx="1977">
                  <c:v>5871.69</c:v>
                </c:pt>
                <c:pt idx="1978">
                  <c:v>5874.66</c:v>
                </c:pt>
                <c:pt idx="1979">
                  <c:v>5877.63</c:v>
                </c:pt>
                <c:pt idx="1980">
                  <c:v>5880.6</c:v>
                </c:pt>
                <c:pt idx="1981">
                  <c:v>5883.57</c:v>
                </c:pt>
                <c:pt idx="1982">
                  <c:v>5886.54</c:v>
                </c:pt>
                <c:pt idx="1983">
                  <c:v>5889.51</c:v>
                </c:pt>
                <c:pt idx="1984">
                  <c:v>5892.48</c:v>
                </c:pt>
                <c:pt idx="1985">
                  <c:v>5895.45</c:v>
                </c:pt>
                <c:pt idx="1986">
                  <c:v>5898.42</c:v>
                </c:pt>
                <c:pt idx="1987">
                  <c:v>5901.39</c:v>
                </c:pt>
                <c:pt idx="1988">
                  <c:v>5904.36</c:v>
                </c:pt>
                <c:pt idx="1989">
                  <c:v>5907.33</c:v>
                </c:pt>
                <c:pt idx="1990">
                  <c:v>5910.3</c:v>
                </c:pt>
                <c:pt idx="1991">
                  <c:v>5913.27</c:v>
                </c:pt>
                <c:pt idx="1992">
                  <c:v>5916.24</c:v>
                </c:pt>
                <c:pt idx="1993">
                  <c:v>5919.21</c:v>
                </c:pt>
                <c:pt idx="1994">
                  <c:v>5922.18</c:v>
                </c:pt>
                <c:pt idx="1995">
                  <c:v>5925.15</c:v>
                </c:pt>
                <c:pt idx="1996">
                  <c:v>5928.12</c:v>
                </c:pt>
                <c:pt idx="1997">
                  <c:v>5931.09</c:v>
                </c:pt>
                <c:pt idx="1998">
                  <c:v>5934.06</c:v>
                </c:pt>
                <c:pt idx="1999">
                  <c:v>5937.03</c:v>
                </c:pt>
                <c:pt idx="2000">
                  <c:v>5940</c:v>
                </c:pt>
                <c:pt idx="2001">
                  <c:v>5942.97</c:v>
                </c:pt>
                <c:pt idx="2002">
                  <c:v>5945.94</c:v>
                </c:pt>
                <c:pt idx="2003">
                  <c:v>5948.91</c:v>
                </c:pt>
                <c:pt idx="2004">
                  <c:v>5951.88</c:v>
                </c:pt>
                <c:pt idx="2005">
                  <c:v>5954.85</c:v>
                </c:pt>
                <c:pt idx="2006">
                  <c:v>5957.82</c:v>
                </c:pt>
                <c:pt idx="2007">
                  <c:v>5960.79</c:v>
                </c:pt>
                <c:pt idx="2008">
                  <c:v>5963.76</c:v>
                </c:pt>
                <c:pt idx="2009">
                  <c:v>5966.73</c:v>
                </c:pt>
                <c:pt idx="2010">
                  <c:v>5969.7</c:v>
                </c:pt>
                <c:pt idx="2011">
                  <c:v>5972.67</c:v>
                </c:pt>
                <c:pt idx="2012">
                  <c:v>5975.64</c:v>
                </c:pt>
                <c:pt idx="2013">
                  <c:v>5978.61</c:v>
                </c:pt>
                <c:pt idx="2014">
                  <c:v>5981.58</c:v>
                </c:pt>
                <c:pt idx="2015">
                  <c:v>5984.55</c:v>
                </c:pt>
                <c:pt idx="2016">
                  <c:v>5987.52</c:v>
                </c:pt>
                <c:pt idx="2017">
                  <c:v>5990.49</c:v>
                </c:pt>
                <c:pt idx="2018">
                  <c:v>5993.46</c:v>
                </c:pt>
                <c:pt idx="2019">
                  <c:v>5996.43</c:v>
                </c:pt>
                <c:pt idx="2020">
                  <c:v>5999.4</c:v>
                </c:pt>
                <c:pt idx="2021">
                  <c:v>6002.37</c:v>
                </c:pt>
                <c:pt idx="2022">
                  <c:v>6005.34</c:v>
                </c:pt>
                <c:pt idx="2023">
                  <c:v>6008.31</c:v>
                </c:pt>
                <c:pt idx="2024">
                  <c:v>6011.28</c:v>
                </c:pt>
                <c:pt idx="2025">
                  <c:v>6014.25</c:v>
                </c:pt>
                <c:pt idx="2026">
                  <c:v>6017.22</c:v>
                </c:pt>
                <c:pt idx="2027">
                  <c:v>6020.19</c:v>
                </c:pt>
                <c:pt idx="2028">
                  <c:v>6023.16</c:v>
                </c:pt>
                <c:pt idx="2029">
                  <c:v>6026.13</c:v>
                </c:pt>
                <c:pt idx="2030">
                  <c:v>6029.1</c:v>
                </c:pt>
                <c:pt idx="2031">
                  <c:v>6032.07</c:v>
                </c:pt>
                <c:pt idx="2032">
                  <c:v>6035.04</c:v>
                </c:pt>
                <c:pt idx="2033">
                  <c:v>6038.01</c:v>
                </c:pt>
                <c:pt idx="2034">
                  <c:v>6040.98</c:v>
                </c:pt>
                <c:pt idx="2035">
                  <c:v>6043.95</c:v>
                </c:pt>
                <c:pt idx="2036">
                  <c:v>6046.92</c:v>
                </c:pt>
                <c:pt idx="2037">
                  <c:v>6049.89</c:v>
                </c:pt>
                <c:pt idx="2038">
                  <c:v>6052.86</c:v>
                </c:pt>
                <c:pt idx="2039">
                  <c:v>6055.83</c:v>
                </c:pt>
                <c:pt idx="2040">
                  <c:v>6058.8</c:v>
                </c:pt>
                <c:pt idx="2041">
                  <c:v>6061.77</c:v>
                </c:pt>
                <c:pt idx="2042">
                  <c:v>6064.74</c:v>
                </c:pt>
                <c:pt idx="2043">
                  <c:v>6067.71</c:v>
                </c:pt>
                <c:pt idx="2044">
                  <c:v>6070.68</c:v>
                </c:pt>
                <c:pt idx="2045">
                  <c:v>6073.65</c:v>
                </c:pt>
                <c:pt idx="2046">
                  <c:v>6076.62</c:v>
                </c:pt>
                <c:pt idx="2047">
                  <c:v>6079.59</c:v>
                </c:pt>
                <c:pt idx="2048">
                  <c:v>6082.56</c:v>
                </c:pt>
                <c:pt idx="2049">
                  <c:v>6085.53</c:v>
                </c:pt>
                <c:pt idx="2050">
                  <c:v>6088.5</c:v>
                </c:pt>
                <c:pt idx="2051">
                  <c:v>6091.47</c:v>
                </c:pt>
                <c:pt idx="2052">
                  <c:v>6094.44</c:v>
                </c:pt>
                <c:pt idx="2053">
                  <c:v>6097.41</c:v>
                </c:pt>
                <c:pt idx="2054">
                  <c:v>6100.38</c:v>
                </c:pt>
                <c:pt idx="2055">
                  <c:v>6103.35</c:v>
                </c:pt>
                <c:pt idx="2056">
                  <c:v>6106.32</c:v>
                </c:pt>
                <c:pt idx="2057">
                  <c:v>6109.29</c:v>
                </c:pt>
              </c:numCache>
            </c:numRef>
          </c:xVal>
          <c:yVal>
            <c:numRef>
              <c:f>Sheet1!$H$2:$H$2059</c:f>
              <c:numCache>
                <c:formatCode>General</c:formatCode>
                <c:ptCount val="2058"/>
                <c:pt idx="0">
                  <c:v>9.75</c:v>
                </c:pt>
                <c:pt idx="1">
                  <c:v>3.35</c:v>
                </c:pt>
                <c:pt idx="2">
                  <c:v>3.39</c:v>
                </c:pt>
                <c:pt idx="3">
                  <c:v>3.88</c:v>
                </c:pt>
                <c:pt idx="4">
                  <c:v>4.58</c:v>
                </c:pt>
                <c:pt idx="5">
                  <c:v>5.64</c:v>
                </c:pt>
                <c:pt idx="6">
                  <c:v>4.92</c:v>
                </c:pt>
                <c:pt idx="7">
                  <c:v>2.11</c:v>
                </c:pt>
                <c:pt idx="8">
                  <c:v>4.7</c:v>
                </c:pt>
                <c:pt idx="9">
                  <c:v>2.27</c:v>
                </c:pt>
                <c:pt idx="10">
                  <c:v>4.22</c:v>
                </c:pt>
                <c:pt idx="11">
                  <c:v>2.52</c:v>
                </c:pt>
                <c:pt idx="12">
                  <c:v>3.68</c:v>
                </c:pt>
                <c:pt idx="13">
                  <c:v>3.55</c:v>
                </c:pt>
                <c:pt idx="14">
                  <c:v>-2.81</c:v>
                </c:pt>
                <c:pt idx="15">
                  <c:v>0.59</c:v>
                </c:pt>
                <c:pt idx="16">
                  <c:v>-0.03</c:v>
                </c:pt>
                <c:pt idx="17">
                  <c:v>0.77</c:v>
                </c:pt>
                <c:pt idx="18">
                  <c:v>2.95</c:v>
                </c:pt>
                <c:pt idx="19">
                  <c:v>1.31</c:v>
                </c:pt>
                <c:pt idx="20">
                  <c:v>-7.0000000000000007E-2</c:v>
                </c:pt>
                <c:pt idx="21">
                  <c:v>1.02</c:v>
                </c:pt>
                <c:pt idx="22">
                  <c:v>0.1</c:v>
                </c:pt>
                <c:pt idx="23">
                  <c:v>1.47</c:v>
                </c:pt>
                <c:pt idx="24">
                  <c:v>3.24</c:v>
                </c:pt>
                <c:pt idx="25">
                  <c:v>1.56</c:v>
                </c:pt>
                <c:pt idx="26">
                  <c:v>-0.03</c:v>
                </c:pt>
                <c:pt idx="27">
                  <c:v>0.34</c:v>
                </c:pt>
                <c:pt idx="28">
                  <c:v>2.75</c:v>
                </c:pt>
                <c:pt idx="29">
                  <c:v>-1.29</c:v>
                </c:pt>
                <c:pt idx="30">
                  <c:v>1.71</c:v>
                </c:pt>
                <c:pt idx="31">
                  <c:v>0.68</c:v>
                </c:pt>
                <c:pt idx="32">
                  <c:v>-0.48</c:v>
                </c:pt>
                <c:pt idx="33">
                  <c:v>0.37</c:v>
                </c:pt>
                <c:pt idx="34">
                  <c:v>0.57999999999999996</c:v>
                </c:pt>
                <c:pt idx="35">
                  <c:v>-0.4</c:v>
                </c:pt>
                <c:pt idx="36">
                  <c:v>5.48</c:v>
                </c:pt>
                <c:pt idx="37">
                  <c:v>1.81</c:v>
                </c:pt>
                <c:pt idx="38">
                  <c:v>0.45</c:v>
                </c:pt>
                <c:pt idx="39">
                  <c:v>0.22</c:v>
                </c:pt>
                <c:pt idx="40">
                  <c:v>0.15</c:v>
                </c:pt>
                <c:pt idx="41">
                  <c:v>0.09</c:v>
                </c:pt>
                <c:pt idx="42">
                  <c:v>7.0000000000000007E-2</c:v>
                </c:pt>
                <c:pt idx="43">
                  <c:v>0.08</c:v>
                </c:pt>
                <c:pt idx="44">
                  <c:v>0.09</c:v>
                </c:pt>
                <c:pt idx="45">
                  <c:v>7.0000000000000007E-2</c:v>
                </c:pt>
                <c:pt idx="46">
                  <c:v>7.0000000000000007E-2</c:v>
                </c:pt>
                <c:pt idx="47">
                  <c:v>-0.21</c:v>
                </c:pt>
                <c:pt idx="48">
                  <c:v>0.12</c:v>
                </c:pt>
                <c:pt idx="49">
                  <c:v>-0.18</c:v>
                </c:pt>
                <c:pt idx="50">
                  <c:v>0.39</c:v>
                </c:pt>
                <c:pt idx="51">
                  <c:v>-7.0000000000000007E-2</c:v>
                </c:pt>
                <c:pt idx="52">
                  <c:v>0.03</c:v>
                </c:pt>
                <c:pt idx="53">
                  <c:v>0.19</c:v>
                </c:pt>
                <c:pt idx="54">
                  <c:v>0.35</c:v>
                </c:pt>
                <c:pt idx="55">
                  <c:v>0.06</c:v>
                </c:pt>
                <c:pt idx="56">
                  <c:v>0.12</c:v>
                </c:pt>
                <c:pt idx="57">
                  <c:v>-0.15</c:v>
                </c:pt>
                <c:pt idx="58">
                  <c:v>7.0000000000000007E-2</c:v>
                </c:pt>
                <c:pt idx="59">
                  <c:v>-0.01</c:v>
                </c:pt>
                <c:pt idx="60">
                  <c:v>0.25</c:v>
                </c:pt>
                <c:pt idx="61">
                  <c:v>-0.13</c:v>
                </c:pt>
                <c:pt idx="62">
                  <c:v>0.11</c:v>
                </c:pt>
                <c:pt idx="63">
                  <c:v>-0.1</c:v>
                </c:pt>
                <c:pt idx="64">
                  <c:v>0.03</c:v>
                </c:pt>
                <c:pt idx="65">
                  <c:v>-0.16</c:v>
                </c:pt>
                <c:pt idx="66">
                  <c:v>1.28</c:v>
                </c:pt>
                <c:pt idx="67">
                  <c:v>-7.0000000000000007E-2</c:v>
                </c:pt>
                <c:pt idx="68">
                  <c:v>-0.14000000000000001</c:v>
                </c:pt>
                <c:pt idx="69">
                  <c:v>-0.3</c:v>
                </c:pt>
                <c:pt idx="70">
                  <c:v>0.18</c:v>
                </c:pt>
                <c:pt idx="71">
                  <c:v>1.08</c:v>
                </c:pt>
                <c:pt idx="72">
                  <c:v>0.55000000000000004</c:v>
                </c:pt>
                <c:pt idx="73">
                  <c:v>0.57999999999999996</c:v>
                </c:pt>
                <c:pt idx="74">
                  <c:v>0.22</c:v>
                </c:pt>
                <c:pt idx="75">
                  <c:v>-0.99</c:v>
                </c:pt>
                <c:pt idx="76">
                  <c:v>-0.57999999999999996</c:v>
                </c:pt>
                <c:pt idx="77">
                  <c:v>-0.31</c:v>
                </c:pt>
                <c:pt idx="78">
                  <c:v>-0.6</c:v>
                </c:pt>
                <c:pt idx="79">
                  <c:v>-0.18</c:v>
                </c:pt>
                <c:pt idx="80">
                  <c:v>-0.37</c:v>
                </c:pt>
                <c:pt idx="81">
                  <c:v>0.19</c:v>
                </c:pt>
                <c:pt idx="82">
                  <c:v>-0.64</c:v>
                </c:pt>
                <c:pt idx="83">
                  <c:v>-0.34</c:v>
                </c:pt>
                <c:pt idx="84">
                  <c:v>0</c:v>
                </c:pt>
                <c:pt idx="85">
                  <c:v>7.0000000000000007E-2</c:v>
                </c:pt>
                <c:pt idx="86">
                  <c:v>-0.01</c:v>
                </c:pt>
                <c:pt idx="87">
                  <c:v>0.4</c:v>
                </c:pt>
                <c:pt idx="88">
                  <c:v>1.52</c:v>
                </c:pt>
                <c:pt idx="89">
                  <c:v>0.72</c:v>
                </c:pt>
                <c:pt idx="90">
                  <c:v>-0.32</c:v>
                </c:pt>
                <c:pt idx="91">
                  <c:v>0</c:v>
                </c:pt>
                <c:pt idx="92">
                  <c:v>1.53</c:v>
                </c:pt>
                <c:pt idx="93">
                  <c:v>-0.21</c:v>
                </c:pt>
                <c:pt idx="94">
                  <c:v>-0.02</c:v>
                </c:pt>
                <c:pt idx="95">
                  <c:v>0.04</c:v>
                </c:pt>
                <c:pt idx="96">
                  <c:v>0.02</c:v>
                </c:pt>
                <c:pt idx="97">
                  <c:v>0</c:v>
                </c:pt>
                <c:pt idx="98">
                  <c:v>0.01</c:v>
                </c:pt>
                <c:pt idx="99">
                  <c:v>0.03</c:v>
                </c:pt>
                <c:pt idx="100">
                  <c:v>0.02</c:v>
                </c:pt>
                <c:pt idx="101">
                  <c:v>0.08</c:v>
                </c:pt>
                <c:pt idx="102">
                  <c:v>0.01</c:v>
                </c:pt>
                <c:pt idx="103">
                  <c:v>0.03</c:v>
                </c:pt>
                <c:pt idx="104">
                  <c:v>0.01</c:v>
                </c:pt>
                <c:pt idx="105">
                  <c:v>0</c:v>
                </c:pt>
                <c:pt idx="106">
                  <c:v>0.01</c:v>
                </c:pt>
                <c:pt idx="107">
                  <c:v>0.03</c:v>
                </c:pt>
                <c:pt idx="108">
                  <c:v>0</c:v>
                </c:pt>
                <c:pt idx="109">
                  <c:v>0.02</c:v>
                </c:pt>
                <c:pt idx="110">
                  <c:v>0.02</c:v>
                </c:pt>
                <c:pt idx="111">
                  <c:v>0</c:v>
                </c:pt>
                <c:pt idx="112">
                  <c:v>0</c:v>
                </c:pt>
                <c:pt idx="113">
                  <c:v>0</c:v>
                </c:pt>
                <c:pt idx="114">
                  <c:v>0.02</c:v>
                </c:pt>
                <c:pt idx="115">
                  <c:v>0.01</c:v>
                </c:pt>
                <c:pt idx="116">
                  <c:v>-0.01</c:v>
                </c:pt>
                <c:pt idx="117">
                  <c:v>0</c:v>
                </c:pt>
                <c:pt idx="118">
                  <c:v>0.01</c:v>
                </c:pt>
                <c:pt idx="119">
                  <c:v>0.01</c:v>
                </c:pt>
                <c:pt idx="120">
                  <c:v>0</c:v>
                </c:pt>
                <c:pt idx="121">
                  <c:v>0</c:v>
                </c:pt>
                <c:pt idx="122">
                  <c:v>0.01</c:v>
                </c:pt>
                <c:pt idx="123">
                  <c:v>0</c:v>
                </c:pt>
                <c:pt idx="124">
                  <c:v>0.01</c:v>
                </c:pt>
                <c:pt idx="125">
                  <c:v>0</c:v>
                </c:pt>
                <c:pt idx="126">
                  <c:v>0</c:v>
                </c:pt>
                <c:pt idx="127">
                  <c:v>0</c:v>
                </c:pt>
                <c:pt idx="128">
                  <c:v>0</c:v>
                </c:pt>
                <c:pt idx="129">
                  <c:v>0</c:v>
                </c:pt>
                <c:pt idx="130">
                  <c:v>0</c:v>
                </c:pt>
                <c:pt idx="131">
                  <c:v>0</c:v>
                </c:pt>
                <c:pt idx="132">
                  <c:v>0</c:v>
                </c:pt>
                <c:pt idx="133">
                  <c:v>0</c:v>
                </c:pt>
                <c:pt idx="134">
                  <c:v>0.01</c:v>
                </c:pt>
                <c:pt idx="135">
                  <c:v>0.01</c:v>
                </c:pt>
                <c:pt idx="136">
                  <c:v>0</c:v>
                </c:pt>
                <c:pt idx="137">
                  <c:v>-0.01</c:v>
                </c:pt>
                <c:pt idx="138">
                  <c:v>0.01</c:v>
                </c:pt>
                <c:pt idx="139">
                  <c:v>0.01</c:v>
                </c:pt>
                <c:pt idx="140">
                  <c:v>-0.01</c:v>
                </c:pt>
                <c:pt idx="141">
                  <c:v>0</c:v>
                </c:pt>
                <c:pt idx="142">
                  <c:v>0</c:v>
                </c:pt>
                <c:pt idx="143">
                  <c:v>-0.02</c:v>
                </c:pt>
                <c:pt idx="144">
                  <c:v>0</c:v>
                </c:pt>
                <c:pt idx="145">
                  <c:v>-0.01</c:v>
                </c:pt>
                <c:pt idx="146">
                  <c:v>-0.01</c:v>
                </c:pt>
                <c:pt idx="147">
                  <c:v>-0.01</c:v>
                </c:pt>
                <c:pt idx="148">
                  <c:v>0</c:v>
                </c:pt>
                <c:pt idx="149">
                  <c:v>-0.01</c:v>
                </c:pt>
                <c:pt idx="150">
                  <c:v>0</c:v>
                </c:pt>
                <c:pt idx="151">
                  <c:v>0</c:v>
                </c:pt>
                <c:pt idx="152">
                  <c:v>-0.01</c:v>
                </c:pt>
                <c:pt idx="153">
                  <c:v>-0.01</c:v>
                </c:pt>
                <c:pt idx="154">
                  <c:v>0</c:v>
                </c:pt>
                <c:pt idx="155">
                  <c:v>-0.01</c:v>
                </c:pt>
                <c:pt idx="156">
                  <c:v>-0.01</c:v>
                </c:pt>
                <c:pt idx="157">
                  <c:v>0</c:v>
                </c:pt>
                <c:pt idx="158">
                  <c:v>0</c:v>
                </c:pt>
                <c:pt idx="159">
                  <c:v>-0.01</c:v>
                </c:pt>
                <c:pt idx="160">
                  <c:v>-0.01</c:v>
                </c:pt>
                <c:pt idx="161">
                  <c:v>-0.02</c:v>
                </c:pt>
                <c:pt idx="162">
                  <c:v>0</c:v>
                </c:pt>
                <c:pt idx="163">
                  <c:v>-0.01</c:v>
                </c:pt>
                <c:pt idx="164">
                  <c:v>0.01</c:v>
                </c:pt>
                <c:pt idx="165">
                  <c:v>0</c:v>
                </c:pt>
                <c:pt idx="166">
                  <c:v>0</c:v>
                </c:pt>
                <c:pt idx="167">
                  <c:v>0</c:v>
                </c:pt>
                <c:pt idx="168">
                  <c:v>-0.01</c:v>
                </c:pt>
                <c:pt idx="169">
                  <c:v>0</c:v>
                </c:pt>
                <c:pt idx="170">
                  <c:v>0</c:v>
                </c:pt>
                <c:pt idx="171">
                  <c:v>0</c:v>
                </c:pt>
                <c:pt idx="172">
                  <c:v>0</c:v>
                </c:pt>
                <c:pt idx="173">
                  <c:v>-0.02</c:v>
                </c:pt>
                <c:pt idx="174">
                  <c:v>-0.02</c:v>
                </c:pt>
                <c:pt idx="175">
                  <c:v>0</c:v>
                </c:pt>
                <c:pt idx="176">
                  <c:v>0</c:v>
                </c:pt>
                <c:pt idx="177">
                  <c:v>0.04</c:v>
                </c:pt>
                <c:pt idx="178">
                  <c:v>0</c:v>
                </c:pt>
                <c:pt idx="179">
                  <c:v>-0.01</c:v>
                </c:pt>
                <c:pt idx="180">
                  <c:v>0</c:v>
                </c:pt>
                <c:pt idx="181">
                  <c:v>-0.02</c:v>
                </c:pt>
                <c:pt idx="182">
                  <c:v>0.01</c:v>
                </c:pt>
                <c:pt idx="183">
                  <c:v>-0.03</c:v>
                </c:pt>
                <c:pt idx="184">
                  <c:v>0</c:v>
                </c:pt>
                <c:pt idx="185">
                  <c:v>-0.06</c:v>
                </c:pt>
                <c:pt idx="186">
                  <c:v>-0.03</c:v>
                </c:pt>
                <c:pt idx="187">
                  <c:v>-0.45</c:v>
                </c:pt>
                <c:pt idx="188">
                  <c:v>-0.08</c:v>
                </c:pt>
                <c:pt idx="189">
                  <c:v>-0.03</c:v>
                </c:pt>
                <c:pt idx="190">
                  <c:v>0.19</c:v>
                </c:pt>
                <c:pt idx="191">
                  <c:v>-0.01</c:v>
                </c:pt>
                <c:pt idx="192">
                  <c:v>-0.38</c:v>
                </c:pt>
                <c:pt idx="193">
                  <c:v>0.25</c:v>
                </c:pt>
                <c:pt idx="194">
                  <c:v>0.81</c:v>
                </c:pt>
                <c:pt idx="195">
                  <c:v>0.28000000000000003</c:v>
                </c:pt>
                <c:pt idx="196">
                  <c:v>0.71</c:v>
                </c:pt>
                <c:pt idx="197">
                  <c:v>-0.36</c:v>
                </c:pt>
                <c:pt idx="198">
                  <c:v>-0.04</c:v>
                </c:pt>
                <c:pt idx="199">
                  <c:v>0.28000000000000003</c:v>
                </c:pt>
                <c:pt idx="200">
                  <c:v>0.22</c:v>
                </c:pt>
                <c:pt idx="201">
                  <c:v>1.24</c:v>
                </c:pt>
                <c:pt idx="202">
                  <c:v>1.19</c:v>
                </c:pt>
                <c:pt idx="203">
                  <c:v>-1.17</c:v>
                </c:pt>
                <c:pt idx="204">
                  <c:v>-0.56000000000000005</c:v>
                </c:pt>
                <c:pt idx="205">
                  <c:v>-0.03</c:v>
                </c:pt>
                <c:pt idx="206">
                  <c:v>0</c:v>
                </c:pt>
                <c:pt idx="207">
                  <c:v>-0.08</c:v>
                </c:pt>
                <c:pt idx="208">
                  <c:v>0.15</c:v>
                </c:pt>
                <c:pt idx="209">
                  <c:v>0.02</c:v>
                </c:pt>
                <c:pt idx="210">
                  <c:v>0.1</c:v>
                </c:pt>
                <c:pt idx="211">
                  <c:v>0</c:v>
                </c:pt>
                <c:pt idx="212">
                  <c:v>-0.15</c:v>
                </c:pt>
                <c:pt idx="213">
                  <c:v>0.3</c:v>
                </c:pt>
                <c:pt idx="214">
                  <c:v>-0.72</c:v>
                </c:pt>
                <c:pt idx="215">
                  <c:v>0.9</c:v>
                </c:pt>
                <c:pt idx="216">
                  <c:v>0.81</c:v>
                </c:pt>
                <c:pt idx="217">
                  <c:v>-0.79</c:v>
                </c:pt>
                <c:pt idx="218">
                  <c:v>-0.6</c:v>
                </c:pt>
                <c:pt idx="219">
                  <c:v>0.15</c:v>
                </c:pt>
                <c:pt idx="220">
                  <c:v>-0.21</c:v>
                </c:pt>
                <c:pt idx="221">
                  <c:v>1.84</c:v>
                </c:pt>
                <c:pt idx="222">
                  <c:v>0.49</c:v>
                </c:pt>
                <c:pt idx="223">
                  <c:v>0.31</c:v>
                </c:pt>
                <c:pt idx="224">
                  <c:v>0.45</c:v>
                </c:pt>
                <c:pt idx="225">
                  <c:v>0.75</c:v>
                </c:pt>
                <c:pt idx="226">
                  <c:v>-0.51</c:v>
                </c:pt>
                <c:pt idx="227">
                  <c:v>-0.4</c:v>
                </c:pt>
                <c:pt idx="228">
                  <c:v>0.76</c:v>
                </c:pt>
                <c:pt idx="229">
                  <c:v>1.54</c:v>
                </c:pt>
                <c:pt idx="230">
                  <c:v>0.22</c:v>
                </c:pt>
                <c:pt idx="231">
                  <c:v>-0.46</c:v>
                </c:pt>
                <c:pt idx="232">
                  <c:v>-0.01</c:v>
                </c:pt>
                <c:pt idx="233">
                  <c:v>0.08</c:v>
                </c:pt>
                <c:pt idx="234">
                  <c:v>-0.14000000000000001</c:v>
                </c:pt>
                <c:pt idx="235">
                  <c:v>-0.08</c:v>
                </c:pt>
                <c:pt idx="236">
                  <c:v>-0.33</c:v>
                </c:pt>
                <c:pt idx="237">
                  <c:v>-2.3199999999999998</c:v>
                </c:pt>
                <c:pt idx="238">
                  <c:v>-0.86</c:v>
                </c:pt>
                <c:pt idx="239">
                  <c:v>-0.6</c:v>
                </c:pt>
                <c:pt idx="240">
                  <c:v>0.28999999999999998</c:v>
                </c:pt>
                <c:pt idx="241">
                  <c:v>-0.49</c:v>
                </c:pt>
                <c:pt idx="242">
                  <c:v>0.01</c:v>
                </c:pt>
                <c:pt idx="243">
                  <c:v>0.02</c:v>
                </c:pt>
                <c:pt idx="244">
                  <c:v>-0.05</c:v>
                </c:pt>
                <c:pt idx="245">
                  <c:v>0.1</c:v>
                </c:pt>
                <c:pt idx="246">
                  <c:v>-0.03</c:v>
                </c:pt>
                <c:pt idx="247">
                  <c:v>0.03</c:v>
                </c:pt>
                <c:pt idx="248">
                  <c:v>0.12</c:v>
                </c:pt>
                <c:pt idx="249">
                  <c:v>-0.03</c:v>
                </c:pt>
                <c:pt idx="250">
                  <c:v>0.09</c:v>
                </c:pt>
                <c:pt idx="251">
                  <c:v>0.04</c:v>
                </c:pt>
                <c:pt idx="252">
                  <c:v>-0.02</c:v>
                </c:pt>
                <c:pt idx="253">
                  <c:v>0</c:v>
                </c:pt>
                <c:pt idx="254">
                  <c:v>-0.01</c:v>
                </c:pt>
                <c:pt idx="255">
                  <c:v>0.04</c:v>
                </c:pt>
                <c:pt idx="256">
                  <c:v>-1.96</c:v>
                </c:pt>
                <c:pt idx="257">
                  <c:v>1</c:v>
                </c:pt>
                <c:pt idx="258">
                  <c:v>-0.13</c:v>
                </c:pt>
                <c:pt idx="259">
                  <c:v>-0.01</c:v>
                </c:pt>
                <c:pt idx="260">
                  <c:v>-0.06</c:v>
                </c:pt>
                <c:pt idx="261">
                  <c:v>-0.02</c:v>
                </c:pt>
                <c:pt idx="262">
                  <c:v>0.17</c:v>
                </c:pt>
                <c:pt idx="263">
                  <c:v>-0.4</c:v>
                </c:pt>
                <c:pt idx="264">
                  <c:v>-2.0099999999999998</c:v>
                </c:pt>
                <c:pt idx="265">
                  <c:v>-1.96</c:v>
                </c:pt>
                <c:pt idx="266">
                  <c:v>-0.2</c:v>
                </c:pt>
                <c:pt idx="267">
                  <c:v>1.95</c:v>
                </c:pt>
                <c:pt idx="268">
                  <c:v>0.03</c:v>
                </c:pt>
                <c:pt idx="269">
                  <c:v>0.71</c:v>
                </c:pt>
                <c:pt idx="270">
                  <c:v>-0.34</c:v>
                </c:pt>
                <c:pt idx="271">
                  <c:v>-0.21</c:v>
                </c:pt>
                <c:pt idx="272">
                  <c:v>-0.14000000000000001</c:v>
                </c:pt>
                <c:pt idx="273">
                  <c:v>0.75</c:v>
                </c:pt>
                <c:pt idx="274">
                  <c:v>2.2999999999999998</c:v>
                </c:pt>
                <c:pt idx="275">
                  <c:v>0.11</c:v>
                </c:pt>
                <c:pt idx="276">
                  <c:v>-0.4</c:v>
                </c:pt>
                <c:pt idx="277">
                  <c:v>1.1100000000000001</c:v>
                </c:pt>
                <c:pt idx="278">
                  <c:v>-1.61</c:v>
                </c:pt>
                <c:pt idx="279">
                  <c:v>-0.38</c:v>
                </c:pt>
                <c:pt idx="280">
                  <c:v>0.04</c:v>
                </c:pt>
                <c:pt idx="281">
                  <c:v>0.24</c:v>
                </c:pt>
                <c:pt idx="282">
                  <c:v>0.27</c:v>
                </c:pt>
                <c:pt idx="283">
                  <c:v>0.03</c:v>
                </c:pt>
                <c:pt idx="284">
                  <c:v>2.16</c:v>
                </c:pt>
                <c:pt idx="285">
                  <c:v>-0.77</c:v>
                </c:pt>
                <c:pt idx="286">
                  <c:v>-0.08</c:v>
                </c:pt>
                <c:pt idx="287">
                  <c:v>-0.89</c:v>
                </c:pt>
                <c:pt idx="288">
                  <c:v>-0.95</c:v>
                </c:pt>
                <c:pt idx="289">
                  <c:v>-2.48</c:v>
                </c:pt>
                <c:pt idx="290">
                  <c:v>-0.54</c:v>
                </c:pt>
                <c:pt idx="291">
                  <c:v>-0.68</c:v>
                </c:pt>
                <c:pt idx="292">
                  <c:v>0.35</c:v>
                </c:pt>
                <c:pt idx="293">
                  <c:v>-4.49</c:v>
                </c:pt>
                <c:pt idx="294">
                  <c:v>6.41</c:v>
                </c:pt>
                <c:pt idx="295">
                  <c:v>-0.57999999999999996</c:v>
                </c:pt>
                <c:pt idx="296">
                  <c:v>2.5</c:v>
                </c:pt>
                <c:pt idx="297">
                  <c:v>1.19</c:v>
                </c:pt>
                <c:pt idx="298">
                  <c:v>1.85</c:v>
                </c:pt>
                <c:pt idx="299">
                  <c:v>-10.1</c:v>
                </c:pt>
                <c:pt idx="300">
                  <c:v>-0.09</c:v>
                </c:pt>
                <c:pt idx="301">
                  <c:v>-0.12</c:v>
                </c:pt>
                <c:pt idx="302">
                  <c:v>-1.3</c:v>
                </c:pt>
                <c:pt idx="303">
                  <c:v>0.03</c:v>
                </c:pt>
                <c:pt idx="304">
                  <c:v>-0.34</c:v>
                </c:pt>
                <c:pt idx="305">
                  <c:v>-0.48</c:v>
                </c:pt>
                <c:pt idx="306">
                  <c:v>-0.22</c:v>
                </c:pt>
                <c:pt idx="307">
                  <c:v>-1.08</c:v>
                </c:pt>
                <c:pt idx="308">
                  <c:v>-0.13</c:v>
                </c:pt>
                <c:pt idx="309">
                  <c:v>-1.52</c:v>
                </c:pt>
                <c:pt idx="310">
                  <c:v>0.53</c:v>
                </c:pt>
                <c:pt idx="311">
                  <c:v>0.73</c:v>
                </c:pt>
                <c:pt idx="312">
                  <c:v>1.52</c:v>
                </c:pt>
                <c:pt idx="313">
                  <c:v>7.65</c:v>
                </c:pt>
                <c:pt idx="314">
                  <c:v>0.21</c:v>
                </c:pt>
                <c:pt idx="315">
                  <c:v>1.31</c:v>
                </c:pt>
                <c:pt idx="316">
                  <c:v>0.2</c:v>
                </c:pt>
                <c:pt idx="317">
                  <c:v>-0.33</c:v>
                </c:pt>
                <c:pt idx="318">
                  <c:v>0.28999999999999998</c:v>
                </c:pt>
                <c:pt idx="319">
                  <c:v>-0.71</c:v>
                </c:pt>
                <c:pt idx="320">
                  <c:v>-0.17</c:v>
                </c:pt>
                <c:pt idx="321">
                  <c:v>0.87</c:v>
                </c:pt>
                <c:pt idx="322">
                  <c:v>-0.37</c:v>
                </c:pt>
                <c:pt idx="323">
                  <c:v>-1.49</c:v>
                </c:pt>
                <c:pt idx="324">
                  <c:v>-6.85</c:v>
                </c:pt>
                <c:pt idx="325">
                  <c:v>-0.31</c:v>
                </c:pt>
                <c:pt idx="326">
                  <c:v>-2.2400000000000002</c:v>
                </c:pt>
                <c:pt idx="327">
                  <c:v>0.24</c:v>
                </c:pt>
                <c:pt idx="328">
                  <c:v>-0.99</c:v>
                </c:pt>
                <c:pt idx="329">
                  <c:v>3.17</c:v>
                </c:pt>
                <c:pt idx="330">
                  <c:v>0.67</c:v>
                </c:pt>
                <c:pt idx="331">
                  <c:v>0.48</c:v>
                </c:pt>
                <c:pt idx="332">
                  <c:v>-0.17</c:v>
                </c:pt>
                <c:pt idx="333">
                  <c:v>-1.3</c:v>
                </c:pt>
                <c:pt idx="334">
                  <c:v>0.78</c:v>
                </c:pt>
                <c:pt idx="335">
                  <c:v>-0.34</c:v>
                </c:pt>
                <c:pt idx="336">
                  <c:v>-1.1599999999999999</c:v>
                </c:pt>
                <c:pt idx="337">
                  <c:v>3.02</c:v>
                </c:pt>
                <c:pt idx="338">
                  <c:v>-1.27</c:v>
                </c:pt>
                <c:pt idx="339">
                  <c:v>-0.34</c:v>
                </c:pt>
                <c:pt idx="340">
                  <c:v>0.17</c:v>
                </c:pt>
                <c:pt idx="341">
                  <c:v>-0.18</c:v>
                </c:pt>
                <c:pt idx="342">
                  <c:v>-2.25</c:v>
                </c:pt>
                <c:pt idx="343">
                  <c:v>1.03</c:v>
                </c:pt>
                <c:pt idx="344">
                  <c:v>0.22</c:v>
                </c:pt>
                <c:pt idx="345">
                  <c:v>1.85</c:v>
                </c:pt>
                <c:pt idx="346">
                  <c:v>-1.24</c:v>
                </c:pt>
                <c:pt idx="347">
                  <c:v>2.66</c:v>
                </c:pt>
                <c:pt idx="348">
                  <c:v>0.57999999999999996</c:v>
                </c:pt>
                <c:pt idx="349">
                  <c:v>1.37</c:v>
                </c:pt>
                <c:pt idx="350">
                  <c:v>-3.43</c:v>
                </c:pt>
                <c:pt idx="351">
                  <c:v>-0.69</c:v>
                </c:pt>
                <c:pt idx="352">
                  <c:v>-3.41</c:v>
                </c:pt>
                <c:pt idx="353">
                  <c:v>0.88</c:v>
                </c:pt>
                <c:pt idx="354">
                  <c:v>0.75</c:v>
                </c:pt>
                <c:pt idx="355">
                  <c:v>-0.24</c:v>
                </c:pt>
                <c:pt idx="356">
                  <c:v>0.81</c:v>
                </c:pt>
                <c:pt idx="357">
                  <c:v>-0.76</c:v>
                </c:pt>
                <c:pt idx="358">
                  <c:v>1.59</c:v>
                </c:pt>
                <c:pt idx="359">
                  <c:v>-2.15</c:v>
                </c:pt>
                <c:pt idx="360">
                  <c:v>0.77</c:v>
                </c:pt>
                <c:pt idx="361">
                  <c:v>0.96</c:v>
                </c:pt>
                <c:pt idx="362">
                  <c:v>-1.02</c:v>
                </c:pt>
                <c:pt idx="363">
                  <c:v>-0.68</c:v>
                </c:pt>
                <c:pt idx="364">
                  <c:v>-0.88</c:v>
                </c:pt>
                <c:pt idx="365">
                  <c:v>-1.54</c:v>
                </c:pt>
                <c:pt idx="366">
                  <c:v>-1.1100000000000001</c:v>
                </c:pt>
                <c:pt idx="367">
                  <c:v>-1.59</c:v>
                </c:pt>
                <c:pt idx="368">
                  <c:v>-0.42</c:v>
                </c:pt>
                <c:pt idx="369">
                  <c:v>-8.4700000000000006</c:v>
                </c:pt>
                <c:pt idx="370">
                  <c:v>0</c:v>
                </c:pt>
                <c:pt idx="371">
                  <c:v>1.36</c:v>
                </c:pt>
                <c:pt idx="372">
                  <c:v>1.3</c:v>
                </c:pt>
                <c:pt idx="373">
                  <c:v>1.68</c:v>
                </c:pt>
                <c:pt idx="374">
                  <c:v>-0.33</c:v>
                </c:pt>
                <c:pt idx="375">
                  <c:v>-0.11</c:v>
                </c:pt>
                <c:pt idx="376">
                  <c:v>0.02</c:v>
                </c:pt>
                <c:pt idx="377">
                  <c:v>0.5</c:v>
                </c:pt>
                <c:pt idx="378">
                  <c:v>0.17</c:v>
                </c:pt>
                <c:pt idx="379">
                  <c:v>0.23</c:v>
                </c:pt>
                <c:pt idx="380">
                  <c:v>0.83</c:v>
                </c:pt>
                <c:pt idx="381">
                  <c:v>0.36</c:v>
                </c:pt>
                <c:pt idx="382">
                  <c:v>-0.62</c:v>
                </c:pt>
                <c:pt idx="383">
                  <c:v>-0.32</c:v>
                </c:pt>
                <c:pt idx="384">
                  <c:v>-0.33</c:v>
                </c:pt>
                <c:pt idx="385">
                  <c:v>-0.09</c:v>
                </c:pt>
                <c:pt idx="386">
                  <c:v>-0.04</c:v>
                </c:pt>
                <c:pt idx="387">
                  <c:v>0.3</c:v>
                </c:pt>
                <c:pt idx="388">
                  <c:v>0.44</c:v>
                </c:pt>
                <c:pt idx="389">
                  <c:v>1.79</c:v>
                </c:pt>
                <c:pt idx="390">
                  <c:v>2.87</c:v>
                </c:pt>
                <c:pt idx="391">
                  <c:v>0.44</c:v>
                </c:pt>
                <c:pt idx="392">
                  <c:v>0.06</c:v>
                </c:pt>
                <c:pt idx="393">
                  <c:v>-0.2</c:v>
                </c:pt>
                <c:pt idx="394">
                  <c:v>-4.75</c:v>
                </c:pt>
                <c:pt idx="395">
                  <c:v>0.46</c:v>
                </c:pt>
                <c:pt idx="396">
                  <c:v>0.02</c:v>
                </c:pt>
                <c:pt idx="397">
                  <c:v>0.61</c:v>
                </c:pt>
                <c:pt idx="398">
                  <c:v>0.08</c:v>
                </c:pt>
                <c:pt idx="399">
                  <c:v>0.91</c:v>
                </c:pt>
                <c:pt idx="400">
                  <c:v>-0.31</c:v>
                </c:pt>
                <c:pt idx="401">
                  <c:v>-0.14000000000000001</c:v>
                </c:pt>
                <c:pt idx="402">
                  <c:v>-0.41</c:v>
                </c:pt>
                <c:pt idx="403">
                  <c:v>0.73</c:v>
                </c:pt>
                <c:pt idx="404">
                  <c:v>-0.7</c:v>
                </c:pt>
                <c:pt idx="405">
                  <c:v>0.64</c:v>
                </c:pt>
                <c:pt idx="406">
                  <c:v>0.16</c:v>
                </c:pt>
                <c:pt idx="407">
                  <c:v>1.68</c:v>
                </c:pt>
                <c:pt idx="408">
                  <c:v>0</c:v>
                </c:pt>
                <c:pt idx="409">
                  <c:v>-0.71</c:v>
                </c:pt>
                <c:pt idx="410">
                  <c:v>-0.45</c:v>
                </c:pt>
                <c:pt idx="411">
                  <c:v>-0.13</c:v>
                </c:pt>
                <c:pt idx="412">
                  <c:v>0.39</c:v>
                </c:pt>
                <c:pt idx="413">
                  <c:v>0.39</c:v>
                </c:pt>
                <c:pt idx="414">
                  <c:v>0.25</c:v>
                </c:pt>
                <c:pt idx="415">
                  <c:v>-0.38</c:v>
                </c:pt>
                <c:pt idx="416">
                  <c:v>0.48</c:v>
                </c:pt>
                <c:pt idx="417">
                  <c:v>-0.56999999999999995</c:v>
                </c:pt>
                <c:pt idx="418">
                  <c:v>-0.11</c:v>
                </c:pt>
                <c:pt idx="419">
                  <c:v>0.06</c:v>
                </c:pt>
                <c:pt idx="420">
                  <c:v>-0.37</c:v>
                </c:pt>
                <c:pt idx="421">
                  <c:v>-0.34</c:v>
                </c:pt>
                <c:pt idx="422">
                  <c:v>-0.8</c:v>
                </c:pt>
                <c:pt idx="423">
                  <c:v>-0.54</c:v>
                </c:pt>
                <c:pt idx="424">
                  <c:v>0.24</c:v>
                </c:pt>
                <c:pt idx="425">
                  <c:v>0.25</c:v>
                </c:pt>
                <c:pt idx="426">
                  <c:v>-0.5</c:v>
                </c:pt>
                <c:pt idx="427">
                  <c:v>0.33</c:v>
                </c:pt>
                <c:pt idx="428">
                  <c:v>-1.57</c:v>
                </c:pt>
                <c:pt idx="429">
                  <c:v>0</c:v>
                </c:pt>
                <c:pt idx="430">
                  <c:v>-0.11</c:v>
                </c:pt>
                <c:pt idx="431">
                  <c:v>-0.35</c:v>
                </c:pt>
                <c:pt idx="432">
                  <c:v>0.06</c:v>
                </c:pt>
                <c:pt idx="433">
                  <c:v>0.08</c:v>
                </c:pt>
                <c:pt idx="434">
                  <c:v>0.63</c:v>
                </c:pt>
                <c:pt idx="435">
                  <c:v>-0.22</c:v>
                </c:pt>
                <c:pt idx="436">
                  <c:v>0.55000000000000004</c:v>
                </c:pt>
                <c:pt idx="437">
                  <c:v>0.28000000000000003</c:v>
                </c:pt>
                <c:pt idx="438">
                  <c:v>-0.63</c:v>
                </c:pt>
                <c:pt idx="439">
                  <c:v>0.33</c:v>
                </c:pt>
                <c:pt idx="440">
                  <c:v>0.33</c:v>
                </c:pt>
                <c:pt idx="441">
                  <c:v>0.06</c:v>
                </c:pt>
                <c:pt idx="442">
                  <c:v>0.45</c:v>
                </c:pt>
                <c:pt idx="443">
                  <c:v>0.21</c:v>
                </c:pt>
                <c:pt idx="444">
                  <c:v>0.47</c:v>
                </c:pt>
                <c:pt idx="445">
                  <c:v>0.25</c:v>
                </c:pt>
                <c:pt idx="446">
                  <c:v>0.16</c:v>
                </c:pt>
                <c:pt idx="447">
                  <c:v>0.2</c:v>
                </c:pt>
                <c:pt idx="448">
                  <c:v>1.1000000000000001</c:v>
                </c:pt>
                <c:pt idx="449">
                  <c:v>0.28000000000000003</c:v>
                </c:pt>
                <c:pt idx="450">
                  <c:v>0.03</c:v>
                </c:pt>
                <c:pt idx="451">
                  <c:v>0.25</c:v>
                </c:pt>
                <c:pt idx="452">
                  <c:v>0</c:v>
                </c:pt>
                <c:pt idx="453">
                  <c:v>1.03</c:v>
                </c:pt>
                <c:pt idx="454">
                  <c:v>-0.05</c:v>
                </c:pt>
                <c:pt idx="455">
                  <c:v>-0.61</c:v>
                </c:pt>
                <c:pt idx="456">
                  <c:v>-0.26</c:v>
                </c:pt>
                <c:pt idx="457">
                  <c:v>-1.24</c:v>
                </c:pt>
                <c:pt idx="458">
                  <c:v>-0.46</c:v>
                </c:pt>
                <c:pt idx="459">
                  <c:v>0.76</c:v>
                </c:pt>
                <c:pt idx="460">
                  <c:v>0.4</c:v>
                </c:pt>
                <c:pt idx="461">
                  <c:v>0.42</c:v>
                </c:pt>
                <c:pt idx="462">
                  <c:v>1.06</c:v>
                </c:pt>
                <c:pt idx="463">
                  <c:v>0.43</c:v>
                </c:pt>
                <c:pt idx="464">
                  <c:v>0.59</c:v>
                </c:pt>
                <c:pt idx="465">
                  <c:v>-0.13</c:v>
                </c:pt>
                <c:pt idx="466">
                  <c:v>0.09</c:v>
                </c:pt>
                <c:pt idx="467">
                  <c:v>2.23</c:v>
                </c:pt>
                <c:pt idx="468">
                  <c:v>0.15</c:v>
                </c:pt>
                <c:pt idx="469">
                  <c:v>0.8</c:v>
                </c:pt>
                <c:pt idx="470">
                  <c:v>0.98</c:v>
                </c:pt>
                <c:pt idx="471">
                  <c:v>-1.5</c:v>
                </c:pt>
                <c:pt idx="472">
                  <c:v>1.18</c:v>
                </c:pt>
                <c:pt idx="473">
                  <c:v>1.74</c:v>
                </c:pt>
                <c:pt idx="474">
                  <c:v>1.1100000000000001</c:v>
                </c:pt>
                <c:pt idx="475">
                  <c:v>-0.05</c:v>
                </c:pt>
                <c:pt idx="476">
                  <c:v>0.09</c:v>
                </c:pt>
                <c:pt idx="477">
                  <c:v>2.4500000000000002</c:v>
                </c:pt>
                <c:pt idx="478">
                  <c:v>0.48</c:v>
                </c:pt>
                <c:pt idx="479">
                  <c:v>-0.48</c:v>
                </c:pt>
                <c:pt idx="480">
                  <c:v>1.41</c:v>
                </c:pt>
                <c:pt idx="481">
                  <c:v>1.51</c:v>
                </c:pt>
                <c:pt idx="482">
                  <c:v>-3.66</c:v>
                </c:pt>
                <c:pt idx="483">
                  <c:v>7.84</c:v>
                </c:pt>
                <c:pt idx="484">
                  <c:v>0.15</c:v>
                </c:pt>
                <c:pt idx="485">
                  <c:v>0.02</c:v>
                </c:pt>
                <c:pt idx="486">
                  <c:v>-1.97</c:v>
                </c:pt>
                <c:pt idx="487">
                  <c:v>-0.9</c:v>
                </c:pt>
                <c:pt idx="488">
                  <c:v>-0.17</c:v>
                </c:pt>
                <c:pt idx="489">
                  <c:v>0.42</c:v>
                </c:pt>
                <c:pt idx="490">
                  <c:v>-0.16</c:v>
                </c:pt>
                <c:pt idx="491">
                  <c:v>0.22</c:v>
                </c:pt>
                <c:pt idx="492">
                  <c:v>0.89</c:v>
                </c:pt>
                <c:pt idx="493">
                  <c:v>1.67</c:v>
                </c:pt>
                <c:pt idx="494">
                  <c:v>0.93</c:v>
                </c:pt>
                <c:pt idx="495">
                  <c:v>-0.38</c:v>
                </c:pt>
                <c:pt idx="496">
                  <c:v>0.68</c:v>
                </c:pt>
                <c:pt idx="497">
                  <c:v>-1.22</c:v>
                </c:pt>
                <c:pt idx="498">
                  <c:v>0.2</c:v>
                </c:pt>
                <c:pt idx="499">
                  <c:v>2.91</c:v>
                </c:pt>
                <c:pt idx="500">
                  <c:v>-0.51</c:v>
                </c:pt>
                <c:pt idx="501">
                  <c:v>0.37</c:v>
                </c:pt>
                <c:pt idx="502">
                  <c:v>-0.28999999999999998</c:v>
                </c:pt>
                <c:pt idx="503">
                  <c:v>0.15</c:v>
                </c:pt>
                <c:pt idx="504">
                  <c:v>1.81</c:v>
                </c:pt>
                <c:pt idx="505">
                  <c:v>-1.27</c:v>
                </c:pt>
                <c:pt idx="506">
                  <c:v>-0.54</c:v>
                </c:pt>
                <c:pt idx="507">
                  <c:v>-0.39</c:v>
                </c:pt>
                <c:pt idx="508">
                  <c:v>0.93</c:v>
                </c:pt>
                <c:pt idx="509">
                  <c:v>0.35</c:v>
                </c:pt>
                <c:pt idx="510">
                  <c:v>-0.31</c:v>
                </c:pt>
                <c:pt idx="511">
                  <c:v>-0.21</c:v>
                </c:pt>
                <c:pt idx="512">
                  <c:v>1.0900000000000001</c:v>
                </c:pt>
                <c:pt idx="513">
                  <c:v>-0.17</c:v>
                </c:pt>
                <c:pt idx="514">
                  <c:v>1.24</c:v>
                </c:pt>
                <c:pt idx="515">
                  <c:v>0.12</c:v>
                </c:pt>
                <c:pt idx="516">
                  <c:v>2.61</c:v>
                </c:pt>
                <c:pt idx="517">
                  <c:v>-0.94</c:v>
                </c:pt>
                <c:pt idx="518">
                  <c:v>0.44</c:v>
                </c:pt>
                <c:pt idx="519">
                  <c:v>0.64</c:v>
                </c:pt>
                <c:pt idx="520">
                  <c:v>-3.99</c:v>
                </c:pt>
                <c:pt idx="521">
                  <c:v>0.94</c:v>
                </c:pt>
                <c:pt idx="522">
                  <c:v>0.38</c:v>
                </c:pt>
                <c:pt idx="523">
                  <c:v>0.7</c:v>
                </c:pt>
                <c:pt idx="524">
                  <c:v>-0.53</c:v>
                </c:pt>
                <c:pt idx="525">
                  <c:v>0.01</c:v>
                </c:pt>
                <c:pt idx="526">
                  <c:v>0.55000000000000004</c:v>
                </c:pt>
                <c:pt idx="527">
                  <c:v>0.36</c:v>
                </c:pt>
                <c:pt idx="528">
                  <c:v>0.02</c:v>
                </c:pt>
                <c:pt idx="529">
                  <c:v>-0.12</c:v>
                </c:pt>
                <c:pt idx="530">
                  <c:v>0.61</c:v>
                </c:pt>
                <c:pt idx="531">
                  <c:v>-0.39</c:v>
                </c:pt>
                <c:pt idx="532">
                  <c:v>-0.02</c:v>
                </c:pt>
                <c:pt idx="533">
                  <c:v>-0.13</c:v>
                </c:pt>
                <c:pt idx="534">
                  <c:v>0.18</c:v>
                </c:pt>
                <c:pt idx="535">
                  <c:v>0.9</c:v>
                </c:pt>
                <c:pt idx="536">
                  <c:v>0</c:v>
                </c:pt>
                <c:pt idx="537">
                  <c:v>1.01</c:v>
                </c:pt>
                <c:pt idx="538">
                  <c:v>0.21</c:v>
                </c:pt>
                <c:pt idx="539">
                  <c:v>0.04</c:v>
                </c:pt>
                <c:pt idx="540">
                  <c:v>-7.0000000000000007E-2</c:v>
                </c:pt>
                <c:pt idx="541">
                  <c:v>-0.27</c:v>
                </c:pt>
                <c:pt idx="542">
                  <c:v>0.13</c:v>
                </c:pt>
                <c:pt idx="543">
                  <c:v>0.17</c:v>
                </c:pt>
                <c:pt idx="544">
                  <c:v>-3.59</c:v>
                </c:pt>
                <c:pt idx="545">
                  <c:v>0.16</c:v>
                </c:pt>
                <c:pt idx="546">
                  <c:v>-3.59</c:v>
                </c:pt>
                <c:pt idx="547">
                  <c:v>-0.4</c:v>
                </c:pt>
                <c:pt idx="548">
                  <c:v>0.14000000000000001</c:v>
                </c:pt>
                <c:pt idx="549">
                  <c:v>-2.15</c:v>
                </c:pt>
                <c:pt idx="550">
                  <c:v>1.88</c:v>
                </c:pt>
                <c:pt idx="551">
                  <c:v>-0.19</c:v>
                </c:pt>
                <c:pt idx="552">
                  <c:v>0.41</c:v>
                </c:pt>
                <c:pt idx="553">
                  <c:v>0.17</c:v>
                </c:pt>
                <c:pt idx="554">
                  <c:v>0.16</c:v>
                </c:pt>
                <c:pt idx="555">
                  <c:v>0</c:v>
                </c:pt>
                <c:pt idx="556">
                  <c:v>-0.18</c:v>
                </c:pt>
                <c:pt idx="557">
                  <c:v>0.51</c:v>
                </c:pt>
                <c:pt idx="558">
                  <c:v>0.24</c:v>
                </c:pt>
                <c:pt idx="559">
                  <c:v>0.08</c:v>
                </c:pt>
                <c:pt idx="560">
                  <c:v>0.12</c:v>
                </c:pt>
                <c:pt idx="561">
                  <c:v>-0.09</c:v>
                </c:pt>
                <c:pt idx="562">
                  <c:v>0.34</c:v>
                </c:pt>
                <c:pt idx="563">
                  <c:v>0.19</c:v>
                </c:pt>
                <c:pt idx="564">
                  <c:v>0.16</c:v>
                </c:pt>
                <c:pt idx="565">
                  <c:v>0.17</c:v>
                </c:pt>
                <c:pt idx="566">
                  <c:v>0.12</c:v>
                </c:pt>
                <c:pt idx="567">
                  <c:v>0.19</c:v>
                </c:pt>
                <c:pt idx="568">
                  <c:v>7.0000000000000007E-2</c:v>
                </c:pt>
                <c:pt idx="569">
                  <c:v>-0.67</c:v>
                </c:pt>
                <c:pt idx="570">
                  <c:v>0.14000000000000001</c:v>
                </c:pt>
                <c:pt idx="571">
                  <c:v>0.57999999999999996</c:v>
                </c:pt>
                <c:pt idx="572">
                  <c:v>0.15</c:v>
                </c:pt>
                <c:pt idx="573">
                  <c:v>0.11</c:v>
                </c:pt>
                <c:pt idx="574">
                  <c:v>0.11</c:v>
                </c:pt>
                <c:pt idx="575">
                  <c:v>0.3</c:v>
                </c:pt>
                <c:pt idx="576">
                  <c:v>0.22</c:v>
                </c:pt>
                <c:pt idx="577">
                  <c:v>7.0000000000000007E-2</c:v>
                </c:pt>
                <c:pt idx="578">
                  <c:v>0.12</c:v>
                </c:pt>
                <c:pt idx="579">
                  <c:v>0.11</c:v>
                </c:pt>
                <c:pt idx="580">
                  <c:v>0.1</c:v>
                </c:pt>
                <c:pt idx="581">
                  <c:v>0.08</c:v>
                </c:pt>
                <c:pt idx="582">
                  <c:v>0.1</c:v>
                </c:pt>
                <c:pt idx="583">
                  <c:v>0.13</c:v>
                </c:pt>
                <c:pt idx="584">
                  <c:v>7.0000000000000007E-2</c:v>
                </c:pt>
                <c:pt idx="585">
                  <c:v>0.12</c:v>
                </c:pt>
                <c:pt idx="586">
                  <c:v>0.1</c:v>
                </c:pt>
                <c:pt idx="587">
                  <c:v>0.19</c:v>
                </c:pt>
                <c:pt idx="588">
                  <c:v>0.08</c:v>
                </c:pt>
                <c:pt idx="589">
                  <c:v>0.13</c:v>
                </c:pt>
                <c:pt idx="590">
                  <c:v>0.12</c:v>
                </c:pt>
                <c:pt idx="591">
                  <c:v>0.09</c:v>
                </c:pt>
                <c:pt idx="592">
                  <c:v>0.16</c:v>
                </c:pt>
                <c:pt idx="593">
                  <c:v>0.13</c:v>
                </c:pt>
                <c:pt idx="594">
                  <c:v>0.06</c:v>
                </c:pt>
                <c:pt idx="595">
                  <c:v>0.14000000000000001</c:v>
                </c:pt>
                <c:pt idx="596">
                  <c:v>0.09</c:v>
                </c:pt>
                <c:pt idx="597">
                  <c:v>0.09</c:v>
                </c:pt>
                <c:pt idx="598">
                  <c:v>0.09</c:v>
                </c:pt>
                <c:pt idx="599">
                  <c:v>0.12</c:v>
                </c:pt>
                <c:pt idx="600">
                  <c:v>7.0000000000000007E-2</c:v>
                </c:pt>
                <c:pt idx="601">
                  <c:v>0.16</c:v>
                </c:pt>
                <c:pt idx="602">
                  <c:v>0.08</c:v>
                </c:pt>
                <c:pt idx="603">
                  <c:v>0.09</c:v>
                </c:pt>
                <c:pt idx="604">
                  <c:v>0.08</c:v>
                </c:pt>
                <c:pt idx="605">
                  <c:v>0.09</c:v>
                </c:pt>
                <c:pt idx="606">
                  <c:v>0.1</c:v>
                </c:pt>
                <c:pt idx="607">
                  <c:v>-0.16</c:v>
                </c:pt>
                <c:pt idx="608">
                  <c:v>0.32</c:v>
                </c:pt>
                <c:pt idx="609">
                  <c:v>1.56</c:v>
                </c:pt>
                <c:pt idx="610">
                  <c:v>-0.09</c:v>
                </c:pt>
                <c:pt idx="611">
                  <c:v>2.91</c:v>
                </c:pt>
                <c:pt idx="612">
                  <c:v>-0.11</c:v>
                </c:pt>
                <c:pt idx="613">
                  <c:v>-0.52</c:v>
                </c:pt>
                <c:pt idx="614">
                  <c:v>-0.62</c:v>
                </c:pt>
                <c:pt idx="615">
                  <c:v>-1.32</c:v>
                </c:pt>
                <c:pt idx="616">
                  <c:v>0.8</c:v>
                </c:pt>
                <c:pt idx="617">
                  <c:v>-1.64</c:v>
                </c:pt>
                <c:pt idx="618">
                  <c:v>-0.46</c:v>
                </c:pt>
                <c:pt idx="619">
                  <c:v>0.2</c:v>
                </c:pt>
                <c:pt idx="620">
                  <c:v>-0.11</c:v>
                </c:pt>
                <c:pt idx="621">
                  <c:v>-0.05</c:v>
                </c:pt>
                <c:pt idx="622">
                  <c:v>0.02</c:v>
                </c:pt>
                <c:pt idx="623">
                  <c:v>0.06</c:v>
                </c:pt>
                <c:pt idx="624">
                  <c:v>0.08</c:v>
                </c:pt>
                <c:pt idx="625">
                  <c:v>0.12</c:v>
                </c:pt>
                <c:pt idx="626">
                  <c:v>0.16</c:v>
                </c:pt>
                <c:pt idx="627">
                  <c:v>0.13</c:v>
                </c:pt>
                <c:pt idx="628">
                  <c:v>0.12</c:v>
                </c:pt>
                <c:pt idx="629">
                  <c:v>0.09</c:v>
                </c:pt>
                <c:pt idx="630">
                  <c:v>-0.69</c:v>
                </c:pt>
                <c:pt idx="631">
                  <c:v>5.4</c:v>
                </c:pt>
                <c:pt idx="632">
                  <c:v>-3.46</c:v>
                </c:pt>
                <c:pt idx="633">
                  <c:v>0.47</c:v>
                </c:pt>
                <c:pt idx="634">
                  <c:v>2</c:v>
                </c:pt>
                <c:pt idx="635">
                  <c:v>0.21</c:v>
                </c:pt>
                <c:pt idx="636">
                  <c:v>0.05</c:v>
                </c:pt>
                <c:pt idx="637">
                  <c:v>0.8</c:v>
                </c:pt>
                <c:pt idx="638">
                  <c:v>0.89</c:v>
                </c:pt>
                <c:pt idx="639">
                  <c:v>0.28000000000000003</c:v>
                </c:pt>
                <c:pt idx="640">
                  <c:v>0</c:v>
                </c:pt>
                <c:pt idx="641">
                  <c:v>0.05</c:v>
                </c:pt>
                <c:pt idx="642">
                  <c:v>0</c:v>
                </c:pt>
                <c:pt idx="643">
                  <c:v>0.06</c:v>
                </c:pt>
                <c:pt idx="644">
                  <c:v>0.81</c:v>
                </c:pt>
                <c:pt idx="645">
                  <c:v>0.42</c:v>
                </c:pt>
                <c:pt idx="646">
                  <c:v>0.43</c:v>
                </c:pt>
                <c:pt idx="647">
                  <c:v>-0.43</c:v>
                </c:pt>
                <c:pt idx="648">
                  <c:v>-0.72</c:v>
                </c:pt>
                <c:pt idx="649">
                  <c:v>-2.19</c:v>
                </c:pt>
                <c:pt idx="650">
                  <c:v>0.88</c:v>
                </c:pt>
                <c:pt idx="651">
                  <c:v>0.4</c:v>
                </c:pt>
                <c:pt idx="652">
                  <c:v>-0.56999999999999995</c:v>
                </c:pt>
                <c:pt idx="653">
                  <c:v>-0.01</c:v>
                </c:pt>
                <c:pt idx="654">
                  <c:v>1.02</c:v>
                </c:pt>
                <c:pt idx="655">
                  <c:v>0.31</c:v>
                </c:pt>
                <c:pt idx="656">
                  <c:v>0.31</c:v>
                </c:pt>
                <c:pt idx="657">
                  <c:v>-1.03</c:v>
                </c:pt>
                <c:pt idx="658">
                  <c:v>0.12</c:v>
                </c:pt>
                <c:pt idx="659">
                  <c:v>0.09</c:v>
                </c:pt>
                <c:pt idx="660">
                  <c:v>0.03</c:v>
                </c:pt>
                <c:pt idx="661">
                  <c:v>1.58</c:v>
                </c:pt>
                <c:pt idx="662">
                  <c:v>-0.12</c:v>
                </c:pt>
                <c:pt idx="663">
                  <c:v>-1.36</c:v>
                </c:pt>
                <c:pt idx="664">
                  <c:v>1.32</c:v>
                </c:pt>
                <c:pt idx="665">
                  <c:v>0</c:v>
                </c:pt>
                <c:pt idx="666">
                  <c:v>1.03</c:v>
                </c:pt>
                <c:pt idx="667">
                  <c:v>-0.28999999999999998</c:v>
                </c:pt>
                <c:pt idx="668">
                  <c:v>1.1599999999999999</c:v>
                </c:pt>
                <c:pt idx="669">
                  <c:v>-0.46</c:v>
                </c:pt>
                <c:pt idx="670">
                  <c:v>-0.46</c:v>
                </c:pt>
                <c:pt idx="671">
                  <c:v>0</c:v>
                </c:pt>
                <c:pt idx="672">
                  <c:v>0.97</c:v>
                </c:pt>
                <c:pt idx="673">
                  <c:v>0.5</c:v>
                </c:pt>
                <c:pt idx="674">
                  <c:v>0.4</c:v>
                </c:pt>
                <c:pt idx="675">
                  <c:v>-0.32</c:v>
                </c:pt>
                <c:pt idx="676">
                  <c:v>-1.42</c:v>
                </c:pt>
                <c:pt idx="677">
                  <c:v>0.15</c:v>
                </c:pt>
                <c:pt idx="678">
                  <c:v>3.45</c:v>
                </c:pt>
                <c:pt idx="679">
                  <c:v>1.44</c:v>
                </c:pt>
                <c:pt idx="680">
                  <c:v>-0.51</c:v>
                </c:pt>
                <c:pt idx="681">
                  <c:v>-0.44</c:v>
                </c:pt>
                <c:pt idx="682">
                  <c:v>0.33</c:v>
                </c:pt>
                <c:pt idx="683">
                  <c:v>0.19</c:v>
                </c:pt>
                <c:pt idx="684">
                  <c:v>-3.14</c:v>
                </c:pt>
                <c:pt idx="685">
                  <c:v>0.08</c:v>
                </c:pt>
                <c:pt idx="686">
                  <c:v>-0.28999999999999998</c:v>
                </c:pt>
                <c:pt idx="687">
                  <c:v>-0.41</c:v>
                </c:pt>
                <c:pt idx="688">
                  <c:v>0.42</c:v>
                </c:pt>
                <c:pt idx="689">
                  <c:v>0.83</c:v>
                </c:pt>
                <c:pt idx="690">
                  <c:v>-1.37</c:v>
                </c:pt>
                <c:pt idx="691">
                  <c:v>-2.95</c:v>
                </c:pt>
                <c:pt idx="692">
                  <c:v>-0.26</c:v>
                </c:pt>
                <c:pt idx="693">
                  <c:v>-0.2</c:v>
                </c:pt>
                <c:pt idx="694">
                  <c:v>0.08</c:v>
                </c:pt>
                <c:pt idx="695">
                  <c:v>0.57999999999999996</c:v>
                </c:pt>
                <c:pt idx="696">
                  <c:v>0.08</c:v>
                </c:pt>
                <c:pt idx="697">
                  <c:v>-1.46</c:v>
                </c:pt>
                <c:pt idx="698">
                  <c:v>0.82</c:v>
                </c:pt>
                <c:pt idx="699">
                  <c:v>0.12</c:v>
                </c:pt>
                <c:pt idx="700">
                  <c:v>0.21</c:v>
                </c:pt>
                <c:pt idx="701">
                  <c:v>0.05</c:v>
                </c:pt>
                <c:pt idx="702">
                  <c:v>-0.11</c:v>
                </c:pt>
                <c:pt idx="703">
                  <c:v>-0.38</c:v>
                </c:pt>
                <c:pt idx="704">
                  <c:v>0.09</c:v>
                </c:pt>
                <c:pt idx="705">
                  <c:v>-0.11</c:v>
                </c:pt>
                <c:pt idx="706">
                  <c:v>1.39</c:v>
                </c:pt>
                <c:pt idx="707">
                  <c:v>-2.56</c:v>
                </c:pt>
                <c:pt idx="708">
                  <c:v>0.24</c:v>
                </c:pt>
                <c:pt idx="709">
                  <c:v>4.09</c:v>
                </c:pt>
                <c:pt idx="710">
                  <c:v>0.19</c:v>
                </c:pt>
                <c:pt idx="711">
                  <c:v>0.03</c:v>
                </c:pt>
                <c:pt idx="712">
                  <c:v>0.66</c:v>
                </c:pt>
                <c:pt idx="713">
                  <c:v>-4.9000000000000004</c:v>
                </c:pt>
                <c:pt idx="714">
                  <c:v>-0.84</c:v>
                </c:pt>
                <c:pt idx="715">
                  <c:v>-1.32</c:v>
                </c:pt>
                <c:pt idx="716">
                  <c:v>0.1</c:v>
                </c:pt>
                <c:pt idx="717">
                  <c:v>-1.52</c:v>
                </c:pt>
                <c:pt idx="718">
                  <c:v>0.04</c:v>
                </c:pt>
                <c:pt idx="719">
                  <c:v>-1.27</c:v>
                </c:pt>
                <c:pt idx="720">
                  <c:v>0.77</c:v>
                </c:pt>
                <c:pt idx="721">
                  <c:v>0.01</c:v>
                </c:pt>
                <c:pt idx="722">
                  <c:v>-1.45</c:v>
                </c:pt>
                <c:pt idx="723">
                  <c:v>-1.0900000000000001</c:v>
                </c:pt>
                <c:pt idx="724">
                  <c:v>0.17</c:v>
                </c:pt>
                <c:pt idx="725">
                  <c:v>1.1499999999999999</c:v>
                </c:pt>
                <c:pt idx="726">
                  <c:v>-0.17</c:v>
                </c:pt>
                <c:pt idx="727">
                  <c:v>0</c:v>
                </c:pt>
                <c:pt idx="728">
                  <c:v>-0.18</c:v>
                </c:pt>
                <c:pt idx="729">
                  <c:v>-4.2</c:v>
                </c:pt>
                <c:pt idx="730">
                  <c:v>3.79</c:v>
                </c:pt>
                <c:pt idx="731">
                  <c:v>-0.22</c:v>
                </c:pt>
                <c:pt idx="732">
                  <c:v>-1.6</c:v>
                </c:pt>
                <c:pt idx="733">
                  <c:v>3.92</c:v>
                </c:pt>
                <c:pt idx="734">
                  <c:v>3.47</c:v>
                </c:pt>
                <c:pt idx="735">
                  <c:v>-0.76</c:v>
                </c:pt>
                <c:pt idx="736">
                  <c:v>-0.12</c:v>
                </c:pt>
                <c:pt idx="737">
                  <c:v>0.74</c:v>
                </c:pt>
                <c:pt idx="738">
                  <c:v>0</c:v>
                </c:pt>
                <c:pt idx="739">
                  <c:v>0.92</c:v>
                </c:pt>
                <c:pt idx="740">
                  <c:v>1.45</c:v>
                </c:pt>
                <c:pt idx="741">
                  <c:v>-6.16</c:v>
                </c:pt>
                <c:pt idx="742">
                  <c:v>0.19</c:v>
                </c:pt>
                <c:pt idx="743">
                  <c:v>-7.0000000000000007E-2</c:v>
                </c:pt>
                <c:pt idx="744">
                  <c:v>1.31</c:v>
                </c:pt>
                <c:pt idx="745">
                  <c:v>-0.74</c:v>
                </c:pt>
                <c:pt idx="746">
                  <c:v>1.84</c:v>
                </c:pt>
                <c:pt idx="747">
                  <c:v>0.56999999999999995</c:v>
                </c:pt>
                <c:pt idx="748">
                  <c:v>-1.29</c:v>
                </c:pt>
                <c:pt idx="749">
                  <c:v>0.03</c:v>
                </c:pt>
                <c:pt idx="750">
                  <c:v>-0.21</c:v>
                </c:pt>
                <c:pt idx="751">
                  <c:v>-0.23</c:v>
                </c:pt>
                <c:pt idx="752">
                  <c:v>1.44</c:v>
                </c:pt>
                <c:pt idx="753">
                  <c:v>0.23</c:v>
                </c:pt>
                <c:pt idx="754">
                  <c:v>-0.92</c:v>
                </c:pt>
                <c:pt idx="755">
                  <c:v>0.34</c:v>
                </c:pt>
                <c:pt idx="756">
                  <c:v>-3.13</c:v>
                </c:pt>
                <c:pt idx="757">
                  <c:v>-1.59</c:v>
                </c:pt>
                <c:pt idx="758">
                  <c:v>-1.68</c:v>
                </c:pt>
                <c:pt idx="759">
                  <c:v>-0.21</c:v>
                </c:pt>
                <c:pt idx="760">
                  <c:v>2.4</c:v>
                </c:pt>
                <c:pt idx="761">
                  <c:v>-0.19</c:v>
                </c:pt>
                <c:pt idx="762">
                  <c:v>1.06</c:v>
                </c:pt>
                <c:pt idx="763">
                  <c:v>0.11</c:v>
                </c:pt>
                <c:pt idx="764">
                  <c:v>-3.49</c:v>
                </c:pt>
                <c:pt idx="765">
                  <c:v>0.11</c:v>
                </c:pt>
                <c:pt idx="766">
                  <c:v>-0.39</c:v>
                </c:pt>
                <c:pt idx="767">
                  <c:v>-1.0900000000000001</c:v>
                </c:pt>
                <c:pt idx="768">
                  <c:v>-0.54</c:v>
                </c:pt>
                <c:pt idx="769">
                  <c:v>1.1299999999999999</c:v>
                </c:pt>
                <c:pt idx="770">
                  <c:v>-1.05</c:v>
                </c:pt>
                <c:pt idx="771">
                  <c:v>-0.33</c:v>
                </c:pt>
                <c:pt idx="772">
                  <c:v>-3.33</c:v>
                </c:pt>
                <c:pt idx="773">
                  <c:v>0.22</c:v>
                </c:pt>
                <c:pt idx="774">
                  <c:v>-4.18</c:v>
                </c:pt>
                <c:pt idx="775">
                  <c:v>0.21</c:v>
                </c:pt>
                <c:pt idx="776">
                  <c:v>-0.54</c:v>
                </c:pt>
                <c:pt idx="777">
                  <c:v>-0.51</c:v>
                </c:pt>
                <c:pt idx="778">
                  <c:v>-0.37</c:v>
                </c:pt>
                <c:pt idx="779">
                  <c:v>-0.31</c:v>
                </c:pt>
                <c:pt idx="780">
                  <c:v>-0.84</c:v>
                </c:pt>
                <c:pt idx="781">
                  <c:v>0.1</c:v>
                </c:pt>
                <c:pt idx="782">
                  <c:v>-5.14</c:v>
                </c:pt>
                <c:pt idx="783">
                  <c:v>-0.62</c:v>
                </c:pt>
                <c:pt idx="784">
                  <c:v>-1.19</c:v>
                </c:pt>
                <c:pt idx="785">
                  <c:v>-0.5</c:v>
                </c:pt>
                <c:pt idx="786">
                  <c:v>-0.27</c:v>
                </c:pt>
                <c:pt idx="787">
                  <c:v>-0.34</c:v>
                </c:pt>
                <c:pt idx="788">
                  <c:v>-0.12</c:v>
                </c:pt>
                <c:pt idx="789">
                  <c:v>-0.17</c:v>
                </c:pt>
                <c:pt idx="790">
                  <c:v>0</c:v>
                </c:pt>
                <c:pt idx="791">
                  <c:v>-0.08</c:v>
                </c:pt>
                <c:pt idx="792">
                  <c:v>-0.1</c:v>
                </c:pt>
                <c:pt idx="793">
                  <c:v>-0.1</c:v>
                </c:pt>
                <c:pt idx="794">
                  <c:v>-0.08</c:v>
                </c:pt>
                <c:pt idx="795">
                  <c:v>-0.1</c:v>
                </c:pt>
                <c:pt idx="796">
                  <c:v>-0.09</c:v>
                </c:pt>
                <c:pt idx="797">
                  <c:v>-0.11</c:v>
                </c:pt>
                <c:pt idx="798">
                  <c:v>-0.08</c:v>
                </c:pt>
                <c:pt idx="799">
                  <c:v>-7.0000000000000007E-2</c:v>
                </c:pt>
                <c:pt idx="800">
                  <c:v>0.28000000000000003</c:v>
                </c:pt>
                <c:pt idx="801">
                  <c:v>0.11</c:v>
                </c:pt>
                <c:pt idx="802">
                  <c:v>-0.75</c:v>
                </c:pt>
                <c:pt idx="803">
                  <c:v>1.31</c:v>
                </c:pt>
                <c:pt idx="804">
                  <c:v>-0.17</c:v>
                </c:pt>
                <c:pt idx="805">
                  <c:v>-0.32</c:v>
                </c:pt>
                <c:pt idx="806">
                  <c:v>-0.1</c:v>
                </c:pt>
                <c:pt idx="807">
                  <c:v>7.0000000000000007E-2</c:v>
                </c:pt>
                <c:pt idx="808">
                  <c:v>-0.22</c:v>
                </c:pt>
                <c:pt idx="809">
                  <c:v>0.06</c:v>
                </c:pt>
                <c:pt idx="810">
                  <c:v>-0.18</c:v>
                </c:pt>
                <c:pt idx="811">
                  <c:v>0.11</c:v>
                </c:pt>
                <c:pt idx="812">
                  <c:v>-0.24</c:v>
                </c:pt>
                <c:pt idx="813">
                  <c:v>-0.11</c:v>
                </c:pt>
                <c:pt idx="814">
                  <c:v>1.1299999999999999</c:v>
                </c:pt>
                <c:pt idx="815">
                  <c:v>0.64</c:v>
                </c:pt>
                <c:pt idx="816">
                  <c:v>-0.47</c:v>
                </c:pt>
                <c:pt idx="817">
                  <c:v>-1.27</c:v>
                </c:pt>
                <c:pt idx="818">
                  <c:v>-0.21</c:v>
                </c:pt>
                <c:pt idx="819">
                  <c:v>0</c:v>
                </c:pt>
                <c:pt idx="820">
                  <c:v>-0.05</c:v>
                </c:pt>
                <c:pt idx="821">
                  <c:v>-0.27</c:v>
                </c:pt>
                <c:pt idx="822">
                  <c:v>-0.12</c:v>
                </c:pt>
                <c:pt idx="823">
                  <c:v>-0.13</c:v>
                </c:pt>
                <c:pt idx="824">
                  <c:v>0.08</c:v>
                </c:pt>
                <c:pt idx="825">
                  <c:v>0.01</c:v>
                </c:pt>
                <c:pt idx="826">
                  <c:v>-0.13</c:v>
                </c:pt>
                <c:pt idx="827">
                  <c:v>-0.36</c:v>
                </c:pt>
                <c:pt idx="828">
                  <c:v>0.19</c:v>
                </c:pt>
                <c:pt idx="829">
                  <c:v>-1.08</c:v>
                </c:pt>
                <c:pt idx="830">
                  <c:v>1.7</c:v>
                </c:pt>
                <c:pt idx="831">
                  <c:v>-0.21</c:v>
                </c:pt>
                <c:pt idx="832">
                  <c:v>7.0000000000000007E-2</c:v>
                </c:pt>
                <c:pt idx="833">
                  <c:v>-0.16</c:v>
                </c:pt>
                <c:pt idx="834">
                  <c:v>-0.11</c:v>
                </c:pt>
                <c:pt idx="835">
                  <c:v>-0.14000000000000001</c:v>
                </c:pt>
                <c:pt idx="836">
                  <c:v>-0.02</c:v>
                </c:pt>
                <c:pt idx="837">
                  <c:v>0.42</c:v>
                </c:pt>
                <c:pt idx="838">
                  <c:v>-0.14000000000000001</c:v>
                </c:pt>
                <c:pt idx="839">
                  <c:v>-0.62</c:v>
                </c:pt>
                <c:pt idx="840">
                  <c:v>-0.17</c:v>
                </c:pt>
                <c:pt idx="841">
                  <c:v>-0.1</c:v>
                </c:pt>
                <c:pt idx="842">
                  <c:v>1.43</c:v>
                </c:pt>
                <c:pt idx="843">
                  <c:v>-0.01</c:v>
                </c:pt>
                <c:pt idx="844">
                  <c:v>-0.57999999999999996</c:v>
                </c:pt>
                <c:pt idx="845">
                  <c:v>-0.26</c:v>
                </c:pt>
                <c:pt idx="846">
                  <c:v>0.13</c:v>
                </c:pt>
                <c:pt idx="847">
                  <c:v>1.24</c:v>
                </c:pt>
                <c:pt idx="848">
                  <c:v>0.02</c:v>
                </c:pt>
                <c:pt idx="849">
                  <c:v>1.03</c:v>
                </c:pt>
                <c:pt idx="850">
                  <c:v>-0.01</c:v>
                </c:pt>
                <c:pt idx="851">
                  <c:v>0.3</c:v>
                </c:pt>
                <c:pt idx="852">
                  <c:v>-0.26</c:v>
                </c:pt>
                <c:pt idx="853">
                  <c:v>-1.38</c:v>
                </c:pt>
                <c:pt idx="854">
                  <c:v>-0.24</c:v>
                </c:pt>
                <c:pt idx="855">
                  <c:v>0.03</c:v>
                </c:pt>
                <c:pt idx="856">
                  <c:v>0.98</c:v>
                </c:pt>
                <c:pt idx="857">
                  <c:v>-0.52</c:v>
                </c:pt>
                <c:pt idx="858">
                  <c:v>-0.49</c:v>
                </c:pt>
                <c:pt idx="859">
                  <c:v>-0.14000000000000001</c:v>
                </c:pt>
                <c:pt idx="860">
                  <c:v>0.2</c:v>
                </c:pt>
                <c:pt idx="861">
                  <c:v>-0.67</c:v>
                </c:pt>
                <c:pt idx="862">
                  <c:v>-0.28999999999999998</c:v>
                </c:pt>
                <c:pt idx="863">
                  <c:v>-0.3</c:v>
                </c:pt>
                <c:pt idx="864">
                  <c:v>-0.19</c:v>
                </c:pt>
                <c:pt idx="865">
                  <c:v>-0.19</c:v>
                </c:pt>
                <c:pt idx="866">
                  <c:v>-0.28000000000000003</c:v>
                </c:pt>
                <c:pt idx="867">
                  <c:v>0.1</c:v>
                </c:pt>
                <c:pt idx="868">
                  <c:v>-0.21</c:v>
                </c:pt>
                <c:pt idx="869">
                  <c:v>-0.13</c:v>
                </c:pt>
                <c:pt idx="870">
                  <c:v>-0.32</c:v>
                </c:pt>
                <c:pt idx="871">
                  <c:v>0.09</c:v>
                </c:pt>
                <c:pt idx="872">
                  <c:v>0.08</c:v>
                </c:pt>
                <c:pt idx="873">
                  <c:v>-0.06</c:v>
                </c:pt>
                <c:pt idx="874">
                  <c:v>-0.1</c:v>
                </c:pt>
                <c:pt idx="875">
                  <c:v>-0.18</c:v>
                </c:pt>
                <c:pt idx="876">
                  <c:v>-0.16</c:v>
                </c:pt>
                <c:pt idx="877">
                  <c:v>0.18</c:v>
                </c:pt>
                <c:pt idx="878">
                  <c:v>-0.49</c:v>
                </c:pt>
                <c:pt idx="879">
                  <c:v>-0.02</c:v>
                </c:pt>
                <c:pt idx="880">
                  <c:v>-0.16</c:v>
                </c:pt>
                <c:pt idx="881">
                  <c:v>-0.15</c:v>
                </c:pt>
                <c:pt idx="882">
                  <c:v>-0.19</c:v>
                </c:pt>
                <c:pt idx="883">
                  <c:v>-0.08</c:v>
                </c:pt>
                <c:pt idx="884">
                  <c:v>-0.1</c:v>
                </c:pt>
                <c:pt idx="885">
                  <c:v>-0.22</c:v>
                </c:pt>
                <c:pt idx="886">
                  <c:v>0.03</c:v>
                </c:pt>
                <c:pt idx="887">
                  <c:v>5.18</c:v>
                </c:pt>
                <c:pt idx="888">
                  <c:v>0.02</c:v>
                </c:pt>
                <c:pt idx="889">
                  <c:v>0.72</c:v>
                </c:pt>
                <c:pt idx="890">
                  <c:v>-3.03</c:v>
                </c:pt>
                <c:pt idx="891">
                  <c:v>-3.42</c:v>
                </c:pt>
                <c:pt idx="892">
                  <c:v>-0.31</c:v>
                </c:pt>
                <c:pt idx="893">
                  <c:v>-6.59</c:v>
                </c:pt>
                <c:pt idx="894">
                  <c:v>-2.79</c:v>
                </c:pt>
                <c:pt idx="895">
                  <c:v>7.47</c:v>
                </c:pt>
                <c:pt idx="896">
                  <c:v>0.81</c:v>
                </c:pt>
                <c:pt idx="897">
                  <c:v>-14.18</c:v>
                </c:pt>
                <c:pt idx="898">
                  <c:v>-4.8899999999999997</c:v>
                </c:pt>
                <c:pt idx="899">
                  <c:v>2.2400000000000002</c:v>
                </c:pt>
                <c:pt idx="900">
                  <c:v>-7.24</c:v>
                </c:pt>
                <c:pt idx="901">
                  <c:v>8.81</c:v>
                </c:pt>
                <c:pt idx="902">
                  <c:v>-2.37</c:v>
                </c:pt>
                <c:pt idx="903">
                  <c:v>-2.99</c:v>
                </c:pt>
                <c:pt idx="904">
                  <c:v>-1.51</c:v>
                </c:pt>
                <c:pt idx="905">
                  <c:v>2.71</c:v>
                </c:pt>
                <c:pt idx="906">
                  <c:v>-21.9</c:v>
                </c:pt>
                <c:pt idx="907">
                  <c:v>-3.49</c:v>
                </c:pt>
                <c:pt idx="908">
                  <c:v>-4.2699999999999996</c:v>
                </c:pt>
                <c:pt idx="909">
                  <c:v>1.02</c:v>
                </c:pt>
                <c:pt idx="910">
                  <c:v>1.17</c:v>
                </c:pt>
                <c:pt idx="911">
                  <c:v>0.87</c:v>
                </c:pt>
                <c:pt idx="912">
                  <c:v>-0.36</c:v>
                </c:pt>
                <c:pt idx="913">
                  <c:v>1.52</c:v>
                </c:pt>
                <c:pt idx="914">
                  <c:v>-1.43</c:v>
                </c:pt>
                <c:pt idx="915">
                  <c:v>-2.2599999999999998</c:v>
                </c:pt>
                <c:pt idx="916">
                  <c:v>-3.76</c:v>
                </c:pt>
                <c:pt idx="917">
                  <c:v>-0.27</c:v>
                </c:pt>
                <c:pt idx="918">
                  <c:v>-3.42</c:v>
                </c:pt>
                <c:pt idx="919">
                  <c:v>0.53</c:v>
                </c:pt>
                <c:pt idx="920">
                  <c:v>-1.47</c:v>
                </c:pt>
                <c:pt idx="921">
                  <c:v>2.4900000000000002</c:v>
                </c:pt>
                <c:pt idx="922">
                  <c:v>-10.57</c:v>
                </c:pt>
                <c:pt idx="923">
                  <c:v>-8.77</c:v>
                </c:pt>
                <c:pt idx="924">
                  <c:v>-0.48</c:v>
                </c:pt>
                <c:pt idx="925">
                  <c:v>-0.83</c:v>
                </c:pt>
                <c:pt idx="926">
                  <c:v>1.48</c:v>
                </c:pt>
                <c:pt idx="927">
                  <c:v>-1.68</c:v>
                </c:pt>
                <c:pt idx="928">
                  <c:v>1.91</c:v>
                </c:pt>
                <c:pt idx="929">
                  <c:v>0.6</c:v>
                </c:pt>
                <c:pt idx="930">
                  <c:v>-2.16</c:v>
                </c:pt>
                <c:pt idx="931">
                  <c:v>-0.42</c:v>
                </c:pt>
                <c:pt idx="932">
                  <c:v>0.09</c:v>
                </c:pt>
                <c:pt idx="933">
                  <c:v>-2.93</c:v>
                </c:pt>
                <c:pt idx="934">
                  <c:v>-0.43</c:v>
                </c:pt>
                <c:pt idx="935">
                  <c:v>-1.8</c:v>
                </c:pt>
                <c:pt idx="936">
                  <c:v>-1.57</c:v>
                </c:pt>
                <c:pt idx="937">
                  <c:v>-0.86</c:v>
                </c:pt>
                <c:pt idx="938">
                  <c:v>0.14000000000000001</c:v>
                </c:pt>
                <c:pt idx="939">
                  <c:v>-2.12</c:v>
                </c:pt>
                <c:pt idx="940">
                  <c:v>-0.26</c:v>
                </c:pt>
                <c:pt idx="941">
                  <c:v>-0.67</c:v>
                </c:pt>
                <c:pt idx="942">
                  <c:v>-1.8</c:v>
                </c:pt>
                <c:pt idx="943">
                  <c:v>-0.8</c:v>
                </c:pt>
                <c:pt idx="944">
                  <c:v>-0.23</c:v>
                </c:pt>
                <c:pt idx="945">
                  <c:v>-0.8</c:v>
                </c:pt>
                <c:pt idx="946">
                  <c:v>-9.83</c:v>
                </c:pt>
                <c:pt idx="947">
                  <c:v>-0.2</c:v>
                </c:pt>
                <c:pt idx="948">
                  <c:v>-2.5499999999999998</c:v>
                </c:pt>
                <c:pt idx="949">
                  <c:v>0.25</c:v>
                </c:pt>
                <c:pt idx="950">
                  <c:v>-1.98</c:v>
                </c:pt>
                <c:pt idx="951">
                  <c:v>0.74</c:v>
                </c:pt>
                <c:pt idx="952">
                  <c:v>-0.74</c:v>
                </c:pt>
                <c:pt idx="953">
                  <c:v>-0.87</c:v>
                </c:pt>
                <c:pt idx="954">
                  <c:v>-0.72</c:v>
                </c:pt>
                <c:pt idx="955">
                  <c:v>-0.27</c:v>
                </c:pt>
                <c:pt idx="956">
                  <c:v>-0.75</c:v>
                </c:pt>
                <c:pt idx="957">
                  <c:v>-0.4</c:v>
                </c:pt>
                <c:pt idx="958">
                  <c:v>-0.19</c:v>
                </c:pt>
                <c:pt idx="959">
                  <c:v>-0.05</c:v>
                </c:pt>
                <c:pt idx="960">
                  <c:v>-0.18</c:v>
                </c:pt>
                <c:pt idx="961">
                  <c:v>-0.13</c:v>
                </c:pt>
                <c:pt idx="962">
                  <c:v>-0.28999999999999998</c:v>
                </c:pt>
                <c:pt idx="963">
                  <c:v>-0.28999999999999998</c:v>
                </c:pt>
                <c:pt idx="964">
                  <c:v>0</c:v>
                </c:pt>
                <c:pt idx="965">
                  <c:v>0</c:v>
                </c:pt>
                <c:pt idx="966">
                  <c:v>0.11</c:v>
                </c:pt>
                <c:pt idx="967">
                  <c:v>-0.26</c:v>
                </c:pt>
                <c:pt idx="968">
                  <c:v>-0.12</c:v>
                </c:pt>
                <c:pt idx="969">
                  <c:v>-0.03</c:v>
                </c:pt>
                <c:pt idx="970">
                  <c:v>-0.06</c:v>
                </c:pt>
                <c:pt idx="971">
                  <c:v>-0.01</c:v>
                </c:pt>
                <c:pt idx="972">
                  <c:v>0.25</c:v>
                </c:pt>
                <c:pt idx="973">
                  <c:v>-0.8</c:v>
                </c:pt>
                <c:pt idx="974">
                  <c:v>2.37</c:v>
                </c:pt>
                <c:pt idx="975">
                  <c:v>1.78</c:v>
                </c:pt>
                <c:pt idx="976">
                  <c:v>2.31</c:v>
                </c:pt>
                <c:pt idx="977">
                  <c:v>-0.41</c:v>
                </c:pt>
                <c:pt idx="978">
                  <c:v>2.96</c:v>
                </c:pt>
                <c:pt idx="979">
                  <c:v>4.87</c:v>
                </c:pt>
                <c:pt idx="980">
                  <c:v>-0.37</c:v>
                </c:pt>
                <c:pt idx="981">
                  <c:v>-0.25</c:v>
                </c:pt>
                <c:pt idx="982">
                  <c:v>0.72</c:v>
                </c:pt>
                <c:pt idx="983">
                  <c:v>-0.02</c:v>
                </c:pt>
                <c:pt idx="984">
                  <c:v>0.21</c:v>
                </c:pt>
                <c:pt idx="985">
                  <c:v>-0.26</c:v>
                </c:pt>
                <c:pt idx="986">
                  <c:v>-7.0000000000000007E-2</c:v>
                </c:pt>
                <c:pt idx="987">
                  <c:v>0.04</c:v>
                </c:pt>
                <c:pt idx="988">
                  <c:v>-0.6</c:v>
                </c:pt>
                <c:pt idx="989">
                  <c:v>-0.42</c:v>
                </c:pt>
                <c:pt idx="990">
                  <c:v>-0.09</c:v>
                </c:pt>
                <c:pt idx="991">
                  <c:v>-0.11</c:v>
                </c:pt>
                <c:pt idx="992">
                  <c:v>-7.0000000000000007E-2</c:v>
                </c:pt>
                <c:pt idx="993">
                  <c:v>-0.08</c:v>
                </c:pt>
                <c:pt idx="994">
                  <c:v>-0.21</c:v>
                </c:pt>
                <c:pt idx="995">
                  <c:v>-0.26</c:v>
                </c:pt>
                <c:pt idx="996">
                  <c:v>0.25</c:v>
                </c:pt>
                <c:pt idx="997">
                  <c:v>7.0000000000000007E-2</c:v>
                </c:pt>
                <c:pt idx="998">
                  <c:v>-0.95</c:v>
                </c:pt>
                <c:pt idx="999">
                  <c:v>-0.38</c:v>
                </c:pt>
                <c:pt idx="1000">
                  <c:v>1.1599999999999999</c:v>
                </c:pt>
                <c:pt idx="1001">
                  <c:v>-0.5</c:v>
                </c:pt>
                <c:pt idx="1002">
                  <c:v>-0.08</c:v>
                </c:pt>
                <c:pt idx="1003">
                  <c:v>0.04</c:v>
                </c:pt>
                <c:pt idx="1004">
                  <c:v>-0.08</c:v>
                </c:pt>
                <c:pt idx="1005">
                  <c:v>0.13</c:v>
                </c:pt>
                <c:pt idx="1006">
                  <c:v>0.56000000000000005</c:v>
                </c:pt>
                <c:pt idx="1007">
                  <c:v>0.15</c:v>
                </c:pt>
                <c:pt idx="1008">
                  <c:v>-0.11</c:v>
                </c:pt>
                <c:pt idx="1009">
                  <c:v>0.33</c:v>
                </c:pt>
                <c:pt idx="1010">
                  <c:v>-0.44</c:v>
                </c:pt>
                <c:pt idx="1011">
                  <c:v>-0.39</c:v>
                </c:pt>
                <c:pt idx="1012">
                  <c:v>-0.63</c:v>
                </c:pt>
                <c:pt idx="1013">
                  <c:v>0.12</c:v>
                </c:pt>
                <c:pt idx="1014">
                  <c:v>0.62</c:v>
                </c:pt>
                <c:pt idx="1015">
                  <c:v>0</c:v>
                </c:pt>
                <c:pt idx="1016">
                  <c:v>-0.55000000000000004</c:v>
                </c:pt>
                <c:pt idx="1017">
                  <c:v>0.67</c:v>
                </c:pt>
                <c:pt idx="1018">
                  <c:v>1.03</c:v>
                </c:pt>
                <c:pt idx="1019">
                  <c:v>-0.34</c:v>
                </c:pt>
                <c:pt idx="1020">
                  <c:v>-1.27</c:v>
                </c:pt>
                <c:pt idx="1021">
                  <c:v>0.6</c:v>
                </c:pt>
                <c:pt idx="1022">
                  <c:v>0.28000000000000003</c:v>
                </c:pt>
                <c:pt idx="1023">
                  <c:v>0.28999999999999998</c:v>
                </c:pt>
                <c:pt idx="1024">
                  <c:v>0.77</c:v>
                </c:pt>
                <c:pt idx="1025">
                  <c:v>0.06</c:v>
                </c:pt>
                <c:pt idx="1026">
                  <c:v>0.15</c:v>
                </c:pt>
                <c:pt idx="1027">
                  <c:v>0.22</c:v>
                </c:pt>
                <c:pt idx="1028">
                  <c:v>-0.04</c:v>
                </c:pt>
                <c:pt idx="1029">
                  <c:v>0.08</c:v>
                </c:pt>
                <c:pt idx="1030">
                  <c:v>0.89</c:v>
                </c:pt>
                <c:pt idx="1031">
                  <c:v>0.21</c:v>
                </c:pt>
                <c:pt idx="1032">
                  <c:v>-0.06</c:v>
                </c:pt>
                <c:pt idx="1033">
                  <c:v>0.03</c:v>
                </c:pt>
                <c:pt idx="1034">
                  <c:v>0.11</c:v>
                </c:pt>
                <c:pt idx="1035">
                  <c:v>0.25</c:v>
                </c:pt>
                <c:pt idx="1036">
                  <c:v>0.16</c:v>
                </c:pt>
                <c:pt idx="1037">
                  <c:v>-0.25</c:v>
                </c:pt>
                <c:pt idx="1038">
                  <c:v>-0.39</c:v>
                </c:pt>
                <c:pt idx="1039">
                  <c:v>0.14000000000000001</c:v>
                </c:pt>
                <c:pt idx="1040">
                  <c:v>-0.11</c:v>
                </c:pt>
                <c:pt idx="1041">
                  <c:v>0.57999999999999996</c:v>
                </c:pt>
                <c:pt idx="1042">
                  <c:v>0.08</c:v>
                </c:pt>
                <c:pt idx="1043">
                  <c:v>0.21</c:v>
                </c:pt>
                <c:pt idx="1044">
                  <c:v>0.31</c:v>
                </c:pt>
                <c:pt idx="1045">
                  <c:v>0.28000000000000003</c:v>
                </c:pt>
                <c:pt idx="1046">
                  <c:v>-1.36</c:v>
                </c:pt>
                <c:pt idx="1047">
                  <c:v>-0.19</c:v>
                </c:pt>
                <c:pt idx="1048">
                  <c:v>7.0000000000000007E-2</c:v>
                </c:pt>
                <c:pt idx="1049">
                  <c:v>0.97</c:v>
                </c:pt>
                <c:pt idx="1050">
                  <c:v>0.57999999999999996</c:v>
                </c:pt>
                <c:pt idx="1051">
                  <c:v>-0.03</c:v>
                </c:pt>
                <c:pt idx="1052">
                  <c:v>0.24</c:v>
                </c:pt>
                <c:pt idx="1053">
                  <c:v>0.75</c:v>
                </c:pt>
                <c:pt idx="1054">
                  <c:v>0.34</c:v>
                </c:pt>
                <c:pt idx="1055">
                  <c:v>0.42</c:v>
                </c:pt>
                <c:pt idx="1056">
                  <c:v>0.14000000000000001</c:v>
                </c:pt>
                <c:pt idx="1057">
                  <c:v>0.03</c:v>
                </c:pt>
                <c:pt idx="1058">
                  <c:v>0.47</c:v>
                </c:pt>
                <c:pt idx="1059">
                  <c:v>0.25</c:v>
                </c:pt>
                <c:pt idx="1060">
                  <c:v>0.03</c:v>
                </c:pt>
                <c:pt idx="1061">
                  <c:v>0.11</c:v>
                </c:pt>
                <c:pt idx="1062">
                  <c:v>0.08</c:v>
                </c:pt>
                <c:pt idx="1063">
                  <c:v>0.44</c:v>
                </c:pt>
                <c:pt idx="1064">
                  <c:v>0.13</c:v>
                </c:pt>
                <c:pt idx="1065">
                  <c:v>0.22</c:v>
                </c:pt>
                <c:pt idx="1066">
                  <c:v>0.61</c:v>
                </c:pt>
                <c:pt idx="1067">
                  <c:v>-0.43</c:v>
                </c:pt>
                <c:pt idx="1068">
                  <c:v>0.71</c:v>
                </c:pt>
                <c:pt idx="1069">
                  <c:v>0.16</c:v>
                </c:pt>
                <c:pt idx="1070">
                  <c:v>-0.25</c:v>
                </c:pt>
                <c:pt idx="1071">
                  <c:v>-0.21</c:v>
                </c:pt>
                <c:pt idx="1072">
                  <c:v>0.36</c:v>
                </c:pt>
                <c:pt idx="1073">
                  <c:v>0.09</c:v>
                </c:pt>
                <c:pt idx="1074">
                  <c:v>-5.78</c:v>
                </c:pt>
                <c:pt idx="1075">
                  <c:v>-0.53</c:v>
                </c:pt>
                <c:pt idx="1076">
                  <c:v>1.84</c:v>
                </c:pt>
                <c:pt idx="1077">
                  <c:v>-0.25</c:v>
                </c:pt>
                <c:pt idx="1078">
                  <c:v>1.27</c:v>
                </c:pt>
                <c:pt idx="1079">
                  <c:v>1.38</c:v>
                </c:pt>
                <c:pt idx="1080">
                  <c:v>-0.65</c:v>
                </c:pt>
                <c:pt idx="1081">
                  <c:v>3.14</c:v>
                </c:pt>
                <c:pt idx="1082">
                  <c:v>0.22</c:v>
                </c:pt>
                <c:pt idx="1083">
                  <c:v>-0.31</c:v>
                </c:pt>
                <c:pt idx="1084">
                  <c:v>-0.02</c:v>
                </c:pt>
                <c:pt idx="1085">
                  <c:v>2.1</c:v>
                </c:pt>
                <c:pt idx="1086">
                  <c:v>1.82</c:v>
                </c:pt>
                <c:pt idx="1087">
                  <c:v>0.32</c:v>
                </c:pt>
                <c:pt idx="1088">
                  <c:v>1.92</c:v>
                </c:pt>
                <c:pt idx="1089">
                  <c:v>0.52</c:v>
                </c:pt>
                <c:pt idx="1090">
                  <c:v>-0.06</c:v>
                </c:pt>
                <c:pt idx="1091">
                  <c:v>-0.17</c:v>
                </c:pt>
                <c:pt idx="1092">
                  <c:v>2.4900000000000002</c:v>
                </c:pt>
                <c:pt idx="1093">
                  <c:v>0.22</c:v>
                </c:pt>
                <c:pt idx="1094">
                  <c:v>1.06</c:v>
                </c:pt>
                <c:pt idx="1095">
                  <c:v>1.58</c:v>
                </c:pt>
                <c:pt idx="1096">
                  <c:v>0.01</c:v>
                </c:pt>
                <c:pt idx="1097">
                  <c:v>0.89</c:v>
                </c:pt>
                <c:pt idx="1098">
                  <c:v>0.68</c:v>
                </c:pt>
                <c:pt idx="1099">
                  <c:v>-0.23</c:v>
                </c:pt>
                <c:pt idx="1100">
                  <c:v>0.18</c:v>
                </c:pt>
                <c:pt idx="1101">
                  <c:v>0.43</c:v>
                </c:pt>
                <c:pt idx="1102">
                  <c:v>6.74</c:v>
                </c:pt>
                <c:pt idx="1103">
                  <c:v>1.33</c:v>
                </c:pt>
                <c:pt idx="1104">
                  <c:v>-0.11</c:v>
                </c:pt>
                <c:pt idx="1105">
                  <c:v>0.11</c:v>
                </c:pt>
                <c:pt idx="1106">
                  <c:v>1.25</c:v>
                </c:pt>
                <c:pt idx="1107">
                  <c:v>0.06</c:v>
                </c:pt>
                <c:pt idx="1108">
                  <c:v>-0.05</c:v>
                </c:pt>
                <c:pt idx="1109">
                  <c:v>-0.33</c:v>
                </c:pt>
                <c:pt idx="1110">
                  <c:v>0.71</c:v>
                </c:pt>
                <c:pt idx="1111">
                  <c:v>-4.75</c:v>
                </c:pt>
                <c:pt idx="1112">
                  <c:v>-1.43</c:v>
                </c:pt>
                <c:pt idx="1113">
                  <c:v>-1.68</c:v>
                </c:pt>
                <c:pt idx="1114">
                  <c:v>-0.56999999999999995</c:v>
                </c:pt>
                <c:pt idx="1115">
                  <c:v>0.25</c:v>
                </c:pt>
                <c:pt idx="1116">
                  <c:v>0.74</c:v>
                </c:pt>
                <c:pt idx="1117">
                  <c:v>3.51</c:v>
                </c:pt>
                <c:pt idx="1118">
                  <c:v>-0.19</c:v>
                </c:pt>
                <c:pt idx="1119">
                  <c:v>0.57999999999999996</c:v>
                </c:pt>
                <c:pt idx="1120">
                  <c:v>1.86</c:v>
                </c:pt>
                <c:pt idx="1121">
                  <c:v>0.09</c:v>
                </c:pt>
                <c:pt idx="1122">
                  <c:v>-3.62</c:v>
                </c:pt>
                <c:pt idx="1123">
                  <c:v>1.32</c:v>
                </c:pt>
                <c:pt idx="1124">
                  <c:v>-0.12</c:v>
                </c:pt>
                <c:pt idx="1125">
                  <c:v>0.54</c:v>
                </c:pt>
                <c:pt idx="1126">
                  <c:v>2.44</c:v>
                </c:pt>
                <c:pt idx="1127">
                  <c:v>0.7</c:v>
                </c:pt>
                <c:pt idx="1128">
                  <c:v>3.82</c:v>
                </c:pt>
                <c:pt idx="1129">
                  <c:v>4.53</c:v>
                </c:pt>
                <c:pt idx="1130">
                  <c:v>1.9</c:v>
                </c:pt>
                <c:pt idx="1131">
                  <c:v>-0.28000000000000003</c:v>
                </c:pt>
                <c:pt idx="1132">
                  <c:v>0.69</c:v>
                </c:pt>
                <c:pt idx="1133">
                  <c:v>1.7</c:v>
                </c:pt>
                <c:pt idx="1134">
                  <c:v>0.8</c:v>
                </c:pt>
                <c:pt idx="1135">
                  <c:v>0.66</c:v>
                </c:pt>
                <c:pt idx="1136">
                  <c:v>0.43</c:v>
                </c:pt>
                <c:pt idx="1137">
                  <c:v>0.44</c:v>
                </c:pt>
                <c:pt idx="1138">
                  <c:v>1.88</c:v>
                </c:pt>
                <c:pt idx="1139">
                  <c:v>1.05</c:v>
                </c:pt>
                <c:pt idx="1140">
                  <c:v>1.5</c:v>
                </c:pt>
                <c:pt idx="1141">
                  <c:v>0.25</c:v>
                </c:pt>
                <c:pt idx="1142">
                  <c:v>1.17</c:v>
                </c:pt>
                <c:pt idx="1143">
                  <c:v>3.28</c:v>
                </c:pt>
                <c:pt idx="1144">
                  <c:v>1.41</c:v>
                </c:pt>
                <c:pt idx="1145">
                  <c:v>-3.45</c:v>
                </c:pt>
                <c:pt idx="1146">
                  <c:v>0.77</c:v>
                </c:pt>
                <c:pt idx="1147">
                  <c:v>-0.67</c:v>
                </c:pt>
                <c:pt idx="1148">
                  <c:v>0.49</c:v>
                </c:pt>
                <c:pt idx="1149">
                  <c:v>0.73</c:v>
                </c:pt>
                <c:pt idx="1150">
                  <c:v>0.69</c:v>
                </c:pt>
                <c:pt idx="1151">
                  <c:v>2.38</c:v>
                </c:pt>
                <c:pt idx="1152">
                  <c:v>0.88</c:v>
                </c:pt>
                <c:pt idx="1153">
                  <c:v>1.18</c:v>
                </c:pt>
                <c:pt idx="1154">
                  <c:v>0.33</c:v>
                </c:pt>
                <c:pt idx="1155">
                  <c:v>2.29</c:v>
                </c:pt>
                <c:pt idx="1156">
                  <c:v>0.38</c:v>
                </c:pt>
                <c:pt idx="1157">
                  <c:v>-0.44</c:v>
                </c:pt>
                <c:pt idx="1158">
                  <c:v>0.82</c:v>
                </c:pt>
                <c:pt idx="1159">
                  <c:v>2.83</c:v>
                </c:pt>
                <c:pt idx="1160">
                  <c:v>1.59</c:v>
                </c:pt>
                <c:pt idx="1161">
                  <c:v>0.83</c:v>
                </c:pt>
                <c:pt idx="1162">
                  <c:v>-0.13</c:v>
                </c:pt>
                <c:pt idx="1163">
                  <c:v>3.87</c:v>
                </c:pt>
                <c:pt idx="1164">
                  <c:v>3.63</c:v>
                </c:pt>
                <c:pt idx="1165">
                  <c:v>0.23</c:v>
                </c:pt>
                <c:pt idx="1166">
                  <c:v>2.13</c:v>
                </c:pt>
                <c:pt idx="1167">
                  <c:v>2.31</c:v>
                </c:pt>
                <c:pt idx="1168">
                  <c:v>0.38</c:v>
                </c:pt>
                <c:pt idx="1169">
                  <c:v>3.94</c:v>
                </c:pt>
                <c:pt idx="1170">
                  <c:v>2.14</c:v>
                </c:pt>
                <c:pt idx="1171">
                  <c:v>3.58</c:v>
                </c:pt>
                <c:pt idx="1172">
                  <c:v>2.5299999999999998</c:v>
                </c:pt>
                <c:pt idx="1173">
                  <c:v>1.79</c:v>
                </c:pt>
                <c:pt idx="1174">
                  <c:v>2.1</c:v>
                </c:pt>
                <c:pt idx="1175">
                  <c:v>2.95</c:v>
                </c:pt>
                <c:pt idx="1176">
                  <c:v>1.24</c:v>
                </c:pt>
                <c:pt idx="1177">
                  <c:v>1.19</c:v>
                </c:pt>
                <c:pt idx="1178">
                  <c:v>1.63</c:v>
                </c:pt>
                <c:pt idx="1179">
                  <c:v>2.4300000000000002</c:v>
                </c:pt>
                <c:pt idx="1180">
                  <c:v>1.19</c:v>
                </c:pt>
                <c:pt idx="1181">
                  <c:v>0.32</c:v>
                </c:pt>
                <c:pt idx="1182">
                  <c:v>1.07</c:v>
                </c:pt>
                <c:pt idx="1183">
                  <c:v>0.2</c:v>
                </c:pt>
                <c:pt idx="1184">
                  <c:v>1.9</c:v>
                </c:pt>
                <c:pt idx="1185">
                  <c:v>2.82</c:v>
                </c:pt>
                <c:pt idx="1186">
                  <c:v>0.4</c:v>
                </c:pt>
                <c:pt idx="1187">
                  <c:v>-0.05</c:v>
                </c:pt>
                <c:pt idx="1188">
                  <c:v>0.46</c:v>
                </c:pt>
                <c:pt idx="1189">
                  <c:v>2.56</c:v>
                </c:pt>
                <c:pt idx="1190">
                  <c:v>3.34</c:v>
                </c:pt>
                <c:pt idx="1191">
                  <c:v>4.03</c:v>
                </c:pt>
                <c:pt idx="1192">
                  <c:v>2.74</c:v>
                </c:pt>
                <c:pt idx="1193">
                  <c:v>3.9</c:v>
                </c:pt>
                <c:pt idx="1194">
                  <c:v>-0.01</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8.2899999999999991</c:v>
                </c:pt>
                <c:pt idx="1216">
                  <c:v>8.9499999999999993</c:v>
                </c:pt>
                <c:pt idx="1217">
                  <c:v>13.87</c:v>
                </c:pt>
                <c:pt idx="1218">
                  <c:v>13.97</c:v>
                </c:pt>
                <c:pt idx="1219">
                  <c:v>7.86</c:v>
                </c:pt>
                <c:pt idx="1220">
                  <c:v>8.26</c:v>
                </c:pt>
                <c:pt idx="1221">
                  <c:v>11.32</c:v>
                </c:pt>
                <c:pt idx="1222">
                  <c:v>-0.01</c:v>
                </c:pt>
                <c:pt idx="1223">
                  <c:v>-0.01</c:v>
                </c:pt>
                <c:pt idx="1224">
                  <c:v>-0.01</c:v>
                </c:pt>
                <c:pt idx="1225">
                  <c:v>-0.01</c:v>
                </c:pt>
                <c:pt idx="1226">
                  <c:v>-0.01</c:v>
                </c:pt>
                <c:pt idx="1227">
                  <c:v>-0.01</c:v>
                </c:pt>
                <c:pt idx="1228">
                  <c:v>-0.01</c:v>
                </c:pt>
                <c:pt idx="1229">
                  <c:v>-0.01</c:v>
                </c:pt>
                <c:pt idx="1230">
                  <c:v>-0.01</c:v>
                </c:pt>
                <c:pt idx="1231">
                  <c:v>-0.01</c:v>
                </c:pt>
                <c:pt idx="1232">
                  <c:v>-0.01</c:v>
                </c:pt>
                <c:pt idx="1233">
                  <c:v>-0.01</c:v>
                </c:pt>
                <c:pt idx="1234">
                  <c:v>-0.01</c:v>
                </c:pt>
                <c:pt idx="1235">
                  <c:v>-0.01</c:v>
                </c:pt>
                <c:pt idx="1236">
                  <c:v>-0.01</c:v>
                </c:pt>
                <c:pt idx="1237">
                  <c:v>-0.01</c:v>
                </c:pt>
                <c:pt idx="1238">
                  <c:v>-0.01</c:v>
                </c:pt>
                <c:pt idx="1239">
                  <c:v>-0.01</c:v>
                </c:pt>
                <c:pt idx="1240">
                  <c:v>-0.01</c:v>
                </c:pt>
                <c:pt idx="1241">
                  <c:v>-0.01</c:v>
                </c:pt>
                <c:pt idx="1242">
                  <c:v>-0.01</c:v>
                </c:pt>
                <c:pt idx="1243">
                  <c:v>-0.01</c:v>
                </c:pt>
                <c:pt idx="1244">
                  <c:v>-0.01</c:v>
                </c:pt>
                <c:pt idx="1245">
                  <c:v>-0.01</c:v>
                </c:pt>
                <c:pt idx="1246">
                  <c:v>-0.01</c:v>
                </c:pt>
                <c:pt idx="1247">
                  <c:v>-0.01</c:v>
                </c:pt>
                <c:pt idx="1248">
                  <c:v>-0.01</c:v>
                </c:pt>
                <c:pt idx="1249">
                  <c:v>-0.01</c:v>
                </c:pt>
                <c:pt idx="1250">
                  <c:v>-0.01</c:v>
                </c:pt>
                <c:pt idx="1251">
                  <c:v>-0.01</c:v>
                </c:pt>
                <c:pt idx="1252">
                  <c:v>-0.01</c:v>
                </c:pt>
                <c:pt idx="1253">
                  <c:v>-0.01</c:v>
                </c:pt>
                <c:pt idx="1254">
                  <c:v>-0.01</c:v>
                </c:pt>
                <c:pt idx="1255">
                  <c:v>-0.01</c:v>
                </c:pt>
                <c:pt idx="1256">
                  <c:v>-0.01</c:v>
                </c:pt>
                <c:pt idx="1257">
                  <c:v>-0.01</c:v>
                </c:pt>
                <c:pt idx="1258">
                  <c:v>-0.01</c:v>
                </c:pt>
                <c:pt idx="1259">
                  <c:v>-0.01</c:v>
                </c:pt>
                <c:pt idx="1260">
                  <c:v>-0.01</c:v>
                </c:pt>
                <c:pt idx="1261">
                  <c:v>-0.01</c:v>
                </c:pt>
                <c:pt idx="1262">
                  <c:v>-0.01</c:v>
                </c:pt>
                <c:pt idx="1263">
                  <c:v>-0.01</c:v>
                </c:pt>
                <c:pt idx="1264">
                  <c:v>-0.01</c:v>
                </c:pt>
                <c:pt idx="1265">
                  <c:v>-0.01</c:v>
                </c:pt>
                <c:pt idx="1266">
                  <c:v>-0.01</c:v>
                </c:pt>
                <c:pt idx="1267">
                  <c:v>-0.01</c:v>
                </c:pt>
                <c:pt idx="1268">
                  <c:v>-0.01</c:v>
                </c:pt>
                <c:pt idx="1269">
                  <c:v>-0.01</c:v>
                </c:pt>
                <c:pt idx="1270">
                  <c:v>-0.01</c:v>
                </c:pt>
                <c:pt idx="1271">
                  <c:v>-0.01</c:v>
                </c:pt>
                <c:pt idx="1272">
                  <c:v>-0.01</c:v>
                </c:pt>
                <c:pt idx="1273">
                  <c:v>-0.01</c:v>
                </c:pt>
                <c:pt idx="1274">
                  <c:v>-0.01</c:v>
                </c:pt>
                <c:pt idx="1275">
                  <c:v>-0.01</c:v>
                </c:pt>
                <c:pt idx="1276">
                  <c:v>-0.01</c:v>
                </c:pt>
                <c:pt idx="1277">
                  <c:v>-0.01</c:v>
                </c:pt>
                <c:pt idx="1278">
                  <c:v>-0.01</c:v>
                </c:pt>
                <c:pt idx="1279">
                  <c:v>-0.01</c:v>
                </c:pt>
                <c:pt idx="1280">
                  <c:v>-0.01</c:v>
                </c:pt>
                <c:pt idx="1281">
                  <c:v>-0.01</c:v>
                </c:pt>
                <c:pt idx="1282">
                  <c:v>-0.01</c:v>
                </c:pt>
                <c:pt idx="1283">
                  <c:v>-0.01</c:v>
                </c:pt>
                <c:pt idx="1284">
                  <c:v>-0.01</c:v>
                </c:pt>
                <c:pt idx="1285">
                  <c:v>-0.01</c:v>
                </c:pt>
                <c:pt idx="1286">
                  <c:v>-0.01</c:v>
                </c:pt>
                <c:pt idx="1287">
                  <c:v>-0.01</c:v>
                </c:pt>
                <c:pt idx="1288">
                  <c:v>-0.01</c:v>
                </c:pt>
                <c:pt idx="1289">
                  <c:v>-0.01</c:v>
                </c:pt>
                <c:pt idx="1290">
                  <c:v>-0.01</c:v>
                </c:pt>
                <c:pt idx="1291">
                  <c:v>-0.01</c:v>
                </c:pt>
                <c:pt idx="1292">
                  <c:v>-0.01</c:v>
                </c:pt>
                <c:pt idx="1293">
                  <c:v>-0.01</c:v>
                </c:pt>
                <c:pt idx="1294">
                  <c:v>-0.01</c:v>
                </c:pt>
                <c:pt idx="1295">
                  <c:v>-0.01</c:v>
                </c:pt>
                <c:pt idx="1296">
                  <c:v>-0.01</c:v>
                </c:pt>
                <c:pt idx="1297">
                  <c:v>-0.01</c:v>
                </c:pt>
                <c:pt idx="1298">
                  <c:v>-0.01</c:v>
                </c:pt>
                <c:pt idx="1299">
                  <c:v>-0.01</c:v>
                </c:pt>
                <c:pt idx="1300">
                  <c:v>-0.01</c:v>
                </c:pt>
                <c:pt idx="1301">
                  <c:v>-0.01</c:v>
                </c:pt>
                <c:pt idx="1302">
                  <c:v>-0.01</c:v>
                </c:pt>
                <c:pt idx="1303">
                  <c:v>-0.01</c:v>
                </c:pt>
                <c:pt idx="1304">
                  <c:v>-0.01</c:v>
                </c:pt>
                <c:pt idx="1305">
                  <c:v>-0.01</c:v>
                </c:pt>
                <c:pt idx="1306">
                  <c:v>-0.01</c:v>
                </c:pt>
                <c:pt idx="1307">
                  <c:v>-0.01</c:v>
                </c:pt>
                <c:pt idx="1308">
                  <c:v>-0.01</c:v>
                </c:pt>
                <c:pt idx="1309">
                  <c:v>-0.01</c:v>
                </c:pt>
                <c:pt idx="1310">
                  <c:v>-0.01</c:v>
                </c:pt>
                <c:pt idx="1311">
                  <c:v>-0.01</c:v>
                </c:pt>
                <c:pt idx="1312">
                  <c:v>-0.01</c:v>
                </c:pt>
                <c:pt idx="1313">
                  <c:v>-0.01</c:v>
                </c:pt>
                <c:pt idx="1314">
                  <c:v>-0.01</c:v>
                </c:pt>
                <c:pt idx="1315">
                  <c:v>-0.01</c:v>
                </c:pt>
                <c:pt idx="1316">
                  <c:v>-0.01</c:v>
                </c:pt>
                <c:pt idx="1317">
                  <c:v>-0.01</c:v>
                </c:pt>
                <c:pt idx="1318">
                  <c:v>-0.01</c:v>
                </c:pt>
                <c:pt idx="1319">
                  <c:v>-0.01</c:v>
                </c:pt>
                <c:pt idx="1320">
                  <c:v>-0.01</c:v>
                </c:pt>
                <c:pt idx="1321">
                  <c:v>-0.01</c:v>
                </c:pt>
                <c:pt idx="1322">
                  <c:v>-0.01</c:v>
                </c:pt>
                <c:pt idx="1323">
                  <c:v>-0.01</c:v>
                </c:pt>
                <c:pt idx="1324">
                  <c:v>-0.01</c:v>
                </c:pt>
                <c:pt idx="1325">
                  <c:v>-0.01</c:v>
                </c:pt>
                <c:pt idx="1326">
                  <c:v>-0.01</c:v>
                </c:pt>
                <c:pt idx="1327">
                  <c:v>-0.01</c:v>
                </c:pt>
                <c:pt idx="1328">
                  <c:v>-0.01</c:v>
                </c:pt>
                <c:pt idx="1329">
                  <c:v>-0.01</c:v>
                </c:pt>
                <c:pt idx="1330">
                  <c:v>-0.01</c:v>
                </c:pt>
                <c:pt idx="1331">
                  <c:v>-0.01</c:v>
                </c:pt>
                <c:pt idx="1332">
                  <c:v>-0.01</c:v>
                </c:pt>
                <c:pt idx="1333">
                  <c:v>-0.01</c:v>
                </c:pt>
                <c:pt idx="1334">
                  <c:v>-0.01</c:v>
                </c:pt>
                <c:pt idx="1335">
                  <c:v>-0.01</c:v>
                </c:pt>
                <c:pt idx="1336">
                  <c:v>-0.01</c:v>
                </c:pt>
                <c:pt idx="1337">
                  <c:v>-0.01</c:v>
                </c:pt>
                <c:pt idx="1338">
                  <c:v>-0.01</c:v>
                </c:pt>
                <c:pt idx="1339">
                  <c:v>-0.01</c:v>
                </c:pt>
                <c:pt idx="1340">
                  <c:v>-0.01</c:v>
                </c:pt>
                <c:pt idx="1341">
                  <c:v>-0.01</c:v>
                </c:pt>
                <c:pt idx="1342">
                  <c:v>-0.01</c:v>
                </c:pt>
                <c:pt idx="1343">
                  <c:v>-0.01</c:v>
                </c:pt>
                <c:pt idx="1344">
                  <c:v>-0.01</c:v>
                </c:pt>
                <c:pt idx="1345">
                  <c:v>-0.01</c:v>
                </c:pt>
                <c:pt idx="1346">
                  <c:v>-0.01</c:v>
                </c:pt>
                <c:pt idx="1347">
                  <c:v>-0.01</c:v>
                </c:pt>
                <c:pt idx="1348">
                  <c:v>-0.01</c:v>
                </c:pt>
                <c:pt idx="1349">
                  <c:v>-0.01</c:v>
                </c:pt>
                <c:pt idx="1350">
                  <c:v>-0.01</c:v>
                </c:pt>
                <c:pt idx="1351">
                  <c:v>-0.01</c:v>
                </c:pt>
                <c:pt idx="1352">
                  <c:v>-0.01</c:v>
                </c:pt>
                <c:pt idx="1353">
                  <c:v>-0.01</c:v>
                </c:pt>
                <c:pt idx="1354">
                  <c:v>-0.01</c:v>
                </c:pt>
                <c:pt idx="1355">
                  <c:v>-0.01</c:v>
                </c:pt>
                <c:pt idx="1356">
                  <c:v>-0.01</c:v>
                </c:pt>
                <c:pt idx="1357">
                  <c:v>-0.01</c:v>
                </c:pt>
                <c:pt idx="1358">
                  <c:v>-0.01</c:v>
                </c:pt>
                <c:pt idx="1359">
                  <c:v>-0.01</c:v>
                </c:pt>
                <c:pt idx="1360">
                  <c:v>-0.01</c:v>
                </c:pt>
                <c:pt idx="1361">
                  <c:v>-0.01</c:v>
                </c:pt>
                <c:pt idx="1362">
                  <c:v>-0.01</c:v>
                </c:pt>
                <c:pt idx="1363">
                  <c:v>-0.01</c:v>
                </c:pt>
                <c:pt idx="1364">
                  <c:v>-0.01</c:v>
                </c:pt>
                <c:pt idx="1365">
                  <c:v>-0.01</c:v>
                </c:pt>
                <c:pt idx="1366">
                  <c:v>-0.01</c:v>
                </c:pt>
                <c:pt idx="1367">
                  <c:v>-0.01</c:v>
                </c:pt>
                <c:pt idx="1368">
                  <c:v>-0.01</c:v>
                </c:pt>
                <c:pt idx="1369">
                  <c:v>-0.01</c:v>
                </c:pt>
                <c:pt idx="1370">
                  <c:v>-0.01</c:v>
                </c:pt>
                <c:pt idx="1371">
                  <c:v>-0.01</c:v>
                </c:pt>
                <c:pt idx="1372">
                  <c:v>-0.01</c:v>
                </c:pt>
                <c:pt idx="1373">
                  <c:v>-0.01</c:v>
                </c:pt>
                <c:pt idx="1374">
                  <c:v>-0.01</c:v>
                </c:pt>
                <c:pt idx="1375">
                  <c:v>-0.01</c:v>
                </c:pt>
                <c:pt idx="1376">
                  <c:v>-0.01</c:v>
                </c:pt>
                <c:pt idx="1377">
                  <c:v>-0.01</c:v>
                </c:pt>
                <c:pt idx="1378">
                  <c:v>-0.01</c:v>
                </c:pt>
                <c:pt idx="1379">
                  <c:v>-0.01</c:v>
                </c:pt>
                <c:pt idx="1380">
                  <c:v>-0.01</c:v>
                </c:pt>
                <c:pt idx="1381">
                  <c:v>-0.01</c:v>
                </c:pt>
                <c:pt idx="1382">
                  <c:v>-0.01</c:v>
                </c:pt>
                <c:pt idx="1383">
                  <c:v>-0.01</c:v>
                </c:pt>
                <c:pt idx="1384">
                  <c:v>-0.01</c:v>
                </c:pt>
                <c:pt idx="1385">
                  <c:v>-0.01</c:v>
                </c:pt>
                <c:pt idx="1386">
                  <c:v>-0.01</c:v>
                </c:pt>
                <c:pt idx="1387">
                  <c:v>-0.01</c:v>
                </c:pt>
                <c:pt idx="1388">
                  <c:v>-0.01</c:v>
                </c:pt>
                <c:pt idx="1389">
                  <c:v>-0.01</c:v>
                </c:pt>
                <c:pt idx="1390">
                  <c:v>-0.01</c:v>
                </c:pt>
                <c:pt idx="1391">
                  <c:v>-0.01</c:v>
                </c:pt>
                <c:pt idx="1392">
                  <c:v>-0.01</c:v>
                </c:pt>
                <c:pt idx="1393">
                  <c:v>-0.01</c:v>
                </c:pt>
                <c:pt idx="1394">
                  <c:v>-0.01</c:v>
                </c:pt>
                <c:pt idx="1395">
                  <c:v>-0.01</c:v>
                </c:pt>
                <c:pt idx="1396">
                  <c:v>-0.01</c:v>
                </c:pt>
                <c:pt idx="1397">
                  <c:v>-0.01</c:v>
                </c:pt>
                <c:pt idx="1398">
                  <c:v>-0.01</c:v>
                </c:pt>
                <c:pt idx="1399">
                  <c:v>-0.01</c:v>
                </c:pt>
                <c:pt idx="1400">
                  <c:v>-0.01</c:v>
                </c:pt>
                <c:pt idx="1401">
                  <c:v>-0.01</c:v>
                </c:pt>
                <c:pt idx="1402">
                  <c:v>-0.01</c:v>
                </c:pt>
                <c:pt idx="1403">
                  <c:v>-0.01</c:v>
                </c:pt>
                <c:pt idx="1404">
                  <c:v>-0.01</c:v>
                </c:pt>
                <c:pt idx="1405">
                  <c:v>-0.01</c:v>
                </c:pt>
                <c:pt idx="1406">
                  <c:v>-0.01</c:v>
                </c:pt>
                <c:pt idx="1407">
                  <c:v>-0.01</c:v>
                </c:pt>
                <c:pt idx="1408">
                  <c:v>-0.01</c:v>
                </c:pt>
                <c:pt idx="1409">
                  <c:v>-0.01</c:v>
                </c:pt>
                <c:pt idx="1410">
                  <c:v>-0.01</c:v>
                </c:pt>
                <c:pt idx="1411">
                  <c:v>-0.01</c:v>
                </c:pt>
                <c:pt idx="1412">
                  <c:v>-0.01</c:v>
                </c:pt>
                <c:pt idx="1413">
                  <c:v>-0.01</c:v>
                </c:pt>
                <c:pt idx="1414">
                  <c:v>-0.01</c:v>
                </c:pt>
                <c:pt idx="1415">
                  <c:v>-0.01</c:v>
                </c:pt>
                <c:pt idx="1416">
                  <c:v>-0.01</c:v>
                </c:pt>
                <c:pt idx="1417">
                  <c:v>-0.01</c:v>
                </c:pt>
                <c:pt idx="1418">
                  <c:v>-0.01</c:v>
                </c:pt>
                <c:pt idx="1419">
                  <c:v>-0.01</c:v>
                </c:pt>
                <c:pt idx="1420">
                  <c:v>-0.01</c:v>
                </c:pt>
                <c:pt idx="1421">
                  <c:v>-0.01</c:v>
                </c:pt>
                <c:pt idx="1422">
                  <c:v>-0.01</c:v>
                </c:pt>
                <c:pt idx="1423">
                  <c:v>-0.01</c:v>
                </c:pt>
                <c:pt idx="1424">
                  <c:v>-0.01</c:v>
                </c:pt>
                <c:pt idx="1425">
                  <c:v>-0.01</c:v>
                </c:pt>
                <c:pt idx="1426">
                  <c:v>-0.01</c:v>
                </c:pt>
                <c:pt idx="1427">
                  <c:v>-0.01</c:v>
                </c:pt>
                <c:pt idx="1428">
                  <c:v>-0.01</c:v>
                </c:pt>
                <c:pt idx="1429">
                  <c:v>-0.01</c:v>
                </c:pt>
                <c:pt idx="1430">
                  <c:v>-0.01</c:v>
                </c:pt>
                <c:pt idx="1431">
                  <c:v>-0.01</c:v>
                </c:pt>
                <c:pt idx="1432">
                  <c:v>-0.01</c:v>
                </c:pt>
                <c:pt idx="1433">
                  <c:v>-0.01</c:v>
                </c:pt>
                <c:pt idx="1434">
                  <c:v>-0.01</c:v>
                </c:pt>
                <c:pt idx="1435">
                  <c:v>-0.01</c:v>
                </c:pt>
                <c:pt idx="1436">
                  <c:v>-0.01</c:v>
                </c:pt>
                <c:pt idx="1437">
                  <c:v>-0.01</c:v>
                </c:pt>
                <c:pt idx="1438">
                  <c:v>-0.01</c:v>
                </c:pt>
                <c:pt idx="1439">
                  <c:v>-0.01</c:v>
                </c:pt>
                <c:pt idx="1440">
                  <c:v>-0.01</c:v>
                </c:pt>
                <c:pt idx="1441">
                  <c:v>-0.01</c:v>
                </c:pt>
                <c:pt idx="1442">
                  <c:v>-0.01</c:v>
                </c:pt>
                <c:pt idx="1443">
                  <c:v>-0.01</c:v>
                </c:pt>
                <c:pt idx="1444">
                  <c:v>-0.01</c:v>
                </c:pt>
                <c:pt idx="1445">
                  <c:v>-0.01</c:v>
                </c:pt>
                <c:pt idx="1446">
                  <c:v>-0.01</c:v>
                </c:pt>
                <c:pt idx="1447">
                  <c:v>-0.01</c:v>
                </c:pt>
                <c:pt idx="1448">
                  <c:v>-0.01</c:v>
                </c:pt>
                <c:pt idx="1449">
                  <c:v>-0.01</c:v>
                </c:pt>
                <c:pt idx="1450">
                  <c:v>-0.01</c:v>
                </c:pt>
                <c:pt idx="1451">
                  <c:v>-0.01</c:v>
                </c:pt>
                <c:pt idx="1452">
                  <c:v>-0.01</c:v>
                </c:pt>
                <c:pt idx="1453">
                  <c:v>-0.01</c:v>
                </c:pt>
                <c:pt idx="1454">
                  <c:v>-0.01</c:v>
                </c:pt>
                <c:pt idx="1455">
                  <c:v>-0.01</c:v>
                </c:pt>
                <c:pt idx="1456">
                  <c:v>-0.01</c:v>
                </c:pt>
                <c:pt idx="1457">
                  <c:v>-0.01</c:v>
                </c:pt>
                <c:pt idx="1458">
                  <c:v>-0.01</c:v>
                </c:pt>
                <c:pt idx="1459">
                  <c:v>-0.01</c:v>
                </c:pt>
                <c:pt idx="1460">
                  <c:v>-0.01</c:v>
                </c:pt>
                <c:pt idx="1461">
                  <c:v>-0.01</c:v>
                </c:pt>
                <c:pt idx="1462">
                  <c:v>-0.01</c:v>
                </c:pt>
                <c:pt idx="1463">
                  <c:v>-0.01</c:v>
                </c:pt>
                <c:pt idx="1464">
                  <c:v>-0.01</c:v>
                </c:pt>
                <c:pt idx="1465">
                  <c:v>-0.01</c:v>
                </c:pt>
                <c:pt idx="1466">
                  <c:v>-0.01</c:v>
                </c:pt>
                <c:pt idx="1467">
                  <c:v>-0.01</c:v>
                </c:pt>
                <c:pt idx="1468">
                  <c:v>-0.01</c:v>
                </c:pt>
                <c:pt idx="1469">
                  <c:v>-0.01</c:v>
                </c:pt>
                <c:pt idx="1470">
                  <c:v>-0.01</c:v>
                </c:pt>
                <c:pt idx="1471">
                  <c:v>-0.01</c:v>
                </c:pt>
                <c:pt idx="1472">
                  <c:v>-0.01</c:v>
                </c:pt>
                <c:pt idx="1473">
                  <c:v>-0.01</c:v>
                </c:pt>
                <c:pt idx="1474">
                  <c:v>-0.01</c:v>
                </c:pt>
                <c:pt idx="1475">
                  <c:v>-0.01</c:v>
                </c:pt>
                <c:pt idx="1476">
                  <c:v>-0.01</c:v>
                </c:pt>
                <c:pt idx="1477">
                  <c:v>-0.01</c:v>
                </c:pt>
                <c:pt idx="1478">
                  <c:v>-0.01</c:v>
                </c:pt>
                <c:pt idx="1479">
                  <c:v>-0.01</c:v>
                </c:pt>
                <c:pt idx="1480">
                  <c:v>-0.01</c:v>
                </c:pt>
                <c:pt idx="1481">
                  <c:v>-0.01</c:v>
                </c:pt>
                <c:pt idx="1482">
                  <c:v>-0.01</c:v>
                </c:pt>
                <c:pt idx="1483">
                  <c:v>-0.01</c:v>
                </c:pt>
                <c:pt idx="1484">
                  <c:v>-0.01</c:v>
                </c:pt>
                <c:pt idx="1485">
                  <c:v>-0.01</c:v>
                </c:pt>
                <c:pt idx="1486">
                  <c:v>-0.01</c:v>
                </c:pt>
                <c:pt idx="1487">
                  <c:v>-0.01</c:v>
                </c:pt>
                <c:pt idx="1488">
                  <c:v>-0.01</c:v>
                </c:pt>
                <c:pt idx="1489">
                  <c:v>-0.01</c:v>
                </c:pt>
                <c:pt idx="1490">
                  <c:v>-0.01</c:v>
                </c:pt>
                <c:pt idx="1491">
                  <c:v>-0.01</c:v>
                </c:pt>
                <c:pt idx="1492">
                  <c:v>-0.01</c:v>
                </c:pt>
                <c:pt idx="1493">
                  <c:v>-0.01</c:v>
                </c:pt>
                <c:pt idx="1494">
                  <c:v>-0.01</c:v>
                </c:pt>
                <c:pt idx="1495">
                  <c:v>-0.01</c:v>
                </c:pt>
                <c:pt idx="1496">
                  <c:v>-0.01</c:v>
                </c:pt>
                <c:pt idx="1497">
                  <c:v>-0.01</c:v>
                </c:pt>
                <c:pt idx="1498">
                  <c:v>-0.01</c:v>
                </c:pt>
                <c:pt idx="1499">
                  <c:v>-0.01</c:v>
                </c:pt>
                <c:pt idx="1500">
                  <c:v>-0.01</c:v>
                </c:pt>
                <c:pt idx="1501">
                  <c:v>-0.01</c:v>
                </c:pt>
                <c:pt idx="1502">
                  <c:v>-0.01</c:v>
                </c:pt>
                <c:pt idx="1503">
                  <c:v>-0.01</c:v>
                </c:pt>
                <c:pt idx="1504">
                  <c:v>-0.01</c:v>
                </c:pt>
                <c:pt idx="1505">
                  <c:v>-0.01</c:v>
                </c:pt>
                <c:pt idx="1506">
                  <c:v>-0.01</c:v>
                </c:pt>
                <c:pt idx="1507">
                  <c:v>-0.01</c:v>
                </c:pt>
                <c:pt idx="1508">
                  <c:v>-0.01</c:v>
                </c:pt>
                <c:pt idx="1509">
                  <c:v>-0.01</c:v>
                </c:pt>
                <c:pt idx="1510">
                  <c:v>-0.01</c:v>
                </c:pt>
                <c:pt idx="1511">
                  <c:v>-0.01</c:v>
                </c:pt>
                <c:pt idx="1512">
                  <c:v>-0.01</c:v>
                </c:pt>
                <c:pt idx="1513">
                  <c:v>-0.01</c:v>
                </c:pt>
                <c:pt idx="1514">
                  <c:v>-0.01</c:v>
                </c:pt>
                <c:pt idx="1515">
                  <c:v>-0.01</c:v>
                </c:pt>
                <c:pt idx="1516">
                  <c:v>-0.01</c:v>
                </c:pt>
                <c:pt idx="1517">
                  <c:v>-0.01</c:v>
                </c:pt>
                <c:pt idx="1518">
                  <c:v>-0.01</c:v>
                </c:pt>
                <c:pt idx="1519">
                  <c:v>-0.01</c:v>
                </c:pt>
                <c:pt idx="1520">
                  <c:v>-0.01</c:v>
                </c:pt>
                <c:pt idx="1521">
                  <c:v>-0.01</c:v>
                </c:pt>
                <c:pt idx="1522">
                  <c:v>-0.01</c:v>
                </c:pt>
                <c:pt idx="1523">
                  <c:v>-0.01</c:v>
                </c:pt>
                <c:pt idx="1524">
                  <c:v>-0.01</c:v>
                </c:pt>
                <c:pt idx="1525">
                  <c:v>-0.01</c:v>
                </c:pt>
                <c:pt idx="1526">
                  <c:v>-0.01</c:v>
                </c:pt>
                <c:pt idx="1527">
                  <c:v>-0.01</c:v>
                </c:pt>
                <c:pt idx="1528">
                  <c:v>-0.01</c:v>
                </c:pt>
                <c:pt idx="1529">
                  <c:v>-0.01</c:v>
                </c:pt>
                <c:pt idx="1530">
                  <c:v>-0.01</c:v>
                </c:pt>
                <c:pt idx="1531">
                  <c:v>-0.01</c:v>
                </c:pt>
                <c:pt idx="1532">
                  <c:v>-0.01</c:v>
                </c:pt>
                <c:pt idx="1533">
                  <c:v>-0.01</c:v>
                </c:pt>
                <c:pt idx="1534">
                  <c:v>-0.01</c:v>
                </c:pt>
                <c:pt idx="1535">
                  <c:v>-0.01</c:v>
                </c:pt>
                <c:pt idx="1536">
                  <c:v>-0.01</c:v>
                </c:pt>
                <c:pt idx="1537">
                  <c:v>-0.01</c:v>
                </c:pt>
                <c:pt idx="1538">
                  <c:v>-0.01</c:v>
                </c:pt>
                <c:pt idx="1539">
                  <c:v>-0.01</c:v>
                </c:pt>
                <c:pt idx="1540">
                  <c:v>-0.01</c:v>
                </c:pt>
                <c:pt idx="1541">
                  <c:v>-0.01</c:v>
                </c:pt>
                <c:pt idx="1542">
                  <c:v>-0.01</c:v>
                </c:pt>
                <c:pt idx="1543">
                  <c:v>-0.01</c:v>
                </c:pt>
                <c:pt idx="1544">
                  <c:v>-0.01</c:v>
                </c:pt>
                <c:pt idx="1545">
                  <c:v>-0.01</c:v>
                </c:pt>
                <c:pt idx="1546">
                  <c:v>-0.01</c:v>
                </c:pt>
                <c:pt idx="1547">
                  <c:v>-0.01</c:v>
                </c:pt>
                <c:pt idx="1548">
                  <c:v>-0.01</c:v>
                </c:pt>
                <c:pt idx="1549">
                  <c:v>-0.01</c:v>
                </c:pt>
                <c:pt idx="1550">
                  <c:v>-0.01</c:v>
                </c:pt>
                <c:pt idx="1551">
                  <c:v>-0.01</c:v>
                </c:pt>
                <c:pt idx="1552">
                  <c:v>-0.01</c:v>
                </c:pt>
                <c:pt idx="1553">
                  <c:v>-0.01</c:v>
                </c:pt>
                <c:pt idx="1554">
                  <c:v>-0.01</c:v>
                </c:pt>
                <c:pt idx="1555">
                  <c:v>-0.01</c:v>
                </c:pt>
                <c:pt idx="1556">
                  <c:v>-0.01</c:v>
                </c:pt>
                <c:pt idx="1557">
                  <c:v>-0.01</c:v>
                </c:pt>
                <c:pt idx="1558">
                  <c:v>-0.01</c:v>
                </c:pt>
                <c:pt idx="1559">
                  <c:v>-0.01</c:v>
                </c:pt>
                <c:pt idx="1560">
                  <c:v>-0.01</c:v>
                </c:pt>
                <c:pt idx="1561">
                  <c:v>-0.01</c:v>
                </c:pt>
                <c:pt idx="1562">
                  <c:v>-0.01</c:v>
                </c:pt>
                <c:pt idx="1563">
                  <c:v>-0.01</c:v>
                </c:pt>
                <c:pt idx="1564">
                  <c:v>-0.01</c:v>
                </c:pt>
                <c:pt idx="1565">
                  <c:v>-0.01</c:v>
                </c:pt>
                <c:pt idx="1566">
                  <c:v>-0.01</c:v>
                </c:pt>
                <c:pt idx="1567">
                  <c:v>-0.01</c:v>
                </c:pt>
                <c:pt idx="1568">
                  <c:v>-0.01</c:v>
                </c:pt>
                <c:pt idx="1569">
                  <c:v>-0.01</c:v>
                </c:pt>
                <c:pt idx="1570">
                  <c:v>-0.01</c:v>
                </c:pt>
                <c:pt idx="1571">
                  <c:v>-0.01</c:v>
                </c:pt>
                <c:pt idx="1572">
                  <c:v>-0.01</c:v>
                </c:pt>
                <c:pt idx="1573">
                  <c:v>-0.01</c:v>
                </c:pt>
                <c:pt idx="1574">
                  <c:v>-0.01</c:v>
                </c:pt>
                <c:pt idx="1575">
                  <c:v>-0.01</c:v>
                </c:pt>
                <c:pt idx="1576">
                  <c:v>-0.01</c:v>
                </c:pt>
                <c:pt idx="1577">
                  <c:v>-0.01</c:v>
                </c:pt>
                <c:pt idx="1578">
                  <c:v>-0.01</c:v>
                </c:pt>
                <c:pt idx="1579">
                  <c:v>-0.01</c:v>
                </c:pt>
                <c:pt idx="1580">
                  <c:v>-0.01</c:v>
                </c:pt>
                <c:pt idx="1581">
                  <c:v>-0.01</c:v>
                </c:pt>
                <c:pt idx="1582">
                  <c:v>-0.01</c:v>
                </c:pt>
                <c:pt idx="1583">
                  <c:v>-0.01</c:v>
                </c:pt>
                <c:pt idx="1584">
                  <c:v>-0.01</c:v>
                </c:pt>
                <c:pt idx="1585">
                  <c:v>-0.01</c:v>
                </c:pt>
                <c:pt idx="1586">
                  <c:v>-0.01</c:v>
                </c:pt>
                <c:pt idx="1587">
                  <c:v>-0.01</c:v>
                </c:pt>
                <c:pt idx="1588">
                  <c:v>-0.01</c:v>
                </c:pt>
                <c:pt idx="1589">
                  <c:v>-0.01</c:v>
                </c:pt>
                <c:pt idx="1590">
                  <c:v>-0.01</c:v>
                </c:pt>
                <c:pt idx="1591">
                  <c:v>-0.01</c:v>
                </c:pt>
                <c:pt idx="1592">
                  <c:v>-0.01</c:v>
                </c:pt>
                <c:pt idx="1593">
                  <c:v>-0.01</c:v>
                </c:pt>
                <c:pt idx="1594">
                  <c:v>-0.01</c:v>
                </c:pt>
                <c:pt idx="1595">
                  <c:v>-0.01</c:v>
                </c:pt>
                <c:pt idx="1596">
                  <c:v>-0.01</c:v>
                </c:pt>
                <c:pt idx="1597">
                  <c:v>-0.01</c:v>
                </c:pt>
                <c:pt idx="1598">
                  <c:v>-0.01</c:v>
                </c:pt>
                <c:pt idx="1599">
                  <c:v>-0.01</c:v>
                </c:pt>
                <c:pt idx="1600">
                  <c:v>-0.01</c:v>
                </c:pt>
                <c:pt idx="1601">
                  <c:v>-0.01</c:v>
                </c:pt>
                <c:pt idx="1602">
                  <c:v>-0.01</c:v>
                </c:pt>
                <c:pt idx="1603">
                  <c:v>-0.01</c:v>
                </c:pt>
                <c:pt idx="1604">
                  <c:v>-0.01</c:v>
                </c:pt>
                <c:pt idx="1605">
                  <c:v>-0.01</c:v>
                </c:pt>
                <c:pt idx="1606">
                  <c:v>-0.01</c:v>
                </c:pt>
                <c:pt idx="1607">
                  <c:v>-0.01</c:v>
                </c:pt>
                <c:pt idx="1608">
                  <c:v>-0.01</c:v>
                </c:pt>
                <c:pt idx="1609">
                  <c:v>-0.01</c:v>
                </c:pt>
                <c:pt idx="1610">
                  <c:v>-0.01</c:v>
                </c:pt>
                <c:pt idx="1611">
                  <c:v>-0.01</c:v>
                </c:pt>
                <c:pt idx="1612">
                  <c:v>-0.01</c:v>
                </c:pt>
                <c:pt idx="1613">
                  <c:v>-0.01</c:v>
                </c:pt>
                <c:pt idx="1614">
                  <c:v>-0.01</c:v>
                </c:pt>
                <c:pt idx="1615">
                  <c:v>-0.01</c:v>
                </c:pt>
                <c:pt idx="1616">
                  <c:v>-0.01</c:v>
                </c:pt>
                <c:pt idx="1617">
                  <c:v>-0.01</c:v>
                </c:pt>
                <c:pt idx="1618">
                  <c:v>-0.01</c:v>
                </c:pt>
                <c:pt idx="1619">
                  <c:v>-0.01</c:v>
                </c:pt>
                <c:pt idx="1620">
                  <c:v>-0.01</c:v>
                </c:pt>
                <c:pt idx="1621">
                  <c:v>-0.01</c:v>
                </c:pt>
                <c:pt idx="1622">
                  <c:v>-0.01</c:v>
                </c:pt>
                <c:pt idx="1623">
                  <c:v>-0.01</c:v>
                </c:pt>
                <c:pt idx="1624">
                  <c:v>-0.01</c:v>
                </c:pt>
                <c:pt idx="1625">
                  <c:v>-0.01</c:v>
                </c:pt>
                <c:pt idx="1626">
                  <c:v>-0.01</c:v>
                </c:pt>
                <c:pt idx="1627">
                  <c:v>-0.01</c:v>
                </c:pt>
                <c:pt idx="1628">
                  <c:v>-0.01</c:v>
                </c:pt>
                <c:pt idx="1629">
                  <c:v>-0.01</c:v>
                </c:pt>
                <c:pt idx="1630">
                  <c:v>-0.01</c:v>
                </c:pt>
                <c:pt idx="1631">
                  <c:v>-0.01</c:v>
                </c:pt>
                <c:pt idx="1632">
                  <c:v>-0.01</c:v>
                </c:pt>
                <c:pt idx="1633">
                  <c:v>-0.01</c:v>
                </c:pt>
                <c:pt idx="1634">
                  <c:v>-0.01</c:v>
                </c:pt>
                <c:pt idx="1635">
                  <c:v>-0.01</c:v>
                </c:pt>
                <c:pt idx="1636">
                  <c:v>-0.01</c:v>
                </c:pt>
                <c:pt idx="1637">
                  <c:v>-0.01</c:v>
                </c:pt>
                <c:pt idx="1638">
                  <c:v>-0.01</c:v>
                </c:pt>
                <c:pt idx="1639">
                  <c:v>-0.01</c:v>
                </c:pt>
                <c:pt idx="1640">
                  <c:v>-0.01</c:v>
                </c:pt>
                <c:pt idx="1641">
                  <c:v>-0.01</c:v>
                </c:pt>
                <c:pt idx="1642">
                  <c:v>-0.01</c:v>
                </c:pt>
                <c:pt idx="1643">
                  <c:v>-0.01</c:v>
                </c:pt>
                <c:pt idx="1644">
                  <c:v>-0.01</c:v>
                </c:pt>
                <c:pt idx="1645">
                  <c:v>-0.01</c:v>
                </c:pt>
                <c:pt idx="1646">
                  <c:v>-0.01</c:v>
                </c:pt>
                <c:pt idx="1647">
                  <c:v>-0.01</c:v>
                </c:pt>
                <c:pt idx="1648">
                  <c:v>-0.01</c:v>
                </c:pt>
                <c:pt idx="1649">
                  <c:v>-0.01</c:v>
                </c:pt>
                <c:pt idx="1650">
                  <c:v>-0.01</c:v>
                </c:pt>
                <c:pt idx="1651">
                  <c:v>-0.01</c:v>
                </c:pt>
                <c:pt idx="1652">
                  <c:v>-0.01</c:v>
                </c:pt>
                <c:pt idx="1653">
                  <c:v>-0.01</c:v>
                </c:pt>
                <c:pt idx="1654">
                  <c:v>-0.01</c:v>
                </c:pt>
                <c:pt idx="1655">
                  <c:v>-0.01</c:v>
                </c:pt>
                <c:pt idx="1656">
                  <c:v>-0.01</c:v>
                </c:pt>
                <c:pt idx="1657">
                  <c:v>-0.01</c:v>
                </c:pt>
                <c:pt idx="1658">
                  <c:v>-0.01</c:v>
                </c:pt>
                <c:pt idx="1659">
                  <c:v>-0.01</c:v>
                </c:pt>
                <c:pt idx="1660">
                  <c:v>-0.01</c:v>
                </c:pt>
                <c:pt idx="1661">
                  <c:v>-0.01</c:v>
                </c:pt>
                <c:pt idx="1662">
                  <c:v>-0.01</c:v>
                </c:pt>
                <c:pt idx="1663">
                  <c:v>-0.01</c:v>
                </c:pt>
                <c:pt idx="1664">
                  <c:v>-0.01</c:v>
                </c:pt>
                <c:pt idx="1665">
                  <c:v>-0.01</c:v>
                </c:pt>
                <c:pt idx="1666">
                  <c:v>-0.01</c:v>
                </c:pt>
                <c:pt idx="1667">
                  <c:v>-0.01</c:v>
                </c:pt>
                <c:pt idx="1668">
                  <c:v>-0.01</c:v>
                </c:pt>
                <c:pt idx="1669">
                  <c:v>-0.01</c:v>
                </c:pt>
                <c:pt idx="1670">
                  <c:v>-0.01</c:v>
                </c:pt>
                <c:pt idx="1671">
                  <c:v>-0.01</c:v>
                </c:pt>
                <c:pt idx="1672">
                  <c:v>-0.01</c:v>
                </c:pt>
                <c:pt idx="1673">
                  <c:v>-0.01</c:v>
                </c:pt>
                <c:pt idx="1674">
                  <c:v>-0.01</c:v>
                </c:pt>
                <c:pt idx="1675">
                  <c:v>-0.01</c:v>
                </c:pt>
                <c:pt idx="1676">
                  <c:v>-0.01</c:v>
                </c:pt>
                <c:pt idx="1677">
                  <c:v>-0.01</c:v>
                </c:pt>
                <c:pt idx="1678">
                  <c:v>-0.01</c:v>
                </c:pt>
                <c:pt idx="1679">
                  <c:v>-0.01</c:v>
                </c:pt>
                <c:pt idx="1680">
                  <c:v>-0.01</c:v>
                </c:pt>
                <c:pt idx="1681">
                  <c:v>-0.01</c:v>
                </c:pt>
                <c:pt idx="1682">
                  <c:v>-0.01</c:v>
                </c:pt>
                <c:pt idx="1683">
                  <c:v>-0.01</c:v>
                </c:pt>
                <c:pt idx="1684">
                  <c:v>-0.01</c:v>
                </c:pt>
                <c:pt idx="1685">
                  <c:v>-0.01</c:v>
                </c:pt>
                <c:pt idx="1686">
                  <c:v>-0.01</c:v>
                </c:pt>
                <c:pt idx="1687">
                  <c:v>-0.01</c:v>
                </c:pt>
                <c:pt idx="1688">
                  <c:v>-0.01</c:v>
                </c:pt>
                <c:pt idx="1689">
                  <c:v>-0.01</c:v>
                </c:pt>
                <c:pt idx="1690">
                  <c:v>-0.01</c:v>
                </c:pt>
                <c:pt idx="1691">
                  <c:v>-0.01</c:v>
                </c:pt>
                <c:pt idx="1692">
                  <c:v>-0.01</c:v>
                </c:pt>
                <c:pt idx="1693">
                  <c:v>-0.01</c:v>
                </c:pt>
                <c:pt idx="1694">
                  <c:v>-0.01</c:v>
                </c:pt>
                <c:pt idx="1695">
                  <c:v>-0.01</c:v>
                </c:pt>
                <c:pt idx="1696">
                  <c:v>-0.01</c:v>
                </c:pt>
                <c:pt idx="1697">
                  <c:v>-0.01</c:v>
                </c:pt>
                <c:pt idx="1698">
                  <c:v>-0.01</c:v>
                </c:pt>
                <c:pt idx="1699">
                  <c:v>-0.01</c:v>
                </c:pt>
                <c:pt idx="1700">
                  <c:v>-0.01</c:v>
                </c:pt>
                <c:pt idx="1701">
                  <c:v>-0.01</c:v>
                </c:pt>
                <c:pt idx="1702">
                  <c:v>-0.01</c:v>
                </c:pt>
                <c:pt idx="1703">
                  <c:v>-0.01</c:v>
                </c:pt>
                <c:pt idx="1704">
                  <c:v>-0.01</c:v>
                </c:pt>
                <c:pt idx="1705">
                  <c:v>-0.01</c:v>
                </c:pt>
                <c:pt idx="1706">
                  <c:v>-0.01</c:v>
                </c:pt>
                <c:pt idx="1707">
                  <c:v>-0.01</c:v>
                </c:pt>
                <c:pt idx="1708">
                  <c:v>-0.01</c:v>
                </c:pt>
                <c:pt idx="1709">
                  <c:v>-0.01</c:v>
                </c:pt>
                <c:pt idx="1710">
                  <c:v>-0.01</c:v>
                </c:pt>
                <c:pt idx="1711">
                  <c:v>-0.01</c:v>
                </c:pt>
                <c:pt idx="1712">
                  <c:v>-0.01</c:v>
                </c:pt>
                <c:pt idx="1713">
                  <c:v>-0.01</c:v>
                </c:pt>
                <c:pt idx="1714">
                  <c:v>-0.01</c:v>
                </c:pt>
                <c:pt idx="1715">
                  <c:v>-0.01</c:v>
                </c:pt>
                <c:pt idx="1716">
                  <c:v>-0.01</c:v>
                </c:pt>
                <c:pt idx="1717">
                  <c:v>-0.01</c:v>
                </c:pt>
                <c:pt idx="1718">
                  <c:v>-0.01</c:v>
                </c:pt>
                <c:pt idx="1719">
                  <c:v>-0.01</c:v>
                </c:pt>
                <c:pt idx="1720">
                  <c:v>-0.01</c:v>
                </c:pt>
                <c:pt idx="1721">
                  <c:v>-0.01</c:v>
                </c:pt>
                <c:pt idx="1722">
                  <c:v>-0.01</c:v>
                </c:pt>
                <c:pt idx="1723">
                  <c:v>-0.01</c:v>
                </c:pt>
                <c:pt idx="1724">
                  <c:v>-0.01</c:v>
                </c:pt>
                <c:pt idx="1725">
                  <c:v>-0.01</c:v>
                </c:pt>
                <c:pt idx="1726">
                  <c:v>-0.01</c:v>
                </c:pt>
                <c:pt idx="1727">
                  <c:v>-0.01</c:v>
                </c:pt>
                <c:pt idx="1728">
                  <c:v>-0.01</c:v>
                </c:pt>
                <c:pt idx="1729">
                  <c:v>-0.01</c:v>
                </c:pt>
                <c:pt idx="1730">
                  <c:v>-0.01</c:v>
                </c:pt>
                <c:pt idx="1731">
                  <c:v>-0.01</c:v>
                </c:pt>
                <c:pt idx="1732">
                  <c:v>-0.01</c:v>
                </c:pt>
                <c:pt idx="1733">
                  <c:v>-0.01</c:v>
                </c:pt>
                <c:pt idx="1734">
                  <c:v>-0.01</c:v>
                </c:pt>
                <c:pt idx="1735">
                  <c:v>-0.01</c:v>
                </c:pt>
                <c:pt idx="1736">
                  <c:v>-0.01</c:v>
                </c:pt>
                <c:pt idx="1737">
                  <c:v>-0.01</c:v>
                </c:pt>
                <c:pt idx="1738">
                  <c:v>-0.01</c:v>
                </c:pt>
                <c:pt idx="1739">
                  <c:v>-0.01</c:v>
                </c:pt>
                <c:pt idx="1740">
                  <c:v>-0.01</c:v>
                </c:pt>
                <c:pt idx="1741">
                  <c:v>-0.01</c:v>
                </c:pt>
                <c:pt idx="1742">
                  <c:v>-0.01</c:v>
                </c:pt>
                <c:pt idx="1743">
                  <c:v>-0.01</c:v>
                </c:pt>
                <c:pt idx="1744">
                  <c:v>-0.01</c:v>
                </c:pt>
                <c:pt idx="1745">
                  <c:v>-0.01</c:v>
                </c:pt>
                <c:pt idx="1746">
                  <c:v>-0.01</c:v>
                </c:pt>
                <c:pt idx="1747">
                  <c:v>-0.01</c:v>
                </c:pt>
                <c:pt idx="1748">
                  <c:v>-0.01</c:v>
                </c:pt>
                <c:pt idx="1749">
                  <c:v>-0.01</c:v>
                </c:pt>
                <c:pt idx="1750">
                  <c:v>-0.01</c:v>
                </c:pt>
                <c:pt idx="1751">
                  <c:v>-0.01</c:v>
                </c:pt>
                <c:pt idx="1752">
                  <c:v>-0.01</c:v>
                </c:pt>
                <c:pt idx="1753">
                  <c:v>-0.01</c:v>
                </c:pt>
                <c:pt idx="1754">
                  <c:v>-0.01</c:v>
                </c:pt>
                <c:pt idx="1755">
                  <c:v>-0.01</c:v>
                </c:pt>
                <c:pt idx="1756">
                  <c:v>-0.01</c:v>
                </c:pt>
                <c:pt idx="1757">
                  <c:v>-0.01</c:v>
                </c:pt>
                <c:pt idx="1758">
                  <c:v>-0.01</c:v>
                </c:pt>
                <c:pt idx="1759">
                  <c:v>-0.01</c:v>
                </c:pt>
                <c:pt idx="1760">
                  <c:v>-0.01</c:v>
                </c:pt>
                <c:pt idx="1761">
                  <c:v>-0.01</c:v>
                </c:pt>
                <c:pt idx="1762">
                  <c:v>-0.01</c:v>
                </c:pt>
                <c:pt idx="1763">
                  <c:v>-0.01</c:v>
                </c:pt>
                <c:pt idx="1764">
                  <c:v>-0.01</c:v>
                </c:pt>
                <c:pt idx="1765">
                  <c:v>-0.01</c:v>
                </c:pt>
                <c:pt idx="1766">
                  <c:v>-0.01</c:v>
                </c:pt>
                <c:pt idx="1767">
                  <c:v>-0.01</c:v>
                </c:pt>
                <c:pt idx="1768">
                  <c:v>-0.01</c:v>
                </c:pt>
                <c:pt idx="1769">
                  <c:v>-0.01</c:v>
                </c:pt>
                <c:pt idx="1770">
                  <c:v>-0.01</c:v>
                </c:pt>
                <c:pt idx="1771">
                  <c:v>-0.01</c:v>
                </c:pt>
                <c:pt idx="1772">
                  <c:v>-0.01</c:v>
                </c:pt>
                <c:pt idx="1773">
                  <c:v>-0.01</c:v>
                </c:pt>
                <c:pt idx="1774">
                  <c:v>-0.01</c:v>
                </c:pt>
                <c:pt idx="1775">
                  <c:v>-0.01</c:v>
                </c:pt>
                <c:pt idx="1776">
                  <c:v>-0.01</c:v>
                </c:pt>
                <c:pt idx="1777">
                  <c:v>-0.01</c:v>
                </c:pt>
                <c:pt idx="1778">
                  <c:v>-0.01</c:v>
                </c:pt>
                <c:pt idx="1779">
                  <c:v>-0.01</c:v>
                </c:pt>
                <c:pt idx="1780">
                  <c:v>-0.01</c:v>
                </c:pt>
                <c:pt idx="1781">
                  <c:v>-0.01</c:v>
                </c:pt>
                <c:pt idx="1782">
                  <c:v>-0.01</c:v>
                </c:pt>
                <c:pt idx="1783">
                  <c:v>-0.01</c:v>
                </c:pt>
                <c:pt idx="1784">
                  <c:v>-0.01</c:v>
                </c:pt>
                <c:pt idx="1785">
                  <c:v>-0.01</c:v>
                </c:pt>
                <c:pt idx="1786">
                  <c:v>-0.01</c:v>
                </c:pt>
                <c:pt idx="1787">
                  <c:v>-0.01</c:v>
                </c:pt>
                <c:pt idx="1788">
                  <c:v>-0.01</c:v>
                </c:pt>
                <c:pt idx="1789">
                  <c:v>-0.01</c:v>
                </c:pt>
                <c:pt idx="1790">
                  <c:v>-0.01</c:v>
                </c:pt>
                <c:pt idx="1791">
                  <c:v>-0.01</c:v>
                </c:pt>
                <c:pt idx="1792">
                  <c:v>-0.01</c:v>
                </c:pt>
                <c:pt idx="1793">
                  <c:v>-0.01</c:v>
                </c:pt>
                <c:pt idx="1794">
                  <c:v>-0.01</c:v>
                </c:pt>
                <c:pt idx="1795">
                  <c:v>-0.01</c:v>
                </c:pt>
                <c:pt idx="1796">
                  <c:v>-0.01</c:v>
                </c:pt>
                <c:pt idx="1797">
                  <c:v>-0.01</c:v>
                </c:pt>
                <c:pt idx="1798">
                  <c:v>-0.01</c:v>
                </c:pt>
                <c:pt idx="1799">
                  <c:v>-0.01</c:v>
                </c:pt>
                <c:pt idx="1800">
                  <c:v>-0.01</c:v>
                </c:pt>
                <c:pt idx="1801">
                  <c:v>-0.01</c:v>
                </c:pt>
                <c:pt idx="1802">
                  <c:v>-0.01</c:v>
                </c:pt>
                <c:pt idx="1803">
                  <c:v>-0.01</c:v>
                </c:pt>
                <c:pt idx="1804">
                  <c:v>-0.01</c:v>
                </c:pt>
                <c:pt idx="1805">
                  <c:v>-0.01</c:v>
                </c:pt>
                <c:pt idx="1806">
                  <c:v>-0.01</c:v>
                </c:pt>
                <c:pt idx="1807">
                  <c:v>-0.01</c:v>
                </c:pt>
                <c:pt idx="1808">
                  <c:v>-0.01</c:v>
                </c:pt>
                <c:pt idx="1809">
                  <c:v>-0.01</c:v>
                </c:pt>
                <c:pt idx="1810">
                  <c:v>-0.01</c:v>
                </c:pt>
                <c:pt idx="1811">
                  <c:v>-0.01</c:v>
                </c:pt>
                <c:pt idx="1812">
                  <c:v>-0.01</c:v>
                </c:pt>
                <c:pt idx="1813">
                  <c:v>-0.01</c:v>
                </c:pt>
                <c:pt idx="1814">
                  <c:v>-0.01</c:v>
                </c:pt>
                <c:pt idx="1815">
                  <c:v>-0.01</c:v>
                </c:pt>
                <c:pt idx="1816">
                  <c:v>-0.01</c:v>
                </c:pt>
                <c:pt idx="1817">
                  <c:v>-0.01</c:v>
                </c:pt>
                <c:pt idx="1818">
                  <c:v>-0.01</c:v>
                </c:pt>
                <c:pt idx="1819">
                  <c:v>-0.01</c:v>
                </c:pt>
                <c:pt idx="1820">
                  <c:v>-0.01</c:v>
                </c:pt>
                <c:pt idx="1821">
                  <c:v>-0.01</c:v>
                </c:pt>
                <c:pt idx="1822">
                  <c:v>-0.01</c:v>
                </c:pt>
                <c:pt idx="1823">
                  <c:v>-0.01</c:v>
                </c:pt>
                <c:pt idx="1824">
                  <c:v>-0.01</c:v>
                </c:pt>
                <c:pt idx="1825">
                  <c:v>-0.01</c:v>
                </c:pt>
                <c:pt idx="1826">
                  <c:v>-0.01</c:v>
                </c:pt>
                <c:pt idx="1827">
                  <c:v>-0.01</c:v>
                </c:pt>
                <c:pt idx="1828">
                  <c:v>-0.01</c:v>
                </c:pt>
                <c:pt idx="1829">
                  <c:v>-0.01</c:v>
                </c:pt>
                <c:pt idx="1830">
                  <c:v>-0.01</c:v>
                </c:pt>
                <c:pt idx="1831">
                  <c:v>-0.01</c:v>
                </c:pt>
                <c:pt idx="1832">
                  <c:v>-0.01</c:v>
                </c:pt>
                <c:pt idx="1833">
                  <c:v>-0.01</c:v>
                </c:pt>
                <c:pt idx="1834">
                  <c:v>-0.01</c:v>
                </c:pt>
                <c:pt idx="1835">
                  <c:v>-0.01</c:v>
                </c:pt>
                <c:pt idx="1836">
                  <c:v>-0.01</c:v>
                </c:pt>
                <c:pt idx="1837">
                  <c:v>-0.01</c:v>
                </c:pt>
                <c:pt idx="1838">
                  <c:v>-0.01</c:v>
                </c:pt>
                <c:pt idx="1839">
                  <c:v>-0.01</c:v>
                </c:pt>
                <c:pt idx="1840">
                  <c:v>-0.01</c:v>
                </c:pt>
                <c:pt idx="1841">
                  <c:v>-0.01</c:v>
                </c:pt>
                <c:pt idx="1842">
                  <c:v>-0.01</c:v>
                </c:pt>
                <c:pt idx="1843">
                  <c:v>-0.01</c:v>
                </c:pt>
                <c:pt idx="1844">
                  <c:v>-0.01</c:v>
                </c:pt>
                <c:pt idx="1845">
                  <c:v>-0.01</c:v>
                </c:pt>
                <c:pt idx="1846">
                  <c:v>-0.01</c:v>
                </c:pt>
                <c:pt idx="1847">
                  <c:v>-0.01</c:v>
                </c:pt>
                <c:pt idx="1848">
                  <c:v>-0.01</c:v>
                </c:pt>
                <c:pt idx="1849">
                  <c:v>-0.01</c:v>
                </c:pt>
                <c:pt idx="1850">
                  <c:v>-0.01</c:v>
                </c:pt>
                <c:pt idx="1851">
                  <c:v>-0.01</c:v>
                </c:pt>
                <c:pt idx="1852">
                  <c:v>-0.01</c:v>
                </c:pt>
                <c:pt idx="1853">
                  <c:v>-0.01</c:v>
                </c:pt>
                <c:pt idx="1854">
                  <c:v>-0.01</c:v>
                </c:pt>
                <c:pt idx="1855">
                  <c:v>-0.01</c:v>
                </c:pt>
                <c:pt idx="1856">
                  <c:v>-0.01</c:v>
                </c:pt>
                <c:pt idx="1857">
                  <c:v>-0.01</c:v>
                </c:pt>
                <c:pt idx="1858">
                  <c:v>-0.01</c:v>
                </c:pt>
                <c:pt idx="1859">
                  <c:v>-0.01</c:v>
                </c:pt>
                <c:pt idx="1860">
                  <c:v>-0.01</c:v>
                </c:pt>
                <c:pt idx="1861">
                  <c:v>-0.01</c:v>
                </c:pt>
                <c:pt idx="1862">
                  <c:v>-0.01</c:v>
                </c:pt>
                <c:pt idx="1863">
                  <c:v>-0.01</c:v>
                </c:pt>
                <c:pt idx="1864">
                  <c:v>-0.01</c:v>
                </c:pt>
                <c:pt idx="1865">
                  <c:v>-0.01</c:v>
                </c:pt>
                <c:pt idx="1866">
                  <c:v>-0.01</c:v>
                </c:pt>
                <c:pt idx="1867">
                  <c:v>-0.01</c:v>
                </c:pt>
                <c:pt idx="1868">
                  <c:v>-0.01</c:v>
                </c:pt>
                <c:pt idx="1869">
                  <c:v>-0.01</c:v>
                </c:pt>
                <c:pt idx="1870">
                  <c:v>-0.01</c:v>
                </c:pt>
                <c:pt idx="1871">
                  <c:v>-0.01</c:v>
                </c:pt>
                <c:pt idx="1872">
                  <c:v>-0.01</c:v>
                </c:pt>
                <c:pt idx="1873">
                  <c:v>-0.01</c:v>
                </c:pt>
                <c:pt idx="1874">
                  <c:v>-0.01</c:v>
                </c:pt>
                <c:pt idx="1875">
                  <c:v>-0.01</c:v>
                </c:pt>
                <c:pt idx="1876">
                  <c:v>-0.01</c:v>
                </c:pt>
                <c:pt idx="1877">
                  <c:v>-0.01</c:v>
                </c:pt>
                <c:pt idx="1878">
                  <c:v>-0.01</c:v>
                </c:pt>
                <c:pt idx="1879">
                  <c:v>-0.01</c:v>
                </c:pt>
                <c:pt idx="1880">
                  <c:v>-0.01</c:v>
                </c:pt>
                <c:pt idx="1881">
                  <c:v>-0.01</c:v>
                </c:pt>
                <c:pt idx="1882">
                  <c:v>-0.01</c:v>
                </c:pt>
                <c:pt idx="1883">
                  <c:v>-0.01</c:v>
                </c:pt>
                <c:pt idx="1884">
                  <c:v>-0.01</c:v>
                </c:pt>
                <c:pt idx="1885">
                  <c:v>-0.01</c:v>
                </c:pt>
                <c:pt idx="1886">
                  <c:v>-0.01</c:v>
                </c:pt>
                <c:pt idx="1887">
                  <c:v>-0.01</c:v>
                </c:pt>
                <c:pt idx="1888">
                  <c:v>-0.01</c:v>
                </c:pt>
                <c:pt idx="1889">
                  <c:v>-0.01</c:v>
                </c:pt>
                <c:pt idx="1890">
                  <c:v>-0.01</c:v>
                </c:pt>
                <c:pt idx="1891">
                  <c:v>-0.01</c:v>
                </c:pt>
                <c:pt idx="1892">
                  <c:v>-0.01</c:v>
                </c:pt>
                <c:pt idx="1893">
                  <c:v>-0.01</c:v>
                </c:pt>
                <c:pt idx="1894">
                  <c:v>-0.01</c:v>
                </c:pt>
                <c:pt idx="1895">
                  <c:v>-0.01</c:v>
                </c:pt>
                <c:pt idx="1896">
                  <c:v>-0.01</c:v>
                </c:pt>
                <c:pt idx="1897">
                  <c:v>-0.01</c:v>
                </c:pt>
                <c:pt idx="1898">
                  <c:v>-0.01</c:v>
                </c:pt>
                <c:pt idx="1899">
                  <c:v>-0.01</c:v>
                </c:pt>
                <c:pt idx="1900">
                  <c:v>-0.01</c:v>
                </c:pt>
                <c:pt idx="1901">
                  <c:v>-0.01</c:v>
                </c:pt>
                <c:pt idx="1902">
                  <c:v>-0.01</c:v>
                </c:pt>
                <c:pt idx="1903">
                  <c:v>-0.01</c:v>
                </c:pt>
                <c:pt idx="1904">
                  <c:v>-0.01</c:v>
                </c:pt>
                <c:pt idx="1905">
                  <c:v>-0.01</c:v>
                </c:pt>
                <c:pt idx="1906">
                  <c:v>-0.01</c:v>
                </c:pt>
                <c:pt idx="1907">
                  <c:v>-0.01</c:v>
                </c:pt>
                <c:pt idx="1908">
                  <c:v>-0.01</c:v>
                </c:pt>
                <c:pt idx="1909">
                  <c:v>-0.01</c:v>
                </c:pt>
                <c:pt idx="1910">
                  <c:v>-0.01</c:v>
                </c:pt>
                <c:pt idx="1911">
                  <c:v>-0.01</c:v>
                </c:pt>
                <c:pt idx="1912">
                  <c:v>-0.01</c:v>
                </c:pt>
                <c:pt idx="1913">
                  <c:v>-0.01</c:v>
                </c:pt>
                <c:pt idx="1914">
                  <c:v>-0.01</c:v>
                </c:pt>
                <c:pt idx="1915">
                  <c:v>-0.01</c:v>
                </c:pt>
                <c:pt idx="1916">
                  <c:v>-0.01</c:v>
                </c:pt>
                <c:pt idx="1917">
                  <c:v>-0.01</c:v>
                </c:pt>
                <c:pt idx="1918">
                  <c:v>-0.01</c:v>
                </c:pt>
                <c:pt idx="1919">
                  <c:v>-0.01</c:v>
                </c:pt>
                <c:pt idx="1920">
                  <c:v>-0.01</c:v>
                </c:pt>
                <c:pt idx="1921">
                  <c:v>-0.01</c:v>
                </c:pt>
                <c:pt idx="1922">
                  <c:v>-0.01</c:v>
                </c:pt>
                <c:pt idx="1923">
                  <c:v>-0.01</c:v>
                </c:pt>
                <c:pt idx="1924">
                  <c:v>-0.01</c:v>
                </c:pt>
                <c:pt idx="1925">
                  <c:v>-0.01</c:v>
                </c:pt>
                <c:pt idx="1926">
                  <c:v>-0.01</c:v>
                </c:pt>
                <c:pt idx="1927">
                  <c:v>-0.01</c:v>
                </c:pt>
                <c:pt idx="1928">
                  <c:v>-0.01</c:v>
                </c:pt>
                <c:pt idx="1929">
                  <c:v>-0.01</c:v>
                </c:pt>
                <c:pt idx="1930">
                  <c:v>-0.01</c:v>
                </c:pt>
                <c:pt idx="1931">
                  <c:v>-0.01</c:v>
                </c:pt>
                <c:pt idx="1932">
                  <c:v>-0.01</c:v>
                </c:pt>
                <c:pt idx="1933">
                  <c:v>-0.01</c:v>
                </c:pt>
                <c:pt idx="1934">
                  <c:v>-0.01</c:v>
                </c:pt>
                <c:pt idx="1935">
                  <c:v>-0.01</c:v>
                </c:pt>
                <c:pt idx="1936">
                  <c:v>-0.01</c:v>
                </c:pt>
                <c:pt idx="1937">
                  <c:v>-0.01</c:v>
                </c:pt>
                <c:pt idx="1938">
                  <c:v>-0.01</c:v>
                </c:pt>
                <c:pt idx="1939">
                  <c:v>-0.01</c:v>
                </c:pt>
                <c:pt idx="1940">
                  <c:v>-0.01</c:v>
                </c:pt>
                <c:pt idx="1941">
                  <c:v>-0.01</c:v>
                </c:pt>
                <c:pt idx="1942">
                  <c:v>-0.01</c:v>
                </c:pt>
                <c:pt idx="1943">
                  <c:v>-0.01</c:v>
                </c:pt>
                <c:pt idx="1944">
                  <c:v>-0.01</c:v>
                </c:pt>
                <c:pt idx="1945">
                  <c:v>-0.01</c:v>
                </c:pt>
                <c:pt idx="1946">
                  <c:v>-0.01</c:v>
                </c:pt>
                <c:pt idx="1947">
                  <c:v>-0.01</c:v>
                </c:pt>
                <c:pt idx="1948">
                  <c:v>-0.01</c:v>
                </c:pt>
                <c:pt idx="1949">
                  <c:v>-0.01</c:v>
                </c:pt>
                <c:pt idx="1950">
                  <c:v>-0.01</c:v>
                </c:pt>
                <c:pt idx="1951">
                  <c:v>-0.01</c:v>
                </c:pt>
                <c:pt idx="1952">
                  <c:v>-0.01</c:v>
                </c:pt>
                <c:pt idx="1953">
                  <c:v>-0.01</c:v>
                </c:pt>
                <c:pt idx="1954">
                  <c:v>-0.01</c:v>
                </c:pt>
                <c:pt idx="1955">
                  <c:v>-0.01</c:v>
                </c:pt>
                <c:pt idx="1956">
                  <c:v>-0.01</c:v>
                </c:pt>
                <c:pt idx="1957">
                  <c:v>-0.01</c:v>
                </c:pt>
                <c:pt idx="1958">
                  <c:v>-0.01</c:v>
                </c:pt>
                <c:pt idx="1959">
                  <c:v>-0.01</c:v>
                </c:pt>
                <c:pt idx="1960">
                  <c:v>-0.01</c:v>
                </c:pt>
                <c:pt idx="1961">
                  <c:v>-0.01</c:v>
                </c:pt>
                <c:pt idx="1962">
                  <c:v>-0.01</c:v>
                </c:pt>
                <c:pt idx="1963">
                  <c:v>-0.01</c:v>
                </c:pt>
                <c:pt idx="1964">
                  <c:v>-0.01</c:v>
                </c:pt>
                <c:pt idx="1965">
                  <c:v>-0.01</c:v>
                </c:pt>
                <c:pt idx="1966">
                  <c:v>-0.01</c:v>
                </c:pt>
                <c:pt idx="1967">
                  <c:v>-0.01</c:v>
                </c:pt>
                <c:pt idx="1968">
                  <c:v>-0.01</c:v>
                </c:pt>
                <c:pt idx="1969">
                  <c:v>-0.01</c:v>
                </c:pt>
                <c:pt idx="1970">
                  <c:v>-0.01</c:v>
                </c:pt>
                <c:pt idx="1971">
                  <c:v>-0.01</c:v>
                </c:pt>
                <c:pt idx="1972">
                  <c:v>-0.01</c:v>
                </c:pt>
                <c:pt idx="1973">
                  <c:v>-0.01</c:v>
                </c:pt>
                <c:pt idx="1974">
                  <c:v>-0.01</c:v>
                </c:pt>
                <c:pt idx="1975">
                  <c:v>-0.01</c:v>
                </c:pt>
                <c:pt idx="1976">
                  <c:v>-0.01</c:v>
                </c:pt>
                <c:pt idx="1977">
                  <c:v>-0.01</c:v>
                </c:pt>
                <c:pt idx="1978">
                  <c:v>-0.01</c:v>
                </c:pt>
                <c:pt idx="1979">
                  <c:v>-0.01</c:v>
                </c:pt>
                <c:pt idx="1980">
                  <c:v>-0.01</c:v>
                </c:pt>
                <c:pt idx="1981">
                  <c:v>-0.01</c:v>
                </c:pt>
                <c:pt idx="1982">
                  <c:v>-0.01</c:v>
                </c:pt>
                <c:pt idx="1983">
                  <c:v>-0.01</c:v>
                </c:pt>
                <c:pt idx="1984">
                  <c:v>-0.01</c:v>
                </c:pt>
                <c:pt idx="1985">
                  <c:v>-0.01</c:v>
                </c:pt>
                <c:pt idx="1986">
                  <c:v>-0.01</c:v>
                </c:pt>
                <c:pt idx="1987">
                  <c:v>-0.01</c:v>
                </c:pt>
                <c:pt idx="1988">
                  <c:v>-0.01</c:v>
                </c:pt>
                <c:pt idx="1989">
                  <c:v>-0.01</c:v>
                </c:pt>
                <c:pt idx="1990">
                  <c:v>-0.01</c:v>
                </c:pt>
                <c:pt idx="1991">
                  <c:v>-0.01</c:v>
                </c:pt>
                <c:pt idx="1992">
                  <c:v>-0.01</c:v>
                </c:pt>
                <c:pt idx="1993">
                  <c:v>-0.01</c:v>
                </c:pt>
                <c:pt idx="1994">
                  <c:v>-0.01</c:v>
                </c:pt>
                <c:pt idx="1995">
                  <c:v>-0.01</c:v>
                </c:pt>
                <c:pt idx="1996">
                  <c:v>-0.01</c:v>
                </c:pt>
                <c:pt idx="1997">
                  <c:v>-0.01</c:v>
                </c:pt>
                <c:pt idx="1998">
                  <c:v>-0.01</c:v>
                </c:pt>
                <c:pt idx="1999">
                  <c:v>-0.01</c:v>
                </c:pt>
                <c:pt idx="2000">
                  <c:v>-0.01</c:v>
                </c:pt>
                <c:pt idx="2001">
                  <c:v>-0.01</c:v>
                </c:pt>
                <c:pt idx="2002">
                  <c:v>-0.01</c:v>
                </c:pt>
                <c:pt idx="2003">
                  <c:v>-0.01</c:v>
                </c:pt>
                <c:pt idx="2004">
                  <c:v>-0.01</c:v>
                </c:pt>
                <c:pt idx="2005">
                  <c:v>-0.01</c:v>
                </c:pt>
                <c:pt idx="2006">
                  <c:v>-0.01</c:v>
                </c:pt>
                <c:pt idx="2007">
                  <c:v>-0.01</c:v>
                </c:pt>
                <c:pt idx="2008">
                  <c:v>-0.01</c:v>
                </c:pt>
                <c:pt idx="2009">
                  <c:v>-0.01</c:v>
                </c:pt>
                <c:pt idx="2010">
                  <c:v>-0.01</c:v>
                </c:pt>
                <c:pt idx="2011">
                  <c:v>-0.01</c:v>
                </c:pt>
                <c:pt idx="2012">
                  <c:v>-0.01</c:v>
                </c:pt>
                <c:pt idx="2013">
                  <c:v>-0.01</c:v>
                </c:pt>
                <c:pt idx="2014">
                  <c:v>-0.01</c:v>
                </c:pt>
                <c:pt idx="2015">
                  <c:v>-0.01</c:v>
                </c:pt>
                <c:pt idx="2016">
                  <c:v>-0.01</c:v>
                </c:pt>
                <c:pt idx="2017">
                  <c:v>-0.01</c:v>
                </c:pt>
                <c:pt idx="2018">
                  <c:v>-0.01</c:v>
                </c:pt>
                <c:pt idx="2019">
                  <c:v>-0.01</c:v>
                </c:pt>
                <c:pt idx="2020">
                  <c:v>-0.01</c:v>
                </c:pt>
                <c:pt idx="2021">
                  <c:v>-0.01</c:v>
                </c:pt>
                <c:pt idx="2022">
                  <c:v>-0.01</c:v>
                </c:pt>
                <c:pt idx="2023">
                  <c:v>-0.01</c:v>
                </c:pt>
                <c:pt idx="2024">
                  <c:v>-0.01</c:v>
                </c:pt>
                <c:pt idx="2025">
                  <c:v>-0.01</c:v>
                </c:pt>
                <c:pt idx="2026">
                  <c:v>-0.01</c:v>
                </c:pt>
                <c:pt idx="2027">
                  <c:v>-0.01</c:v>
                </c:pt>
                <c:pt idx="2028">
                  <c:v>-0.01</c:v>
                </c:pt>
                <c:pt idx="2029">
                  <c:v>-0.01</c:v>
                </c:pt>
                <c:pt idx="2030">
                  <c:v>-0.01</c:v>
                </c:pt>
                <c:pt idx="2031">
                  <c:v>-0.01</c:v>
                </c:pt>
                <c:pt idx="2032">
                  <c:v>-0.01</c:v>
                </c:pt>
                <c:pt idx="2033">
                  <c:v>-0.01</c:v>
                </c:pt>
                <c:pt idx="2034">
                  <c:v>-0.01</c:v>
                </c:pt>
                <c:pt idx="2035">
                  <c:v>-0.01</c:v>
                </c:pt>
                <c:pt idx="2036">
                  <c:v>-0.01</c:v>
                </c:pt>
                <c:pt idx="2037">
                  <c:v>-0.01</c:v>
                </c:pt>
                <c:pt idx="2038">
                  <c:v>-0.01</c:v>
                </c:pt>
                <c:pt idx="2039">
                  <c:v>-0.01</c:v>
                </c:pt>
                <c:pt idx="2040">
                  <c:v>-0.01</c:v>
                </c:pt>
                <c:pt idx="2041">
                  <c:v>-0.01</c:v>
                </c:pt>
                <c:pt idx="2042">
                  <c:v>-0.01</c:v>
                </c:pt>
                <c:pt idx="2043">
                  <c:v>-0.01</c:v>
                </c:pt>
                <c:pt idx="2044">
                  <c:v>-0.01</c:v>
                </c:pt>
                <c:pt idx="2045">
                  <c:v>-0.01</c:v>
                </c:pt>
                <c:pt idx="2046">
                  <c:v>-0.01</c:v>
                </c:pt>
                <c:pt idx="2047">
                  <c:v>-0.01</c:v>
                </c:pt>
                <c:pt idx="2048">
                  <c:v>-0.01</c:v>
                </c:pt>
                <c:pt idx="2049">
                  <c:v>-0.01</c:v>
                </c:pt>
                <c:pt idx="2050">
                  <c:v>-0.01</c:v>
                </c:pt>
                <c:pt idx="2051">
                  <c:v>-0.01</c:v>
                </c:pt>
                <c:pt idx="2052">
                  <c:v>-0.01</c:v>
                </c:pt>
                <c:pt idx="2053">
                  <c:v>-0.01</c:v>
                </c:pt>
                <c:pt idx="2054">
                  <c:v>-0.01</c:v>
                </c:pt>
                <c:pt idx="2055">
                  <c:v>-0.01</c:v>
                </c:pt>
                <c:pt idx="2056">
                  <c:v>-0.01</c:v>
                </c:pt>
                <c:pt idx="2057">
                  <c:v>-0.01</c:v>
                </c:pt>
              </c:numCache>
            </c:numRef>
          </c:yVal>
          <c:smooth val="0"/>
          <c:extLst>
            <c:ext xmlns:c16="http://schemas.microsoft.com/office/drawing/2014/chart" uri="{C3380CC4-5D6E-409C-BE32-E72D297353CC}">
              <c16:uniqueId val="{00000001-A53D-4D56-ABE0-CA0A781805D5}"/>
            </c:ext>
          </c:extLst>
        </c:ser>
        <c:ser>
          <c:idx val="2"/>
          <c:order val="2"/>
          <c:tx>
            <c:strRef>
              <c:f>Sheet1!$I$1</c:f>
              <c:strCache>
                <c:ptCount val="1"/>
                <c:pt idx="0">
                  <c:v>Accel Z</c:v>
                </c:pt>
              </c:strCache>
            </c:strRef>
          </c:tx>
          <c:spPr>
            <a:ln w="19050" cap="rnd">
              <a:noFill/>
              <a:round/>
            </a:ln>
            <a:effectLst/>
          </c:spPr>
          <c:marker>
            <c:symbol val="circle"/>
            <c:size val="5"/>
            <c:spPr>
              <a:solidFill>
                <a:schemeClr val="accent6"/>
              </a:solidFill>
              <a:ln w="9525">
                <a:solidFill>
                  <a:schemeClr val="accent6"/>
                </a:solidFill>
              </a:ln>
              <a:effectLst/>
            </c:spPr>
          </c:marker>
          <c:xVal>
            <c:numRef>
              <c:f>Sheet1!$A$2:$A$2059</c:f>
              <c:numCache>
                <c:formatCode>General</c:formatCode>
                <c:ptCount val="2058"/>
                <c:pt idx="0">
                  <c:v>0</c:v>
                </c:pt>
                <c:pt idx="1">
                  <c:v>2.97</c:v>
                </c:pt>
                <c:pt idx="2">
                  <c:v>5.94</c:v>
                </c:pt>
                <c:pt idx="3">
                  <c:v>8.91</c:v>
                </c:pt>
                <c:pt idx="4">
                  <c:v>11.88</c:v>
                </c:pt>
                <c:pt idx="5">
                  <c:v>14.85</c:v>
                </c:pt>
                <c:pt idx="6">
                  <c:v>17.82</c:v>
                </c:pt>
                <c:pt idx="7">
                  <c:v>20.79</c:v>
                </c:pt>
                <c:pt idx="8">
                  <c:v>23.76</c:v>
                </c:pt>
                <c:pt idx="9">
                  <c:v>26.73</c:v>
                </c:pt>
                <c:pt idx="10">
                  <c:v>29.7</c:v>
                </c:pt>
                <c:pt idx="11">
                  <c:v>32.67</c:v>
                </c:pt>
                <c:pt idx="12">
                  <c:v>35.64</c:v>
                </c:pt>
                <c:pt idx="13">
                  <c:v>38.61</c:v>
                </c:pt>
                <c:pt idx="14">
                  <c:v>41.58</c:v>
                </c:pt>
                <c:pt idx="15">
                  <c:v>44.55</c:v>
                </c:pt>
                <c:pt idx="16">
                  <c:v>47.52</c:v>
                </c:pt>
                <c:pt idx="17">
                  <c:v>50.49</c:v>
                </c:pt>
                <c:pt idx="18">
                  <c:v>53.46</c:v>
                </c:pt>
                <c:pt idx="19">
                  <c:v>56.43</c:v>
                </c:pt>
                <c:pt idx="20">
                  <c:v>59.4</c:v>
                </c:pt>
                <c:pt idx="21">
                  <c:v>62.37</c:v>
                </c:pt>
                <c:pt idx="22">
                  <c:v>65.34</c:v>
                </c:pt>
                <c:pt idx="23">
                  <c:v>68.31</c:v>
                </c:pt>
                <c:pt idx="24">
                  <c:v>71.28</c:v>
                </c:pt>
                <c:pt idx="25">
                  <c:v>74.25</c:v>
                </c:pt>
                <c:pt idx="26">
                  <c:v>77.22</c:v>
                </c:pt>
                <c:pt idx="27">
                  <c:v>80.19</c:v>
                </c:pt>
                <c:pt idx="28">
                  <c:v>83.16</c:v>
                </c:pt>
                <c:pt idx="29">
                  <c:v>86.13</c:v>
                </c:pt>
                <c:pt idx="30">
                  <c:v>89.1</c:v>
                </c:pt>
                <c:pt idx="31">
                  <c:v>92.07</c:v>
                </c:pt>
                <c:pt idx="32">
                  <c:v>95.04</c:v>
                </c:pt>
                <c:pt idx="33">
                  <c:v>98.01</c:v>
                </c:pt>
                <c:pt idx="34">
                  <c:v>100.98</c:v>
                </c:pt>
                <c:pt idx="35">
                  <c:v>103.95</c:v>
                </c:pt>
                <c:pt idx="36">
                  <c:v>106.92</c:v>
                </c:pt>
                <c:pt idx="37">
                  <c:v>109.89</c:v>
                </c:pt>
                <c:pt idx="38">
                  <c:v>112.86</c:v>
                </c:pt>
                <c:pt idx="39">
                  <c:v>115.83</c:v>
                </c:pt>
                <c:pt idx="40">
                  <c:v>118.8</c:v>
                </c:pt>
                <c:pt idx="41">
                  <c:v>121.77</c:v>
                </c:pt>
                <c:pt idx="42">
                  <c:v>124.74</c:v>
                </c:pt>
                <c:pt idx="43">
                  <c:v>127.71</c:v>
                </c:pt>
                <c:pt idx="44">
                  <c:v>130.68</c:v>
                </c:pt>
                <c:pt idx="45">
                  <c:v>133.65</c:v>
                </c:pt>
                <c:pt idx="46">
                  <c:v>136.62</c:v>
                </c:pt>
                <c:pt idx="47">
                  <c:v>139.59</c:v>
                </c:pt>
                <c:pt idx="48">
                  <c:v>142.56</c:v>
                </c:pt>
                <c:pt idx="49">
                  <c:v>145.53</c:v>
                </c:pt>
                <c:pt idx="50">
                  <c:v>148.5</c:v>
                </c:pt>
                <c:pt idx="51">
                  <c:v>151.47</c:v>
                </c:pt>
                <c:pt idx="52">
                  <c:v>154.44</c:v>
                </c:pt>
                <c:pt idx="53">
                  <c:v>157.41</c:v>
                </c:pt>
                <c:pt idx="54">
                  <c:v>160.38</c:v>
                </c:pt>
                <c:pt idx="55">
                  <c:v>163.35</c:v>
                </c:pt>
                <c:pt idx="56">
                  <c:v>166.32</c:v>
                </c:pt>
                <c:pt idx="57">
                  <c:v>169.29</c:v>
                </c:pt>
                <c:pt idx="58">
                  <c:v>172.26</c:v>
                </c:pt>
                <c:pt idx="59">
                  <c:v>175.23</c:v>
                </c:pt>
                <c:pt idx="60">
                  <c:v>178.2</c:v>
                </c:pt>
                <c:pt idx="61">
                  <c:v>181.17</c:v>
                </c:pt>
                <c:pt idx="62">
                  <c:v>184.14</c:v>
                </c:pt>
                <c:pt idx="63">
                  <c:v>187.11</c:v>
                </c:pt>
                <c:pt idx="64">
                  <c:v>190.08</c:v>
                </c:pt>
                <c:pt idx="65">
                  <c:v>193.05</c:v>
                </c:pt>
                <c:pt idx="66">
                  <c:v>196.02</c:v>
                </c:pt>
                <c:pt idx="67">
                  <c:v>198.99</c:v>
                </c:pt>
                <c:pt idx="68">
                  <c:v>201.96</c:v>
                </c:pt>
                <c:pt idx="69">
                  <c:v>204.93</c:v>
                </c:pt>
                <c:pt idx="70">
                  <c:v>207.9</c:v>
                </c:pt>
                <c:pt idx="71">
                  <c:v>210.87</c:v>
                </c:pt>
                <c:pt idx="72">
                  <c:v>213.84</c:v>
                </c:pt>
                <c:pt idx="73">
                  <c:v>216.81</c:v>
                </c:pt>
                <c:pt idx="74">
                  <c:v>219.78</c:v>
                </c:pt>
                <c:pt idx="75">
                  <c:v>222.75</c:v>
                </c:pt>
                <c:pt idx="76">
                  <c:v>225.72</c:v>
                </c:pt>
                <c:pt idx="77">
                  <c:v>228.69</c:v>
                </c:pt>
                <c:pt idx="78">
                  <c:v>231.66</c:v>
                </c:pt>
                <c:pt idx="79">
                  <c:v>234.63</c:v>
                </c:pt>
                <c:pt idx="80">
                  <c:v>237.6</c:v>
                </c:pt>
                <c:pt idx="81">
                  <c:v>240.57</c:v>
                </c:pt>
                <c:pt idx="82">
                  <c:v>243.54</c:v>
                </c:pt>
                <c:pt idx="83">
                  <c:v>246.51</c:v>
                </c:pt>
                <c:pt idx="84">
                  <c:v>249.48</c:v>
                </c:pt>
                <c:pt idx="85">
                  <c:v>252.45</c:v>
                </c:pt>
                <c:pt idx="86">
                  <c:v>255.42</c:v>
                </c:pt>
                <c:pt idx="87">
                  <c:v>258.39</c:v>
                </c:pt>
                <c:pt idx="88">
                  <c:v>261.36</c:v>
                </c:pt>
                <c:pt idx="89">
                  <c:v>264.33</c:v>
                </c:pt>
                <c:pt idx="90">
                  <c:v>267.3</c:v>
                </c:pt>
                <c:pt idx="91">
                  <c:v>270.27</c:v>
                </c:pt>
                <c:pt idx="92">
                  <c:v>273.24</c:v>
                </c:pt>
                <c:pt idx="93">
                  <c:v>276.20999999999998</c:v>
                </c:pt>
                <c:pt idx="94">
                  <c:v>279.18</c:v>
                </c:pt>
                <c:pt idx="95">
                  <c:v>282.14999999999998</c:v>
                </c:pt>
                <c:pt idx="96">
                  <c:v>285.12</c:v>
                </c:pt>
                <c:pt idx="97">
                  <c:v>288.08999999999997</c:v>
                </c:pt>
                <c:pt idx="98">
                  <c:v>291.06</c:v>
                </c:pt>
                <c:pt idx="99">
                  <c:v>294.02999999999997</c:v>
                </c:pt>
                <c:pt idx="100">
                  <c:v>297</c:v>
                </c:pt>
                <c:pt idx="101">
                  <c:v>299.97000000000003</c:v>
                </c:pt>
                <c:pt idx="102">
                  <c:v>302.94</c:v>
                </c:pt>
                <c:pt idx="103">
                  <c:v>305.91000000000003</c:v>
                </c:pt>
                <c:pt idx="104">
                  <c:v>308.88</c:v>
                </c:pt>
                <c:pt idx="105">
                  <c:v>311.85000000000002</c:v>
                </c:pt>
                <c:pt idx="106">
                  <c:v>314.82</c:v>
                </c:pt>
                <c:pt idx="107">
                  <c:v>317.79000000000002</c:v>
                </c:pt>
                <c:pt idx="108">
                  <c:v>320.76</c:v>
                </c:pt>
                <c:pt idx="109">
                  <c:v>323.73</c:v>
                </c:pt>
                <c:pt idx="110">
                  <c:v>326.7</c:v>
                </c:pt>
                <c:pt idx="111">
                  <c:v>329.67</c:v>
                </c:pt>
                <c:pt idx="112">
                  <c:v>332.64</c:v>
                </c:pt>
                <c:pt idx="113">
                  <c:v>335.61</c:v>
                </c:pt>
                <c:pt idx="114">
                  <c:v>338.58</c:v>
                </c:pt>
                <c:pt idx="115">
                  <c:v>341.55</c:v>
                </c:pt>
                <c:pt idx="116">
                  <c:v>344.52</c:v>
                </c:pt>
                <c:pt idx="117">
                  <c:v>347.49</c:v>
                </c:pt>
                <c:pt idx="118">
                  <c:v>350.46</c:v>
                </c:pt>
                <c:pt idx="119">
                  <c:v>353.43</c:v>
                </c:pt>
                <c:pt idx="120">
                  <c:v>356.4</c:v>
                </c:pt>
                <c:pt idx="121">
                  <c:v>359.37</c:v>
                </c:pt>
                <c:pt idx="122">
                  <c:v>362.34</c:v>
                </c:pt>
                <c:pt idx="123">
                  <c:v>365.31</c:v>
                </c:pt>
                <c:pt idx="124">
                  <c:v>368.28</c:v>
                </c:pt>
                <c:pt idx="125">
                  <c:v>371.25</c:v>
                </c:pt>
                <c:pt idx="126">
                  <c:v>374.22</c:v>
                </c:pt>
                <c:pt idx="127">
                  <c:v>377.19</c:v>
                </c:pt>
                <c:pt idx="128">
                  <c:v>380.16</c:v>
                </c:pt>
                <c:pt idx="129">
                  <c:v>383.13</c:v>
                </c:pt>
                <c:pt idx="130">
                  <c:v>386.1</c:v>
                </c:pt>
                <c:pt idx="131">
                  <c:v>389.07</c:v>
                </c:pt>
                <c:pt idx="132">
                  <c:v>392.04</c:v>
                </c:pt>
                <c:pt idx="133">
                  <c:v>395.01</c:v>
                </c:pt>
                <c:pt idx="134">
                  <c:v>397.98</c:v>
                </c:pt>
                <c:pt idx="135">
                  <c:v>400.95</c:v>
                </c:pt>
                <c:pt idx="136">
                  <c:v>403.92</c:v>
                </c:pt>
                <c:pt idx="137">
                  <c:v>406.89</c:v>
                </c:pt>
                <c:pt idx="138">
                  <c:v>409.86</c:v>
                </c:pt>
                <c:pt idx="139">
                  <c:v>412.83</c:v>
                </c:pt>
                <c:pt idx="140">
                  <c:v>415.8</c:v>
                </c:pt>
                <c:pt idx="141">
                  <c:v>418.77</c:v>
                </c:pt>
                <c:pt idx="142">
                  <c:v>421.74</c:v>
                </c:pt>
                <c:pt idx="143">
                  <c:v>424.71</c:v>
                </c:pt>
                <c:pt idx="144">
                  <c:v>427.68</c:v>
                </c:pt>
                <c:pt idx="145">
                  <c:v>430.65</c:v>
                </c:pt>
                <c:pt idx="146">
                  <c:v>433.62</c:v>
                </c:pt>
                <c:pt idx="147">
                  <c:v>436.59</c:v>
                </c:pt>
                <c:pt idx="148">
                  <c:v>439.56</c:v>
                </c:pt>
                <c:pt idx="149">
                  <c:v>442.53</c:v>
                </c:pt>
                <c:pt idx="150">
                  <c:v>445.5</c:v>
                </c:pt>
                <c:pt idx="151">
                  <c:v>448.47</c:v>
                </c:pt>
                <c:pt idx="152">
                  <c:v>451.44</c:v>
                </c:pt>
                <c:pt idx="153">
                  <c:v>454.41</c:v>
                </c:pt>
                <c:pt idx="154">
                  <c:v>457.38</c:v>
                </c:pt>
                <c:pt idx="155">
                  <c:v>460.35</c:v>
                </c:pt>
                <c:pt idx="156">
                  <c:v>463.32</c:v>
                </c:pt>
                <c:pt idx="157">
                  <c:v>466.29</c:v>
                </c:pt>
                <c:pt idx="158">
                  <c:v>469.26</c:v>
                </c:pt>
                <c:pt idx="159">
                  <c:v>472.23</c:v>
                </c:pt>
                <c:pt idx="160">
                  <c:v>475.2</c:v>
                </c:pt>
                <c:pt idx="161">
                  <c:v>478.17</c:v>
                </c:pt>
                <c:pt idx="162">
                  <c:v>481.14</c:v>
                </c:pt>
                <c:pt idx="163">
                  <c:v>484.11</c:v>
                </c:pt>
                <c:pt idx="164">
                  <c:v>487.08</c:v>
                </c:pt>
                <c:pt idx="165">
                  <c:v>490.05</c:v>
                </c:pt>
                <c:pt idx="166">
                  <c:v>493.02</c:v>
                </c:pt>
                <c:pt idx="167">
                  <c:v>495.99</c:v>
                </c:pt>
                <c:pt idx="168">
                  <c:v>498.96</c:v>
                </c:pt>
                <c:pt idx="169">
                  <c:v>501.93</c:v>
                </c:pt>
                <c:pt idx="170">
                  <c:v>504.9</c:v>
                </c:pt>
                <c:pt idx="171">
                  <c:v>507.87</c:v>
                </c:pt>
                <c:pt idx="172">
                  <c:v>510.84</c:v>
                </c:pt>
                <c:pt idx="173">
                  <c:v>513.80999999999995</c:v>
                </c:pt>
                <c:pt idx="174">
                  <c:v>516.78</c:v>
                </c:pt>
                <c:pt idx="175">
                  <c:v>519.75</c:v>
                </c:pt>
                <c:pt idx="176">
                  <c:v>522.72</c:v>
                </c:pt>
                <c:pt idx="177">
                  <c:v>525.69000000000005</c:v>
                </c:pt>
                <c:pt idx="178">
                  <c:v>528.66</c:v>
                </c:pt>
                <c:pt idx="179">
                  <c:v>531.63</c:v>
                </c:pt>
                <c:pt idx="180">
                  <c:v>534.6</c:v>
                </c:pt>
                <c:pt idx="181">
                  <c:v>537.57000000000005</c:v>
                </c:pt>
                <c:pt idx="182">
                  <c:v>540.54</c:v>
                </c:pt>
                <c:pt idx="183">
                  <c:v>543.51</c:v>
                </c:pt>
                <c:pt idx="184">
                  <c:v>546.48</c:v>
                </c:pt>
                <c:pt idx="185">
                  <c:v>549.45000000000005</c:v>
                </c:pt>
                <c:pt idx="186">
                  <c:v>552.41999999999996</c:v>
                </c:pt>
                <c:pt idx="187">
                  <c:v>555.39</c:v>
                </c:pt>
                <c:pt idx="188">
                  <c:v>558.36</c:v>
                </c:pt>
                <c:pt idx="189">
                  <c:v>561.33000000000004</c:v>
                </c:pt>
                <c:pt idx="190">
                  <c:v>564.29999999999995</c:v>
                </c:pt>
                <c:pt idx="191">
                  <c:v>567.27</c:v>
                </c:pt>
                <c:pt idx="192">
                  <c:v>570.24</c:v>
                </c:pt>
                <c:pt idx="193">
                  <c:v>573.21</c:v>
                </c:pt>
                <c:pt idx="194">
                  <c:v>576.17999999999995</c:v>
                </c:pt>
                <c:pt idx="195">
                  <c:v>579.15</c:v>
                </c:pt>
                <c:pt idx="196">
                  <c:v>582.12</c:v>
                </c:pt>
                <c:pt idx="197">
                  <c:v>585.09</c:v>
                </c:pt>
                <c:pt idx="198">
                  <c:v>588.05999999999995</c:v>
                </c:pt>
                <c:pt idx="199">
                  <c:v>591.03</c:v>
                </c:pt>
                <c:pt idx="200">
                  <c:v>594</c:v>
                </c:pt>
                <c:pt idx="201">
                  <c:v>596.97</c:v>
                </c:pt>
                <c:pt idx="202">
                  <c:v>599.94000000000005</c:v>
                </c:pt>
                <c:pt idx="203">
                  <c:v>602.91</c:v>
                </c:pt>
                <c:pt idx="204">
                  <c:v>605.88</c:v>
                </c:pt>
                <c:pt idx="205">
                  <c:v>608.85</c:v>
                </c:pt>
                <c:pt idx="206">
                  <c:v>611.82000000000005</c:v>
                </c:pt>
                <c:pt idx="207">
                  <c:v>614.79</c:v>
                </c:pt>
                <c:pt idx="208">
                  <c:v>617.76</c:v>
                </c:pt>
                <c:pt idx="209">
                  <c:v>620.73</c:v>
                </c:pt>
                <c:pt idx="210">
                  <c:v>623.70000000000005</c:v>
                </c:pt>
                <c:pt idx="211">
                  <c:v>626.66999999999996</c:v>
                </c:pt>
                <c:pt idx="212">
                  <c:v>629.64</c:v>
                </c:pt>
                <c:pt idx="213">
                  <c:v>632.61</c:v>
                </c:pt>
                <c:pt idx="214">
                  <c:v>635.58000000000004</c:v>
                </c:pt>
                <c:pt idx="215">
                  <c:v>638.54999999999995</c:v>
                </c:pt>
                <c:pt idx="216">
                  <c:v>641.52</c:v>
                </c:pt>
                <c:pt idx="217">
                  <c:v>644.49</c:v>
                </c:pt>
                <c:pt idx="218">
                  <c:v>647.46</c:v>
                </c:pt>
                <c:pt idx="219">
                  <c:v>650.42999999999995</c:v>
                </c:pt>
                <c:pt idx="220">
                  <c:v>653.4</c:v>
                </c:pt>
                <c:pt idx="221">
                  <c:v>656.37</c:v>
                </c:pt>
                <c:pt idx="222">
                  <c:v>659.34</c:v>
                </c:pt>
                <c:pt idx="223">
                  <c:v>662.31</c:v>
                </c:pt>
                <c:pt idx="224">
                  <c:v>665.28</c:v>
                </c:pt>
                <c:pt idx="225">
                  <c:v>668.25</c:v>
                </c:pt>
                <c:pt idx="226">
                  <c:v>671.22</c:v>
                </c:pt>
                <c:pt idx="227">
                  <c:v>674.19</c:v>
                </c:pt>
                <c:pt idx="228">
                  <c:v>677.16</c:v>
                </c:pt>
                <c:pt idx="229">
                  <c:v>680.13</c:v>
                </c:pt>
                <c:pt idx="230">
                  <c:v>683.1</c:v>
                </c:pt>
                <c:pt idx="231">
                  <c:v>686.07</c:v>
                </c:pt>
                <c:pt idx="232">
                  <c:v>689.04</c:v>
                </c:pt>
                <c:pt idx="233">
                  <c:v>692.01</c:v>
                </c:pt>
                <c:pt idx="234">
                  <c:v>694.98</c:v>
                </c:pt>
                <c:pt idx="235">
                  <c:v>697.95</c:v>
                </c:pt>
                <c:pt idx="236">
                  <c:v>700.92</c:v>
                </c:pt>
                <c:pt idx="237">
                  <c:v>703.89</c:v>
                </c:pt>
                <c:pt idx="238">
                  <c:v>706.86</c:v>
                </c:pt>
                <c:pt idx="239">
                  <c:v>709.83</c:v>
                </c:pt>
                <c:pt idx="240">
                  <c:v>712.8</c:v>
                </c:pt>
                <c:pt idx="241">
                  <c:v>715.77</c:v>
                </c:pt>
                <c:pt idx="242">
                  <c:v>718.74</c:v>
                </c:pt>
                <c:pt idx="243">
                  <c:v>721.71</c:v>
                </c:pt>
                <c:pt idx="244">
                  <c:v>724.68</c:v>
                </c:pt>
                <c:pt idx="245">
                  <c:v>727.65</c:v>
                </c:pt>
                <c:pt idx="246">
                  <c:v>730.62</c:v>
                </c:pt>
                <c:pt idx="247">
                  <c:v>733.59</c:v>
                </c:pt>
                <c:pt idx="248">
                  <c:v>736.56</c:v>
                </c:pt>
                <c:pt idx="249">
                  <c:v>739.53</c:v>
                </c:pt>
                <c:pt idx="250">
                  <c:v>742.5</c:v>
                </c:pt>
                <c:pt idx="251">
                  <c:v>745.47</c:v>
                </c:pt>
                <c:pt idx="252">
                  <c:v>748.44</c:v>
                </c:pt>
                <c:pt idx="253">
                  <c:v>751.41</c:v>
                </c:pt>
                <c:pt idx="254">
                  <c:v>754.38</c:v>
                </c:pt>
                <c:pt idx="255">
                  <c:v>757.35</c:v>
                </c:pt>
                <c:pt idx="256">
                  <c:v>760.32</c:v>
                </c:pt>
                <c:pt idx="257">
                  <c:v>763.29</c:v>
                </c:pt>
                <c:pt idx="258">
                  <c:v>766.26</c:v>
                </c:pt>
                <c:pt idx="259">
                  <c:v>769.23</c:v>
                </c:pt>
                <c:pt idx="260">
                  <c:v>772.2</c:v>
                </c:pt>
                <c:pt idx="261">
                  <c:v>775.17</c:v>
                </c:pt>
                <c:pt idx="262">
                  <c:v>778.14</c:v>
                </c:pt>
                <c:pt idx="263">
                  <c:v>781.11</c:v>
                </c:pt>
                <c:pt idx="264">
                  <c:v>784.08</c:v>
                </c:pt>
                <c:pt idx="265">
                  <c:v>787.05</c:v>
                </c:pt>
                <c:pt idx="266">
                  <c:v>790.02</c:v>
                </c:pt>
                <c:pt idx="267">
                  <c:v>792.99</c:v>
                </c:pt>
                <c:pt idx="268">
                  <c:v>795.96</c:v>
                </c:pt>
                <c:pt idx="269">
                  <c:v>798.93</c:v>
                </c:pt>
                <c:pt idx="270">
                  <c:v>801.9</c:v>
                </c:pt>
                <c:pt idx="271">
                  <c:v>804.87</c:v>
                </c:pt>
                <c:pt idx="272">
                  <c:v>807.84</c:v>
                </c:pt>
                <c:pt idx="273">
                  <c:v>810.81</c:v>
                </c:pt>
                <c:pt idx="274">
                  <c:v>813.78</c:v>
                </c:pt>
                <c:pt idx="275">
                  <c:v>816.75</c:v>
                </c:pt>
                <c:pt idx="276">
                  <c:v>819.72</c:v>
                </c:pt>
                <c:pt idx="277">
                  <c:v>822.69</c:v>
                </c:pt>
                <c:pt idx="278">
                  <c:v>825.66</c:v>
                </c:pt>
                <c:pt idx="279">
                  <c:v>828.63</c:v>
                </c:pt>
                <c:pt idx="280">
                  <c:v>831.6</c:v>
                </c:pt>
                <c:pt idx="281">
                  <c:v>834.57</c:v>
                </c:pt>
                <c:pt idx="282">
                  <c:v>837.54</c:v>
                </c:pt>
                <c:pt idx="283">
                  <c:v>840.51</c:v>
                </c:pt>
                <c:pt idx="284">
                  <c:v>843.48</c:v>
                </c:pt>
                <c:pt idx="285">
                  <c:v>846.45</c:v>
                </c:pt>
                <c:pt idx="286">
                  <c:v>849.42</c:v>
                </c:pt>
                <c:pt idx="287">
                  <c:v>852.39</c:v>
                </c:pt>
                <c:pt idx="288">
                  <c:v>855.36</c:v>
                </c:pt>
                <c:pt idx="289">
                  <c:v>858.33</c:v>
                </c:pt>
                <c:pt idx="290">
                  <c:v>861.3</c:v>
                </c:pt>
                <c:pt idx="291">
                  <c:v>864.27</c:v>
                </c:pt>
                <c:pt idx="292">
                  <c:v>867.24</c:v>
                </c:pt>
                <c:pt idx="293">
                  <c:v>870.21</c:v>
                </c:pt>
                <c:pt idx="294">
                  <c:v>873.18</c:v>
                </c:pt>
                <c:pt idx="295">
                  <c:v>876.15</c:v>
                </c:pt>
                <c:pt idx="296">
                  <c:v>879.12</c:v>
                </c:pt>
                <c:pt idx="297">
                  <c:v>882.09</c:v>
                </c:pt>
                <c:pt idx="298">
                  <c:v>885.06</c:v>
                </c:pt>
                <c:pt idx="299">
                  <c:v>888.03</c:v>
                </c:pt>
                <c:pt idx="300">
                  <c:v>891</c:v>
                </c:pt>
                <c:pt idx="301">
                  <c:v>893.97</c:v>
                </c:pt>
                <c:pt idx="302">
                  <c:v>896.94</c:v>
                </c:pt>
                <c:pt idx="303">
                  <c:v>899.91</c:v>
                </c:pt>
                <c:pt idx="304">
                  <c:v>902.88</c:v>
                </c:pt>
                <c:pt idx="305">
                  <c:v>905.85</c:v>
                </c:pt>
                <c:pt idx="306">
                  <c:v>908.82</c:v>
                </c:pt>
                <c:pt idx="307">
                  <c:v>911.79</c:v>
                </c:pt>
                <c:pt idx="308">
                  <c:v>914.76</c:v>
                </c:pt>
                <c:pt idx="309">
                  <c:v>917.73</c:v>
                </c:pt>
                <c:pt idx="310">
                  <c:v>920.7</c:v>
                </c:pt>
                <c:pt idx="311">
                  <c:v>923.67</c:v>
                </c:pt>
                <c:pt idx="312">
                  <c:v>926.64</c:v>
                </c:pt>
                <c:pt idx="313">
                  <c:v>929.61</c:v>
                </c:pt>
                <c:pt idx="314">
                  <c:v>932.58</c:v>
                </c:pt>
                <c:pt idx="315">
                  <c:v>935.55</c:v>
                </c:pt>
                <c:pt idx="316">
                  <c:v>938.52</c:v>
                </c:pt>
                <c:pt idx="317">
                  <c:v>941.49</c:v>
                </c:pt>
                <c:pt idx="318">
                  <c:v>944.46</c:v>
                </c:pt>
                <c:pt idx="319">
                  <c:v>947.43</c:v>
                </c:pt>
                <c:pt idx="320">
                  <c:v>950.4</c:v>
                </c:pt>
                <c:pt idx="321">
                  <c:v>953.37</c:v>
                </c:pt>
                <c:pt idx="322">
                  <c:v>956.34</c:v>
                </c:pt>
                <c:pt idx="323">
                  <c:v>959.31</c:v>
                </c:pt>
                <c:pt idx="324">
                  <c:v>962.28</c:v>
                </c:pt>
                <c:pt idx="325">
                  <c:v>965.25</c:v>
                </c:pt>
                <c:pt idx="326">
                  <c:v>968.22</c:v>
                </c:pt>
                <c:pt idx="327">
                  <c:v>971.19</c:v>
                </c:pt>
                <c:pt idx="328">
                  <c:v>974.16</c:v>
                </c:pt>
                <c:pt idx="329">
                  <c:v>977.13</c:v>
                </c:pt>
                <c:pt idx="330">
                  <c:v>980.1</c:v>
                </c:pt>
                <c:pt idx="331">
                  <c:v>983.07</c:v>
                </c:pt>
                <c:pt idx="332">
                  <c:v>986.04</c:v>
                </c:pt>
                <c:pt idx="333">
                  <c:v>989.01</c:v>
                </c:pt>
                <c:pt idx="334">
                  <c:v>991.98</c:v>
                </c:pt>
                <c:pt idx="335">
                  <c:v>994.95</c:v>
                </c:pt>
                <c:pt idx="336">
                  <c:v>997.92</c:v>
                </c:pt>
                <c:pt idx="337">
                  <c:v>1000.89</c:v>
                </c:pt>
                <c:pt idx="338">
                  <c:v>1003.86</c:v>
                </c:pt>
                <c:pt idx="339">
                  <c:v>1006.83</c:v>
                </c:pt>
                <c:pt idx="340">
                  <c:v>1009.8</c:v>
                </c:pt>
                <c:pt idx="341">
                  <c:v>1012.77</c:v>
                </c:pt>
                <c:pt idx="342">
                  <c:v>1015.74</c:v>
                </c:pt>
                <c:pt idx="343">
                  <c:v>1018.71</c:v>
                </c:pt>
                <c:pt idx="344">
                  <c:v>1021.68</c:v>
                </c:pt>
                <c:pt idx="345">
                  <c:v>1024.6500000000001</c:v>
                </c:pt>
                <c:pt idx="346">
                  <c:v>1027.6199999999999</c:v>
                </c:pt>
                <c:pt idx="347">
                  <c:v>1030.5899999999999</c:v>
                </c:pt>
                <c:pt idx="348">
                  <c:v>1033.56</c:v>
                </c:pt>
                <c:pt idx="349">
                  <c:v>1036.53</c:v>
                </c:pt>
                <c:pt idx="350">
                  <c:v>1039.5</c:v>
                </c:pt>
                <c:pt idx="351">
                  <c:v>1042.47</c:v>
                </c:pt>
                <c:pt idx="352">
                  <c:v>1045.44</c:v>
                </c:pt>
                <c:pt idx="353">
                  <c:v>1048.4100000000001</c:v>
                </c:pt>
                <c:pt idx="354">
                  <c:v>1051.3800000000001</c:v>
                </c:pt>
                <c:pt idx="355">
                  <c:v>1054.3499999999999</c:v>
                </c:pt>
                <c:pt idx="356">
                  <c:v>1057.32</c:v>
                </c:pt>
                <c:pt idx="357">
                  <c:v>1060.29</c:v>
                </c:pt>
                <c:pt idx="358">
                  <c:v>1063.26</c:v>
                </c:pt>
                <c:pt idx="359">
                  <c:v>1066.23</c:v>
                </c:pt>
                <c:pt idx="360">
                  <c:v>1069.2</c:v>
                </c:pt>
                <c:pt idx="361">
                  <c:v>1072.17</c:v>
                </c:pt>
                <c:pt idx="362">
                  <c:v>1075.1400000000001</c:v>
                </c:pt>
                <c:pt idx="363">
                  <c:v>1078.1099999999999</c:v>
                </c:pt>
                <c:pt idx="364">
                  <c:v>1081.08</c:v>
                </c:pt>
                <c:pt idx="365">
                  <c:v>1084.05</c:v>
                </c:pt>
                <c:pt idx="366">
                  <c:v>1087.02</c:v>
                </c:pt>
                <c:pt idx="367">
                  <c:v>1089.99</c:v>
                </c:pt>
                <c:pt idx="368">
                  <c:v>1092.96</c:v>
                </c:pt>
                <c:pt idx="369">
                  <c:v>1095.93</c:v>
                </c:pt>
                <c:pt idx="370">
                  <c:v>1098.9000000000001</c:v>
                </c:pt>
                <c:pt idx="371">
                  <c:v>1101.8699999999999</c:v>
                </c:pt>
                <c:pt idx="372">
                  <c:v>1104.8399999999999</c:v>
                </c:pt>
                <c:pt idx="373">
                  <c:v>1107.81</c:v>
                </c:pt>
                <c:pt idx="374">
                  <c:v>1110.78</c:v>
                </c:pt>
                <c:pt idx="375">
                  <c:v>1113.75</c:v>
                </c:pt>
                <c:pt idx="376">
                  <c:v>1116.72</c:v>
                </c:pt>
                <c:pt idx="377">
                  <c:v>1119.69</c:v>
                </c:pt>
                <c:pt idx="378">
                  <c:v>1122.6600000000001</c:v>
                </c:pt>
                <c:pt idx="379">
                  <c:v>1125.6300000000001</c:v>
                </c:pt>
                <c:pt idx="380">
                  <c:v>1128.5999999999999</c:v>
                </c:pt>
                <c:pt idx="381">
                  <c:v>1131.57</c:v>
                </c:pt>
                <c:pt idx="382">
                  <c:v>1134.54</c:v>
                </c:pt>
                <c:pt idx="383">
                  <c:v>1137.51</c:v>
                </c:pt>
                <c:pt idx="384">
                  <c:v>1140.48</c:v>
                </c:pt>
                <c:pt idx="385">
                  <c:v>1143.45</c:v>
                </c:pt>
                <c:pt idx="386">
                  <c:v>1146.42</c:v>
                </c:pt>
                <c:pt idx="387">
                  <c:v>1149.3900000000001</c:v>
                </c:pt>
                <c:pt idx="388">
                  <c:v>1152.3599999999999</c:v>
                </c:pt>
                <c:pt idx="389">
                  <c:v>1155.33</c:v>
                </c:pt>
                <c:pt idx="390">
                  <c:v>1158.3</c:v>
                </c:pt>
                <c:pt idx="391">
                  <c:v>1161.27</c:v>
                </c:pt>
                <c:pt idx="392">
                  <c:v>1164.24</c:v>
                </c:pt>
                <c:pt idx="393">
                  <c:v>1167.21</c:v>
                </c:pt>
                <c:pt idx="394">
                  <c:v>1170.18</c:v>
                </c:pt>
                <c:pt idx="395">
                  <c:v>1173.1500000000001</c:v>
                </c:pt>
                <c:pt idx="396">
                  <c:v>1176.1199999999999</c:v>
                </c:pt>
                <c:pt idx="397">
                  <c:v>1179.0899999999999</c:v>
                </c:pt>
                <c:pt idx="398">
                  <c:v>1182.06</c:v>
                </c:pt>
                <c:pt idx="399">
                  <c:v>1185.03</c:v>
                </c:pt>
                <c:pt idx="400">
                  <c:v>1188</c:v>
                </c:pt>
                <c:pt idx="401">
                  <c:v>1190.97</c:v>
                </c:pt>
                <c:pt idx="402">
                  <c:v>1193.94</c:v>
                </c:pt>
                <c:pt idx="403">
                  <c:v>1196.9100000000001</c:v>
                </c:pt>
                <c:pt idx="404">
                  <c:v>1199.8800000000001</c:v>
                </c:pt>
                <c:pt idx="405">
                  <c:v>1202.8499999999999</c:v>
                </c:pt>
                <c:pt idx="406">
                  <c:v>1205.82</c:v>
                </c:pt>
                <c:pt idx="407">
                  <c:v>1208.79</c:v>
                </c:pt>
                <c:pt idx="408">
                  <c:v>1211.76</c:v>
                </c:pt>
                <c:pt idx="409">
                  <c:v>1214.73</c:v>
                </c:pt>
                <c:pt idx="410">
                  <c:v>1217.7</c:v>
                </c:pt>
                <c:pt idx="411">
                  <c:v>1220.67</c:v>
                </c:pt>
                <c:pt idx="412">
                  <c:v>1223.6400000000001</c:v>
                </c:pt>
                <c:pt idx="413">
                  <c:v>1226.6099999999999</c:v>
                </c:pt>
                <c:pt idx="414">
                  <c:v>1229.58</c:v>
                </c:pt>
                <c:pt idx="415">
                  <c:v>1232.55</c:v>
                </c:pt>
                <c:pt idx="416">
                  <c:v>1235.52</c:v>
                </c:pt>
                <c:pt idx="417">
                  <c:v>1238.49</c:v>
                </c:pt>
                <c:pt idx="418">
                  <c:v>1241.46</c:v>
                </c:pt>
                <c:pt idx="419">
                  <c:v>1244.43</c:v>
                </c:pt>
                <c:pt idx="420">
                  <c:v>1247.4000000000001</c:v>
                </c:pt>
                <c:pt idx="421">
                  <c:v>1250.3699999999999</c:v>
                </c:pt>
                <c:pt idx="422">
                  <c:v>1253.3399999999999</c:v>
                </c:pt>
                <c:pt idx="423">
                  <c:v>1256.31</c:v>
                </c:pt>
                <c:pt idx="424">
                  <c:v>1259.28</c:v>
                </c:pt>
                <c:pt idx="425">
                  <c:v>1262.25</c:v>
                </c:pt>
                <c:pt idx="426">
                  <c:v>1265.22</c:v>
                </c:pt>
                <c:pt idx="427">
                  <c:v>1268.19</c:v>
                </c:pt>
                <c:pt idx="428">
                  <c:v>1271.1600000000001</c:v>
                </c:pt>
                <c:pt idx="429">
                  <c:v>1274.1300000000001</c:v>
                </c:pt>
                <c:pt idx="430">
                  <c:v>1277.0999999999999</c:v>
                </c:pt>
                <c:pt idx="431">
                  <c:v>1280.07</c:v>
                </c:pt>
                <c:pt idx="432">
                  <c:v>1283.04</c:v>
                </c:pt>
                <c:pt idx="433">
                  <c:v>1286.01</c:v>
                </c:pt>
                <c:pt idx="434">
                  <c:v>1288.98</c:v>
                </c:pt>
                <c:pt idx="435">
                  <c:v>1291.95</c:v>
                </c:pt>
                <c:pt idx="436">
                  <c:v>1294.92</c:v>
                </c:pt>
                <c:pt idx="437">
                  <c:v>1297.8900000000001</c:v>
                </c:pt>
                <c:pt idx="438">
                  <c:v>1300.8599999999999</c:v>
                </c:pt>
                <c:pt idx="439">
                  <c:v>1303.83</c:v>
                </c:pt>
                <c:pt idx="440">
                  <c:v>1306.8</c:v>
                </c:pt>
                <c:pt idx="441">
                  <c:v>1309.77</c:v>
                </c:pt>
                <c:pt idx="442">
                  <c:v>1312.74</c:v>
                </c:pt>
                <c:pt idx="443">
                  <c:v>1315.71</c:v>
                </c:pt>
                <c:pt idx="444">
                  <c:v>1318.68</c:v>
                </c:pt>
                <c:pt idx="445">
                  <c:v>1321.65</c:v>
                </c:pt>
                <c:pt idx="446">
                  <c:v>1324.62</c:v>
                </c:pt>
                <c:pt idx="447">
                  <c:v>1327.59</c:v>
                </c:pt>
                <c:pt idx="448">
                  <c:v>1330.56</c:v>
                </c:pt>
                <c:pt idx="449">
                  <c:v>1333.53</c:v>
                </c:pt>
                <c:pt idx="450">
                  <c:v>1336.5</c:v>
                </c:pt>
                <c:pt idx="451">
                  <c:v>1339.47</c:v>
                </c:pt>
                <c:pt idx="452">
                  <c:v>1342.44</c:v>
                </c:pt>
                <c:pt idx="453">
                  <c:v>1345.41</c:v>
                </c:pt>
                <c:pt idx="454">
                  <c:v>1348.38</c:v>
                </c:pt>
                <c:pt idx="455">
                  <c:v>1351.35</c:v>
                </c:pt>
                <c:pt idx="456">
                  <c:v>1354.32</c:v>
                </c:pt>
                <c:pt idx="457">
                  <c:v>1357.29</c:v>
                </c:pt>
                <c:pt idx="458">
                  <c:v>1360.26</c:v>
                </c:pt>
                <c:pt idx="459">
                  <c:v>1363.23</c:v>
                </c:pt>
                <c:pt idx="460">
                  <c:v>1366.2</c:v>
                </c:pt>
                <c:pt idx="461">
                  <c:v>1369.17</c:v>
                </c:pt>
                <c:pt idx="462">
                  <c:v>1372.14</c:v>
                </c:pt>
                <c:pt idx="463">
                  <c:v>1375.11</c:v>
                </c:pt>
                <c:pt idx="464">
                  <c:v>1378.08</c:v>
                </c:pt>
                <c:pt idx="465">
                  <c:v>1381.05</c:v>
                </c:pt>
                <c:pt idx="466">
                  <c:v>1384.02</c:v>
                </c:pt>
                <c:pt idx="467">
                  <c:v>1386.99</c:v>
                </c:pt>
                <c:pt idx="468">
                  <c:v>1389.96</c:v>
                </c:pt>
                <c:pt idx="469">
                  <c:v>1392.93</c:v>
                </c:pt>
                <c:pt idx="470">
                  <c:v>1395.9</c:v>
                </c:pt>
                <c:pt idx="471">
                  <c:v>1398.87</c:v>
                </c:pt>
                <c:pt idx="472">
                  <c:v>1401.84</c:v>
                </c:pt>
                <c:pt idx="473">
                  <c:v>1404.81</c:v>
                </c:pt>
                <c:pt idx="474">
                  <c:v>1407.78</c:v>
                </c:pt>
                <c:pt idx="475">
                  <c:v>1410.75</c:v>
                </c:pt>
                <c:pt idx="476">
                  <c:v>1413.72</c:v>
                </c:pt>
                <c:pt idx="477">
                  <c:v>1416.69</c:v>
                </c:pt>
                <c:pt idx="478">
                  <c:v>1419.66</c:v>
                </c:pt>
                <c:pt idx="479">
                  <c:v>1422.63</c:v>
                </c:pt>
                <c:pt idx="480">
                  <c:v>1425.6</c:v>
                </c:pt>
                <c:pt idx="481">
                  <c:v>1428.57</c:v>
                </c:pt>
                <c:pt idx="482">
                  <c:v>1431.54</c:v>
                </c:pt>
                <c:pt idx="483">
                  <c:v>1434.51</c:v>
                </c:pt>
                <c:pt idx="484">
                  <c:v>1437.48</c:v>
                </c:pt>
                <c:pt idx="485">
                  <c:v>1440.45</c:v>
                </c:pt>
                <c:pt idx="486">
                  <c:v>1443.42</c:v>
                </c:pt>
                <c:pt idx="487">
                  <c:v>1446.39</c:v>
                </c:pt>
                <c:pt idx="488">
                  <c:v>1449.36</c:v>
                </c:pt>
                <c:pt idx="489">
                  <c:v>1452.33</c:v>
                </c:pt>
                <c:pt idx="490">
                  <c:v>1455.3</c:v>
                </c:pt>
                <c:pt idx="491">
                  <c:v>1458.27</c:v>
                </c:pt>
                <c:pt idx="492">
                  <c:v>1461.24</c:v>
                </c:pt>
                <c:pt idx="493">
                  <c:v>1464.21</c:v>
                </c:pt>
                <c:pt idx="494">
                  <c:v>1467.18</c:v>
                </c:pt>
                <c:pt idx="495">
                  <c:v>1470.15</c:v>
                </c:pt>
                <c:pt idx="496">
                  <c:v>1473.12</c:v>
                </c:pt>
                <c:pt idx="497">
                  <c:v>1476.09</c:v>
                </c:pt>
                <c:pt idx="498">
                  <c:v>1479.06</c:v>
                </c:pt>
                <c:pt idx="499">
                  <c:v>1482.03</c:v>
                </c:pt>
                <c:pt idx="500">
                  <c:v>1485</c:v>
                </c:pt>
                <c:pt idx="501">
                  <c:v>1487.97</c:v>
                </c:pt>
                <c:pt idx="502">
                  <c:v>1490.94</c:v>
                </c:pt>
                <c:pt idx="503">
                  <c:v>1493.91</c:v>
                </c:pt>
                <c:pt idx="504">
                  <c:v>1496.88</c:v>
                </c:pt>
                <c:pt idx="505">
                  <c:v>1499.85</c:v>
                </c:pt>
                <c:pt idx="506">
                  <c:v>1502.82</c:v>
                </c:pt>
                <c:pt idx="507">
                  <c:v>1505.79</c:v>
                </c:pt>
                <c:pt idx="508">
                  <c:v>1508.76</c:v>
                </c:pt>
                <c:pt idx="509">
                  <c:v>1511.73</c:v>
                </c:pt>
                <c:pt idx="510">
                  <c:v>1514.7</c:v>
                </c:pt>
                <c:pt idx="511">
                  <c:v>1517.67</c:v>
                </c:pt>
                <c:pt idx="512">
                  <c:v>1520.64</c:v>
                </c:pt>
                <c:pt idx="513">
                  <c:v>1523.61</c:v>
                </c:pt>
                <c:pt idx="514">
                  <c:v>1526.58</c:v>
                </c:pt>
                <c:pt idx="515">
                  <c:v>1529.55</c:v>
                </c:pt>
                <c:pt idx="516">
                  <c:v>1532.52</c:v>
                </c:pt>
                <c:pt idx="517">
                  <c:v>1535.49</c:v>
                </c:pt>
                <c:pt idx="518">
                  <c:v>1538.46</c:v>
                </c:pt>
                <c:pt idx="519">
                  <c:v>1541.43</c:v>
                </c:pt>
                <c:pt idx="520">
                  <c:v>1544.4</c:v>
                </c:pt>
                <c:pt idx="521">
                  <c:v>1547.37</c:v>
                </c:pt>
                <c:pt idx="522">
                  <c:v>1550.34</c:v>
                </c:pt>
                <c:pt idx="523">
                  <c:v>1553.31</c:v>
                </c:pt>
                <c:pt idx="524">
                  <c:v>1556.28</c:v>
                </c:pt>
                <c:pt idx="525">
                  <c:v>1559.25</c:v>
                </c:pt>
                <c:pt idx="526">
                  <c:v>1562.22</c:v>
                </c:pt>
                <c:pt idx="527">
                  <c:v>1565.19</c:v>
                </c:pt>
                <c:pt idx="528">
                  <c:v>1568.16</c:v>
                </c:pt>
                <c:pt idx="529">
                  <c:v>1571.13</c:v>
                </c:pt>
                <c:pt idx="530">
                  <c:v>1574.1</c:v>
                </c:pt>
                <c:pt idx="531">
                  <c:v>1577.07</c:v>
                </c:pt>
                <c:pt idx="532">
                  <c:v>1580.04</c:v>
                </c:pt>
                <c:pt idx="533">
                  <c:v>1583.01</c:v>
                </c:pt>
                <c:pt idx="534">
                  <c:v>1585.98</c:v>
                </c:pt>
                <c:pt idx="535">
                  <c:v>1588.95</c:v>
                </c:pt>
                <c:pt idx="536">
                  <c:v>1591.92</c:v>
                </c:pt>
                <c:pt idx="537">
                  <c:v>1594.89</c:v>
                </c:pt>
                <c:pt idx="538">
                  <c:v>1597.86</c:v>
                </c:pt>
                <c:pt idx="539">
                  <c:v>1600.83</c:v>
                </c:pt>
                <c:pt idx="540">
                  <c:v>1603.8</c:v>
                </c:pt>
                <c:pt idx="541">
                  <c:v>1606.77</c:v>
                </c:pt>
                <c:pt idx="542">
                  <c:v>1609.74</c:v>
                </c:pt>
                <c:pt idx="543">
                  <c:v>1612.71</c:v>
                </c:pt>
                <c:pt idx="544">
                  <c:v>1615.68</c:v>
                </c:pt>
                <c:pt idx="545">
                  <c:v>1618.65</c:v>
                </c:pt>
                <c:pt idx="546">
                  <c:v>1621.62</c:v>
                </c:pt>
                <c:pt idx="547">
                  <c:v>1624.59</c:v>
                </c:pt>
                <c:pt idx="548">
                  <c:v>1627.56</c:v>
                </c:pt>
                <c:pt idx="549">
                  <c:v>1630.53</c:v>
                </c:pt>
                <c:pt idx="550">
                  <c:v>1633.5</c:v>
                </c:pt>
                <c:pt idx="551">
                  <c:v>1636.47</c:v>
                </c:pt>
                <c:pt idx="552">
                  <c:v>1639.44</c:v>
                </c:pt>
                <c:pt idx="553">
                  <c:v>1642.41</c:v>
                </c:pt>
                <c:pt idx="554">
                  <c:v>1645.38</c:v>
                </c:pt>
                <c:pt idx="555">
                  <c:v>1648.35</c:v>
                </c:pt>
                <c:pt idx="556">
                  <c:v>1651.32</c:v>
                </c:pt>
                <c:pt idx="557">
                  <c:v>1654.29</c:v>
                </c:pt>
                <c:pt idx="558">
                  <c:v>1657.26</c:v>
                </c:pt>
                <c:pt idx="559">
                  <c:v>1660.23</c:v>
                </c:pt>
                <c:pt idx="560">
                  <c:v>1663.2</c:v>
                </c:pt>
                <c:pt idx="561">
                  <c:v>1666.17</c:v>
                </c:pt>
                <c:pt idx="562">
                  <c:v>1669.14</c:v>
                </c:pt>
                <c:pt idx="563">
                  <c:v>1672.11</c:v>
                </c:pt>
                <c:pt idx="564">
                  <c:v>1675.08</c:v>
                </c:pt>
                <c:pt idx="565">
                  <c:v>1678.05</c:v>
                </c:pt>
                <c:pt idx="566">
                  <c:v>1681.02</c:v>
                </c:pt>
                <c:pt idx="567">
                  <c:v>1683.99</c:v>
                </c:pt>
                <c:pt idx="568">
                  <c:v>1686.96</c:v>
                </c:pt>
                <c:pt idx="569">
                  <c:v>1689.93</c:v>
                </c:pt>
                <c:pt idx="570">
                  <c:v>1692.9</c:v>
                </c:pt>
                <c:pt idx="571">
                  <c:v>1695.87</c:v>
                </c:pt>
                <c:pt idx="572">
                  <c:v>1698.84</c:v>
                </c:pt>
                <c:pt idx="573">
                  <c:v>1701.81</c:v>
                </c:pt>
                <c:pt idx="574">
                  <c:v>1704.78</c:v>
                </c:pt>
                <c:pt idx="575">
                  <c:v>1707.75</c:v>
                </c:pt>
                <c:pt idx="576">
                  <c:v>1710.72</c:v>
                </c:pt>
                <c:pt idx="577">
                  <c:v>1713.69</c:v>
                </c:pt>
                <c:pt idx="578">
                  <c:v>1716.66</c:v>
                </c:pt>
                <c:pt idx="579">
                  <c:v>1719.63</c:v>
                </c:pt>
                <c:pt idx="580">
                  <c:v>1722.6</c:v>
                </c:pt>
                <c:pt idx="581">
                  <c:v>1725.57</c:v>
                </c:pt>
                <c:pt idx="582">
                  <c:v>1728.54</c:v>
                </c:pt>
                <c:pt idx="583">
                  <c:v>1731.51</c:v>
                </c:pt>
                <c:pt idx="584">
                  <c:v>1734.48</c:v>
                </c:pt>
                <c:pt idx="585">
                  <c:v>1737.45</c:v>
                </c:pt>
                <c:pt idx="586">
                  <c:v>1740.42</c:v>
                </c:pt>
                <c:pt idx="587">
                  <c:v>1743.39</c:v>
                </c:pt>
                <c:pt idx="588">
                  <c:v>1746.36</c:v>
                </c:pt>
                <c:pt idx="589">
                  <c:v>1749.33</c:v>
                </c:pt>
                <c:pt idx="590">
                  <c:v>1752.3</c:v>
                </c:pt>
                <c:pt idx="591">
                  <c:v>1755.27</c:v>
                </c:pt>
                <c:pt idx="592">
                  <c:v>1758.24</c:v>
                </c:pt>
                <c:pt idx="593">
                  <c:v>1761.21</c:v>
                </c:pt>
                <c:pt idx="594">
                  <c:v>1764.18</c:v>
                </c:pt>
                <c:pt idx="595">
                  <c:v>1767.15</c:v>
                </c:pt>
                <c:pt idx="596">
                  <c:v>1770.12</c:v>
                </c:pt>
                <c:pt idx="597">
                  <c:v>1773.09</c:v>
                </c:pt>
                <c:pt idx="598">
                  <c:v>1776.06</c:v>
                </c:pt>
                <c:pt idx="599">
                  <c:v>1779.03</c:v>
                </c:pt>
                <c:pt idx="600">
                  <c:v>1782</c:v>
                </c:pt>
                <c:pt idx="601">
                  <c:v>1784.97</c:v>
                </c:pt>
                <c:pt idx="602">
                  <c:v>1787.94</c:v>
                </c:pt>
                <c:pt idx="603">
                  <c:v>1790.91</c:v>
                </c:pt>
                <c:pt idx="604">
                  <c:v>1793.88</c:v>
                </c:pt>
                <c:pt idx="605">
                  <c:v>1796.85</c:v>
                </c:pt>
                <c:pt idx="606">
                  <c:v>1799.82</c:v>
                </c:pt>
                <c:pt idx="607">
                  <c:v>1802.79</c:v>
                </c:pt>
                <c:pt idx="608">
                  <c:v>1805.76</c:v>
                </c:pt>
                <c:pt idx="609">
                  <c:v>1808.73</c:v>
                </c:pt>
                <c:pt idx="610">
                  <c:v>1811.7</c:v>
                </c:pt>
                <c:pt idx="611">
                  <c:v>1814.67</c:v>
                </c:pt>
                <c:pt idx="612">
                  <c:v>1817.64</c:v>
                </c:pt>
                <c:pt idx="613">
                  <c:v>1820.61</c:v>
                </c:pt>
                <c:pt idx="614">
                  <c:v>1823.58</c:v>
                </c:pt>
                <c:pt idx="615">
                  <c:v>1826.55</c:v>
                </c:pt>
                <c:pt idx="616">
                  <c:v>1829.52</c:v>
                </c:pt>
                <c:pt idx="617">
                  <c:v>1832.49</c:v>
                </c:pt>
                <c:pt idx="618">
                  <c:v>1835.46</c:v>
                </c:pt>
                <c:pt idx="619">
                  <c:v>1838.43</c:v>
                </c:pt>
                <c:pt idx="620">
                  <c:v>1841.4</c:v>
                </c:pt>
                <c:pt idx="621">
                  <c:v>1844.37</c:v>
                </c:pt>
                <c:pt idx="622">
                  <c:v>1847.34</c:v>
                </c:pt>
                <c:pt idx="623">
                  <c:v>1850.31</c:v>
                </c:pt>
                <c:pt idx="624">
                  <c:v>1853.28</c:v>
                </c:pt>
                <c:pt idx="625">
                  <c:v>1856.25</c:v>
                </c:pt>
                <c:pt idx="626">
                  <c:v>1859.22</c:v>
                </c:pt>
                <c:pt idx="627">
                  <c:v>1862.19</c:v>
                </c:pt>
                <c:pt idx="628">
                  <c:v>1865.16</c:v>
                </c:pt>
                <c:pt idx="629">
                  <c:v>1868.13</c:v>
                </c:pt>
                <c:pt idx="630">
                  <c:v>1871.1</c:v>
                </c:pt>
                <c:pt idx="631">
                  <c:v>1874.07</c:v>
                </c:pt>
                <c:pt idx="632">
                  <c:v>1877.04</c:v>
                </c:pt>
                <c:pt idx="633">
                  <c:v>1880.01</c:v>
                </c:pt>
                <c:pt idx="634">
                  <c:v>1882.98</c:v>
                </c:pt>
                <c:pt idx="635">
                  <c:v>1885.95</c:v>
                </c:pt>
                <c:pt idx="636">
                  <c:v>1888.92</c:v>
                </c:pt>
                <c:pt idx="637">
                  <c:v>1891.89</c:v>
                </c:pt>
                <c:pt idx="638">
                  <c:v>1894.86</c:v>
                </c:pt>
                <c:pt idx="639">
                  <c:v>1897.83</c:v>
                </c:pt>
                <c:pt idx="640">
                  <c:v>1900.8</c:v>
                </c:pt>
                <c:pt idx="641">
                  <c:v>1903.77</c:v>
                </c:pt>
                <c:pt idx="642">
                  <c:v>1906.74</c:v>
                </c:pt>
                <c:pt idx="643">
                  <c:v>1909.71</c:v>
                </c:pt>
                <c:pt idx="644">
                  <c:v>1912.68</c:v>
                </c:pt>
                <c:pt idx="645">
                  <c:v>1915.65</c:v>
                </c:pt>
                <c:pt idx="646">
                  <c:v>1918.62</c:v>
                </c:pt>
                <c:pt idx="647">
                  <c:v>1921.59</c:v>
                </c:pt>
                <c:pt idx="648">
                  <c:v>1924.56</c:v>
                </c:pt>
                <c:pt idx="649">
                  <c:v>1927.53</c:v>
                </c:pt>
                <c:pt idx="650">
                  <c:v>1930.5</c:v>
                </c:pt>
                <c:pt idx="651">
                  <c:v>1933.47</c:v>
                </c:pt>
                <c:pt idx="652">
                  <c:v>1936.44</c:v>
                </c:pt>
                <c:pt idx="653">
                  <c:v>1939.41</c:v>
                </c:pt>
                <c:pt idx="654">
                  <c:v>1942.38</c:v>
                </c:pt>
                <c:pt idx="655">
                  <c:v>1945.35</c:v>
                </c:pt>
                <c:pt idx="656">
                  <c:v>1948.32</c:v>
                </c:pt>
                <c:pt idx="657">
                  <c:v>1951.29</c:v>
                </c:pt>
                <c:pt idx="658">
                  <c:v>1954.26</c:v>
                </c:pt>
                <c:pt idx="659">
                  <c:v>1957.23</c:v>
                </c:pt>
                <c:pt idx="660">
                  <c:v>1960.2</c:v>
                </c:pt>
                <c:pt idx="661">
                  <c:v>1963.17</c:v>
                </c:pt>
                <c:pt idx="662">
                  <c:v>1966.14</c:v>
                </c:pt>
                <c:pt idx="663">
                  <c:v>1969.11</c:v>
                </c:pt>
                <c:pt idx="664">
                  <c:v>1972.08</c:v>
                </c:pt>
                <c:pt idx="665">
                  <c:v>1975.05</c:v>
                </c:pt>
                <c:pt idx="666">
                  <c:v>1978.02</c:v>
                </c:pt>
                <c:pt idx="667">
                  <c:v>1980.99</c:v>
                </c:pt>
                <c:pt idx="668">
                  <c:v>1983.96</c:v>
                </c:pt>
                <c:pt idx="669">
                  <c:v>1986.93</c:v>
                </c:pt>
                <c:pt idx="670">
                  <c:v>1989.9</c:v>
                </c:pt>
                <c:pt idx="671">
                  <c:v>1992.87</c:v>
                </c:pt>
                <c:pt idx="672">
                  <c:v>1995.84</c:v>
                </c:pt>
                <c:pt idx="673">
                  <c:v>1998.81</c:v>
                </c:pt>
                <c:pt idx="674">
                  <c:v>2001.78</c:v>
                </c:pt>
                <c:pt idx="675">
                  <c:v>2004.75</c:v>
                </c:pt>
                <c:pt idx="676">
                  <c:v>2007.72</c:v>
                </c:pt>
                <c:pt idx="677">
                  <c:v>2010.69</c:v>
                </c:pt>
                <c:pt idx="678">
                  <c:v>2013.66</c:v>
                </c:pt>
                <c:pt idx="679">
                  <c:v>2016.63</c:v>
                </c:pt>
                <c:pt idx="680">
                  <c:v>2019.6</c:v>
                </c:pt>
                <c:pt idx="681">
                  <c:v>2022.57</c:v>
                </c:pt>
                <c:pt idx="682">
                  <c:v>2025.54</c:v>
                </c:pt>
                <c:pt idx="683">
                  <c:v>2028.51</c:v>
                </c:pt>
                <c:pt idx="684">
                  <c:v>2031.48</c:v>
                </c:pt>
                <c:pt idx="685">
                  <c:v>2034.45</c:v>
                </c:pt>
                <c:pt idx="686">
                  <c:v>2037.42</c:v>
                </c:pt>
                <c:pt idx="687">
                  <c:v>2040.39</c:v>
                </c:pt>
                <c:pt idx="688">
                  <c:v>2043.36</c:v>
                </c:pt>
                <c:pt idx="689">
                  <c:v>2046.33</c:v>
                </c:pt>
                <c:pt idx="690">
                  <c:v>2049.3000000000002</c:v>
                </c:pt>
                <c:pt idx="691">
                  <c:v>2052.27</c:v>
                </c:pt>
                <c:pt idx="692">
                  <c:v>2055.2399999999998</c:v>
                </c:pt>
                <c:pt idx="693">
                  <c:v>2058.21</c:v>
                </c:pt>
                <c:pt idx="694">
                  <c:v>2061.1799999999998</c:v>
                </c:pt>
                <c:pt idx="695">
                  <c:v>2064.15</c:v>
                </c:pt>
                <c:pt idx="696">
                  <c:v>2067.12</c:v>
                </c:pt>
                <c:pt idx="697">
                  <c:v>2070.09</c:v>
                </c:pt>
                <c:pt idx="698">
                  <c:v>2073.06</c:v>
                </c:pt>
                <c:pt idx="699">
                  <c:v>2076.0300000000002</c:v>
                </c:pt>
                <c:pt idx="700">
                  <c:v>2079</c:v>
                </c:pt>
                <c:pt idx="701">
                  <c:v>2081.9699999999998</c:v>
                </c:pt>
                <c:pt idx="702">
                  <c:v>2084.94</c:v>
                </c:pt>
                <c:pt idx="703">
                  <c:v>2087.91</c:v>
                </c:pt>
                <c:pt idx="704">
                  <c:v>2090.88</c:v>
                </c:pt>
                <c:pt idx="705">
                  <c:v>2093.85</c:v>
                </c:pt>
                <c:pt idx="706">
                  <c:v>2096.8200000000002</c:v>
                </c:pt>
                <c:pt idx="707">
                  <c:v>2099.79</c:v>
                </c:pt>
                <c:pt idx="708">
                  <c:v>2102.7600000000002</c:v>
                </c:pt>
                <c:pt idx="709">
                  <c:v>2105.73</c:v>
                </c:pt>
                <c:pt idx="710">
                  <c:v>2108.6999999999998</c:v>
                </c:pt>
                <c:pt idx="711">
                  <c:v>2111.67</c:v>
                </c:pt>
                <c:pt idx="712">
                  <c:v>2114.64</c:v>
                </c:pt>
                <c:pt idx="713">
                  <c:v>2117.61</c:v>
                </c:pt>
                <c:pt idx="714">
                  <c:v>2120.58</c:v>
                </c:pt>
                <c:pt idx="715">
                  <c:v>2123.5500000000002</c:v>
                </c:pt>
                <c:pt idx="716">
                  <c:v>2126.52</c:v>
                </c:pt>
                <c:pt idx="717">
                  <c:v>2129.4899999999998</c:v>
                </c:pt>
                <c:pt idx="718">
                  <c:v>2132.46</c:v>
                </c:pt>
                <c:pt idx="719">
                  <c:v>2135.4299999999998</c:v>
                </c:pt>
                <c:pt idx="720">
                  <c:v>2138.4</c:v>
                </c:pt>
                <c:pt idx="721">
                  <c:v>2141.37</c:v>
                </c:pt>
                <c:pt idx="722">
                  <c:v>2144.34</c:v>
                </c:pt>
                <c:pt idx="723">
                  <c:v>2147.31</c:v>
                </c:pt>
                <c:pt idx="724">
                  <c:v>2150.2800000000002</c:v>
                </c:pt>
                <c:pt idx="725">
                  <c:v>2153.25</c:v>
                </c:pt>
                <c:pt idx="726">
                  <c:v>2156.2199999999998</c:v>
                </c:pt>
                <c:pt idx="727">
                  <c:v>2159.19</c:v>
                </c:pt>
                <c:pt idx="728">
                  <c:v>2162.16</c:v>
                </c:pt>
                <c:pt idx="729">
                  <c:v>2165.13</c:v>
                </c:pt>
                <c:pt idx="730">
                  <c:v>2168.1</c:v>
                </c:pt>
                <c:pt idx="731">
                  <c:v>2171.0700000000002</c:v>
                </c:pt>
                <c:pt idx="732">
                  <c:v>2174.04</c:v>
                </c:pt>
                <c:pt idx="733">
                  <c:v>2177.0100000000002</c:v>
                </c:pt>
                <c:pt idx="734">
                  <c:v>2179.98</c:v>
                </c:pt>
                <c:pt idx="735">
                  <c:v>2182.9499999999998</c:v>
                </c:pt>
                <c:pt idx="736">
                  <c:v>2185.92</c:v>
                </c:pt>
                <c:pt idx="737">
                  <c:v>2188.89</c:v>
                </c:pt>
                <c:pt idx="738">
                  <c:v>2191.86</c:v>
                </c:pt>
                <c:pt idx="739">
                  <c:v>2194.83</c:v>
                </c:pt>
                <c:pt idx="740">
                  <c:v>2197.8000000000002</c:v>
                </c:pt>
                <c:pt idx="741">
                  <c:v>2200.77</c:v>
                </c:pt>
                <c:pt idx="742">
                  <c:v>2203.7399999999998</c:v>
                </c:pt>
                <c:pt idx="743">
                  <c:v>2206.71</c:v>
                </c:pt>
                <c:pt idx="744">
                  <c:v>2209.6799999999998</c:v>
                </c:pt>
                <c:pt idx="745">
                  <c:v>2212.65</c:v>
                </c:pt>
                <c:pt idx="746">
                  <c:v>2215.62</c:v>
                </c:pt>
                <c:pt idx="747">
                  <c:v>2218.59</c:v>
                </c:pt>
                <c:pt idx="748">
                  <c:v>2221.56</c:v>
                </c:pt>
                <c:pt idx="749">
                  <c:v>2224.5300000000002</c:v>
                </c:pt>
                <c:pt idx="750">
                  <c:v>2227.5</c:v>
                </c:pt>
                <c:pt idx="751">
                  <c:v>2230.4699999999998</c:v>
                </c:pt>
                <c:pt idx="752">
                  <c:v>2233.44</c:v>
                </c:pt>
                <c:pt idx="753">
                  <c:v>2236.41</c:v>
                </c:pt>
                <c:pt idx="754">
                  <c:v>2239.38</c:v>
                </c:pt>
                <c:pt idx="755">
                  <c:v>2242.35</c:v>
                </c:pt>
                <c:pt idx="756">
                  <c:v>2245.3200000000002</c:v>
                </c:pt>
                <c:pt idx="757">
                  <c:v>2248.29</c:v>
                </c:pt>
                <c:pt idx="758">
                  <c:v>2251.2600000000002</c:v>
                </c:pt>
                <c:pt idx="759">
                  <c:v>2254.23</c:v>
                </c:pt>
                <c:pt idx="760">
                  <c:v>2257.1999999999998</c:v>
                </c:pt>
                <c:pt idx="761">
                  <c:v>2260.17</c:v>
                </c:pt>
                <c:pt idx="762">
                  <c:v>2263.14</c:v>
                </c:pt>
                <c:pt idx="763">
                  <c:v>2266.11</c:v>
                </c:pt>
                <c:pt idx="764">
                  <c:v>2269.08</c:v>
                </c:pt>
                <c:pt idx="765">
                  <c:v>2272.0500000000002</c:v>
                </c:pt>
                <c:pt idx="766">
                  <c:v>2275.02</c:v>
                </c:pt>
                <c:pt idx="767">
                  <c:v>2277.9899999999998</c:v>
                </c:pt>
                <c:pt idx="768">
                  <c:v>2280.96</c:v>
                </c:pt>
                <c:pt idx="769">
                  <c:v>2283.9299999999998</c:v>
                </c:pt>
                <c:pt idx="770">
                  <c:v>2286.9</c:v>
                </c:pt>
                <c:pt idx="771">
                  <c:v>2289.87</c:v>
                </c:pt>
                <c:pt idx="772">
                  <c:v>2292.84</c:v>
                </c:pt>
                <c:pt idx="773">
                  <c:v>2295.81</c:v>
                </c:pt>
                <c:pt idx="774">
                  <c:v>2298.7800000000002</c:v>
                </c:pt>
                <c:pt idx="775">
                  <c:v>2301.75</c:v>
                </c:pt>
                <c:pt idx="776">
                  <c:v>2304.7199999999998</c:v>
                </c:pt>
                <c:pt idx="777">
                  <c:v>2307.69</c:v>
                </c:pt>
                <c:pt idx="778">
                  <c:v>2310.66</c:v>
                </c:pt>
                <c:pt idx="779">
                  <c:v>2313.63</c:v>
                </c:pt>
                <c:pt idx="780">
                  <c:v>2316.6</c:v>
                </c:pt>
                <c:pt idx="781">
                  <c:v>2319.5700000000002</c:v>
                </c:pt>
                <c:pt idx="782">
                  <c:v>2322.54</c:v>
                </c:pt>
                <c:pt idx="783">
                  <c:v>2325.5100000000002</c:v>
                </c:pt>
                <c:pt idx="784">
                  <c:v>2328.48</c:v>
                </c:pt>
                <c:pt idx="785">
                  <c:v>2331.4499999999998</c:v>
                </c:pt>
                <c:pt idx="786">
                  <c:v>2334.42</c:v>
                </c:pt>
                <c:pt idx="787">
                  <c:v>2337.39</c:v>
                </c:pt>
                <c:pt idx="788">
                  <c:v>2340.36</c:v>
                </c:pt>
                <c:pt idx="789">
                  <c:v>2343.33</c:v>
                </c:pt>
                <c:pt idx="790">
                  <c:v>2346.3000000000002</c:v>
                </c:pt>
                <c:pt idx="791">
                  <c:v>2349.27</c:v>
                </c:pt>
                <c:pt idx="792">
                  <c:v>2352.2399999999998</c:v>
                </c:pt>
                <c:pt idx="793">
                  <c:v>2355.21</c:v>
                </c:pt>
                <c:pt idx="794">
                  <c:v>2358.1799999999998</c:v>
                </c:pt>
                <c:pt idx="795">
                  <c:v>2361.15</c:v>
                </c:pt>
                <c:pt idx="796">
                  <c:v>2364.12</c:v>
                </c:pt>
                <c:pt idx="797">
                  <c:v>2367.09</c:v>
                </c:pt>
                <c:pt idx="798">
                  <c:v>2370.06</c:v>
                </c:pt>
                <c:pt idx="799">
                  <c:v>2373.0300000000002</c:v>
                </c:pt>
                <c:pt idx="800">
                  <c:v>2376</c:v>
                </c:pt>
                <c:pt idx="801">
                  <c:v>2378.9699999999998</c:v>
                </c:pt>
                <c:pt idx="802">
                  <c:v>2381.94</c:v>
                </c:pt>
                <c:pt idx="803">
                  <c:v>2384.91</c:v>
                </c:pt>
                <c:pt idx="804">
                  <c:v>2387.88</c:v>
                </c:pt>
                <c:pt idx="805">
                  <c:v>2390.85</c:v>
                </c:pt>
                <c:pt idx="806">
                  <c:v>2393.8200000000002</c:v>
                </c:pt>
                <c:pt idx="807">
                  <c:v>2396.79</c:v>
                </c:pt>
                <c:pt idx="808">
                  <c:v>2399.7600000000002</c:v>
                </c:pt>
                <c:pt idx="809">
                  <c:v>2402.73</c:v>
                </c:pt>
                <c:pt idx="810">
                  <c:v>2405.6999999999998</c:v>
                </c:pt>
                <c:pt idx="811">
                  <c:v>2408.67</c:v>
                </c:pt>
                <c:pt idx="812">
                  <c:v>2411.64</c:v>
                </c:pt>
                <c:pt idx="813">
                  <c:v>2414.61</c:v>
                </c:pt>
                <c:pt idx="814">
                  <c:v>2417.58</c:v>
                </c:pt>
                <c:pt idx="815">
                  <c:v>2420.5500000000002</c:v>
                </c:pt>
                <c:pt idx="816">
                  <c:v>2423.52</c:v>
                </c:pt>
                <c:pt idx="817">
                  <c:v>2426.4899999999998</c:v>
                </c:pt>
                <c:pt idx="818">
                  <c:v>2429.46</c:v>
                </c:pt>
                <c:pt idx="819">
                  <c:v>2432.4299999999998</c:v>
                </c:pt>
                <c:pt idx="820">
                  <c:v>2435.4</c:v>
                </c:pt>
                <c:pt idx="821">
                  <c:v>2438.37</c:v>
                </c:pt>
                <c:pt idx="822">
                  <c:v>2441.34</c:v>
                </c:pt>
                <c:pt idx="823">
                  <c:v>2444.31</c:v>
                </c:pt>
                <c:pt idx="824">
                  <c:v>2447.2800000000002</c:v>
                </c:pt>
                <c:pt idx="825">
                  <c:v>2450.25</c:v>
                </c:pt>
                <c:pt idx="826">
                  <c:v>2453.2199999999998</c:v>
                </c:pt>
                <c:pt idx="827">
                  <c:v>2456.19</c:v>
                </c:pt>
                <c:pt idx="828">
                  <c:v>2459.16</c:v>
                </c:pt>
                <c:pt idx="829">
                  <c:v>2462.13</c:v>
                </c:pt>
                <c:pt idx="830">
                  <c:v>2465.1</c:v>
                </c:pt>
                <c:pt idx="831">
                  <c:v>2468.0700000000002</c:v>
                </c:pt>
                <c:pt idx="832">
                  <c:v>2471.04</c:v>
                </c:pt>
                <c:pt idx="833">
                  <c:v>2474.0100000000002</c:v>
                </c:pt>
                <c:pt idx="834">
                  <c:v>2476.98</c:v>
                </c:pt>
                <c:pt idx="835">
                  <c:v>2479.9499999999998</c:v>
                </c:pt>
                <c:pt idx="836">
                  <c:v>2482.92</c:v>
                </c:pt>
                <c:pt idx="837">
                  <c:v>2485.89</c:v>
                </c:pt>
                <c:pt idx="838">
                  <c:v>2488.86</c:v>
                </c:pt>
                <c:pt idx="839">
                  <c:v>2491.83</c:v>
                </c:pt>
                <c:pt idx="840">
                  <c:v>2494.8000000000002</c:v>
                </c:pt>
                <c:pt idx="841">
                  <c:v>2497.77</c:v>
                </c:pt>
                <c:pt idx="842">
                  <c:v>2500.7399999999998</c:v>
                </c:pt>
                <c:pt idx="843">
                  <c:v>2503.71</c:v>
                </c:pt>
                <c:pt idx="844">
                  <c:v>2506.6799999999998</c:v>
                </c:pt>
                <c:pt idx="845">
                  <c:v>2509.65</c:v>
                </c:pt>
                <c:pt idx="846">
                  <c:v>2512.62</c:v>
                </c:pt>
                <c:pt idx="847">
                  <c:v>2515.59</c:v>
                </c:pt>
                <c:pt idx="848">
                  <c:v>2518.56</c:v>
                </c:pt>
                <c:pt idx="849">
                  <c:v>2521.5300000000002</c:v>
                </c:pt>
                <c:pt idx="850">
                  <c:v>2524.5</c:v>
                </c:pt>
                <c:pt idx="851">
                  <c:v>2527.4699999999998</c:v>
                </c:pt>
                <c:pt idx="852">
                  <c:v>2530.44</c:v>
                </c:pt>
                <c:pt idx="853">
                  <c:v>2533.41</c:v>
                </c:pt>
                <c:pt idx="854">
                  <c:v>2536.38</c:v>
                </c:pt>
                <c:pt idx="855">
                  <c:v>2539.35</c:v>
                </c:pt>
                <c:pt idx="856">
                  <c:v>2542.3200000000002</c:v>
                </c:pt>
                <c:pt idx="857">
                  <c:v>2545.29</c:v>
                </c:pt>
                <c:pt idx="858">
                  <c:v>2548.2600000000002</c:v>
                </c:pt>
                <c:pt idx="859">
                  <c:v>2551.23</c:v>
                </c:pt>
                <c:pt idx="860">
                  <c:v>2554.1999999999998</c:v>
                </c:pt>
                <c:pt idx="861">
                  <c:v>2557.17</c:v>
                </c:pt>
                <c:pt idx="862">
                  <c:v>2560.14</c:v>
                </c:pt>
                <c:pt idx="863">
                  <c:v>2563.11</c:v>
                </c:pt>
                <c:pt idx="864">
                  <c:v>2566.08</c:v>
                </c:pt>
                <c:pt idx="865">
                  <c:v>2569.0500000000002</c:v>
                </c:pt>
                <c:pt idx="866">
                  <c:v>2572.02</c:v>
                </c:pt>
                <c:pt idx="867">
                  <c:v>2574.9899999999998</c:v>
                </c:pt>
                <c:pt idx="868">
                  <c:v>2577.96</c:v>
                </c:pt>
                <c:pt idx="869">
                  <c:v>2580.9299999999998</c:v>
                </c:pt>
                <c:pt idx="870">
                  <c:v>2583.9</c:v>
                </c:pt>
                <c:pt idx="871">
                  <c:v>2586.87</c:v>
                </c:pt>
                <c:pt idx="872">
                  <c:v>2589.84</c:v>
                </c:pt>
                <c:pt idx="873">
                  <c:v>2592.81</c:v>
                </c:pt>
                <c:pt idx="874">
                  <c:v>2595.7800000000002</c:v>
                </c:pt>
                <c:pt idx="875">
                  <c:v>2598.75</c:v>
                </c:pt>
                <c:pt idx="876">
                  <c:v>2601.7199999999998</c:v>
                </c:pt>
                <c:pt idx="877">
                  <c:v>2604.69</c:v>
                </c:pt>
                <c:pt idx="878">
                  <c:v>2607.66</c:v>
                </c:pt>
                <c:pt idx="879">
                  <c:v>2610.63</c:v>
                </c:pt>
                <c:pt idx="880">
                  <c:v>2613.6</c:v>
                </c:pt>
                <c:pt idx="881">
                  <c:v>2616.5700000000002</c:v>
                </c:pt>
                <c:pt idx="882">
                  <c:v>2619.54</c:v>
                </c:pt>
                <c:pt idx="883">
                  <c:v>2622.51</c:v>
                </c:pt>
                <c:pt idx="884">
                  <c:v>2625.48</c:v>
                </c:pt>
                <c:pt idx="885">
                  <c:v>2628.45</c:v>
                </c:pt>
                <c:pt idx="886">
                  <c:v>2631.42</c:v>
                </c:pt>
                <c:pt idx="887">
                  <c:v>2634.39</c:v>
                </c:pt>
                <c:pt idx="888">
                  <c:v>2637.36</c:v>
                </c:pt>
                <c:pt idx="889">
                  <c:v>2640.33</c:v>
                </c:pt>
                <c:pt idx="890">
                  <c:v>2643.3</c:v>
                </c:pt>
                <c:pt idx="891">
                  <c:v>2646.27</c:v>
                </c:pt>
                <c:pt idx="892">
                  <c:v>2649.24</c:v>
                </c:pt>
                <c:pt idx="893">
                  <c:v>2652.21</c:v>
                </c:pt>
                <c:pt idx="894">
                  <c:v>2655.18</c:v>
                </c:pt>
                <c:pt idx="895">
                  <c:v>2658.15</c:v>
                </c:pt>
                <c:pt idx="896">
                  <c:v>2661.12</c:v>
                </c:pt>
                <c:pt idx="897">
                  <c:v>2664.09</c:v>
                </c:pt>
                <c:pt idx="898">
                  <c:v>2667.06</c:v>
                </c:pt>
                <c:pt idx="899">
                  <c:v>2670.03</c:v>
                </c:pt>
                <c:pt idx="900">
                  <c:v>2673</c:v>
                </c:pt>
                <c:pt idx="901">
                  <c:v>2675.97</c:v>
                </c:pt>
                <c:pt idx="902">
                  <c:v>2678.94</c:v>
                </c:pt>
                <c:pt idx="903">
                  <c:v>2681.91</c:v>
                </c:pt>
                <c:pt idx="904">
                  <c:v>2684.88</c:v>
                </c:pt>
                <c:pt idx="905">
                  <c:v>2687.85</c:v>
                </c:pt>
                <c:pt idx="906">
                  <c:v>2690.82</c:v>
                </c:pt>
                <c:pt idx="907">
                  <c:v>2693.79</c:v>
                </c:pt>
                <c:pt idx="908">
                  <c:v>2696.76</c:v>
                </c:pt>
                <c:pt idx="909">
                  <c:v>2699.73</c:v>
                </c:pt>
                <c:pt idx="910">
                  <c:v>2702.7</c:v>
                </c:pt>
                <c:pt idx="911">
                  <c:v>2705.67</c:v>
                </c:pt>
                <c:pt idx="912">
                  <c:v>2708.64</c:v>
                </c:pt>
                <c:pt idx="913">
                  <c:v>2711.61</c:v>
                </c:pt>
                <c:pt idx="914">
                  <c:v>2714.58</c:v>
                </c:pt>
                <c:pt idx="915">
                  <c:v>2717.55</c:v>
                </c:pt>
                <c:pt idx="916">
                  <c:v>2720.52</c:v>
                </c:pt>
                <c:pt idx="917">
                  <c:v>2723.49</c:v>
                </c:pt>
                <c:pt idx="918">
                  <c:v>2726.46</c:v>
                </c:pt>
                <c:pt idx="919">
                  <c:v>2729.43</c:v>
                </c:pt>
                <c:pt idx="920">
                  <c:v>2732.4</c:v>
                </c:pt>
                <c:pt idx="921">
                  <c:v>2735.37</c:v>
                </c:pt>
                <c:pt idx="922">
                  <c:v>2738.34</c:v>
                </c:pt>
                <c:pt idx="923">
                  <c:v>2741.31</c:v>
                </c:pt>
                <c:pt idx="924">
                  <c:v>2744.28</c:v>
                </c:pt>
                <c:pt idx="925">
                  <c:v>2747.25</c:v>
                </c:pt>
                <c:pt idx="926">
                  <c:v>2750.22</c:v>
                </c:pt>
                <c:pt idx="927">
                  <c:v>2753.19</c:v>
                </c:pt>
                <c:pt idx="928">
                  <c:v>2756.16</c:v>
                </c:pt>
                <c:pt idx="929">
                  <c:v>2759.13</c:v>
                </c:pt>
                <c:pt idx="930">
                  <c:v>2762.1</c:v>
                </c:pt>
                <c:pt idx="931">
                  <c:v>2765.07</c:v>
                </c:pt>
                <c:pt idx="932">
                  <c:v>2768.04</c:v>
                </c:pt>
                <c:pt idx="933">
                  <c:v>2771.01</c:v>
                </c:pt>
                <c:pt idx="934">
                  <c:v>2773.98</c:v>
                </c:pt>
                <c:pt idx="935">
                  <c:v>2776.95</c:v>
                </c:pt>
                <c:pt idx="936">
                  <c:v>2779.92</c:v>
                </c:pt>
                <c:pt idx="937">
                  <c:v>2782.89</c:v>
                </c:pt>
                <c:pt idx="938">
                  <c:v>2785.86</c:v>
                </c:pt>
                <c:pt idx="939">
                  <c:v>2788.83</c:v>
                </c:pt>
                <c:pt idx="940">
                  <c:v>2791.8</c:v>
                </c:pt>
                <c:pt idx="941">
                  <c:v>2794.77</c:v>
                </c:pt>
                <c:pt idx="942">
                  <c:v>2797.74</c:v>
                </c:pt>
                <c:pt idx="943">
                  <c:v>2800.71</c:v>
                </c:pt>
                <c:pt idx="944">
                  <c:v>2803.68</c:v>
                </c:pt>
                <c:pt idx="945">
                  <c:v>2806.65</c:v>
                </c:pt>
                <c:pt idx="946">
                  <c:v>2809.62</c:v>
                </c:pt>
                <c:pt idx="947">
                  <c:v>2812.59</c:v>
                </c:pt>
                <c:pt idx="948">
                  <c:v>2815.56</c:v>
                </c:pt>
                <c:pt idx="949">
                  <c:v>2818.53</c:v>
                </c:pt>
                <c:pt idx="950">
                  <c:v>2821.5</c:v>
                </c:pt>
                <c:pt idx="951">
                  <c:v>2824.47</c:v>
                </c:pt>
                <c:pt idx="952">
                  <c:v>2827.44</c:v>
                </c:pt>
                <c:pt idx="953">
                  <c:v>2830.41</c:v>
                </c:pt>
                <c:pt idx="954">
                  <c:v>2833.38</c:v>
                </c:pt>
                <c:pt idx="955">
                  <c:v>2836.35</c:v>
                </c:pt>
                <c:pt idx="956">
                  <c:v>2839.32</c:v>
                </c:pt>
                <c:pt idx="957">
                  <c:v>2842.29</c:v>
                </c:pt>
                <c:pt idx="958">
                  <c:v>2845.26</c:v>
                </c:pt>
                <c:pt idx="959">
                  <c:v>2848.23</c:v>
                </c:pt>
                <c:pt idx="960">
                  <c:v>2851.2</c:v>
                </c:pt>
                <c:pt idx="961">
                  <c:v>2854.17</c:v>
                </c:pt>
                <c:pt idx="962">
                  <c:v>2857.14</c:v>
                </c:pt>
                <c:pt idx="963">
                  <c:v>2860.11</c:v>
                </c:pt>
                <c:pt idx="964">
                  <c:v>2863.08</c:v>
                </c:pt>
                <c:pt idx="965">
                  <c:v>2866.05</c:v>
                </c:pt>
                <c:pt idx="966">
                  <c:v>2869.02</c:v>
                </c:pt>
                <c:pt idx="967">
                  <c:v>2871.99</c:v>
                </c:pt>
                <c:pt idx="968">
                  <c:v>2874.96</c:v>
                </c:pt>
                <c:pt idx="969">
                  <c:v>2877.93</c:v>
                </c:pt>
                <c:pt idx="970">
                  <c:v>2880.9</c:v>
                </c:pt>
                <c:pt idx="971">
                  <c:v>2883.87</c:v>
                </c:pt>
                <c:pt idx="972">
                  <c:v>2886.84</c:v>
                </c:pt>
                <c:pt idx="973">
                  <c:v>2889.81</c:v>
                </c:pt>
                <c:pt idx="974">
                  <c:v>2892.78</c:v>
                </c:pt>
                <c:pt idx="975">
                  <c:v>2895.75</c:v>
                </c:pt>
                <c:pt idx="976">
                  <c:v>2898.72</c:v>
                </c:pt>
                <c:pt idx="977">
                  <c:v>2901.69</c:v>
                </c:pt>
                <c:pt idx="978">
                  <c:v>2904.66</c:v>
                </c:pt>
                <c:pt idx="979">
                  <c:v>2907.63</c:v>
                </c:pt>
                <c:pt idx="980">
                  <c:v>2910.6</c:v>
                </c:pt>
                <c:pt idx="981">
                  <c:v>2913.57</c:v>
                </c:pt>
                <c:pt idx="982">
                  <c:v>2916.54</c:v>
                </c:pt>
                <c:pt idx="983">
                  <c:v>2919.51</c:v>
                </c:pt>
                <c:pt idx="984">
                  <c:v>2922.48</c:v>
                </c:pt>
                <c:pt idx="985">
                  <c:v>2925.45</c:v>
                </c:pt>
                <c:pt idx="986">
                  <c:v>2928.42</c:v>
                </c:pt>
                <c:pt idx="987">
                  <c:v>2931.39</c:v>
                </c:pt>
                <c:pt idx="988">
                  <c:v>2934.36</c:v>
                </c:pt>
                <c:pt idx="989">
                  <c:v>2937.33</c:v>
                </c:pt>
                <c:pt idx="990">
                  <c:v>2940.3</c:v>
                </c:pt>
                <c:pt idx="991">
                  <c:v>2943.27</c:v>
                </c:pt>
                <c:pt idx="992">
                  <c:v>2946.24</c:v>
                </c:pt>
                <c:pt idx="993">
                  <c:v>2949.21</c:v>
                </c:pt>
                <c:pt idx="994">
                  <c:v>2952.18</c:v>
                </c:pt>
                <c:pt idx="995">
                  <c:v>2955.15</c:v>
                </c:pt>
                <c:pt idx="996">
                  <c:v>2958.12</c:v>
                </c:pt>
                <c:pt idx="997">
                  <c:v>2961.09</c:v>
                </c:pt>
                <c:pt idx="998">
                  <c:v>2964.06</c:v>
                </c:pt>
                <c:pt idx="999">
                  <c:v>2967.03</c:v>
                </c:pt>
                <c:pt idx="1000">
                  <c:v>2970</c:v>
                </c:pt>
                <c:pt idx="1001">
                  <c:v>2972.97</c:v>
                </c:pt>
                <c:pt idx="1002">
                  <c:v>2975.94</c:v>
                </c:pt>
                <c:pt idx="1003">
                  <c:v>2978.91</c:v>
                </c:pt>
                <c:pt idx="1004">
                  <c:v>2981.88</c:v>
                </c:pt>
                <c:pt idx="1005">
                  <c:v>2984.85</c:v>
                </c:pt>
                <c:pt idx="1006">
                  <c:v>2987.82</c:v>
                </c:pt>
                <c:pt idx="1007">
                  <c:v>2990.79</c:v>
                </c:pt>
                <c:pt idx="1008">
                  <c:v>2993.76</c:v>
                </c:pt>
                <c:pt idx="1009">
                  <c:v>2996.73</c:v>
                </c:pt>
                <c:pt idx="1010">
                  <c:v>2999.7</c:v>
                </c:pt>
                <c:pt idx="1011">
                  <c:v>3002.67</c:v>
                </c:pt>
                <c:pt idx="1012">
                  <c:v>3005.64</c:v>
                </c:pt>
                <c:pt idx="1013">
                  <c:v>3008.61</c:v>
                </c:pt>
                <c:pt idx="1014">
                  <c:v>3011.58</c:v>
                </c:pt>
                <c:pt idx="1015">
                  <c:v>3014.55</c:v>
                </c:pt>
                <c:pt idx="1016">
                  <c:v>3017.52</c:v>
                </c:pt>
                <c:pt idx="1017">
                  <c:v>3020.49</c:v>
                </c:pt>
                <c:pt idx="1018">
                  <c:v>3023.46</c:v>
                </c:pt>
                <c:pt idx="1019">
                  <c:v>3026.43</c:v>
                </c:pt>
                <c:pt idx="1020">
                  <c:v>3029.4</c:v>
                </c:pt>
                <c:pt idx="1021">
                  <c:v>3032.37</c:v>
                </c:pt>
                <c:pt idx="1022">
                  <c:v>3035.34</c:v>
                </c:pt>
                <c:pt idx="1023">
                  <c:v>3038.31</c:v>
                </c:pt>
                <c:pt idx="1024">
                  <c:v>3041.28</c:v>
                </c:pt>
                <c:pt idx="1025">
                  <c:v>3044.25</c:v>
                </c:pt>
                <c:pt idx="1026">
                  <c:v>3047.22</c:v>
                </c:pt>
                <c:pt idx="1027">
                  <c:v>3050.19</c:v>
                </c:pt>
                <c:pt idx="1028">
                  <c:v>3053.16</c:v>
                </c:pt>
                <c:pt idx="1029">
                  <c:v>3056.13</c:v>
                </c:pt>
                <c:pt idx="1030">
                  <c:v>3059.1</c:v>
                </c:pt>
                <c:pt idx="1031">
                  <c:v>3062.07</c:v>
                </c:pt>
                <c:pt idx="1032">
                  <c:v>3065.04</c:v>
                </c:pt>
                <c:pt idx="1033">
                  <c:v>3068.01</c:v>
                </c:pt>
                <c:pt idx="1034">
                  <c:v>3070.98</c:v>
                </c:pt>
                <c:pt idx="1035">
                  <c:v>3073.95</c:v>
                </c:pt>
                <c:pt idx="1036">
                  <c:v>3076.92</c:v>
                </c:pt>
                <c:pt idx="1037">
                  <c:v>3079.89</c:v>
                </c:pt>
                <c:pt idx="1038">
                  <c:v>3082.86</c:v>
                </c:pt>
                <c:pt idx="1039">
                  <c:v>3085.83</c:v>
                </c:pt>
                <c:pt idx="1040">
                  <c:v>3088.8</c:v>
                </c:pt>
                <c:pt idx="1041">
                  <c:v>3091.77</c:v>
                </c:pt>
                <c:pt idx="1042">
                  <c:v>3094.74</c:v>
                </c:pt>
                <c:pt idx="1043">
                  <c:v>3097.71</c:v>
                </c:pt>
                <c:pt idx="1044">
                  <c:v>3100.68</c:v>
                </c:pt>
                <c:pt idx="1045">
                  <c:v>3103.65</c:v>
                </c:pt>
                <c:pt idx="1046">
                  <c:v>3106.62</c:v>
                </c:pt>
                <c:pt idx="1047">
                  <c:v>3109.59</c:v>
                </c:pt>
                <c:pt idx="1048">
                  <c:v>3112.56</c:v>
                </c:pt>
                <c:pt idx="1049">
                  <c:v>3115.53</c:v>
                </c:pt>
                <c:pt idx="1050">
                  <c:v>3118.5</c:v>
                </c:pt>
                <c:pt idx="1051">
                  <c:v>3121.47</c:v>
                </c:pt>
                <c:pt idx="1052">
                  <c:v>3124.44</c:v>
                </c:pt>
                <c:pt idx="1053">
                  <c:v>3127.41</c:v>
                </c:pt>
                <c:pt idx="1054">
                  <c:v>3130.38</c:v>
                </c:pt>
                <c:pt idx="1055">
                  <c:v>3133.35</c:v>
                </c:pt>
                <c:pt idx="1056">
                  <c:v>3136.32</c:v>
                </c:pt>
                <c:pt idx="1057">
                  <c:v>3139.29</c:v>
                </c:pt>
                <c:pt idx="1058">
                  <c:v>3142.26</c:v>
                </c:pt>
                <c:pt idx="1059">
                  <c:v>3145.23</c:v>
                </c:pt>
                <c:pt idx="1060">
                  <c:v>3148.2</c:v>
                </c:pt>
                <c:pt idx="1061">
                  <c:v>3151.17</c:v>
                </c:pt>
                <c:pt idx="1062">
                  <c:v>3154.14</c:v>
                </c:pt>
                <c:pt idx="1063">
                  <c:v>3157.11</c:v>
                </c:pt>
                <c:pt idx="1064">
                  <c:v>3160.08</c:v>
                </c:pt>
                <c:pt idx="1065">
                  <c:v>3163.05</c:v>
                </c:pt>
                <c:pt idx="1066">
                  <c:v>3166.02</c:v>
                </c:pt>
                <c:pt idx="1067">
                  <c:v>3168.99</c:v>
                </c:pt>
                <c:pt idx="1068">
                  <c:v>3171.96</c:v>
                </c:pt>
                <c:pt idx="1069">
                  <c:v>3174.93</c:v>
                </c:pt>
                <c:pt idx="1070">
                  <c:v>3177.9</c:v>
                </c:pt>
                <c:pt idx="1071">
                  <c:v>3180.87</c:v>
                </c:pt>
                <c:pt idx="1072">
                  <c:v>3183.84</c:v>
                </c:pt>
                <c:pt idx="1073">
                  <c:v>3186.81</c:v>
                </c:pt>
                <c:pt idx="1074">
                  <c:v>3189.78</c:v>
                </c:pt>
                <c:pt idx="1075">
                  <c:v>3192.75</c:v>
                </c:pt>
                <c:pt idx="1076">
                  <c:v>3195.72</c:v>
                </c:pt>
                <c:pt idx="1077">
                  <c:v>3198.69</c:v>
                </c:pt>
                <c:pt idx="1078">
                  <c:v>3201.66</c:v>
                </c:pt>
                <c:pt idx="1079">
                  <c:v>3204.63</c:v>
                </c:pt>
                <c:pt idx="1080">
                  <c:v>3207.6</c:v>
                </c:pt>
                <c:pt idx="1081">
                  <c:v>3210.57</c:v>
                </c:pt>
                <c:pt idx="1082">
                  <c:v>3213.54</c:v>
                </c:pt>
                <c:pt idx="1083">
                  <c:v>3216.51</c:v>
                </c:pt>
                <c:pt idx="1084">
                  <c:v>3219.48</c:v>
                </c:pt>
                <c:pt idx="1085">
                  <c:v>3222.45</c:v>
                </c:pt>
                <c:pt idx="1086">
                  <c:v>3225.42</c:v>
                </c:pt>
                <c:pt idx="1087">
                  <c:v>3228.39</c:v>
                </c:pt>
                <c:pt idx="1088">
                  <c:v>3231.36</c:v>
                </c:pt>
                <c:pt idx="1089">
                  <c:v>3234.33</c:v>
                </c:pt>
                <c:pt idx="1090">
                  <c:v>3237.3</c:v>
                </c:pt>
                <c:pt idx="1091">
                  <c:v>3240.27</c:v>
                </c:pt>
                <c:pt idx="1092">
                  <c:v>3243.24</c:v>
                </c:pt>
                <c:pt idx="1093">
                  <c:v>3246.21</c:v>
                </c:pt>
                <c:pt idx="1094">
                  <c:v>3249.18</c:v>
                </c:pt>
                <c:pt idx="1095">
                  <c:v>3252.15</c:v>
                </c:pt>
                <c:pt idx="1096">
                  <c:v>3255.12</c:v>
                </c:pt>
                <c:pt idx="1097">
                  <c:v>3258.09</c:v>
                </c:pt>
                <c:pt idx="1098">
                  <c:v>3261.06</c:v>
                </c:pt>
                <c:pt idx="1099">
                  <c:v>3264.03</c:v>
                </c:pt>
                <c:pt idx="1100">
                  <c:v>3267</c:v>
                </c:pt>
                <c:pt idx="1101">
                  <c:v>3269.97</c:v>
                </c:pt>
                <c:pt idx="1102">
                  <c:v>3272.94</c:v>
                </c:pt>
                <c:pt idx="1103">
                  <c:v>3275.91</c:v>
                </c:pt>
                <c:pt idx="1104">
                  <c:v>3278.88</c:v>
                </c:pt>
                <c:pt idx="1105">
                  <c:v>3281.85</c:v>
                </c:pt>
                <c:pt idx="1106">
                  <c:v>3284.82</c:v>
                </c:pt>
                <c:pt idx="1107">
                  <c:v>3287.79</c:v>
                </c:pt>
                <c:pt idx="1108">
                  <c:v>3290.76</c:v>
                </c:pt>
                <c:pt idx="1109">
                  <c:v>3293.73</c:v>
                </c:pt>
                <c:pt idx="1110">
                  <c:v>3296.7</c:v>
                </c:pt>
                <c:pt idx="1111">
                  <c:v>3299.67</c:v>
                </c:pt>
                <c:pt idx="1112">
                  <c:v>3302.64</c:v>
                </c:pt>
                <c:pt idx="1113">
                  <c:v>3305.61</c:v>
                </c:pt>
                <c:pt idx="1114">
                  <c:v>3308.58</c:v>
                </c:pt>
                <c:pt idx="1115">
                  <c:v>3311.55</c:v>
                </c:pt>
                <c:pt idx="1116">
                  <c:v>3314.52</c:v>
                </c:pt>
                <c:pt idx="1117">
                  <c:v>3317.49</c:v>
                </c:pt>
                <c:pt idx="1118">
                  <c:v>3320.46</c:v>
                </c:pt>
                <c:pt idx="1119">
                  <c:v>3323.43</c:v>
                </c:pt>
                <c:pt idx="1120">
                  <c:v>3326.4</c:v>
                </c:pt>
                <c:pt idx="1121">
                  <c:v>3329.37</c:v>
                </c:pt>
                <c:pt idx="1122">
                  <c:v>3332.34</c:v>
                </c:pt>
                <c:pt idx="1123">
                  <c:v>3335.31</c:v>
                </c:pt>
                <c:pt idx="1124">
                  <c:v>3338.28</c:v>
                </c:pt>
                <c:pt idx="1125">
                  <c:v>3341.25</c:v>
                </c:pt>
                <c:pt idx="1126">
                  <c:v>3344.22</c:v>
                </c:pt>
                <c:pt idx="1127">
                  <c:v>3347.19</c:v>
                </c:pt>
                <c:pt idx="1128">
                  <c:v>3350.16</c:v>
                </c:pt>
                <c:pt idx="1129">
                  <c:v>3353.13</c:v>
                </c:pt>
                <c:pt idx="1130">
                  <c:v>3356.1</c:v>
                </c:pt>
                <c:pt idx="1131">
                  <c:v>3359.07</c:v>
                </c:pt>
                <c:pt idx="1132">
                  <c:v>3362.04</c:v>
                </c:pt>
                <c:pt idx="1133">
                  <c:v>3365.01</c:v>
                </c:pt>
                <c:pt idx="1134">
                  <c:v>3367.98</c:v>
                </c:pt>
                <c:pt idx="1135">
                  <c:v>3370.95</c:v>
                </c:pt>
                <c:pt idx="1136">
                  <c:v>3373.92</c:v>
                </c:pt>
                <c:pt idx="1137">
                  <c:v>3376.89</c:v>
                </c:pt>
                <c:pt idx="1138">
                  <c:v>3379.86</c:v>
                </c:pt>
                <c:pt idx="1139">
                  <c:v>3382.83</c:v>
                </c:pt>
                <c:pt idx="1140">
                  <c:v>3385.8</c:v>
                </c:pt>
                <c:pt idx="1141">
                  <c:v>3388.77</c:v>
                </c:pt>
                <c:pt idx="1142">
                  <c:v>3391.74</c:v>
                </c:pt>
                <c:pt idx="1143">
                  <c:v>3394.71</c:v>
                </c:pt>
                <c:pt idx="1144">
                  <c:v>3397.68</c:v>
                </c:pt>
                <c:pt idx="1145">
                  <c:v>3400.65</c:v>
                </c:pt>
                <c:pt idx="1146">
                  <c:v>3403.62</c:v>
                </c:pt>
                <c:pt idx="1147">
                  <c:v>3406.59</c:v>
                </c:pt>
                <c:pt idx="1148">
                  <c:v>3409.56</c:v>
                </c:pt>
                <c:pt idx="1149">
                  <c:v>3412.53</c:v>
                </c:pt>
                <c:pt idx="1150">
                  <c:v>3415.5</c:v>
                </c:pt>
                <c:pt idx="1151">
                  <c:v>3418.47</c:v>
                </c:pt>
                <c:pt idx="1152">
                  <c:v>3421.44</c:v>
                </c:pt>
                <c:pt idx="1153">
                  <c:v>3424.41</c:v>
                </c:pt>
                <c:pt idx="1154">
                  <c:v>3427.38</c:v>
                </c:pt>
                <c:pt idx="1155">
                  <c:v>3430.35</c:v>
                </c:pt>
                <c:pt idx="1156">
                  <c:v>3433.32</c:v>
                </c:pt>
                <c:pt idx="1157">
                  <c:v>3436.29</c:v>
                </c:pt>
                <c:pt idx="1158">
                  <c:v>3439.26</c:v>
                </c:pt>
                <c:pt idx="1159">
                  <c:v>3442.23</c:v>
                </c:pt>
                <c:pt idx="1160">
                  <c:v>3445.2</c:v>
                </c:pt>
                <c:pt idx="1161">
                  <c:v>3448.17</c:v>
                </c:pt>
                <c:pt idx="1162">
                  <c:v>3451.14</c:v>
                </c:pt>
                <c:pt idx="1163">
                  <c:v>3454.11</c:v>
                </c:pt>
                <c:pt idx="1164">
                  <c:v>3457.08</c:v>
                </c:pt>
                <c:pt idx="1165">
                  <c:v>3460.05</c:v>
                </c:pt>
                <c:pt idx="1166">
                  <c:v>3463.02</c:v>
                </c:pt>
                <c:pt idx="1167">
                  <c:v>3465.99</c:v>
                </c:pt>
                <c:pt idx="1168">
                  <c:v>3468.96</c:v>
                </c:pt>
                <c:pt idx="1169">
                  <c:v>3471.93</c:v>
                </c:pt>
                <c:pt idx="1170">
                  <c:v>3474.9</c:v>
                </c:pt>
                <c:pt idx="1171">
                  <c:v>3477.87</c:v>
                </c:pt>
                <c:pt idx="1172">
                  <c:v>3480.84</c:v>
                </c:pt>
                <c:pt idx="1173">
                  <c:v>3483.81</c:v>
                </c:pt>
                <c:pt idx="1174">
                  <c:v>3486.78</c:v>
                </c:pt>
                <c:pt idx="1175">
                  <c:v>3489.75</c:v>
                </c:pt>
                <c:pt idx="1176">
                  <c:v>3492.72</c:v>
                </c:pt>
                <c:pt idx="1177">
                  <c:v>3495.69</c:v>
                </c:pt>
                <c:pt idx="1178">
                  <c:v>3498.66</c:v>
                </c:pt>
                <c:pt idx="1179">
                  <c:v>3501.63</c:v>
                </c:pt>
                <c:pt idx="1180">
                  <c:v>3504.6</c:v>
                </c:pt>
                <c:pt idx="1181">
                  <c:v>3507.57</c:v>
                </c:pt>
                <c:pt idx="1182">
                  <c:v>3510.54</c:v>
                </c:pt>
                <c:pt idx="1183">
                  <c:v>3513.51</c:v>
                </c:pt>
                <c:pt idx="1184">
                  <c:v>3516.48</c:v>
                </c:pt>
                <c:pt idx="1185">
                  <c:v>3519.45</c:v>
                </c:pt>
                <c:pt idx="1186">
                  <c:v>3522.42</c:v>
                </c:pt>
                <c:pt idx="1187">
                  <c:v>3525.39</c:v>
                </c:pt>
                <c:pt idx="1188">
                  <c:v>3528.36</c:v>
                </c:pt>
                <c:pt idx="1189">
                  <c:v>3531.33</c:v>
                </c:pt>
                <c:pt idx="1190">
                  <c:v>3534.3</c:v>
                </c:pt>
                <c:pt idx="1191">
                  <c:v>3537.27</c:v>
                </c:pt>
                <c:pt idx="1192">
                  <c:v>3540.24</c:v>
                </c:pt>
                <c:pt idx="1193">
                  <c:v>3543.21</c:v>
                </c:pt>
                <c:pt idx="1194">
                  <c:v>3546.18</c:v>
                </c:pt>
                <c:pt idx="1195">
                  <c:v>3549.15</c:v>
                </c:pt>
                <c:pt idx="1196">
                  <c:v>3552.12</c:v>
                </c:pt>
                <c:pt idx="1197">
                  <c:v>3555.09</c:v>
                </c:pt>
                <c:pt idx="1198">
                  <c:v>3558.06</c:v>
                </c:pt>
                <c:pt idx="1199">
                  <c:v>3561.03</c:v>
                </c:pt>
                <c:pt idx="1200">
                  <c:v>3564</c:v>
                </c:pt>
                <c:pt idx="1201">
                  <c:v>3566.97</c:v>
                </c:pt>
                <c:pt idx="1202">
                  <c:v>3569.94</c:v>
                </c:pt>
                <c:pt idx="1203">
                  <c:v>3572.91</c:v>
                </c:pt>
                <c:pt idx="1204">
                  <c:v>3575.88</c:v>
                </c:pt>
                <c:pt idx="1205">
                  <c:v>3578.85</c:v>
                </c:pt>
                <c:pt idx="1206">
                  <c:v>3581.82</c:v>
                </c:pt>
                <c:pt idx="1207">
                  <c:v>3584.79</c:v>
                </c:pt>
                <c:pt idx="1208">
                  <c:v>3587.76</c:v>
                </c:pt>
                <c:pt idx="1209">
                  <c:v>3590.73</c:v>
                </c:pt>
                <c:pt idx="1210">
                  <c:v>3593.7</c:v>
                </c:pt>
                <c:pt idx="1211">
                  <c:v>3596.67</c:v>
                </c:pt>
                <c:pt idx="1212">
                  <c:v>3599.64</c:v>
                </c:pt>
                <c:pt idx="1213">
                  <c:v>3602.61</c:v>
                </c:pt>
                <c:pt idx="1214">
                  <c:v>3605.58</c:v>
                </c:pt>
                <c:pt idx="1215">
                  <c:v>3608.55</c:v>
                </c:pt>
                <c:pt idx="1216">
                  <c:v>3611.52</c:v>
                </c:pt>
                <c:pt idx="1217">
                  <c:v>3614.49</c:v>
                </c:pt>
                <c:pt idx="1218">
                  <c:v>3617.46</c:v>
                </c:pt>
                <c:pt idx="1219">
                  <c:v>3620.43</c:v>
                </c:pt>
                <c:pt idx="1220">
                  <c:v>3623.4</c:v>
                </c:pt>
                <c:pt idx="1221">
                  <c:v>3626.37</c:v>
                </c:pt>
                <c:pt idx="1222">
                  <c:v>3629.34</c:v>
                </c:pt>
                <c:pt idx="1223">
                  <c:v>3632.31</c:v>
                </c:pt>
                <c:pt idx="1224">
                  <c:v>3635.28</c:v>
                </c:pt>
                <c:pt idx="1225">
                  <c:v>3638.25</c:v>
                </c:pt>
                <c:pt idx="1226">
                  <c:v>3641.22</c:v>
                </c:pt>
                <c:pt idx="1227">
                  <c:v>3644.19</c:v>
                </c:pt>
                <c:pt idx="1228">
                  <c:v>3647.16</c:v>
                </c:pt>
                <c:pt idx="1229">
                  <c:v>3650.13</c:v>
                </c:pt>
                <c:pt idx="1230">
                  <c:v>3653.1</c:v>
                </c:pt>
                <c:pt idx="1231">
                  <c:v>3656.07</c:v>
                </c:pt>
                <c:pt idx="1232">
                  <c:v>3659.04</c:v>
                </c:pt>
                <c:pt idx="1233">
                  <c:v>3662.01</c:v>
                </c:pt>
                <c:pt idx="1234">
                  <c:v>3664.98</c:v>
                </c:pt>
                <c:pt idx="1235">
                  <c:v>3667.95</c:v>
                </c:pt>
                <c:pt idx="1236">
                  <c:v>3670.92</c:v>
                </c:pt>
                <c:pt idx="1237">
                  <c:v>3673.89</c:v>
                </c:pt>
                <c:pt idx="1238">
                  <c:v>3676.86</c:v>
                </c:pt>
                <c:pt idx="1239">
                  <c:v>3679.83</c:v>
                </c:pt>
                <c:pt idx="1240">
                  <c:v>3682.8</c:v>
                </c:pt>
                <c:pt idx="1241">
                  <c:v>3685.77</c:v>
                </c:pt>
                <c:pt idx="1242">
                  <c:v>3688.74</c:v>
                </c:pt>
                <c:pt idx="1243">
                  <c:v>3691.71</c:v>
                </c:pt>
                <c:pt idx="1244">
                  <c:v>3694.68</c:v>
                </c:pt>
                <c:pt idx="1245">
                  <c:v>3697.65</c:v>
                </c:pt>
                <c:pt idx="1246">
                  <c:v>3700.62</c:v>
                </c:pt>
                <c:pt idx="1247">
                  <c:v>3703.59</c:v>
                </c:pt>
                <c:pt idx="1248">
                  <c:v>3706.56</c:v>
                </c:pt>
                <c:pt idx="1249">
                  <c:v>3709.53</c:v>
                </c:pt>
                <c:pt idx="1250">
                  <c:v>3712.5</c:v>
                </c:pt>
                <c:pt idx="1251">
                  <c:v>3715.47</c:v>
                </c:pt>
                <c:pt idx="1252">
                  <c:v>3718.44</c:v>
                </c:pt>
                <c:pt idx="1253">
                  <c:v>3721.41</c:v>
                </c:pt>
                <c:pt idx="1254">
                  <c:v>3724.38</c:v>
                </c:pt>
                <c:pt idx="1255">
                  <c:v>3727.35</c:v>
                </c:pt>
                <c:pt idx="1256">
                  <c:v>3730.32</c:v>
                </c:pt>
                <c:pt idx="1257">
                  <c:v>3733.29</c:v>
                </c:pt>
                <c:pt idx="1258">
                  <c:v>3736.26</c:v>
                </c:pt>
                <c:pt idx="1259">
                  <c:v>3739.23</c:v>
                </c:pt>
                <c:pt idx="1260">
                  <c:v>3742.2</c:v>
                </c:pt>
                <c:pt idx="1261">
                  <c:v>3745.17</c:v>
                </c:pt>
                <c:pt idx="1262">
                  <c:v>3748.14</c:v>
                </c:pt>
                <c:pt idx="1263">
                  <c:v>3751.11</c:v>
                </c:pt>
                <c:pt idx="1264">
                  <c:v>3754.08</c:v>
                </c:pt>
                <c:pt idx="1265">
                  <c:v>3757.05</c:v>
                </c:pt>
                <c:pt idx="1266">
                  <c:v>3760.02</c:v>
                </c:pt>
                <c:pt idx="1267">
                  <c:v>3762.99</c:v>
                </c:pt>
                <c:pt idx="1268">
                  <c:v>3765.96</c:v>
                </c:pt>
                <c:pt idx="1269">
                  <c:v>3768.93</c:v>
                </c:pt>
                <c:pt idx="1270">
                  <c:v>3771.9</c:v>
                </c:pt>
                <c:pt idx="1271">
                  <c:v>3774.87</c:v>
                </c:pt>
                <c:pt idx="1272">
                  <c:v>3777.84</c:v>
                </c:pt>
                <c:pt idx="1273">
                  <c:v>3780.81</c:v>
                </c:pt>
                <c:pt idx="1274">
                  <c:v>3783.78</c:v>
                </c:pt>
                <c:pt idx="1275">
                  <c:v>3786.75</c:v>
                </c:pt>
                <c:pt idx="1276">
                  <c:v>3789.72</c:v>
                </c:pt>
                <c:pt idx="1277">
                  <c:v>3792.69</c:v>
                </c:pt>
                <c:pt idx="1278">
                  <c:v>3795.66</c:v>
                </c:pt>
                <c:pt idx="1279">
                  <c:v>3798.63</c:v>
                </c:pt>
                <c:pt idx="1280">
                  <c:v>3801.6</c:v>
                </c:pt>
                <c:pt idx="1281">
                  <c:v>3804.57</c:v>
                </c:pt>
                <c:pt idx="1282">
                  <c:v>3807.54</c:v>
                </c:pt>
                <c:pt idx="1283">
                  <c:v>3810.51</c:v>
                </c:pt>
                <c:pt idx="1284">
                  <c:v>3813.48</c:v>
                </c:pt>
                <c:pt idx="1285">
                  <c:v>3816.45</c:v>
                </c:pt>
                <c:pt idx="1286">
                  <c:v>3819.42</c:v>
                </c:pt>
                <c:pt idx="1287">
                  <c:v>3822.39</c:v>
                </c:pt>
                <c:pt idx="1288">
                  <c:v>3825.36</c:v>
                </c:pt>
                <c:pt idx="1289">
                  <c:v>3828.33</c:v>
                </c:pt>
                <c:pt idx="1290">
                  <c:v>3831.3</c:v>
                </c:pt>
                <c:pt idx="1291">
                  <c:v>3834.27</c:v>
                </c:pt>
                <c:pt idx="1292">
                  <c:v>3837.24</c:v>
                </c:pt>
                <c:pt idx="1293">
                  <c:v>3840.21</c:v>
                </c:pt>
                <c:pt idx="1294">
                  <c:v>3843.18</c:v>
                </c:pt>
                <c:pt idx="1295">
                  <c:v>3846.15</c:v>
                </c:pt>
                <c:pt idx="1296">
                  <c:v>3849.12</c:v>
                </c:pt>
                <c:pt idx="1297">
                  <c:v>3852.09</c:v>
                </c:pt>
                <c:pt idx="1298">
                  <c:v>3855.06</c:v>
                </c:pt>
                <c:pt idx="1299">
                  <c:v>3858.03</c:v>
                </c:pt>
                <c:pt idx="1300">
                  <c:v>3861</c:v>
                </c:pt>
                <c:pt idx="1301">
                  <c:v>3863.97</c:v>
                </c:pt>
                <c:pt idx="1302">
                  <c:v>3866.94</c:v>
                </c:pt>
                <c:pt idx="1303">
                  <c:v>3869.91</c:v>
                </c:pt>
                <c:pt idx="1304">
                  <c:v>3872.88</c:v>
                </c:pt>
                <c:pt idx="1305">
                  <c:v>3875.85</c:v>
                </c:pt>
                <c:pt idx="1306">
                  <c:v>3878.82</c:v>
                </c:pt>
                <c:pt idx="1307">
                  <c:v>3881.79</c:v>
                </c:pt>
                <c:pt idx="1308">
                  <c:v>3884.76</c:v>
                </c:pt>
                <c:pt idx="1309">
                  <c:v>3887.73</c:v>
                </c:pt>
                <c:pt idx="1310">
                  <c:v>3890.7</c:v>
                </c:pt>
                <c:pt idx="1311">
                  <c:v>3893.67</c:v>
                </c:pt>
                <c:pt idx="1312">
                  <c:v>3896.64</c:v>
                </c:pt>
                <c:pt idx="1313">
                  <c:v>3899.61</c:v>
                </c:pt>
                <c:pt idx="1314">
                  <c:v>3902.58</c:v>
                </c:pt>
                <c:pt idx="1315">
                  <c:v>3905.55</c:v>
                </c:pt>
                <c:pt idx="1316">
                  <c:v>3908.52</c:v>
                </c:pt>
                <c:pt idx="1317">
                  <c:v>3911.49</c:v>
                </c:pt>
                <c:pt idx="1318">
                  <c:v>3914.46</c:v>
                </c:pt>
                <c:pt idx="1319">
                  <c:v>3917.43</c:v>
                </c:pt>
                <c:pt idx="1320">
                  <c:v>3920.4</c:v>
                </c:pt>
                <c:pt idx="1321">
                  <c:v>3923.37</c:v>
                </c:pt>
                <c:pt idx="1322">
                  <c:v>3926.34</c:v>
                </c:pt>
                <c:pt idx="1323">
                  <c:v>3929.31</c:v>
                </c:pt>
                <c:pt idx="1324">
                  <c:v>3932.28</c:v>
                </c:pt>
                <c:pt idx="1325">
                  <c:v>3935.25</c:v>
                </c:pt>
                <c:pt idx="1326">
                  <c:v>3938.22</c:v>
                </c:pt>
                <c:pt idx="1327">
                  <c:v>3941.19</c:v>
                </c:pt>
                <c:pt idx="1328">
                  <c:v>3944.16</c:v>
                </c:pt>
                <c:pt idx="1329">
                  <c:v>3947.13</c:v>
                </c:pt>
                <c:pt idx="1330">
                  <c:v>3950.1</c:v>
                </c:pt>
                <c:pt idx="1331">
                  <c:v>3953.07</c:v>
                </c:pt>
                <c:pt idx="1332">
                  <c:v>3956.04</c:v>
                </c:pt>
                <c:pt idx="1333">
                  <c:v>3959.01</c:v>
                </c:pt>
                <c:pt idx="1334">
                  <c:v>3961.98</c:v>
                </c:pt>
                <c:pt idx="1335">
                  <c:v>3964.95</c:v>
                </c:pt>
                <c:pt idx="1336">
                  <c:v>3967.92</c:v>
                </c:pt>
                <c:pt idx="1337">
                  <c:v>3970.89</c:v>
                </c:pt>
                <c:pt idx="1338">
                  <c:v>3973.86</c:v>
                </c:pt>
                <c:pt idx="1339">
                  <c:v>3976.83</c:v>
                </c:pt>
                <c:pt idx="1340">
                  <c:v>3979.8</c:v>
                </c:pt>
                <c:pt idx="1341">
                  <c:v>3982.77</c:v>
                </c:pt>
                <c:pt idx="1342">
                  <c:v>3985.74</c:v>
                </c:pt>
                <c:pt idx="1343">
                  <c:v>3988.71</c:v>
                </c:pt>
                <c:pt idx="1344">
                  <c:v>3991.68</c:v>
                </c:pt>
                <c:pt idx="1345">
                  <c:v>3994.65</c:v>
                </c:pt>
                <c:pt idx="1346">
                  <c:v>3997.62</c:v>
                </c:pt>
                <c:pt idx="1347">
                  <c:v>4000.59</c:v>
                </c:pt>
                <c:pt idx="1348">
                  <c:v>4003.56</c:v>
                </c:pt>
                <c:pt idx="1349">
                  <c:v>4006.53</c:v>
                </c:pt>
                <c:pt idx="1350">
                  <c:v>4009.5</c:v>
                </c:pt>
                <c:pt idx="1351">
                  <c:v>4012.47</c:v>
                </c:pt>
                <c:pt idx="1352">
                  <c:v>4015.44</c:v>
                </c:pt>
                <c:pt idx="1353">
                  <c:v>4018.41</c:v>
                </c:pt>
                <c:pt idx="1354">
                  <c:v>4021.38</c:v>
                </c:pt>
                <c:pt idx="1355">
                  <c:v>4024.35</c:v>
                </c:pt>
                <c:pt idx="1356">
                  <c:v>4027.32</c:v>
                </c:pt>
                <c:pt idx="1357">
                  <c:v>4030.29</c:v>
                </c:pt>
                <c:pt idx="1358">
                  <c:v>4033.26</c:v>
                </c:pt>
                <c:pt idx="1359">
                  <c:v>4036.23</c:v>
                </c:pt>
                <c:pt idx="1360">
                  <c:v>4039.2</c:v>
                </c:pt>
                <c:pt idx="1361">
                  <c:v>4042.17</c:v>
                </c:pt>
                <c:pt idx="1362">
                  <c:v>4045.14</c:v>
                </c:pt>
                <c:pt idx="1363">
                  <c:v>4048.11</c:v>
                </c:pt>
                <c:pt idx="1364">
                  <c:v>4051.08</c:v>
                </c:pt>
                <c:pt idx="1365">
                  <c:v>4054.05</c:v>
                </c:pt>
                <c:pt idx="1366">
                  <c:v>4057.02</c:v>
                </c:pt>
                <c:pt idx="1367">
                  <c:v>4059.99</c:v>
                </c:pt>
                <c:pt idx="1368">
                  <c:v>4062.96</c:v>
                </c:pt>
                <c:pt idx="1369">
                  <c:v>4065.93</c:v>
                </c:pt>
                <c:pt idx="1370">
                  <c:v>4068.9</c:v>
                </c:pt>
                <c:pt idx="1371">
                  <c:v>4071.87</c:v>
                </c:pt>
                <c:pt idx="1372">
                  <c:v>4074.84</c:v>
                </c:pt>
                <c:pt idx="1373">
                  <c:v>4077.81</c:v>
                </c:pt>
                <c:pt idx="1374">
                  <c:v>4080.78</c:v>
                </c:pt>
                <c:pt idx="1375">
                  <c:v>4083.75</c:v>
                </c:pt>
                <c:pt idx="1376">
                  <c:v>4086.72</c:v>
                </c:pt>
                <c:pt idx="1377">
                  <c:v>4089.69</c:v>
                </c:pt>
                <c:pt idx="1378">
                  <c:v>4092.66</c:v>
                </c:pt>
                <c:pt idx="1379">
                  <c:v>4095.63</c:v>
                </c:pt>
                <c:pt idx="1380">
                  <c:v>4098.6000000000004</c:v>
                </c:pt>
                <c:pt idx="1381">
                  <c:v>4101.57</c:v>
                </c:pt>
                <c:pt idx="1382">
                  <c:v>4104.54</c:v>
                </c:pt>
                <c:pt idx="1383">
                  <c:v>4107.51</c:v>
                </c:pt>
                <c:pt idx="1384">
                  <c:v>4110.4799999999996</c:v>
                </c:pt>
                <c:pt idx="1385">
                  <c:v>4113.45</c:v>
                </c:pt>
                <c:pt idx="1386">
                  <c:v>4116.42</c:v>
                </c:pt>
                <c:pt idx="1387">
                  <c:v>4119.3900000000003</c:v>
                </c:pt>
                <c:pt idx="1388">
                  <c:v>4122.3599999999997</c:v>
                </c:pt>
                <c:pt idx="1389">
                  <c:v>4125.33</c:v>
                </c:pt>
                <c:pt idx="1390">
                  <c:v>4128.3</c:v>
                </c:pt>
                <c:pt idx="1391">
                  <c:v>4131.2700000000004</c:v>
                </c:pt>
                <c:pt idx="1392">
                  <c:v>4134.24</c:v>
                </c:pt>
                <c:pt idx="1393">
                  <c:v>4137.21</c:v>
                </c:pt>
                <c:pt idx="1394">
                  <c:v>4140.18</c:v>
                </c:pt>
                <c:pt idx="1395">
                  <c:v>4143.1499999999996</c:v>
                </c:pt>
                <c:pt idx="1396">
                  <c:v>4146.12</c:v>
                </c:pt>
                <c:pt idx="1397">
                  <c:v>4149.09</c:v>
                </c:pt>
                <c:pt idx="1398">
                  <c:v>4152.0600000000004</c:v>
                </c:pt>
                <c:pt idx="1399">
                  <c:v>4155.03</c:v>
                </c:pt>
                <c:pt idx="1400">
                  <c:v>4158</c:v>
                </c:pt>
                <c:pt idx="1401">
                  <c:v>4160.97</c:v>
                </c:pt>
                <c:pt idx="1402">
                  <c:v>4163.9399999999996</c:v>
                </c:pt>
                <c:pt idx="1403">
                  <c:v>4166.91</c:v>
                </c:pt>
                <c:pt idx="1404">
                  <c:v>4169.88</c:v>
                </c:pt>
                <c:pt idx="1405">
                  <c:v>4172.8500000000004</c:v>
                </c:pt>
                <c:pt idx="1406">
                  <c:v>4175.82</c:v>
                </c:pt>
                <c:pt idx="1407">
                  <c:v>4178.79</c:v>
                </c:pt>
                <c:pt idx="1408">
                  <c:v>4181.76</c:v>
                </c:pt>
                <c:pt idx="1409">
                  <c:v>4184.7299999999996</c:v>
                </c:pt>
                <c:pt idx="1410">
                  <c:v>4187.7</c:v>
                </c:pt>
                <c:pt idx="1411">
                  <c:v>4190.67</c:v>
                </c:pt>
                <c:pt idx="1412">
                  <c:v>4193.6400000000003</c:v>
                </c:pt>
                <c:pt idx="1413">
                  <c:v>4196.6099999999997</c:v>
                </c:pt>
                <c:pt idx="1414">
                  <c:v>4199.58</c:v>
                </c:pt>
                <c:pt idx="1415">
                  <c:v>4202.55</c:v>
                </c:pt>
                <c:pt idx="1416">
                  <c:v>4205.5200000000004</c:v>
                </c:pt>
                <c:pt idx="1417">
                  <c:v>4208.49</c:v>
                </c:pt>
                <c:pt idx="1418">
                  <c:v>4211.46</c:v>
                </c:pt>
                <c:pt idx="1419">
                  <c:v>4214.43</c:v>
                </c:pt>
                <c:pt idx="1420">
                  <c:v>4217.3999999999996</c:v>
                </c:pt>
                <c:pt idx="1421">
                  <c:v>4220.37</c:v>
                </c:pt>
                <c:pt idx="1422">
                  <c:v>4223.34</c:v>
                </c:pt>
                <c:pt idx="1423">
                  <c:v>4226.3100000000004</c:v>
                </c:pt>
                <c:pt idx="1424">
                  <c:v>4229.28</c:v>
                </c:pt>
                <c:pt idx="1425">
                  <c:v>4232.25</c:v>
                </c:pt>
                <c:pt idx="1426">
                  <c:v>4235.22</c:v>
                </c:pt>
                <c:pt idx="1427">
                  <c:v>4238.1899999999996</c:v>
                </c:pt>
                <c:pt idx="1428">
                  <c:v>4241.16</c:v>
                </c:pt>
                <c:pt idx="1429">
                  <c:v>4244.13</c:v>
                </c:pt>
                <c:pt idx="1430">
                  <c:v>4247.1000000000004</c:v>
                </c:pt>
                <c:pt idx="1431">
                  <c:v>4250.07</c:v>
                </c:pt>
                <c:pt idx="1432">
                  <c:v>4253.04</c:v>
                </c:pt>
                <c:pt idx="1433">
                  <c:v>4256.01</c:v>
                </c:pt>
                <c:pt idx="1434">
                  <c:v>4258.9799999999996</c:v>
                </c:pt>
                <c:pt idx="1435">
                  <c:v>4261.95</c:v>
                </c:pt>
                <c:pt idx="1436">
                  <c:v>4264.92</c:v>
                </c:pt>
                <c:pt idx="1437">
                  <c:v>4267.8900000000003</c:v>
                </c:pt>
                <c:pt idx="1438">
                  <c:v>4270.8599999999997</c:v>
                </c:pt>
                <c:pt idx="1439">
                  <c:v>4273.83</c:v>
                </c:pt>
                <c:pt idx="1440">
                  <c:v>4276.8</c:v>
                </c:pt>
                <c:pt idx="1441">
                  <c:v>4279.7700000000004</c:v>
                </c:pt>
                <c:pt idx="1442">
                  <c:v>4282.74</c:v>
                </c:pt>
                <c:pt idx="1443">
                  <c:v>4285.71</c:v>
                </c:pt>
                <c:pt idx="1444">
                  <c:v>4288.68</c:v>
                </c:pt>
                <c:pt idx="1445">
                  <c:v>4291.6499999999996</c:v>
                </c:pt>
                <c:pt idx="1446">
                  <c:v>4294.62</c:v>
                </c:pt>
                <c:pt idx="1447">
                  <c:v>4297.59</c:v>
                </c:pt>
                <c:pt idx="1448">
                  <c:v>4300.5600000000004</c:v>
                </c:pt>
                <c:pt idx="1449">
                  <c:v>4303.53</c:v>
                </c:pt>
                <c:pt idx="1450">
                  <c:v>4306.5</c:v>
                </c:pt>
                <c:pt idx="1451">
                  <c:v>4309.47</c:v>
                </c:pt>
                <c:pt idx="1452">
                  <c:v>4312.4399999999996</c:v>
                </c:pt>
                <c:pt idx="1453">
                  <c:v>4315.41</c:v>
                </c:pt>
                <c:pt idx="1454">
                  <c:v>4318.38</c:v>
                </c:pt>
                <c:pt idx="1455">
                  <c:v>4321.3500000000004</c:v>
                </c:pt>
                <c:pt idx="1456">
                  <c:v>4324.32</c:v>
                </c:pt>
                <c:pt idx="1457">
                  <c:v>4327.29</c:v>
                </c:pt>
                <c:pt idx="1458">
                  <c:v>4330.26</c:v>
                </c:pt>
                <c:pt idx="1459">
                  <c:v>4333.2299999999996</c:v>
                </c:pt>
                <c:pt idx="1460">
                  <c:v>4336.2</c:v>
                </c:pt>
                <c:pt idx="1461">
                  <c:v>4339.17</c:v>
                </c:pt>
                <c:pt idx="1462">
                  <c:v>4342.1400000000003</c:v>
                </c:pt>
                <c:pt idx="1463">
                  <c:v>4345.1099999999997</c:v>
                </c:pt>
                <c:pt idx="1464">
                  <c:v>4348.08</c:v>
                </c:pt>
                <c:pt idx="1465">
                  <c:v>4351.05</c:v>
                </c:pt>
                <c:pt idx="1466">
                  <c:v>4354.0200000000004</c:v>
                </c:pt>
                <c:pt idx="1467">
                  <c:v>4356.99</c:v>
                </c:pt>
                <c:pt idx="1468">
                  <c:v>4359.96</c:v>
                </c:pt>
                <c:pt idx="1469">
                  <c:v>4362.93</c:v>
                </c:pt>
                <c:pt idx="1470">
                  <c:v>4365.8999999999996</c:v>
                </c:pt>
                <c:pt idx="1471">
                  <c:v>4368.87</c:v>
                </c:pt>
                <c:pt idx="1472">
                  <c:v>4371.84</c:v>
                </c:pt>
                <c:pt idx="1473">
                  <c:v>4374.8100000000004</c:v>
                </c:pt>
                <c:pt idx="1474">
                  <c:v>4377.78</c:v>
                </c:pt>
                <c:pt idx="1475">
                  <c:v>4380.75</c:v>
                </c:pt>
                <c:pt idx="1476">
                  <c:v>4383.72</c:v>
                </c:pt>
                <c:pt idx="1477">
                  <c:v>4386.6899999999996</c:v>
                </c:pt>
                <c:pt idx="1478">
                  <c:v>4389.66</c:v>
                </c:pt>
                <c:pt idx="1479">
                  <c:v>4392.63</c:v>
                </c:pt>
                <c:pt idx="1480">
                  <c:v>4395.6000000000004</c:v>
                </c:pt>
                <c:pt idx="1481">
                  <c:v>4398.57</c:v>
                </c:pt>
                <c:pt idx="1482">
                  <c:v>4401.54</c:v>
                </c:pt>
                <c:pt idx="1483">
                  <c:v>4404.51</c:v>
                </c:pt>
                <c:pt idx="1484">
                  <c:v>4407.4799999999996</c:v>
                </c:pt>
                <c:pt idx="1485">
                  <c:v>4410.45</c:v>
                </c:pt>
                <c:pt idx="1486">
                  <c:v>4413.42</c:v>
                </c:pt>
                <c:pt idx="1487">
                  <c:v>4416.3900000000003</c:v>
                </c:pt>
                <c:pt idx="1488">
                  <c:v>4419.3599999999997</c:v>
                </c:pt>
                <c:pt idx="1489">
                  <c:v>4422.33</c:v>
                </c:pt>
                <c:pt idx="1490">
                  <c:v>4425.3</c:v>
                </c:pt>
                <c:pt idx="1491">
                  <c:v>4428.2700000000004</c:v>
                </c:pt>
                <c:pt idx="1492">
                  <c:v>4431.24</c:v>
                </c:pt>
                <c:pt idx="1493">
                  <c:v>4434.21</c:v>
                </c:pt>
                <c:pt idx="1494">
                  <c:v>4437.18</c:v>
                </c:pt>
                <c:pt idx="1495">
                  <c:v>4440.1499999999996</c:v>
                </c:pt>
                <c:pt idx="1496">
                  <c:v>4443.12</c:v>
                </c:pt>
                <c:pt idx="1497">
                  <c:v>4446.09</c:v>
                </c:pt>
                <c:pt idx="1498">
                  <c:v>4449.0600000000004</c:v>
                </c:pt>
                <c:pt idx="1499">
                  <c:v>4452.03</c:v>
                </c:pt>
                <c:pt idx="1500">
                  <c:v>4455</c:v>
                </c:pt>
                <c:pt idx="1501">
                  <c:v>4457.97</c:v>
                </c:pt>
                <c:pt idx="1502">
                  <c:v>4460.9399999999996</c:v>
                </c:pt>
                <c:pt idx="1503">
                  <c:v>4463.91</c:v>
                </c:pt>
                <c:pt idx="1504">
                  <c:v>4466.88</c:v>
                </c:pt>
                <c:pt idx="1505">
                  <c:v>4469.8500000000004</c:v>
                </c:pt>
                <c:pt idx="1506">
                  <c:v>4472.82</c:v>
                </c:pt>
                <c:pt idx="1507">
                  <c:v>4475.79</c:v>
                </c:pt>
                <c:pt idx="1508">
                  <c:v>4478.76</c:v>
                </c:pt>
                <c:pt idx="1509">
                  <c:v>4481.7299999999996</c:v>
                </c:pt>
                <c:pt idx="1510">
                  <c:v>4484.7</c:v>
                </c:pt>
                <c:pt idx="1511">
                  <c:v>4487.67</c:v>
                </c:pt>
                <c:pt idx="1512">
                  <c:v>4490.6400000000003</c:v>
                </c:pt>
                <c:pt idx="1513">
                  <c:v>4493.6099999999997</c:v>
                </c:pt>
                <c:pt idx="1514">
                  <c:v>4496.58</c:v>
                </c:pt>
                <c:pt idx="1515">
                  <c:v>4499.55</c:v>
                </c:pt>
                <c:pt idx="1516">
                  <c:v>4502.5200000000004</c:v>
                </c:pt>
                <c:pt idx="1517">
                  <c:v>4505.49</c:v>
                </c:pt>
                <c:pt idx="1518">
                  <c:v>4508.46</c:v>
                </c:pt>
                <c:pt idx="1519">
                  <c:v>4511.43</c:v>
                </c:pt>
                <c:pt idx="1520">
                  <c:v>4514.3999999999996</c:v>
                </c:pt>
                <c:pt idx="1521">
                  <c:v>4517.37</c:v>
                </c:pt>
                <c:pt idx="1522">
                  <c:v>4520.34</c:v>
                </c:pt>
                <c:pt idx="1523">
                  <c:v>4523.3100000000004</c:v>
                </c:pt>
                <c:pt idx="1524">
                  <c:v>4526.28</c:v>
                </c:pt>
                <c:pt idx="1525">
                  <c:v>4529.25</c:v>
                </c:pt>
                <c:pt idx="1526">
                  <c:v>4532.22</c:v>
                </c:pt>
                <c:pt idx="1527">
                  <c:v>4535.1899999999996</c:v>
                </c:pt>
                <c:pt idx="1528">
                  <c:v>4538.16</c:v>
                </c:pt>
                <c:pt idx="1529">
                  <c:v>4541.13</c:v>
                </c:pt>
                <c:pt idx="1530">
                  <c:v>4544.1000000000004</c:v>
                </c:pt>
                <c:pt idx="1531">
                  <c:v>4547.07</c:v>
                </c:pt>
                <c:pt idx="1532">
                  <c:v>4550.04</c:v>
                </c:pt>
                <c:pt idx="1533">
                  <c:v>4553.01</c:v>
                </c:pt>
                <c:pt idx="1534">
                  <c:v>4555.9799999999996</c:v>
                </c:pt>
                <c:pt idx="1535">
                  <c:v>4558.95</c:v>
                </c:pt>
                <c:pt idx="1536">
                  <c:v>4561.92</c:v>
                </c:pt>
                <c:pt idx="1537">
                  <c:v>4564.8900000000003</c:v>
                </c:pt>
                <c:pt idx="1538">
                  <c:v>4567.8599999999997</c:v>
                </c:pt>
                <c:pt idx="1539">
                  <c:v>4570.83</c:v>
                </c:pt>
                <c:pt idx="1540">
                  <c:v>4573.8</c:v>
                </c:pt>
                <c:pt idx="1541">
                  <c:v>4576.7700000000004</c:v>
                </c:pt>
                <c:pt idx="1542">
                  <c:v>4579.74</c:v>
                </c:pt>
                <c:pt idx="1543">
                  <c:v>4582.71</c:v>
                </c:pt>
                <c:pt idx="1544">
                  <c:v>4585.68</c:v>
                </c:pt>
                <c:pt idx="1545">
                  <c:v>4588.6499999999996</c:v>
                </c:pt>
                <c:pt idx="1546">
                  <c:v>4591.62</c:v>
                </c:pt>
                <c:pt idx="1547">
                  <c:v>4594.59</c:v>
                </c:pt>
                <c:pt idx="1548">
                  <c:v>4597.5600000000004</c:v>
                </c:pt>
                <c:pt idx="1549">
                  <c:v>4600.53</c:v>
                </c:pt>
                <c:pt idx="1550">
                  <c:v>4603.5</c:v>
                </c:pt>
                <c:pt idx="1551">
                  <c:v>4606.47</c:v>
                </c:pt>
                <c:pt idx="1552">
                  <c:v>4609.4399999999996</c:v>
                </c:pt>
                <c:pt idx="1553">
                  <c:v>4612.41</c:v>
                </c:pt>
                <c:pt idx="1554">
                  <c:v>4615.38</c:v>
                </c:pt>
                <c:pt idx="1555">
                  <c:v>4618.3500000000004</c:v>
                </c:pt>
                <c:pt idx="1556">
                  <c:v>4621.32</c:v>
                </c:pt>
                <c:pt idx="1557">
                  <c:v>4624.29</c:v>
                </c:pt>
                <c:pt idx="1558">
                  <c:v>4627.26</c:v>
                </c:pt>
                <c:pt idx="1559">
                  <c:v>4630.2299999999996</c:v>
                </c:pt>
                <c:pt idx="1560">
                  <c:v>4633.2</c:v>
                </c:pt>
                <c:pt idx="1561">
                  <c:v>4636.17</c:v>
                </c:pt>
                <c:pt idx="1562">
                  <c:v>4639.1400000000003</c:v>
                </c:pt>
                <c:pt idx="1563">
                  <c:v>4642.1099999999997</c:v>
                </c:pt>
                <c:pt idx="1564">
                  <c:v>4645.08</c:v>
                </c:pt>
                <c:pt idx="1565">
                  <c:v>4648.05</c:v>
                </c:pt>
                <c:pt idx="1566">
                  <c:v>4651.0200000000004</c:v>
                </c:pt>
                <c:pt idx="1567">
                  <c:v>4653.99</c:v>
                </c:pt>
                <c:pt idx="1568">
                  <c:v>4656.96</c:v>
                </c:pt>
                <c:pt idx="1569">
                  <c:v>4659.93</c:v>
                </c:pt>
                <c:pt idx="1570">
                  <c:v>4662.8999999999996</c:v>
                </c:pt>
                <c:pt idx="1571">
                  <c:v>4665.87</c:v>
                </c:pt>
                <c:pt idx="1572">
                  <c:v>4668.84</c:v>
                </c:pt>
                <c:pt idx="1573">
                  <c:v>4671.8100000000004</c:v>
                </c:pt>
                <c:pt idx="1574">
                  <c:v>4674.78</c:v>
                </c:pt>
                <c:pt idx="1575">
                  <c:v>4677.75</c:v>
                </c:pt>
                <c:pt idx="1576">
                  <c:v>4680.72</c:v>
                </c:pt>
                <c:pt idx="1577">
                  <c:v>4683.6899999999996</c:v>
                </c:pt>
                <c:pt idx="1578">
                  <c:v>4686.66</c:v>
                </c:pt>
                <c:pt idx="1579">
                  <c:v>4689.63</c:v>
                </c:pt>
                <c:pt idx="1580">
                  <c:v>4692.6000000000004</c:v>
                </c:pt>
                <c:pt idx="1581">
                  <c:v>4695.57</c:v>
                </c:pt>
                <c:pt idx="1582">
                  <c:v>4698.54</c:v>
                </c:pt>
                <c:pt idx="1583">
                  <c:v>4701.51</c:v>
                </c:pt>
                <c:pt idx="1584">
                  <c:v>4704.4799999999996</c:v>
                </c:pt>
                <c:pt idx="1585">
                  <c:v>4707.45</c:v>
                </c:pt>
                <c:pt idx="1586">
                  <c:v>4710.42</c:v>
                </c:pt>
                <c:pt idx="1587">
                  <c:v>4713.3900000000003</c:v>
                </c:pt>
                <c:pt idx="1588">
                  <c:v>4716.3599999999997</c:v>
                </c:pt>
                <c:pt idx="1589">
                  <c:v>4719.33</c:v>
                </c:pt>
                <c:pt idx="1590">
                  <c:v>4722.3</c:v>
                </c:pt>
                <c:pt idx="1591">
                  <c:v>4725.2700000000004</c:v>
                </c:pt>
                <c:pt idx="1592">
                  <c:v>4728.24</c:v>
                </c:pt>
                <c:pt idx="1593">
                  <c:v>4731.21</c:v>
                </c:pt>
                <c:pt idx="1594">
                  <c:v>4734.18</c:v>
                </c:pt>
                <c:pt idx="1595">
                  <c:v>4737.1499999999996</c:v>
                </c:pt>
                <c:pt idx="1596">
                  <c:v>4740.12</c:v>
                </c:pt>
                <c:pt idx="1597">
                  <c:v>4743.09</c:v>
                </c:pt>
                <c:pt idx="1598">
                  <c:v>4746.0600000000004</c:v>
                </c:pt>
                <c:pt idx="1599">
                  <c:v>4749.03</c:v>
                </c:pt>
                <c:pt idx="1600">
                  <c:v>4752</c:v>
                </c:pt>
                <c:pt idx="1601">
                  <c:v>4754.97</c:v>
                </c:pt>
                <c:pt idx="1602">
                  <c:v>4757.9399999999996</c:v>
                </c:pt>
                <c:pt idx="1603">
                  <c:v>4760.91</c:v>
                </c:pt>
                <c:pt idx="1604">
                  <c:v>4763.88</c:v>
                </c:pt>
                <c:pt idx="1605">
                  <c:v>4766.8500000000004</c:v>
                </c:pt>
                <c:pt idx="1606">
                  <c:v>4769.82</c:v>
                </c:pt>
                <c:pt idx="1607">
                  <c:v>4772.79</c:v>
                </c:pt>
                <c:pt idx="1608">
                  <c:v>4775.76</c:v>
                </c:pt>
                <c:pt idx="1609">
                  <c:v>4778.7299999999996</c:v>
                </c:pt>
                <c:pt idx="1610">
                  <c:v>4781.7</c:v>
                </c:pt>
                <c:pt idx="1611">
                  <c:v>4784.67</c:v>
                </c:pt>
                <c:pt idx="1612">
                  <c:v>4787.6400000000003</c:v>
                </c:pt>
                <c:pt idx="1613">
                  <c:v>4790.6099999999997</c:v>
                </c:pt>
                <c:pt idx="1614">
                  <c:v>4793.58</c:v>
                </c:pt>
                <c:pt idx="1615">
                  <c:v>4796.55</c:v>
                </c:pt>
                <c:pt idx="1616">
                  <c:v>4799.5200000000004</c:v>
                </c:pt>
                <c:pt idx="1617">
                  <c:v>4802.49</c:v>
                </c:pt>
                <c:pt idx="1618">
                  <c:v>4805.46</c:v>
                </c:pt>
                <c:pt idx="1619">
                  <c:v>4808.43</c:v>
                </c:pt>
                <c:pt idx="1620">
                  <c:v>4811.3999999999996</c:v>
                </c:pt>
                <c:pt idx="1621">
                  <c:v>4814.37</c:v>
                </c:pt>
                <c:pt idx="1622">
                  <c:v>4817.34</c:v>
                </c:pt>
                <c:pt idx="1623">
                  <c:v>4820.3100000000004</c:v>
                </c:pt>
                <c:pt idx="1624">
                  <c:v>4823.28</c:v>
                </c:pt>
                <c:pt idx="1625">
                  <c:v>4826.25</c:v>
                </c:pt>
                <c:pt idx="1626">
                  <c:v>4829.22</c:v>
                </c:pt>
                <c:pt idx="1627">
                  <c:v>4832.1899999999996</c:v>
                </c:pt>
                <c:pt idx="1628">
                  <c:v>4835.16</c:v>
                </c:pt>
                <c:pt idx="1629">
                  <c:v>4838.13</c:v>
                </c:pt>
                <c:pt idx="1630">
                  <c:v>4841.1000000000004</c:v>
                </c:pt>
                <c:pt idx="1631">
                  <c:v>4844.07</c:v>
                </c:pt>
                <c:pt idx="1632">
                  <c:v>4847.04</c:v>
                </c:pt>
                <c:pt idx="1633">
                  <c:v>4850.01</c:v>
                </c:pt>
                <c:pt idx="1634">
                  <c:v>4852.9799999999996</c:v>
                </c:pt>
                <c:pt idx="1635">
                  <c:v>4855.95</c:v>
                </c:pt>
                <c:pt idx="1636">
                  <c:v>4858.92</c:v>
                </c:pt>
                <c:pt idx="1637">
                  <c:v>4861.8900000000003</c:v>
                </c:pt>
                <c:pt idx="1638">
                  <c:v>4864.8599999999997</c:v>
                </c:pt>
                <c:pt idx="1639">
                  <c:v>4867.83</c:v>
                </c:pt>
                <c:pt idx="1640">
                  <c:v>4870.8</c:v>
                </c:pt>
                <c:pt idx="1641">
                  <c:v>4873.7700000000004</c:v>
                </c:pt>
                <c:pt idx="1642">
                  <c:v>4876.74</c:v>
                </c:pt>
                <c:pt idx="1643">
                  <c:v>4879.71</c:v>
                </c:pt>
                <c:pt idx="1644">
                  <c:v>4882.68</c:v>
                </c:pt>
                <c:pt idx="1645">
                  <c:v>4885.6499999999996</c:v>
                </c:pt>
                <c:pt idx="1646">
                  <c:v>4888.62</c:v>
                </c:pt>
                <c:pt idx="1647">
                  <c:v>4891.59</c:v>
                </c:pt>
                <c:pt idx="1648">
                  <c:v>4894.5600000000004</c:v>
                </c:pt>
                <c:pt idx="1649">
                  <c:v>4897.53</c:v>
                </c:pt>
                <c:pt idx="1650">
                  <c:v>4900.5</c:v>
                </c:pt>
                <c:pt idx="1651">
                  <c:v>4903.47</c:v>
                </c:pt>
                <c:pt idx="1652">
                  <c:v>4906.4399999999996</c:v>
                </c:pt>
                <c:pt idx="1653">
                  <c:v>4909.41</c:v>
                </c:pt>
                <c:pt idx="1654">
                  <c:v>4912.38</c:v>
                </c:pt>
                <c:pt idx="1655">
                  <c:v>4915.3500000000004</c:v>
                </c:pt>
                <c:pt idx="1656">
                  <c:v>4918.32</c:v>
                </c:pt>
                <c:pt idx="1657">
                  <c:v>4921.29</c:v>
                </c:pt>
                <c:pt idx="1658">
                  <c:v>4924.26</c:v>
                </c:pt>
                <c:pt idx="1659">
                  <c:v>4927.2299999999996</c:v>
                </c:pt>
                <c:pt idx="1660">
                  <c:v>4930.2</c:v>
                </c:pt>
                <c:pt idx="1661">
                  <c:v>4933.17</c:v>
                </c:pt>
                <c:pt idx="1662">
                  <c:v>4936.1400000000003</c:v>
                </c:pt>
                <c:pt idx="1663">
                  <c:v>4939.1099999999997</c:v>
                </c:pt>
                <c:pt idx="1664">
                  <c:v>4942.08</c:v>
                </c:pt>
                <c:pt idx="1665">
                  <c:v>4945.05</c:v>
                </c:pt>
                <c:pt idx="1666">
                  <c:v>4948.0200000000004</c:v>
                </c:pt>
                <c:pt idx="1667">
                  <c:v>4950.99</c:v>
                </c:pt>
                <c:pt idx="1668">
                  <c:v>4953.96</c:v>
                </c:pt>
                <c:pt idx="1669">
                  <c:v>4956.93</c:v>
                </c:pt>
                <c:pt idx="1670">
                  <c:v>4959.8999999999996</c:v>
                </c:pt>
                <c:pt idx="1671">
                  <c:v>4962.87</c:v>
                </c:pt>
                <c:pt idx="1672">
                  <c:v>4965.84</c:v>
                </c:pt>
                <c:pt idx="1673">
                  <c:v>4968.8100000000004</c:v>
                </c:pt>
                <c:pt idx="1674">
                  <c:v>4971.78</c:v>
                </c:pt>
                <c:pt idx="1675">
                  <c:v>4974.75</c:v>
                </c:pt>
                <c:pt idx="1676">
                  <c:v>4977.72</c:v>
                </c:pt>
                <c:pt idx="1677">
                  <c:v>4980.6899999999996</c:v>
                </c:pt>
                <c:pt idx="1678">
                  <c:v>4983.66</c:v>
                </c:pt>
                <c:pt idx="1679">
                  <c:v>4986.63</c:v>
                </c:pt>
                <c:pt idx="1680">
                  <c:v>4989.6000000000004</c:v>
                </c:pt>
                <c:pt idx="1681">
                  <c:v>4992.57</c:v>
                </c:pt>
                <c:pt idx="1682">
                  <c:v>4995.54</c:v>
                </c:pt>
                <c:pt idx="1683">
                  <c:v>4998.51</c:v>
                </c:pt>
                <c:pt idx="1684">
                  <c:v>5001.4799999999996</c:v>
                </c:pt>
                <c:pt idx="1685">
                  <c:v>5004.45</c:v>
                </c:pt>
                <c:pt idx="1686">
                  <c:v>5007.42</c:v>
                </c:pt>
                <c:pt idx="1687">
                  <c:v>5010.3900000000003</c:v>
                </c:pt>
                <c:pt idx="1688">
                  <c:v>5013.3599999999997</c:v>
                </c:pt>
                <c:pt idx="1689">
                  <c:v>5016.33</c:v>
                </c:pt>
                <c:pt idx="1690">
                  <c:v>5019.3</c:v>
                </c:pt>
                <c:pt idx="1691">
                  <c:v>5022.2700000000004</c:v>
                </c:pt>
                <c:pt idx="1692">
                  <c:v>5025.24</c:v>
                </c:pt>
                <c:pt idx="1693">
                  <c:v>5028.21</c:v>
                </c:pt>
                <c:pt idx="1694">
                  <c:v>5031.18</c:v>
                </c:pt>
                <c:pt idx="1695">
                  <c:v>5034.1499999999996</c:v>
                </c:pt>
                <c:pt idx="1696">
                  <c:v>5037.12</c:v>
                </c:pt>
                <c:pt idx="1697">
                  <c:v>5040.09</c:v>
                </c:pt>
                <c:pt idx="1698">
                  <c:v>5043.0600000000004</c:v>
                </c:pt>
                <c:pt idx="1699">
                  <c:v>5046.03</c:v>
                </c:pt>
                <c:pt idx="1700">
                  <c:v>5049</c:v>
                </c:pt>
                <c:pt idx="1701">
                  <c:v>5051.97</c:v>
                </c:pt>
                <c:pt idx="1702">
                  <c:v>5054.9399999999996</c:v>
                </c:pt>
                <c:pt idx="1703">
                  <c:v>5057.91</c:v>
                </c:pt>
                <c:pt idx="1704">
                  <c:v>5060.88</c:v>
                </c:pt>
                <c:pt idx="1705">
                  <c:v>5063.8500000000004</c:v>
                </c:pt>
                <c:pt idx="1706">
                  <c:v>5066.82</c:v>
                </c:pt>
                <c:pt idx="1707">
                  <c:v>5069.79</c:v>
                </c:pt>
                <c:pt idx="1708">
                  <c:v>5072.76</c:v>
                </c:pt>
                <c:pt idx="1709">
                  <c:v>5075.7299999999996</c:v>
                </c:pt>
                <c:pt idx="1710">
                  <c:v>5078.7</c:v>
                </c:pt>
                <c:pt idx="1711">
                  <c:v>5081.67</c:v>
                </c:pt>
                <c:pt idx="1712">
                  <c:v>5084.6400000000003</c:v>
                </c:pt>
                <c:pt idx="1713">
                  <c:v>5087.6099999999997</c:v>
                </c:pt>
                <c:pt idx="1714">
                  <c:v>5090.58</c:v>
                </c:pt>
                <c:pt idx="1715">
                  <c:v>5093.55</c:v>
                </c:pt>
                <c:pt idx="1716">
                  <c:v>5096.5200000000004</c:v>
                </c:pt>
                <c:pt idx="1717">
                  <c:v>5099.49</c:v>
                </c:pt>
                <c:pt idx="1718">
                  <c:v>5102.46</c:v>
                </c:pt>
                <c:pt idx="1719">
                  <c:v>5105.43</c:v>
                </c:pt>
                <c:pt idx="1720">
                  <c:v>5108.3999999999996</c:v>
                </c:pt>
                <c:pt idx="1721">
                  <c:v>5111.37</c:v>
                </c:pt>
                <c:pt idx="1722">
                  <c:v>5114.34</c:v>
                </c:pt>
                <c:pt idx="1723">
                  <c:v>5117.3100000000004</c:v>
                </c:pt>
                <c:pt idx="1724">
                  <c:v>5120.28</c:v>
                </c:pt>
                <c:pt idx="1725">
                  <c:v>5123.25</c:v>
                </c:pt>
                <c:pt idx="1726">
                  <c:v>5126.22</c:v>
                </c:pt>
                <c:pt idx="1727">
                  <c:v>5129.1899999999996</c:v>
                </c:pt>
                <c:pt idx="1728">
                  <c:v>5132.16</c:v>
                </c:pt>
                <c:pt idx="1729">
                  <c:v>5135.13</c:v>
                </c:pt>
                <c:pt idx="1730">
                  <c:v>5138.1000000000004</c:v>
                </c:pt>
                <c:pt idx="1731">
                  <c:v>5141.07</c:v>
                </c:pt>
                <c:pt idx="1732">
                  <c:v>5144.04</c:v>
                </c:pt>
                <c:pt idx="1733">
                  <c:v>5147.01</c:v>
                </c:pt>
                <c:pt idx="1734">
                  <c:v>5149.9799999999996</c:v>
                </c:pt>
                <c:pt idx="1735">
                  <c:v>5152.95</c:v>
                </c:pt>
                <c:pt idx="1736">
                  <c:v>5155.92</c:v>
                </c:pt>
                <c:pt idx="1737">
                  <c:v>5158.8900000000003</c:v>
                </c:pt>
                <c:pt idx="1738">
                  <c:v>5161.8599999999997</c:v>
                </c:pt>
                <c:pt idx="1739">
                  <c:v>5164.83</c:v>
                </c:pt>
                <c:pt idx="1740">
                  <c:v>5167.8</c:v>
                </c:pt>
                <c:pt idx="1741">
                  <c:v>5170.7700000000004</c:v>
                </c:pt>
                <c:pt idx="1742">
                  <c:v>5173.74</c:v>
                </c:pt>
                <c:pt idx="1743">
                  <c:v>5176.71</c:v>
                </c:pt>
                <c:pt idx="1744">
                  <c:v>5179.68</c:v>
                </c:pt>
                <c:pt idx="1745">
                  <c:v>5182.6499999999996</c:v>
                </c:pt>
                <c:pt idx="1746">
                  <c:v>5185.62</c:v>
                </c:pt>
                <c:pt idx="1747">
                  <c:v>5188.59</c:v>
                </c:pt>
                <c:pt idx="1748">
                  <c:v>5191.5600000000004</c:v>
                </c:pt>
                <c:pt idx="1749">
                  <c:v>5194.53</c:v>
                </c:pt>
                <c:pt idx="1750">
                  <c:v>5197.5</c:v>
                </c:pt>
                <c:pt idx="1751">
                  <c:v>5200.47</c:v>
                </c:pt>
                <c:pt idx="1752">
                  <c:v>5203.4399999999996</c:v>
                </c:pt>
                <c:pt idx="1753">
                  <c:v>5206.41</c:v>
                </c:pt>
                <c:pt idx="1754">
                  <c:v>5209.38</c:v>
                </c:pt>
                <c:pt idx="1755">
                  <c:v>5212.3500000000004</c:v>
                </c:pt>
                <c:pt idx="1756">
                  <c:v>5215.32</c:v>
                </c:pt>
                <c:pt idx="1757">
                  <c:v>5218.29</c:v>
                </c:pt>
                <c:pt idx="1758">
                  <c:v>5221.26</c:v>
                </c:pt>
                <c:pt idx="1759">
                  <c:v>5224.2299999999996</c:v>
                </c:pt>
                <c:pt idx="1760">
                  <c:v>5227.2</c:v>
                </c:pt>
                <c:pt idx="1761">
                  <c:v>5230.17</c:v>
                </c:pt>
                <c:pt idx="1762">
                  <c:v>5233.1400000000003</c:v>
                </c:pt>
                <c:pt idx="1763">
                  <c:v>5236.1099999999997</c:v>
                </c:pt>
                <c:pt idx="1764">
                  <c:v>5239.08</c:v>
                </c:pt>
                <c:pt idx="1765">
                  <c:v>5242.05</c:v>
                </c:pt>
                <c:pt idx="1766">
                  <c:v>5245.02</c:v>
                </c:pt>
                <c:pt idx="1767">
                  <c:v>5247.99</c:v>
                </c:pt>
                <c:pt idx="1768">
                  <c:v>5250.96</c:v>
                </c:pt>
                <c:pt idx="1769">
                  <c:v>5253.93</c:v>
                </c:pt>
                <c:pt idx="1770">
                  <c:v>5256.9</c:v>
                </c:pt>
                <c:pt idx="1771">
                  <c:v>5259.87</c:v>
                </c:pt>
                <c:pt idx="1772">
                  <c:v>5262.84</c:v>
                </c:pt>
                <c:pt idx="1773">
                  <c:v>5265.81</c:v>
                </c:pt>
                <c:pt idx="1774">
                  <c:v>5268.78</c:v>
                </c:pt>
                <c:pt idx="1775">
                  <c:v>5271.75</c:v>
                </c:pt>
                <c:pt idx="1776">
                  <c:v>5274.72</c:v>
                </c:pt>
                <c:pt idx="1777">
                  <c:v>5277.69</c:v>
                </c:pt>
                <c:pt idx="1778">
                  <c:v>5280.66</c:v>
                </c:pt>
                <c:pt idx="1779">
                  <c:v>5283.63</c:v>
                </c:pt>
                <c:pt idx="1780">
                  <c:v>5286.6</c:v>
                </c:pt>
                <c:pt idx="1781">
                  <c:v>5289.57</c:v>
                </c:pt>
                <c:pt idx="1782">
                  <c:v>5292.54</c:v>
                </c:pt>
                <c:pt idx="1783">
                  <c:v>5295.51</c:v>
                </c:pt>
                <c:pt idx="1784">
                  <c:v>5298.48</c:v>
                </c:pt>
                <c:pt idx="1785">
                  <c:v>5301.45</c:v>
                </c:pt>
                <c:pt idx="1786">
                  <c:v>5304.42</c:v>
                </c:pt>
                <c:pt idx="1787">
                  <c:v>5307.39</c:v>
                </c:pt>
                <c:pt idx="1788">
                  <c:v>5310.36</c:v>
                </c:pt>
                <c:pt idx="1789">
                  <c:v>5313.33</c:v>
                </c:pt>
                <c:pt idx="1790">
                  <c:v>5316.3</c:v>
                </c:pt>
                <c:pt idx="1791">
                  <c:v>5319.27</c:v>
                </c:pt>
                <c:pt idx="1792">
                  <c:v>5322.24</c:v>
                </c:pt>
                <c:pt idx="1793">
                  <c:v>5325.21</c:v>
                </c:pt>
                <c:pt idx="1794">
                  <c:v>5328.18</c:v>
                </c:pt>
                <c:pt idx="1795">
                  <c:v>5331.15</c:v>
                </c:pt>
                <c:pt idx="1796">
                  <c:v>5334.12</c:v>
                </c:pt>
                <c:pt idx="1797">
                  <c:v>5337.09</c:v>
                </c:pt>
                <c:pt idx="1798">
                  <c:v>5340.06</c:v>
                </c:pt>
                <c:pt idx="1799">
                  <c:v>5343.03</c:v>
                </c:pt>
                <c:pt idx="1800">
                  <c:v>5346</c:v>
                </c:pt>
                <c:pt idx="1801">
                  <c:v>5348.97</c:v>
                </c:pt>
                <c:pt idx="1802">
                  <c:v>5351.94</c:v>
                </c:pt>
                <c:pt idx="1803">
                  <c:v>5354.91</c:v>
                </c:pt>
                <c:pt idx="1804">
                  <c:v>5357.88</c:v>
                </c:pt>
                <c:pt idx="1805">
                  <c:v>5360.85</c:v>
                </c:pt>
                <c:pt idx="1806">
                  <c:v>5363.82</c:v>
                </c:pt>
                <c:pt idx="1807">
                  <c:v>5366.79</c:v>
                </c:pt>
                <c:pt idx="1808">
                  <c:v>5369.76</c:v>
                </c:pt>
                <c:pt idx="1809">
                  <c:v>5372.73</c:v>
                </c:pt>
                <c:pt idx="1810">
                  <c:v>5375.7</c:v>
                </c:pt>
                <c:pt idx="1811">
                  <c:v>5378.67</c:v>
                </c:pt>
                <c:pt idx="1812">
                  <c:v>5381.64</c:v>
                </c:pt>
                <c:pt idx="1813">
                  <c:v>5384.61</c:v>
                </c:pt>
                <c:pt idx="1814">
                  <c:v>5387.58</c:v>
                </c:pt>
                <c:pt idx="1815">
                  <c:v>5390.55</c:v>
                </c:pt>
                <c:pt idx="1816">
                  <c:v>5393.52</c:v>
                </c:pt>
                <c:pt idx="1817">
                  <c:v>5396.49</c:v>
                </c:pt>
                <c:pt idx="1818">
                  <c:v>5399.46</c:v>
                </c:pt>
                <c:pt idx="1819">
                  <c:v>5402.43</c:v>
                </c:pt>
                <c:pt idx="1820">
                  <c:v>5405.4</c:v>
                </c:pt>
                <c:pt idx="1821">
                  <c:v>5408.37</c:v>
                </c:pt>
                <c:pt idx="1822">
                  <c:v>5411.34</c:v>
                </c:pt>
                <c:pt idx="1823">
                  <c:v>5414.31</c:v>
                </c:pt>
                <c:pt idx="1824">
                  <c:v>5417.28</c:v>
                </c:pt>
                <c:pt idx="1825">
                  <c:v>5420.25</c:v>
                </c:pt>
                <c:pt idx="1826">
                  <c:v>5423.22</c:v>
                </c:pt>
                <c:pt idx="1827">
                  <c:v>5426.19</c:v>
                </c:pt>
                <c:pt idx="1828">
                  <c:v>5429.16</c:v>
                </c:pt>
                <c:pt idx="1829">
                  <c:v>5432.13</c:v>
                </c:pt>
                <c:pt idx="1830">
                  <c:v>5435.1</c:v>
                </c:pt>
                <c:pt idx="1831">
                  <c:v>5438.07</c:v>
                </c:pt>
                <c:pt idx="1832">
                  <c:v>5441.04</c:v>
                </c:pt>
                <c:pt idx="1833">
                  <c:v>5444.01</c:v>
                </c:pt>
                <c:pt idx="1834">
                  <c:v>5446.98</c:v>
                </c:pt>
                <c:pt idx="1835">
                  <c:v>5449.95</c:v>
                </c:pt>
                <c:pt idx="1836">
                  <c:v>5452.92</c:v>
                </c:pt>
                <c:pt idx="1837">
                  <c:v>5455.89</c:v>
                </c:pt>
                <c:pt idx="1838">
                  <c:v>5458.86</c:v>
                </c:pt>
                <c:pt idx="1839">
                  <c:v>5461.83</c:v>
                </c:pt>
                <c:pt idx="1840">
                  <c:v>5464.8</c:v>
                </c:pt>
                <c:pt idx="1841">
                  <c:v>5467.77</c:v>
                </c:pt>
                <c:pt idx="1842">
                  <c:v>5470.74</c:v>
                </c:pt>
                <c:pt idx="1843">
                  <c:v>5473.71</c:v>
                </c:pt>
                <c:pt idx="1844">
                  <c:v>5476.68</c:v>
                </c:pt>
                <c:pt idx="1845">
                  <c:v>5479.65</c:v>
                </c:pt>
                <c:pt idx="1846">
                  <c:v>5482.62</c:v>
                </c:pt>
                <c:pt idx="1847">
                  <c:v>5485.59</c:v>
                </c:pt>
                <c:pt idx="1848">
                  <c:v>5488.56</c:v>
                </c:pt>
                <c:pt idx="1849">
                  <c:v>5491.53</c:v>
                </c:pt>
                <c:pt idx="1850">
                  <c:v>5494.5</c:v>
                </c:pt>
                <c:pt idx="1851">
                  <c:v>5497.47</c:v>
                </c:pt>
                <c:pt idx="1852">
                  <c:v>5500.44</c:v>
                </c:pt>
                <c:pt idx="1853">
                  <c:v>5503.41</c:v>
                </c:pt>
                <c:pt idx="1854">
                  <c:v>5506.38</c:v>
                </c:pt>
                <c:pt idx="1855">
                  <c:v>5509.35</c:v>
                </c:pt>
                <c:pt idx="1856">
                  <c:v>5512.32</c:v>
                </c:pt>
                <c:pt idx="1857">
                  <c:v>5515.29</c:v>
                </c:pt>
                <c:pt idx="1858">
                  <c:v>5518.26</c:v>
                </c:pt>
                <c:pt idx="1859">
                  <c:v>5521.23</c:v>
                </c:pt>
                <c:pt idx="1860">
                  <c:v>5524.2</c:v>
                </c:pt>
                <c:pt idx="1861">
                  <c:v>5527.17</c:v>
                </c:pt>
                <c:pt idx="1862">
                  <c:v>5530.14</c:v>
                </c:pt>
                <c:pt idx="1863">
                  <c:v>5533.11</c:v>
                </c:pt>
                <c:pt idx="1864">
                  <c:v>5536.08</c:v>
                </c:pt>
                <c:pt idx="1865">
                  <c:v>5539.05</c:v>
                </c:pt>
                <c:pt idx="1866">
                  <c:v>5542.02</c:v>
                </c:pt>
                <c:pt idx="1867">
                  <c:v>5544.99</c:v>
                </c:pt>
                <c:pt idx="1868">
                  <c:v>5547.96</c:v>
                </c:pt>
                <c:pt idx="1869">
                  <c:v>5550.93</c:v>
                </c:pt>
                <c:pt idx="1870">
                  <c:v>5553.9</c:v>
                </c:pt>
                <c:pt idx="1871">
                  <c:v>5556.87</c:v>
                </c:pt>
                <c:pt idx="1872">
                  <c:v>5559.84</c:v>
                </c:pt>
                <c:pt idx="1873">
                  <c:v>5562.81</c:v>
                </c:pt>
                <c:pt idx="1874">
                  <c:v>5565.78</c:v>
                </c:pt>
                <c:pt idx="1875">
                  <c:v>5568.75</c:v>
                </c:pt>
                <c:pt idx="1876">
                  <c:v>5571.72</c:v>
                </c:pt>
                <c:pt idx="1877">
                  <c:v>5574.69</c:v>
                </c:pt>
                <c:pt idx="1878">
                  <c:v>5577.66</c:v>
                </c:pt>
                <c:pt idx="1879">
                  <c:v>5580.63</c:v>
                </c:pt>
                <c:pt idx="1880">
                  <c:v>5583.6</c:v>
                </c:pt>
                <c:pt idx="1881">
                  <c:v>5586.57</c:v>
                </c:pt>
                <c:pt idx="1882">
                  <c:v>5589.54</c:v>
                </c:pt>
                <c:pt idx="1883">
                  <c:v>5592.51</c:v>
                </c:pt>
                <c:pt idx="1884">
                  <c:v>5595.48</c:v>
                </c:pt>
                <c:pt idx="1885">
                  <c:v>5598.45</c:v>
                </c:pt>
                <c:pt idx="1886">
                  <c:v>5601.42</c:v>
                </c:pt>
                <c:pt idx="1887">
                  <c:v>5604.39</c:v>
                </c:pt>
                <c:pt idx="1888">
                  <c:v>5607.36</c:v>
                </c:pt>
                <c:pt idx="1889">
                  <c:v>5610.33</c:v>
                </c:pt>
                <c:pt idx="1890">
                  <c:v>5613.3</c:v>
                </c:pt>
                <c:pt idx="1891">
                  <c:v>5616.27</c:v>
                </c:pt>
                <c:pt idx="1892">
                  <c:v>5619.24</c:v>
                </c:pt>
                <c:pt idx="1893">
                  <c:v>5622.21</c:v>
                </c:pt>
                <c:pt idx="1894">
                  <c:v>5625.18</c:v>
                </c:pt>
                <c:pt idx="1895">
                  <c:v>5628.15</c:v>
                </c:pt>
                <c:pt idx="1896">
                  <c:v>5631.12</c:v>
                </c:pt>
                <c:pt idx="1897">
                  <c:v>5634.09</c:v>
                </c:pt>
                <c:pt idx="1898">
                  <c:v>5637.06</c:v>
                </c:pt>
                <c:pt idx="1899">
                  <c:v>5640.03</c:v>
                </c:pt>
                <c:pt idx="1900">
                  <c:v>5643</c:v>
                </c:pt>
                <c:pt idx="1901">
                  <c:v>5645.97</c:v>
                </c:pt>
                <c:pt idx="1902">
                  <c:v>5648.94</c:v>
                </c:pt>
                <c:pt idx="1903">
                  <c:v>5651.91</c:v>
                </c:pt>
                <c:pt idx="1904">
                  <c:v>5654.88</c:v>
                </c:pt>
                <c:pt idx="1905">
                  <c:v>5657.85</c:v>
                </c:pt>
                <c:pt idx="1906">
                  <c:v>5660.82</c:v>
                </c:pt>
                <c:pt idx="1907">
                  <c:v>5663.79</c:v>
                </c:pt>
                <c:pt idx="1908">
                  <c:v>5666.76</c:v>
                </c:pt>
                <c:pt idx="1909">
                  <c:v>5669.73</c:v>
                </c:pt>
                <c:pt idx="1910">
                  <c:v>5672.7</c:v>
                </c:pt>
                <c:pt idx="1911">
                  <c:v>5675.67</c:v>
                </c:pt>
                <c:pt idx="1912">
                  <c:v>5678.64</c:v>
                </c:pt>
                <c:pt idx="1913">
                  <c:v>5681.61</c:v>
                </c:pt>
                <c:pt idx="1914">
                  <c:v>5684.58</c:v>
                </c:pt>
                <c:pt idx="1915">
                  <c:v>5687.55</c:v>
                </c:pt>
                <c:pt idx="1916">
                  <c:v>5690.52</c:v>
                </c:pt>
                <c:pt idx="1917">
                  <c:v>5693.49</c:v>
                </c:pt>
                <c:pt idx="1918">
                  <c:v>5696.46</c:v>
                </c:pt>
                <c:pt idx="1919">
                  <c:v>5699.43</c:v>
                </c:pt>
                <c:pt idx="1920">
                  <c:v>5702.4</c:v>
                </c:pt>
                <c:pt idx="1921">
                  <c:v>5705.37</c:v>
                </c:pt>
                <c:pt idx="1922">
                  <c:v>5708.34</c:v>
                </c:pt>
                <c:pt idx="1923">
                  <c:v>5711.31</c:v>
                </c:pt>
                <c:pt idx="1924">
                  <c:v>5714.28</c:v>
                </c:pt>
                <c:pt idx="1925">
                  <c:v>5717.25</c:v>
                </c:pt>
                <c:pt idx="1926">
                  <c:v>5720.22</c:v>
                </c:pt>
                <c:pt idx="1927">
                  <c:v>5723.19</c:v>
                </c:pt>
                <c:pt idx="1928">
                  <c:v>5726.16</c:v>
                </c:pt>
                <c:pt idx="1929">
                  <c:v>5729.13</c:v>
                </c:pt>
                <c:pt idx="1930">
                  <c:v>5732.1</c:v>
                </c:pt>
                <c:pt idx="1931">
                  <c:v>5735.07</c:v>
                </c:pt>
                <c:pt idx="1932">
                  <c:v>5738.04</c:v>
                </c:pt>
                <c:pt idx="1933">
                  <c:v>5741.01</c:v>
                </c:pt>
                <c:pt idx="1934">
                  <c:v>5743.98</c:v>
                </c:pt>
                <c:pt idx="1935">
                  <c:v>5746.95</c:v>
                </c:pt>
                <c:pt idx="1936">
                  <c:v>5749.92</c:v>
                </c:pt>
                <c:pt idx="1937">
                  <c:v>5752.89</c:v>
                </c:pt>
                <c:pt idx="1938">
                  <c:v>5755.86</c:v>
                </c:pt>
                <c:pt idx="1939">
                  <c:v>5758.83</c:v>
                </c:pt>
                <c:pt idx="1940">
                  <c:v>5761.8</c:v>
                </c:pt>
                <c:pt idx="1941">
                  <c:v>5764.77</c:v>
                </c:pt>
                <c:pt idx="1942">
                  <c:v>5767.74</c:v>
                </c:pt>
                <c:pt idx="1943">
                  <c:v>5770.71</c:v>
                </c:pt>
                <c:pt idx="1944">
                  <c:v>5773.68</c:v>
                </c:pt>
                <c:pt idx="1945">
                  <c:v>5776.65</c:v>
                </c:pt>
                <c:pt idx="1946">
                  <c:v>5779.62</c:v>
                </c:pt>
                <c:pt idx="1947">
                  <c:v>5782.59</c:v>
                </c:pt>
                <c:pt idx="1948">
                  <c:v>5785.56</c:v>
                </c:pt>
                <c:pt idx="1949">
                  <c:v>5788.53</c:v>
                </c:pt>
                <c:pt idx="1950">
                  <c:v>5791.5</c:v>
                </c:pt>
                <c:pt idx="1951">
                  <c:v>5794.47</c:v>
                </c:pt>
                <c:pt idx="1952">
                  <c:v>5797.44</c:v>
                </c:pt>
                <c:pt idx="1953">
                  <c:v>5800.41</c:v>
                </c:pt>
                <c:pt idx="1954">
                  <c:v>5803.38</c:v>
                </c:pt>
                <c:pt idx="1955">
                  <c:v>5806.35</c:v>
                </c:pt>
                <c:pt idx="1956">
                  <c:v>5809.32</c:v>
                </c:pt>
                <c:pt idx="1957">
                  <c:v>5812.29</c:v>
                </c:pt>
                <c:pt idx="1958">
                  <c:v>5815.26</c:v>
                </c:pt>
                <c:pt idx="1959">
                  <c:v>5818.23</c:v>
                </c:pt>
                <c:pt idx="1960">
                  <c:v>5821.2</c:v>
                </c:pt>
                <c:pt idx="1961">
                  <c:v>5824.17</c:v>
                </c:pt>
                <c:pt idx="1962">
                  <c:v>5827.14</c:v>
                </c:pt>
                <c:pt idx="1963">
                  <c:v>5830.11</c:v>
                </c:pt>
                <c:pt idx="1964">
                  <c:v>5833.08</c:v>
                </c:pt>
                <c:pt idx="1965">
                  <c:v>5836.05</c:v>
                </c:pt>
                <c:pt idx="1966">
                  <c:v>5839.02</c:v>
                </c:pt>
                <c:pt idx="1967">
                  <c:v>5841.99</c:v>
                </c:pt>
                <c:pt idx="1968">
                  <c:v>5844.96</c:v>
                </c:pt>
                <c:pt idx="1969">
                  <c:v>5847.93</c:v>
                </c:pt>
                <c:pt idx="1970">
                  <c:v>5850.9</c:v>
                </c:pt>
                <c:pt idx="1971">
                  <c:v>5853.87</c:v>
                </c:pt>
                <c:pt idx="1972">
                  <c:v>5856.84</c:v>
                </c:pt>
                <c:pt idx="1973">
                  <c:v>5859.81</c:v>
                </c:pt>
                <c:pt idx="1974">
                  <c:v>5862.78</c:v>
                </c:pt>
                <c:pt idx="1975">
                  <c:v>5865.75</c:v>
                </c:pt>
                <c:pt idx="1976">
                  <c:v>5868.72</c:v>
                </c:pt>
                <c:pt idx="1977">
                  <c:v>5871.69</c:v>
                </c:pt>
                <c:pt idx="1978">
                  <c:v>5874.66</c:v>
                </c:pt>
                <c:pt idx="1979">
                  <c:v>5877.63</c:v>
                </c:pt>
                <c:pt idx="1980">
                  <c:v>5880.6</c:v>
                </c:pt>
                <c:pt idx="1981">
                  <c:v>5883.57</c:v>
                </c:pt>
                <c:pt idx="1982">
                  <c:v>5886.54</c:v>
                </c:pt>
                <c:pt idx="1983">
                  <c:v>5889.51</c:v>
                </c:pt>
                <c:pt idx="1984">
                  <c:v>5892.48</c:v>
                </c:pt>
                <c:pt idx="1985">
                  <c:v>5895.45</c:v>
                </c:pt>
                <c:pt idx="1986">
                  <c:v>5898.42</c:v>
                </c:pt>
                <c:pt idx="1987">
                  <c:v>5901.39</c:v>
                </c:pt>
                <c:pt idx="1988">
                  <c:v>5904.36</c:v>
                </c:pt>
                <c:pt idx="1989">
                  <c:v>5907.33</c:v>
                </c:pt>
                <c:pt idx="1990">
                  <c:v>5910.3</c:v>
                </c:pt>
                <c:pt idx="1991">
                  <c:v>5913.27</c:v>
                </c:pt>
                <c:pt idx="1992">
                  <c:v>5916.24</c:v>
                </c:pt>
                <c:pt idx="1993">
                  <c:v>5919.21</c:v>
                </c:pt>
                <c:pt idx="1994">
                  <c:v>5922.18</c:v>
                </c:pt>
                <c:pt idx="1995">
                  <c:v>5925.15</c:v>
                </c:pt>
                <c:pt idx="1996">
                  <c:v>5928.12</c:v>
                </c:pt>
                <c:pt idx="1997">
                  <c:v>5931.09</c:v>
                </c:pt>
                <c:pt idx="1998">
                  <c:v>5934.06</c:v>
                </c:pt>
                <c:pt idx="1999">
                  <c:v>5937.03</c:v>
                </c:pt>
                <c:pt idx="2000">
                  <c:v>5940</c:v>
                </c:pt>
                <c:pt idx="2001">
                  <c:v>5942.97</c:v>
                </c:pt>
                <c:pt idx="2002">
                  <c:v>5945.94</c:v>
                </c:pt>
                <c:pt idx="2003">
                  <c:v>5948.91</c:v>
                </c:pt>
                <c:pt idx="2004">
                  <c:v>5951.88</c:v>
                </c:pt>
                <c:pt idx="2005">
                  <c:v>5954.85</c:v>
                </c:pt>
                <c:pt idx="2006">
                  <c:v>5957.82</c:v>
                </c:pt>
                <c:pt idx="2007">
                  <c:v>5960.79</c:v>
                </c:pt>
                <c:pt idx="2008">
                  <c:v>5963.76</c:v>
                </c:pt>
                <c:pt idx="2009">
                  <c:v>5966.73</c:v>
                </c:pt>
                <c:pt idx="2010">
                  <c:v>5969.7</c:v>
                </c:pt>
                <c:pt idx="2011">
                  <c:v>5972.67</c:v>
                </c:pt>
                <c:pt idx="2012">
                  <c:v>5975.64</c:v>
                </c:pt>
                <c:pt idx="2013">
                  <c:v>5978.61</c:v>
                </c:pt>
                <c:pt idx="2014">
                  <c:v>5981.58</c:v>
                </c:pt>
                <c:pt idx="2015">
                  <c:v>5984.55</c:v>
                </c:pt>
                <c:pt idx="2016">
                  <c:v>5987.52</c:v>
                </c:pt>
                <c:pt idx="2017">
                  <c:v>5990.49</c:v>
                </c:pt>
                <c:pt idx="2018">
                  <c:v>5993.46</c:v>
                </c:pt>
                <c:pt idx="2019">
                  <c:v>5996.43</c:v>
                </c:pt>
                <c:pt idx="2020">
                  <c:v>5999.4</c:v>
                </c:pt>
                <c:pt idx="2021">
                  <c:v>6002.37</c:v>
                </c:pt>
                <c:pt idx="2022">
                  <c:v>6005.34</c:v>
                </c:pt>
                <c:pt idx="2023">
                  <c:v>6008.31</c:v>
                </c:pt>
                <c:pt idx="2024">
                  <c:v>6011.28</c:v>
                </c:pt>
                <c:pt idx="2025">
                  <c:v>6014.25</c:v>
                </c:pt>
                <c:pt idx="2026">
                  <c:v>6017.22</c:v>
                </c:pt>
                <c:pt idx="2027">
                  <c:v>6020.19</c:v>
                </c:pt>
                <c:pt idx="2028">
                  <c:v>6023.16</c:v>
                </c:pt>
                <c:pt idx="2029">
                  <c:v>6026.13</c:v>
                </c:pt>
                <c:pt idx="2030">
                  <c:v>6029.1</c:v>
                </c:pt>
                <c:pt idx="2031">
                  <c:v>6032.07</c:v>
                </c:pt>
                <c:pt idx="2032">
                  <c:v>6035.04</c:v>
                </c:pt>
                <c:pt idx="2033">
                  <c:v>6038.01</c:v>
                </c:pt>
                <c:pt idx="2034">
                  <c:v>6040.98</c:v>
                </c:pt>
                <c:pt idx="2035">
                  <c:v>6043.95</c:v>
                </c:pt>
                <c:pt idx="2036">
                  <c:v>6046.92</c:v>
                </c:pt>
                <c:pt idx="2037">
                  <c:v>6049.89</c:v>
                </c:pt>
                <c:pt idx="2038">
                  <c:v>6052.86</c:v>
                </c:pt>
                <c:pt idx="2039">
                  <c:v>6055.83</c:v>
                </c:pt>
                <c:pt idx="2040">
                  <c:v>6058.8</c:v>
                </c:pt>
                <c:pt idx="2041">
                  <c:v>6061.77</c:v>
                </c:pt>
                <c:pt idx="2042">
                  <c:v>6064.74</c:v>
                </c:pt>
                <c:pt idx="2043">
                  <c:v>6067.71</c:v>
                </c:pt>
                <c:pt idx="2044">
                  <c:v>6070.68</c:v>
                </c:pt>
                <c:pt idx="2045">
                  <c:v>6073.65</c:v>
                </c:pt>
                <c:pt idx="2046">
                  <c:v>6076.62</c:v>
                </c:pt>
                <c:pt idx="2047">
                  <c:v>6079.59</c:v>
                </c:pt>
                <c:pt idx="2048">
                  <c:v>6082.56</c:v>
                </c:pt>
                <c:pt idx="2049">
                  <c:v>6085.53</c:v>
                </c:pt>
                <c:pt idx="2050">
                  <c:v>6088.5</c:v>
                </c:pt>
                <c:pt idx="2051">
                  <c:v>6091.47</c:v>
                </c:pt>
                <c:pt idx="2052">
                  <c:v>6094.44</c:v>
                </c:pt>
                <c:pt idx="2053">
                  <c:v>6097.41</c:v>
                </c:pt>
                <c:pt idx="2054">
                  <c:v>6100.38</c:v>
                </c:pt>
                <c:pt idx="2055">
                  <c:v>6103.35</c:v>
                </c:pt>
                <c:pt idx="2056">
                  <c:v>6106.32</c:v>
                </c:pt>
                <c:pt idx="2057">
                  <c:v>6109.29</c:v>
                </c:pt>
              </c:numCache>
            </c:numRef>
          </c:xVal>
          <c:yVal>
            <c:numRef>
              <c:f>Sheet1!$I$2:$I$2059</c:f>
              <c:numCache>
                <c:formatCode>General</c:formatCode>
                <c:ptCount val="2058"/>
                <c:pt idx="0">
                  <c:v>-0.68</c:v>
                </c:pt>
                <c:pt idx="1">
                  <c:v>-3.53</c:v>
                </c:pt>
                <c:pt idx="2">
                  <c:v>2.1800000000000002</c:v>
                </c:pt>
                <c:pt idx="3">
                  <c:v>-2.96</c:v>
                </c:pt>
                <c:pt idx="4">
                  <c:v>-3.71</c:v>
                </c:pt>
                <c:pt idx="5">
                  <c:v>-1.06</c:v>
                </c:pt>
                <c:pt idx="6">
                  <c:v>-3.03</c:v>
                </c:pt>
                <c:pt idx="7">
                  <c:v>-5.1100000000000003</c:v>
                </c:pt>
                <c:pt idx="8">
                  <c:v>-2.75</c:v>
                </c:pt>
                <c:pt idx="9">
                  <c:v>-2.48</c:v>
                </c:pt>
                <c:pt idx="10">
                  <c:v>-2.42</c:v>
                </c:pt>
                <c:pt idx="11">
                  <c:v>-5.35</c:v>
                </c:pt>
                <c:pt idx="12">
                  <c:v>-2.86</c:v>
                </c:pt>
                <c:pt idx="13">
                  <c:v>-0.87</c:v>
                </c:pt>
                <c:pt idx="14">
                  <c:v>-7.49</c:v>
                </c:pt>
                <c:pt idx="15">
                  <c:v>-3.63</c:v>
                </c:pt>
                <c:pt idx="16">
                  <c:v>-2.0299999999999998</c:v>
                </c:pt>
                <c:pt idx="17">
                  <c:v>3.96</c:v>
                </c:pt>
                <c:pt idx="18">
                  <c:v>-1.7</c:v>
                </c:pt>
                <c:pt idx="19">
                  <c:v>-1.99</c:v>
                </c:pt>
                <c:pt idx="20">
                  <c:v>-1.66</c:v>
                </c:pt>
                <c:pt idx="21">
                  <c:v>0.52</c:v>
                </c:pt>
                <c:pt idx="22">
                  <c:v>-0.57999999999999996</c:v>
                </c:pt>
                <c:pt idx="23">
                  <c:v>0.28000000000000003</c:v>
                </c:pt>
                <c:pt idx="24">
                  <c:v>-1.56</c:v>
                </c:pt>
                <c:pt idx="25">
                  <c:v>-1.85</c:v>
                </c:pt>
                <c:pt idx="26">
                  <c:v>-2.02</c:v>
                </c:pt>
                <c:pt idx="27">
                  <c:v>-0.7</c:v>
                </c:pt>
                <c:pt idx="28">
                  <c:v>-0.97</c:v>
                </c:pt>
                <c:pt idx="29">
                  <c:v>-1.48</c:v>
                </c:pt>
                <c:pt idx="30">
                  <c:v>-3.4</c:v>
                </c:pt>
                <c:pt idx="31">
                  <c:v>-0.57999999999999996</c:v>
                </c:pt>
                <c:pt idx="32">
                  <c:v>-2.21</c:v>
                </c:pt>
                <c:pt idx="33">
                  <c:v>-1.6</c:v>
                </c:pt>
                <c:pt idx="34">
                  <c:v>-0.5</c:v>
                </c:pt>
                <c:pt idx="35">
                  <c:v>-2.2599999999999998</c:v>
                </c:pt>
                <c:pt idx="36">
                  <c:v>10.210000000000001</c:v>
                </c:pt>
                <c:pt idx="37">
                  <c:v>-1.36</c:v>
                </c:pt>
                <c:pt idx="38">
                  <c:v>-0.46</c:v>
                </c:pt>
                <c:pt idx="39">
                  <c:v>-0.16</c:v>
                </c:pt>
                <c:pt idx="40">
                  <c:v>-0.05</c:v>
                </c:pt>
                <c:pt idx="41">
                  <c:v>-0.08</c:v>
                </c:pt>
                <c:pt idx="42">
                  <c:v>-0.03</c:v>
                </c:pt>
                <c:pt idx="43">
                  <c:v>0</c:v>
                </c:pt>
                <c:pt idx="44">
                  <c:v>-0.38</c:v>
                </c:pt>
                <c:pt idx="45">
                  <c:v>-0.09</c:v>
                </c:pt>
                <c:pt idx="46">
                  <c:v>-0.06</c:v>
                </c:pt>
                <c:pt idx="47">
                  <c:v>0.28999999999999998</c:v>
                </c:pt>
                <c:pt idx="48">
                  <c:v>-0.06</c:v>
                </c:pt>
                <c:pt idx="49">
                  <c:v>0.19</c:v>
                </c:pt>
                <c:pt idx="50">
                  <c:v>-0.65</c:v>
                </c:pt>
                <c:pt idx="51">
                  <c:v>0.34</c:v>
                </c:pt>
                <c:pt idx="52">
                  <c:v>0.33</c:v>
                </c:pt>
                <c:pt idx="53">
                  <c:v>0.21</c:v>
                </c:pt>
                <c:pt idx="54">
                  <c:v>0.05</c:v>
                </c:pt>
                <c:pt idx="55">
                  <c:v>0</c:v>
                </c:pt>
                <c:pt idx="56">
                  <c:v>0.09</c:v>
                </c:pt>
                <c:pt idx="57">
                  <c:v>-0.01</c:v>
                </c:pt>
                <c:pt idx="58">
                  <c:v>0.02</c:v>
                </c:pt>
                <c:pt idx="59">
                  <c:v>-0.01</c:v>
                </c:pt>
                <c:pt idx="60">
                  <c:v>-0.05</c:v>
                </c:pt>
                <c:pt idx="61">
                  <c:v>-0.12</c:v>
                </c:pt>
                <c:pt idx="62">
                  <c:v>0.02</c:v>
                </c:pt>
                <c:pt idx="63">
                  <c:v>0.04</c:v>
                </c:pt>
                <c:pt idx="64">
                  <c:v>-0.01</c:v>
                </c:pt>
                <c:pt idx="65">
                  <c:v>0.05</c:v>
                </c:pt>
                <c:pt idx="66">
                  <c:v>0.74</c:v>
                </c:pt>
                <c:pt idx="67">
                  <c:v>-0.06</c:v>
                </c:pt>
                <c:pt idx="68">
                  <c:v>-0.73</c:v>
                </c:pt>
                <c:pt idx="69">
                  <c:v>0.12</c:v>
                </c:pt>
                <c:pt idx="70">
                  <c:v>-7.0000000000000007E-2</c:v>
                </c:pt>
                <c:pt idx="71">
                  <c:v>-0.21</c:v>
                </c:pt>
                <c:pt idx="72">
                  <c:v>0.05</c:v>
                </c:pt>
                <c:pt idx="73">
                  <c:v>0</c:v>
                </c:pt>
                <c:pt idx="74">
                  <c:v>0.01</c:v>
                </c:pt>
                <c:pt idx="75">
                  <c:v>-0.94</c:v>
                </c:pt>
                <c:pt idx="76">
                  <c:v>0.05</c:v>
                </c:pt>
                <c:pt idx="77">
                  <c:v>-0.78</c:v>
                </c:pt>
                <c:pt idx="78">
                  <c:v>-0.79</c:v>
                </c:pt>
                <c:pt idx="79">
                  <c:v>-0.13</c:v>
                </c:pt>
                <c:pt idx="80">
                  <c:v>-0.65</c:v>
                </c:pt>
                <c:pt idx="81">
                  <c:v>-0.1</c:v>
                </c:pt>
                <c:pt idx="82">
                  <c:v>-0.03</c:v>
                </c:pt>
                <c:pt idx="83">
                  <c:v>0.17</c:v>
                </c:pt>
                <c:pt idx="84">
                  <c:v>0.18</c:v>
                </c:pt>
                <c:pt idx="85">
                  <c:v>-0.36</c:v>
                </c:pt>
                <c:pt idx="86">
                  <c:v>-0.04</c:v>
                </c:pt>
                <c:pt idx="87">
                  <c:v>0.31</c:v>
                </c:pt>
                <c:pt idx="88">
                  <c:v>0.88</c:v>
                </c:pt>
                <c:pt idx="89">
                  <c:v>0.92</c:v>
                </c:pt>
                <c:pt idx="90">
                  <c:v>-0.22</c:v>
                </c:pt>
                <c:pt idx="91">
                  <c:v>0.12</c:v>
                </c:pt>
                <c:pt idx="92">
                  <c:v>0.03</c:v>
                </c:pt>
                <c:pt idx="93">
                  <c:v>0.31</c:v>
                </c:pt>
                <c:pt idx="94">
                  <c:v>0.04</c:v>
                </c:pt>
                <c:pt idx="95">
                  <c:v>0.08</c:v>
                </c:pt>
                <c:pt idx="96">
                  <c:v>0.04</c:v>
                </c:pt>
                <c:pt idx="97">
                  <c:v>0.05</c:v>
                </c:pt>
                <c:pt idx="98">
                  <c:v>0.04</c:v>
                </c:pt>
                <c:pt idx="99">
                  <c:v>0.09</c:v>
                </c:pt>
                <c:pt idx="100">
                  <c:v>0.04</c:v>
                </c:pt>
                <c:pt idx="101">
                  <c:v>0.04</c:v>
                </c:pt>
                <c:pt idx="102">
                  <c:v>0.03</c:v>
                </c:pt>
                <c:pt idx="103">
                  <c:v>0.05</c:v>
                </c:pt>
                <c:pt idx="104">
                  <c:v>0.05</c:v>
                </c:pt>
                <c:pt idx="105">
                  <c:v>0.05</c:v>
                </c:pt>
                <c:pt idx="106">
                  <c:v>0.03</c:v>
                </c:pt>
                <c:pt idx="107">
                  <c:v>0.03</c:v>
                </c:pt>
                <c:pt idx="108">
                  <c:v>0.03</c:v>
                </c:pt>
                <c:pt idx="109">
                  <c:v>0.03</c:v>
                </c:pt>
                <c:pt idx="110">
                  <c:v>0.03</c:v>
                </c:pt>
                <c:pt idx="111">
                  <c:v>0.01</c:v>
                </c:pt>
                <c:pt idx="112">
                  <c:v>0</c:v>
                </c:pt>
                <c:pt idx="113">
                  <c:v>0.03</c:v>
                </c:pt>
                <c:pt idx="114">
                  <c:v>-0.01</c:v>
                </c:pt>
                <c:pt idx="115">
                  <c:v>0.01</c:v>
                </c:pt>
                <c:pt idx="116">
                  <c:v>0.08</c:v>
                </c:pt>
                <c:pt idx="117">
                  <c:v>0.02</c:v>
                </c:pt>
                <c:pt idx="118">
                  <c:v>0</c:v>
                </c:pt>
                <c:pt idx="119">
                  <c:v>0</c:v>
                </c:pt>
                <c:pt idx="120">
                  <c:v>0</c:v>
                </c:pt>
                <c:pt idx="121">
                  <c:v>0.02</c:v>
                </c:pt>
                <c:pt idx="122">
                  <c:v>0.01</c:v>
                </c:pt>
                <c:pt idx="123">
                  <c:v>0.01</c:v>
                </c:pt>
                <c:pt idx="124">
                  <c:v>0.01</c:v>
                </c:pt>
                <c:pt idx="125">
                  <c:v>0.01</c:v>
                </c:pt>
                <c:pt idx="126">
                  <c:v>0</c:v>
                </c:pt>
                <c:pt idx="127">
                  <c:v>0.05</c:v>
                </c:pt>
                <c:pt idx="128">
                  <c:v>0</c:v>
                </c:pt>
                <c:pt idx="129">
                  <c:v>-0.01</c:v>
                </c:pt>
                <c:pt idx="130">
                  <c:v>0.02</c:v>
                </c:pt>
                <c:pt idx="131">
                  <c:v>0.04</c:v>
                </c:pt>
                <c:pt idx="132">
                  <c:v>0.01</c:v>
                </c:pt>
                <c:pt idx="133">
                  <c:v>0.01</c:v>
                </c:pt>
                <c:pt idx="134">
                  <c:v>0.01</c:v>
                </c:pt>
                <c:pt idx="135">
                  <c:v>0.01</c:v>
                </c:pt>
                <c:pt idx="136">
                  <c:v>0.01</c:v>
                </c:pt>
                <c:pt idx="137">
                  <c:v>0.02</c:v>
                </c:pt>
                <c:pt idx="138">
                  <c:v>-0.03</c:v>
                </c:pt>
                <c:pt idx="139">
                  <c:v>0</c:v>
                </c:pt>
                <c:pt idx="140">
                  <c:v>0.03</c:v>
                </c:pt>
                <c:pt idx="141">
                  <c:v>0.01</c:v>
                </c:pt>
                <c:pt idx="142">
                  <c:v>0.01</c:v>
                </c:pt>
                <c:pt idx="143">
                  <c:v>0</c:v>
                </c:pt>
                <c:pt idx="144">
                  <c:v>0.01</c:v>
                </c:pt>
                <c:pt idx="145">
                  <c:v>-0.01</c:v>
                </c:pt>
                <c:pt idx="146">
                  <c:v>0</c:v>
                </c:pt>
                <c:pt idx="147">
                  <c:v>0.01</c:v>
                </c:pt>
                <c:pt idx="148">
                  <c:v>0.03</c:v>
                </c:pt>
                <c:pt idx="149">
                  <c:v>0.03</c:v>
                </c:pt>
                <c:pt idx="150">
                  <c:v>0.02</c:v>
                </c:pt>
                <c:pt idx="151">
                  <c:v>0.02</c:v>
                </c:pt>
                <c:pt idx="152">
                  <c:v>0</c:v>
                </c:pt>
                <c:pt idx="153">
                  <c:v>0</c:v>
                </c:pt>
                <c:pt idx="154">
                  <c:v>0.01</c:v>
                </c:pt>
                <c:pt idx="155">
                  <c:v>0</c:v>
                </c:pt>
                <c:pt idx="156">
                  <c:v>0</c:v>
                </c:pt>
                <c:pt idx="157">
                  <c:v>0</c:v>
                </c:pt>
                <c:pt idx="158">
                  <c:v>0.01</c:v>
                </c:pt>
                <c:pt idx="159">
                  <c:v>0.01</c:v>
                </c:pt>
                <c:pt idx="160">
                  <c:v>0</c:v>
                </c:pt>
                <c:pt idx="161">
                  <c:v>-0.02</c:v>
                </c:pt>
                <c:pt idx="162">
                  <c:v>0</c:v>
                </c:pt>
                <c:pt idx="163">
                  <c:v>0.01</c:v>
                </c:pt>
                <c:pt idx="164">
                  <c:v>-0.02</c:v>
                </c:pt>
                <c:pt idx="165">
                  <c:v>-0.01</c:v>
                </c:pt>
                <c:pt idx="166">
                  <c:v>0</c:v>
                </c:pt>
                <c:pt idx="167">
                  <c:v>-0.02</c:v>
                </c:pt>
                <c:pt idx="168">
                  <c:v>0</c:v>
                </c:pt>
                <c:pt idx="169">
                  <c:v>0</c:v>
                </c:pt>
                <c:pt idx="170">
                  <c:v>0</c:v>
                </c:pt>
                <c:pt idx="171">
                  <c:v>0</c:v>
                </c:pt>
                <c:pt idx="172">
                  <c:v>-0.03</c:v>
                </c:pt>
                <c:pt idx="173">
                  <c:v>-0.01</c:v>
                </c:pt>
                <c:pt idx="174">
                  <c:v>0.01</c:v>
                </c:pt>
                <c:pt idx="175">
                  <c:v>0</c:v>
                </c:pt>
                <c:pt idx="176">
                  <c:v>-0.02</c:v>
                </c:pt>
                <c:pt idx="177">
                  <c:v>-7.0000000000000007E-2</c:v>
                </c:pt>
                <c:pt idx="178">
                  <c:v>-0.02</c:v>
                </c:pt>
                <c:pt idx="179">
                  <c:v>0.01</c:v>
                </c:pt>
                <c:pt idx="180">
                  <c:v>-0.02</c:v>
                </c:pt>
                <c:pt idx="181">
                  <c:v>0.01</c:v>
                </c:pt>
                <c:pt idx="182">
                  <c:v>0.04</c:v>
                </c:pt>
                <c:pt idx="183">
                  <c:v>-0.04</c:v>
                </c:pt>
                <c:pt idx="184">
                  <c:v>-0.01</c:v>
                </c:pt>
                <c:pt idx="185">
                  <c:v>0.06</c:v>
                </c:pt>
                <c:pt idx="186">
                  <c:v>-0.13</c:v>
                </c:pt>
                <c:pt idx="187">
                  <c:v>-1.1399999999999999</c:v>
                </c:pt>
                <c:pt idx="188">
                  <c:v>0</c:v>
                </c:pt>
                <c:pt idx="189">
                  <c:v>-0.23</c:v>
                </c:pt>
                <c:pt idx="190">
                  <c:v>1.1399999999999999</c:v>
                </c:pt>
                <c:pt idx="191">
                  <c:v>-1.3</c:v>
                </c:pt>
                <c:pt idx="192">
                  <c:v>-0.25</c:v>
                </c:pt>
                <c:pt idx="193">
                  <c:v>-0.55000000000000004</c:v>
                </c:pt>
                <c:pt idx="194">
                  <c:v>1.0900000000000001</c:v>
                </c:pt>
                <c:pt idx="195">
                  <c:v>0.38</c:v>
                </c:pt>
                <c:pt idx="196">
                  <c:v>0.94</c:v>
                </c:pt>
                <c:pt idx="197">
                  <c:v>0.44</c:v>
                </c:pt>
                <c:pt idx="198">
                  <c:v>0.88</c:v>
                </c:pt>
                <c:pt idx="199">
                  <c:v>-2.31</c:v>
                </c:pt>
                <c:pt idx="200">
                  <c:v>0.06</c:v>
                </c:pt>
                <c:pt idx="201">
                  <c:v>-1.72</c:v>
                </c:pt>
                <c:pt idx="202">
                  <c:v>1.64</c:v>
                </c:pt>
                <c:pt idx="203">
                  <c:v>1.03</c:v>
                </c:pt>
                <c:pt idx="204">
                  <c:v>-0.09</c:v>
                </c:pt>
                <c:pt idx="205">
                  <c:v>0.31</c:v>
                </c:pt>
                <c:pt idx="206">
                  <c:v>-0.03</c:v>
                </c:pt>
                <c:pt idx="207">
                  <c:v>0.03</c:v>
                </c:pt>
                <c:pt idx="208">
                  <c:v>0.17</c:v>
                </c:pt>
                <c:pt idx="209">
                  <c:v>0.14000000000000001</c:v>
                </c:pt>
                <c:pt idx="210">
                  <c:v>0.53</c:v>
                </c:pt>
                <c:pt idx="211">
                  <c:v>0.34</c:v>
                </c:pt>
                <c:pt idx="212">
                  <c:v>-0.06</c:v>
                </c:pt>
                <c:pt idx="213">
                  <c:v>2.38</c:v>
                </c:pt>
                <c:pt idx="214">
                  <c:v>-1.24</c:v>
                </c:pt>
                <c:pt idx="215">
                  <c:v>0.78</c:v>
                </c:pt>
                <c:pt idx="216">
                  <c:v>0.45</c:v>
                </c:pt>
                <c:pt idx="217">
                  <c:v>-1.39</c:v>
                </c:pt>
                <c:pt idx="218">
                  <c:v>1.66</c:v>
                </c:pt>
                <c:pt idx="219">
                  <c:v>0.74</c:v>
                </c:pt>
                <c:pt idx="220">
                  <c:v>-0.73</c:v>
                </c:pt>
                <c:pt idx="221">
                  <c:v>-0.91</c:v>
                </c:pt>
                <c:pt idx="222">
                  <c:v>-0.08</c:v>
                </c:pt>
                <c:pt idx="223">
                  <c:v>0.41</c:v>
                </c:pt>
                <c:pt idx="224">
                  <c:v>0.91</c:v>
                </c:pt>
                <c:pt idx="225">
                  <c:v>0.65</c:v>
                </c:pt>
                <c:pt idx="226">
                  <c:v>-0.5</c:v>
                </c:pt>
                <c:pt idx="227">
                  <c:v>0.68</c:v>
                </c:pt>
                <c:pt idx="228">
                  <c:v>-1.05</c:v>
                </c:pt>
                <c:pt idx="229">
                  <c:v>0.69</c:v>
                </c:pt>
                <c:pt idx="230">
                  <c:v>0.08</c:v>
                </c:pt>
                <c:pt idx="231">
                  <c:v>-0.04</c:v>
                </c:pt>
                <c:pt idx="232">
                  <c:v>0</c:v>
                </c:pt>
                <c:pt idx="233">
                  <c:v>-0.02</c:v>
                </c:pt>
                <c:pt idx="234">
                  <c:v>-0.12</c:v>
                </c:pt>
                <c:pt idx="235">
                  <c:v>0.12</c:v>
                </c:pt>
                <c:pt idx="236">
                  <c:v>0.01</c:v>
                </c:pt>
                <c:pt idx="237">
                  <c:v>-0.6</c:v>
                </c:pt>
                <c:pt idx="238">
                  <c:v>-0.09</c:v>
                </c:pt>
                <c:pt idx="239">
                  <c:v>-0.36</c:v>
                </c:pt>
                <c:pt idx="240">
                  <c:v>-0.65</c:v>
                </c:pt>
                <c:pt idx="241">
                  <c:v>0.57999999999999996</c:v>
                </c:pt>
                <c:pt idx="242">
                  <c:v>-0.06</c:v>
                </c:pt>
                <c:pt idx="243">
                  <c:v>0.01</c:v>
                </c:pt>
                <c:pt idx="244">
                  <c:v>-0.1</c:v>
                </c:pt>
                <c:pt idx="245">
                  <c:v>-0.2</c:v>
                </c:pt>
                <c:pt idx="246">
                  <c:v>0.12</c:v>
                </c:pt>
                <c:pt idx="247">
                  <c:v>0.1</c:v>
                </c:pt>
                <c:pt idx="248">
                  <c:v>7.0000000000000007E-2</c:v>
                </c:pt>
                <c:pt idx="249">
                  <c:v>-7.0000000000000007E-2</c:v>
                </c:pt>
                <c:pt idx="250">
                  <c:v>-0.05</c:v>
                </c:pt>
                <c:pt idx="251">
                  <c:v>0.04</c:v>
                </c:pt>
                <c:pt idx="252">
                  <c:v>0.03</c:v>
                </c:pt>
                <c:pt idx="253">
                  <c:v>0.09</c:v>
                </c:pt>
                <c:pt idx="254">
                  <c:v>0.09</c:v>
                </c:pt>
                <c:pt idx="255">
                  <c:v>0.08</c:v>
                </c:pt>
                <c:pt idx="256">
                  <c:v>-0.67</c:v>
                </c:pt>
                <c:pt idx="257">
                  <c:v>1.43</c:v>
                </c:pt>
                <c:pt idx="258">
                  <c:v>-0.01</c:v>
                </c:pt>
                <c:pt idx="259">
                  <c:v>0.06</c:v>
                </c:pt>
                <c:pt idx="260">
                  <c:v>0.2</c:v>
                </c:pt>
                <c:pt idx="261">
                  <c:v>0.05</c:v>
                </c:pt>
                <c:pt idx="262">
                  <c:v>-0.19</c:v>
                </c:pt>
                <c:pt idx="263">
                  <c:v>0.79</c:v>
                </c:pt>
                <c:pt idx="264">
                  <c:v>-1.46</c:v>
                </c:pt>
                <c:pt idx="265">
                  <c:v>-2.31</c:v>
                </c:pt>
                <c:pt idx="266">
                  <c:v>-0.19</c:v>
                </c:pt>
                <c:pt idx="267">
                  <c:v>0.93</c:v>
                </c:pt>
                <c:pt idx="268">
                  <c:v>1.5</c:v>
                </c:pt>
                <c:pt idx="269">
                  <c:v>1.57</c:v>
                </c:pt>
                <c:pt idx="270">
                  <c:v>-0.99</c:v>
                </c:pt>
                <c:pt idx="271">
                  <c:v>0.17</c:v>
                </c:pt>
                <c:pt idx="272">
                  <c:v>-0.65</c:v>
                </c:pt>
                <c:pt idx="273">
                  <c:v>1.54</c:v>
                </c:pt>
                <c:pt idx="274">
                  <c:v>-1.9</c:v>
                </c:pt>
                <c:pt idx="275">
                  <c:v>0.18</c:v>
                </c:pt>
                <c:pt idx="276">
                  <c:v>-0.46</c:v>
                </c:pt>
                <c:pt idx="277">
                  <c:v>-0.85</c:v>
                </c:pt>
                <c:pt idx="278">
                  <c:v>2.46</c:v>
                </c:pt>
                <c:pt idx="279">
                  <c:v>-0.06</c:v>
                </c:pt>
                <c:pt idx="280">
                  <c:v>0</c:v>
                </c:pt>
                <c:pt idx="281">
                  <c:v>0.09</c:v>
                </c:pt>
                <c:pt idx="282">
                  <c:v>0.34</c:v>
                </c:pt>
                <c:pt idx="283">
                  <c:v>0.04</c:v>
                </c:pt>
                <c:pt idx="284">
                  <c:v>-0.16</c:v>
                </c:pt>
                <c:pt idx="285">
                  <c:v>-0.39</c:v>
                </c:pt>
                <c:pt idx="286">
                  <c:v>-3.51</c:v>
                </c:pt>
                <c:pt idx="287">
                  <c:v>-0.05</c:v>
                </c:pt>
                <c:pt idx="288">
                  <c:v>4.2699999999999996</c:v>
                </c:pt>
                <c:pt idx="289">
                  <c:v>1.84</c:v>
                </c:pt>
                <c:pt idx="290">
                  <c:v>-1.67</c:v>
                </c:pt>
                <c:pt idx="291">
                  <c:v>1.51</c:v>
                </c:pt>
                <c:pt idx="292">
                  <c:v>0.94</c:v>
                </c:pt>
                <c:pt idx="293">
                  <c:v>-1.19</c:v>
                </c:pt>
                <c:pt idx="294">
                  <c:v>2.9</c:v>
                </c:pt>
                <c:pt idx="295">
                  <c:v>-0.5</c:v>
                </c:pt>
                <c:pt idx="296">
                  <c:v>-2.4</c:v>
                </c:pt>
                <c:pt idx="297">
                  <c:v>-1.53</c:v>
                </c:pt>
                <c:pt idx="298">
                  <c:v>0</c:v>
                </c:pt>
                <c:pt idx="299">
                  <c:v>1.06</c:v>
                </c:pt>
                <c:pt idx="300">
                  <c:v>-0.01</c:v>
                </c:pt>
                <c:pt idx="301">
                  <c:v>-0.35</c:v>
                </c:pt>
                <c:pt idx="302">
                  <c:v>-2.75</c:v>
                </c:pt>
                <c:pt idx="303">
                  <c:v>-0.97</c:v>
                </c:pt>
                <c:pt idx="304">
                  <c:v>-0.26</c:v>
                </c:pt>
                <c:pt idx="305">
                  <c:v>0.12</c:v>
                </c:pt>
                <c:pt idx="306">
                  <c:v>-0.28000000000000003</c:v>
                </c:pt>
                <c:pt idx="307">
                  <c:v>-1.85</c:v>
                </c:pt>
                <c:pt idx="308">
                  <c:v>-0.02</c:v>
                </c:pt>
                <c:pt idx="309">
                  <c:v>0.95</c:v>
                </c:pt>
                <c:pt idx="310">
                  <c:v>-0.57999999999999996</c:v>
                </c:pt>
                <c:pt idx="311">
                  <c:v>0.11</c:v>
                </c:pt>
                <c:pt idx="312">
                  <c:v>1.32</c:v>
                </c:pt>
                <c:pt idx="313">
                  <c:v>7.11</c:v>
                </c:pt>
                <c:pt idx="314">
                  <c:v>-3.13</c:v>
                </c:pt>
                <c:pt idx="315">
                  <c:v>-2.86</c:v>
                </c:pt>
                <c:pt idx="316">
                  <c:v>-0.47</c:v>
                </c:pt>
                <c:pt idx="317">
                  <c:v>0.23</c:v>
                </c:pt>
                <c:pt idx="318">
                  <c:v>-0.49</c:v>
                </c:pt>
                <c:pt idx="319">
                  <c:v>-0.79</c:v>
                </c:pt>
                <c:pt idx="320">
                  <c:v>0.16</c:v>
                </c:pt>
                <c:pt idx="321">
                  <c:v>-1.21</c:v>
                </c:pt>
                <c:pt idx="322">
                  <c:v>-0.35</c:v>
                </c:pt>
                <c:pt idx="323">
                  <c:v>0.48</c:v>
                </c:pt>
                <c:pt idx="324">
                  <c:v>0.44</c:v>
                </c:pt>
                <c:pt idx="325">
                  <c:v>0.68</c:v>
                </c:pt>
                <c:pt idx="326">
                  <c:v>0.38</c:v>
                </c:pt>
                <c:pt idx="327">
                  <c:v>-1.94</c:v>
                </c:pt>
                <c:pt idx="328">
                  <c:v>0.02</c:v>
                </c:pt>
                <c:pt idx="329">
                  <c:v>0.68</c:v>
                </c:pt>
                <c:pt idx="330">
                  <c:v>-0.14000000000000001</c:v>
                </c:pt>
                <c:pt idx="331">
                  <c:v>0.24</c:v>
                </c:pt>
                <c:pt idx="332">
                  <c:v>-0.18</c:v>
                </c:pt>
                <c:pt idx="333">
                  <c:v>-1.68</c:v>
                </c:pt>
                <c:pt idx="334">
                  <c:v>-0.32</c:v>
                </c:pt>
                <c:pt idx="335">
                  <c:v>0.36</c:v>
                </c:pt>
                <c:pt idx="336">
                  <c:v>0.02</c:v>
                </c:pt>
                <c:pt idx="337">
                  <c:v>1.3</c:v>
                </c:pt>
                <c:pt idx="338">
                  <c:v>-0.43</c:v>
                </c:pt>
                <c:pt idx="339">
                  <c:v>0.57999999999999996</c:v>
                </c:pt>
                <c:pt idx="340">
                  <c:v>0.45</c:v>
                </c:pt>
                <c:pt idx="341">
                  <c:v>-0.53</c:v>
                </c:pt>
                <c:pt idx="342">
                  <c:v>-1.02</c:v>
                </c:pt>
                <c:pt idx="343">
                  <c:v>-7.0000000000000007E-2</c:v>
                </c:pt>
                <c:pt idx="344">
                  <c:v>-0.41</c:v>
                </c:pt>
                <c:pt idx="345">
                  <c:v>-6.14</c:v>
                </c:pt>
                <c:pt idx="346">
                  <c:v>-4.58</c:v>
                </c:pt>
                <c:pt idx="347">
                  <c:v>0.3</c:v>
                </c:pt>
                <c:pt idx="348">
                  <c:v>-2.12</c:v>
                </c:pt>
                <c:pt idx="349">
                  <c:v>-2.65</c:v>
                </c:pt>
                <c:pt idx="350">
                  <c:v>0.39</c:v>
                </c:pt>
                <c:pt idx="351">
                  <c:v>-1.23</c:v>
                </c:pt>
                <c:pt idx="352">
                  <c:v>-3.58</c:v>
                </c:pt>
                <c:pt idx="353">
                  <c:v>-1.17</c:v>
                </c:pt>
                <c:pt idx="354">
                  <c:v>1.3</c:v>
                </c:pt>
                <c:pt idx="355">
                  <c:v>0</c:v>
                </c:pt>
                <c:pt idx="356">
                  <c:v>-0.95</c:v>
                </c:pt>
                <c:pt idx="357">
                  <c:v>-5.55</c:v>
                </c:pt>
                <c:pt idx="358">
                  <c:v>-0.54</c:v>
                </c:pt>
                <c:pt idx="359">
                  <c:v>3.21</c:v>
                </c:pt>
                <c:pt idx="360">
                  <c:v>-2.1</c:v>
                </c:pt>
                <c:pt idx="361">
                  <c:v>3.14</c:v>
                </c:pt>
                <c:pt idx="362">
                  <c:v>0.78</c:v>
                </c:pt>
                <c:pt idx="363">
                  <c:v>-0.82</c:v>
                </c:pt>
                <c:pt idx="364">
                  <c:v>0.97</c:v>
                </c:pt>
                <c:pt idx="365">
                  <c:v>-0.53</c:v>
                </c:pt>
                <c:pt idx="366">
                  <c:v>0.43</c:v>
                </c:pt>
                <c:pt idx="367">
                  <c:v>0.08</c:v>
                </c:pt>
                <c:pt idx="368">
                  <c:v>-0.06</c:v>
                </c:pt>
                <c:pt idx="369">
                  <c:v>-22.9</c:v>
                </c:pt>
                <c:pt idx="370">
                  <c:v>-0.35</c:v>
                </c:pt>
                <c:pt idx="371">
                  <c:v>0.27</c:v>
                </c:pt>
                <c:pt idx="372">
                  <c:v>-1.43</c:v>
                </c:pt>
                <c:pt idx="373">
                  <c:v>0.83</c:v>
                </c:pt>
                <c:pt idx="374">
                  <c:v>-0.38</c:v>
                </c:pt>
                <c:pt idx="375">
                  <c:v>-0.27</c:v>
                </c:pt>
                <c:pt idx="376">
                  <c:v>-0.37</c:v>
                </c:pt>
                <c:pt idx="377">
                  <c:v>-0.55000000000000004</c:v>
                </c:pt>
                <c:pt idx="378">
                  <c:v>0.03</c:v>
                </c:pt>
                <c:pt idx="379">
                  <c:v>-0.68</c:v>
                </c:pt>
                <c:pt idx="380">
                  <c:v>0.11</c:v>
                </c:pt>
                <c:pt idx="381">
                  <c:v>0.49</c:v>
                </c:pt>
                <c:pt idx="382">
                  <c:v>-0.86</c:v>
                </c:pt>
                <c:pt idx="383">
                  <c:v>-0.3</c:v>
                </c:pt>
                <c:pt idx="384">
                  <c:v>-0.04</c:v>
                </c:pt>
                <c:pt idx="385">
                  <c:v>-0.37</c:v>
                </c:pt>
                <c:pt idx="386">
                  <c:v>-0.18</c:v>
                </c:pt>
                <c:pt idx="387">
                  <c:v>-0.47</c:v>
                </c:pt>
                <c:pt idx="388">
                  <c:v>-0.01</c:v>
                </c:pt>
                <c:pt idx="389">
                  <c:v>2.4300000000000002</c:v>
                </c:pt>
                <c:pt idx="390">
                  <c:v>0.34</c:v>
                </c:pt>
                <c:pt idx="391">
                  <c:v>-1.6</c:v>
                </c:pt>
                <c:pt idx="392">
                  <c:v>0.37</c:v>
                </c:pt>
                <c:pt idx="393">
                  <c:v>0.08</c:v>
                </c:pt>
                <c:pt idx="394">
                  <c:v>0.65</c:v>
                </c:pt>
                <c:pt idx="395">
                  <c:v>1.08</c:v>
                </c:pt>
                <c:pt idx="396">
                  <c:v>0.43</c:v>
                </c:pt>
                <c:pt idx="397">
                  <c:v>-1.38</c:v>
                </c:pt>
                <c:pt idx="398">
                  <c:v>0</c:v>
                </c:pt>
                <c:pt idx="399">
                  <c:v>-1</c:v>
                </c:pt>
                <c:pt idx="400">
                  <c:v>-0.11</c:v>
                </c:pt>
                <c:pt idx="401">
                  <c:v>0.49</c:v>
                </c:pt>
                <c:pt idx="402">
                  <c:v>-0.39</c:v>
                </c:pt>
                <c:pt idx="403">
                  <c:v>1.32</c:v>
                </c:pt>
                <c:pt idx="404">
                  <c:v>-0.28999999999999998</c:v>
                </c:pt>
                <c:pt idx="405">
                  <c:v>-0.77</c:v>
                </c:pt>
                <c:pt idx="406">
                  <c:v>0</c:v>
                </c:pt>
                <c:pt idx="407">
                  <c:v>-0.06</c:v>
                </c:pt>
                <c:pt idx="408">
                  <c:v>-0.03</c:v>
                </c:pt>
                <c:pt idx="409">
                  <c:v>0.2</c:v>
                </c:pt>
                <c:pt idx="410">
                  <c:v>0.55000000000000004</c:v>
                </c:pt>
                <c:pt idx="411">
                  <c:v>-0.35</c:v>
                </c:pt>
                <c:pt idx="412">
                  <c:v>0.08</c:v>
                </c:pt>
                <c:pt idx="413">
                  <c:v>0.1</c:v>
                </c:pt>
                <c:pt idx="414">
                  <c:v>0.42</c:v>
                </c:pt>
                <c:pt idx="415">
                  <c:v>0.68</c:v>
                </c:pt>
                <c:pt idx="416">
                  <c:v>-0.43</c:v>
                </c:pt>
                <c:pt idx="417">
                  <c:v>-0.83</c:v>
                </c:pt>
                <c:pt idx="418">
                  <c:v>0.27</c:v>
                </c:pt>
                <c:pt idx="419">
                  <c:v>-0.16</c:v>
                </c:pt>
                <c:pt idx="420">
                  <c:v>-0.14000000000000001</c:v>
                </c:pt>
                <c:pt idx="421">
                  <c:v>-1.74</c:v>
                </c:pt>
                <c:pt idx="422">
                  <c:v>0.78</c:v>
                </c:pt>
                <c:pt idx="423">
                  <c:v>0.06</c:v>
                </c:pt>
                <c:pt idx="424">
                  <c:v>0.5</c:v>
                </c:pt>
                <c:pt idx="425">
                  <c:v>0.61</c:v>
                </c:pt>
                <c:pt idx="426">
                  <c:v>-0.88</c:v>
                </c:pt>
                <c:pt idx="427">
                  <c:v>0.49</c:v>
                </c:pt>
                <c:pt idx="428">
                  <c:v>-0.32</c:v>
                </c:pt>
                <c:pt idx="429">
                  <c:v>0.5</c:v>
                </c:pt>
                <c:pt idx="430">
                  <c:v>0.37</c:v>
                </c:pt>
                <c:pt idx="431">
                  <c:v>0.53</c:v>
                </c:pt>
                <c:pt idx="432">
                  <c:v>0.31</c:v>
                </c:pt>
                <c:pt idx="433">
                  <c:v>2.72</c:v>
                </c:pt>
                <c:pt idx="434">
                  <c:v>0.21</c:v>
                </c:pt>
                <c:pt idx="435">
                  <c:v>-0.23</c:v>
                </c:pt>
                <c:pt idx="436">
                  <c:v>0.21</c:v>
                </c:pt>
                <c:pt idx="437">
                  <c:v>-0.14000000000000001</c:v>
                </c:pt>
                <c:pt idx="438">
                  <c:v>0.48</c:v>
                </c:pt>
                <c:pt idx="439">
                  <c:v>0.25</c:v>
                </c:pt>
                <c:pt idx="440">
                  <c:v>0.34</c:v>
                </c:pt>
                <c:pt idx="441">
                  <c:v>-0.09</c:v>
                </c:pt>
                <c:pt idx="442">
                  <c:v>-0.64</c:v>
                </c:pt>
                <c:pt idx="443">
                  <c:v>0.27</c:v>
                </c:pt>
                <c:pt idx="444">
                  <c:v>0.18</c:v>
                </c:pt>
                <c:pt idx="445">
                  <c:v>7.0000000000000007E-2</c:v>
                </c:pt>
                <c:pt idx="446">
                  <c:v>0.16</c:v>
                </c:pt>
                <c:pt idx="447">
                  <c:v>-0.03</c:v>
                </c:pt>
                <c:pt idx="448">
                  <c:v>-0.25</c:v>
                </c:pt>
                <c:pt idx="449">
                  <c:v>0.06</c:v>
                </c:pt>
                <c:pt idx="450">
                  <c:v>0.15</c:v>
                </c:pt>
                <c:pt idx="451">
                  <c:v>0.05</c:v>
                </c:pt>
                <c:pt idx="452">
                  <c:v>0.19</c:v>
                </c:pt>
                <c:pt idx="453">
                  <c:v>-0.67</c:v>
                </c:pt>
                <c:pt idx="454">
                  <c:v>0.46</c:v>
                </c:pt>
                <c:pt idx="455">
                  <c:v>0.86</c:v>
                </c:pt>
                <c:pt idx="456">
                  <c:v>-0.06</c:v>
                </c:pt>
                <c:pt idx="457">
                  <c:v>-0.35</c:v>
                </c:pt>
                <c:pt idx="458">
                  <c:v>0.19</c:v>
                </c:pt>
                <c:pt idx="459">
                  <c:v>0.73</c:v>
                </c:pt>
                <c:pt idx="460">
                  <c:v>0.86</c:v>
                </c:pt>
                <c:pt idx="461">
                  <c:v>-0.06</c:v>
                </c:pt>
                <c:pt idx="462">
                  <c:v>-0.63</c:v>
                </c:pt>
                <c:pt idx="463">
                  <c:v>-0.03</c:v>
                </c:pt>
                <c:pt idx="464">
                  <c:v>-0.2</c:v>
                </c:pt>
                <c:pt idx="465">
                  <c:v>0.45</c:v>
                </c:pt>
                <c:pt idx="466">
                  <c:v>0.31</c:v>
                </c:pt>
                <c:pt idx="467">
                  <c:v>0.15</c:v>
                </c:pt>
                <c:pt idx="468">
                  <c:v>0.17</c:v>
                </c:pt>
                <c:pt idx="469">
                  <c:v>0.39</c:v>
                </c:pt>
                <c:pt idx="470">
                  <c:v>0.3</c:v>
                </c:pt>
                <c:pt idx="471">
                  <c:v>-1.63</c:v>
                </c:pt>
                <c:pt idx="472">
                  <c:v>-1.99</c:v>
                </c:pt>
                <c:pt idx="473">
                  <c:v>-0.12</c:v>
                </c:pt>
                <c:pt idx="474">
                  <c:v>-0.25</c:v>
                </c:pt>
                <c:pt idx="475">
                  <c:v>0.38</c:v>
                </c:pt>
                <c:pt idx="476">
                  <c:v>7.0000000000000007E-2</c:v>
                </c:pt>
                <c:pt idx="477">
                  <c:v>-2.95</c:v>
                </c:pt>
                <c:pt idx="478">
                  <c:v>-3.06</c:v>
                </c:pt>
                <c:pt idx="479">
                  <c:v>-2.13</c:v>
                </c:pt>
                <c:pt idx="480">
                  <c:v>-0.28000000000000003</c:v>
                </c:pt>
                <c:pt idx="481">
                  <c:v>1.75</c:v>
                </c:pt>
                <c:pt idx="482">
                  <c:v>-6</c:v>
                </c:pt>
                <c:pt idx="483">
                  <c:v>-6.16</c:v>
                </c:pt>
                <c:pt idx="484">
                  <c:v>1</c:v>
                </c:pt>
                <c:pt idx="485">
                  <c:v>-0.02</c:v>
                </c:pt>
                <c:pt idx="486">
                  <c:v>1.53</c:v>
                </c:pt>
                <c:pt idx="487">
                  <c:v>-1.1599999999999999</c:v>
                </c:pt>
                <c:pt idx="488">
                  <c:v>-0.22</c:v>
                </c:pt>
                <c:pt idx="489">
                  <c:v>-0.11</c:v>
                </c:pt>
                <c:pt idx="490">
                  <c:v>-0.26</c:v>
                </c:pt>
                <c:pt idx="491">
                  <c:v>0.76</c:v>
                </c:pt>
                <c:pt idx="492">
                  <c:v>-0.03</c:v>
                </c:pt>
                <c:pt idx="493">
                  <c:v>-2.39</c:v>
                </c:pt>
                <c:pt idx="494">
                  <c:v>-0.02</c:v>
                </c:pt>
                <c:pt idx="495">
                  <c:v>-0.15</c:v>
                </c:pt>
                <c:pt idx="496">
                  <c:v>-1.98</c:v>
                </c:pt>
                <c:pt idx="497">
                  <c:v>2.1800000000000002</c:v>
                </c:pt>
                <c:pt idx="498">
                  <c:v>-0.08</c:v>
                </c:pt>
                <c:pt idx="499">
                  <c:v>1.48</c:v>
                </c:pt>
                <c:pt idx="500">
                  <c:v>0.91</c:v>
                </c:pt>
                <c:pt idx="501">
                  <c:v>0.51</c:v>
                </c:pt>
                <c:pt idx="502">
                  <c:v>0.53</c:v>
                </c:pt>
                <c:pt idx="503">
                  <c:v>1.1000000000000001</c:v>
                </c:pt>
                <c:pt idx="504">
                  <c:v>1.1499999999999999</c:v>
                </c:pt>
                <c:pt idx="505">
                  <c:v>1.23</c:v>
                </c:pt>
                <c:pt idx="506">
                  <c:v>2.2000000000000002</c:v>
                </c:pt>
                <c:pt idx="507">
                  <c:v>1.39</c:v>
                </c:pt>
                <c:pt idx="508">
                  <c:v>-1.93</c:v>
                </c:pt>
                <c:pt idx="509">
                  <c:v>0.76</c:v>
                </c:pt>
                <c:pt idx="510">
                  <c:v>-1.26</c:v>
                </c:pt>
                <c:pt idx="511">
                  <c:v>-1.19</c:v>
                </c:pt>
                <c:pt idx="512">
                  <c:v>-2.2400000000000002</c:v>
                </c:pt>
                <c:pt idx="513">
                  <c:v>-0.54</c:v>
                </c:pt>
                <c:pt idx="514">
                  <c:v>0.31</c:v>
                </c:pt>
                <c:pt idx="515">
                  <c:v>0.6</c:v>
                </c:pt>
                <c:pt idx="516">
                  <c:v>-0.9</c:v>
                </c:pt>
                <c:pt idx="517">
                  <c:v>1.68</c:v>
                </c:pt>
                <c:pt idx="518">
                  <c:v>0.12</c:v>
                </c:pt>
                <c:pt idx="519">
                  <c:v>0.37</c:v>
                </c:pt>
                <c:pt idx="520">
                  <c:v>-1.1399999999999999</c:v>
                </c:pt>
                <c:pt idx="521">
                  <c:v>0.56000000000000005</c:v>
                </c:pt>
                <c:pt idx="522">
                  <c:v>0.36</c:v>
                </c:pt>
                <c:pt idx="523">
                  <c:v>0.32</c:v>
                </c:pt>
                <c:pt idx="524">
                  <c:v>0.54</c:v>
                </c:pt>
                <c:pt idx="525">
                  <c:v>0.53</c:v>
                </c:pt>
                <c:pt idx="526">
                  <c:v>0.24</c:v>
                </c:pt>
                <c:pt idx="527">
                  <c:v>0.34</c:v>
                </c:pt>
                <c:pt idx="528">
                  <c:v>0.3</c:v>
                </c:pt>
                <c:pt idx="529">
                  <c:v>0.45</c:v>
                </c:pt>
                <c:pt idx="530">
                  <c:v>-0.63</c:v>
                </c:pt>
                <c:pt idx="531">
                  <c:v>-0.08</c:v>
                </c:pt>
                <c:pt idx="532">
                  <c:v>0.1</c:v>
                </c:pt>
                <c:pt idx="533">
                  <c:v>0.41</c:v>
                </c:pt>
                <c:pt idx="534">
                  <c:v>-0.02</c:v>
                </c:pt>
                <c:pt idx="535">
                  <c:v>-1.71</c:v>
                </c:pt>
                <c:pt idx="536">
                  <c:v>0.57999999999999996</c:v>
                </c:pt>
                <c:pt idx="537">
                  <c:v>-0.13</c:v>
                </c:pt>
                <c:pt idx="538">
                  <c:v>0.1</c:v>
                </c:pt>
                <c:pt idx="539">
                  <c:v>-0.19</c:v>
                </c:pt>
                <c:pt idx="540">
                  <c:v>0.2</c:v>
                </c:pt>
                <c:pt idx="541">
                  <c:v>-0.16</c:v>
                </c:pt>
                <c:pt idx="542">
                  <c:v>-0.31</c:v>
                </c:pt>
                <c:pt idx="543">
                  <c:v>0.08</c:v>
                </c:pt>
                <c:pt idx="544">
                  <c:v>1.27</c:v>
                </c:pt>
                <c:pt idx="545">
                  <c:v>-0.02</c:v>
                </c:pt>
                <c:pt idx="546">
                  <c:v>1.98</c:v>
                </c:pt>
                <c:pt idx="547">
                  <c:v>0.46</c:v>
                </c:pt>
                <c:pt idx="548">
                  <c:v>0.15</c:v>
                </c:pt>
                <c:pt idx="549">
                  <c:v>2</c:v>
                </c:pt>
                <c:pt idx="550">
                  <c:v>0.08</c:v>
                </c:pt>
                <c:pt idx="551">
                  <c:v>0.78</c:v>
                </c:pt>
                <c:pt idx="552">
                  <c:v>0</c:v>
                </c:pt>
                <c:pt idx="553">
                  <c:v>0.2</c:v>
                </c:pt>
                <c:pt idx="554">
                  <c:v>0.2</c:v>
                </c:pt>
                <c:pt idx="555">
                  <c:v>0.27</c:v>
                </c:pt>
                <c:pt idx="556">
                  <c:v>0.01</c:v>
                </c:pt>
                <c:pt idx="557">
                  <c:v>-0.56000000000000005</c:v>
                </c:pt>
                <c:pt idx="558">
                  <c:v>-0.65</c:v>
                </c:pt>
                <c:pt idx="559">
                  <c:v>0.08</c:v>
                </c:pt>
                <c:pt idx="560">
                  <c:v>0.25</c:v>
                </c:pt>
                <c:pt idx="561">
                  <c:v>0.37</c:v>
                </c:pt>
                <c:pt idx="562">
                  <c:v>0.02</c:v>
                </c:pt>
                <c:pt idx="563">
                  <c:v>0</c:v>
                </c:pt>
                <c:pt idx="564">
                  <c:v>0.05</c:v>
                </c:pt>
                <c:pt idx="565">
                  <c:v>0.16</c:v>
                </c:pt>
                <c:pt idx="566">
                  <c:v>0.04</c:v>
                </c:pt>
                <c:pt idx="567">
                  <c:v>-0.21</c:v>
                </c:pt>
                <c:pt idx="568">
                  <c:v>0.09</c:v>
                </c:pt>
                <c:pt idx="569">
                  <c:v>0.22</c:v>
                </c:pt>
                <c:pt idx="570">
                  <c:v>0.16</c:v>
                </c:pt>
                <c:pt idx="571">
                  <c:v>-1.04</c:v>
                </c:pt>
                <c:pt idx="572">
                  <c:v>7.0000000000000007E-2</c:v>
                </c:pt>
                <c:pt idx="573">
                  <c:v>0.21</c:v>
                </c:pt>
                <c:pt idx="574">
                  <c:v>0.23</c:v>
                </c:pt>
                <c:pt idx="575">
                  <c:v>-0.21</c:v>
                </c:pt>
                <c:pt idx="576">
                  <c:v>-0.02</c:v>
                </c:pt>
                <c:pt idx="577">
                  <c:v>0.05</c:v>
                </c:pt>
                <c:pt idx="578">
                  <c:v>0.22</c:v>
                </c:pt>
                <c:pt idx="579">
                  <c:v>0.13</c:v>
                </c:pt>
                <c:pt idx="580">
                  <c:v>0.21</c:v>
                </c:pt>
                <c:pt idx="581">
                  <c:v>0.14000000000000001</c:v>
                </c:pt>
                <c:pt idx="582">
                  <c:v>0.42</c:v>
                </c:pt>
                <c:pt idx="583">
                  <c:v>0.22</c:v>
                </c:pt>
                <c:pt idx="584">
                  <c:v>0.06</c:v>
                </c:pt>
                <c:pt idx="585">
                  <c:v>0.05</c:v>
                </c:pt>
                <c:pt idx="586">
                  <c:v>0.11</c:v>
                </c:pt>
                <c:pt idx="587">
                  <c:v>0.28999999999999998</c:v>
                </c:pt>
                <c:pt idx="588">
                  <c:v>0.12</c:v>
                </c:pt>
                <c:pt idx="589">
                  <c:v>0.17</c:v>
                </c:pt>
                <c:pt idx="590">
                  <c:v>0.08</c:v>
                </c:pt>
                <c:pt idx="591">
                  <c:v>0.15</c:v>
                </c:pt>
                <c:pt idx="592">
                  <c:v>0.15</c:v>
                </c:pt>
                <c:pt idx="593">
                  <c:v>7.0000000000000007E-2</c:v>
                </c:pt>
                <c:pt idx="594">
                  <c:v>0.19</c:v>
                </c:pt>
                <c:pt idx="595">
                  <c:v>0.1</c:v>
                </c:pt>
                <c:pt idx="596">
                  <c:v>0.25</c:v>
                </c:pt>
                <c:pt idx="597">
                  <c:v>0.18</c:v>
                </c:pt>
                <c:pt idx="598">
                  <c:v>0.28000000000000003</c:v>
                </c:pt>
                <c:pt idx="599">
                  <c:v>0.17</c:v>
                </c:pt>
                <c:pt idx="600">
                  <c:v>0.19</c:v>
                </c:pt>
                <c:pt idx="601">
                  <c:v>0.28000000000000003</c:v>
                </c:pt>
                <c:pt idx="602">
                  <c:v>0.25</c:v>
                </c:pt>
                <c:pt idx="603">
                  <c:v>0.22</c:v>
                </c:pt>
                <c:pt idx="604">
                  <c:v>0.2</c:v>
                </c:pt>
                <c:pt idx="605">
                  <c:v>0.2</c:v>
                </c:pt>
                <c:pt idx="606">
                  <c:v>0.14000000000000001</c:v>
                </c:pt>
                <c:pt idx="607">
                  <c:v>-0.17</c:v>
                </c:pt>
                <c:pt idx="608">
                  <c:v>-0.11</c:v>
                </c:pt>
                <c:pt idx="609">
                  <c:v>0.41</c:v>
                </c:pt>
                <c:pt idx="610">
                  <c:v>1.55</c:v>
                </c:pt>
                <c:pt idx="611">
                  <c:v>1.79</c:v>
                </c:pt>
                <c:pt idx="612">
                  <c:v>0.51</c:v>
                </c:pt>
                <c:pt idx="613">
                  <c:v>2.06</c:v>
                </c:pt>
                <c:pt idx="614">
                  <c:v>0.18</c:v>
                </c:pt>
                <c:pt idx="615">
                  <c:v>-0.28000000000000003</c:v>
                </c:pt>
                <c:pt idx="616">
                  <c:v>0.82</c:v>
                </c:pt>
                <c:pt idx="617">
                  <c:v>-1.44</c:v>
                </c:pt>
                <c:pt idx="618">
                  <c:v>-7.0000000000000007E-2</c:v>
                </c:pt>
                <c:pt idx="619">
                  <c:v>0.44</c:v>
                </c:pt>
                <c:pt idx="620">
                  <c:v>0.53</c:v>
                </c:pt>
                <c:pt idx="621">
                  <c:v>0.5</c:v>
                </c:pt>
                <c:pt idx="622">
                  <c:v>0.35</c:v>
                </c:pt>
                <c:pt idx="623">
                  <c:v>0.62</c:v>
                </c:pt>
                <c:pt idx="624">
                  <c:v>0.39</c:v>
                </c:pt>
                <c:pt idx="625">
                  <c:v>0.24</c:v>
                </c:pt>
                <c:pt idx="626">
                  <c:v>0.2</c:v>
                </c:pt>
                <c:pt idx="627">
                  <c:v>7.0000000000000007E-2</c:v>
                </c:pt>
                <c:pt idx="628">
                  <c:v>7.0000000000000007E-2</c:v>
                </c:pt>
                <c:pt idx="629">
                  <c:v>0.19</c:v>
                </c:pt>
                <c:pt idx="630">
                  <c:v>1.36</c:v>
                </c:pt>
                <c:pt idx="631">
                  <c:v>-1.31</c:v>
                </c:pt>
                <c:pt idx="632">
                  <c:v>0.69</c:v>
                </c:pt>
                <c:pt idx="633">
                  <c:v>-0.03</c:v>
                </c:pt>
                <c:pt idx="634">
                  <c:v>-0.87</c:v>
                </c:pt>
                <c:pt idx="635">
                  <c:v>-0.04</c:v>
                </c:pt>
                <c:pt idx="636">
                  <c:v>-7.0000000000000007E-2</c:v>
                </c:pt>
                <c:pt idx="637">
                  <c:v>-0.25</c:v>
                </c:pt>
                <c:pt idx="638">
                  <c:v>-0.22</c:v>
                </c:pt>
                <c:pt idx="639">
                  <c:v>-0.06</c:v>
                </c:pt>
                <c:pt idx="640">
                  <c:v>0</c:v>
                </c:pt>
                <c:pt idx="641">
                  <c:v>0.06</c:v>
                </c:pt>
                <c:pt idx="642">
                  <c:v>0</c:v>
                </c:pt>
                <c:pt idx="643">
                  <c:v>0</c:v>
                </c:pt>
                <c:pt idx="644">
                  <c:v>-0.02</c:v>
                </c:pt>
                <c:pt idx="645">
                  <c:v>-0.02</c:v>
                </c:pt>
                <c:pt idx="646">
                  <c:v>2.39</c:v>
                </c:pt>
                <c:pt idx="647">
                  <c:v>-0.61</c:v>
                </c:pt>
                <c:pt idx="648">
                  <c:v>1.46</c:v>
                </c:pt>
                <c:pt idx="649">
                  <c:v>0.31</c:v>
                </c:pt>
                <c:pt idx="650">
                  <c:v>-0.49</c:v>
                </c:pt>
                <c:pt idx="651">
                  <c:v>-0.18</c:v>
                </c:pt>
                <c:pt idx="652">
                  <c:v>0.4</c:v>
                </c:pt>
                <c:pt idx="653">
                  <c:v>0.23</c:v>
                </c:pt>
                <c:pt idx="654">
                  <c:v>-0.03</c:v>
                </c:pt>
                <c:pt idx="655">
                  <c:v>0.81</c:v>
                </c:pt>
                <c:pt idx="656">
                  <c:v>-0.31</c:v>
                </c:pt>
                <c:pt idx="657">
                  <c:v>0.8</c:v>
                </c:pt>
                <c:pt idx="658">
                  <c:v>0.08</c:v>
                </c:pt>
                <c:pt idx="659">
                  <c:v>0.2</c:v>
                </c:pt>
                <c:pt idx="660">
                  <c:v>-0.01</c:v>
                </c:pt>
                <c:pt idx="661">
                  <c:v>-1.29</c:v>
                </c:pt>
                <c:pt idx="662">
                  <c:v>0.5</c:v>
                </c:pt>
                <c:pt idx="663">
                  <c:v>-0.11</c:v>
                </c:pt>
                <c:pt idx="664">
                  <c:v>4.7699999999999996</c:v>
                </c:pt>
                <c:pt idx="665">
                  <c:v>0.49</c:v>
                </c:pt>
                <c:pt idx="666">
                  <c:v>-0.78</c:v>
                </c:pt>
                <c:pt idx="667">
                  <c:v>-0.19</c:v>
                </c:pt>
                <c:pt idx="668">
                  <c:v>-0.16</c:v>
                </c:pt>
                <c:pt idx="669">
                  <c:v>-0.2</c:v>
                </c:pt>
                <c:pt idx="670">
                  <c:v>0.02</c:v>
                </c:pt>
                <c:pt idx="671">
                  <c:v>0.56000000000000005</c:v>
                </c:pt>
                <c:pt idx="672">
                  <c:v>-1.1499999999999999</c:v>
                </c:pt>
                <c:pt idx="673">
                  <c:v>0.7</c:v>
                </c:pt>
                <c:pt idx="674">
                  <c:v>0.28999999999999998</c:v>
                </c:pt>
                <c:pt idx="675">
                  <c:v>-3.97</c:v>
                </c:pt>
                <c:pt idx="676">
                  <c:v>0.16</c:v>
                </c:pt>
                <c:pt idx="677">
                  <c:v>0</c:v>
                </c:pt>
                <c:pt idx="678">
                  <c:v>0.32</c:v>
                </c:pt>
                <c:pt idx="679">
                  <c:v>-4.8499999999999996</c:v>
                </c:pt>
                <c:pt idx="680">
                  <c:v>0.77</c:v>
                </c:pt>
                <c:pt idx="681">
                  <c:v>1.36</c:v>
                </c:pt>
                <c:pt idx="682">
                  <c:v>-1.03</c:v>
                </c:pt>
                <c:pt idx="683">
                  <c:v>0.4</c:v>
                </c:pt>
                <c:pt idx="684">
                  <c:v>1.33</c:v>
                </c:pt>
                <c:pt idx="685">
                  <c:v>0.64</c:v>
                </c:pt>
                <c:pt idx="686">
                  <c:v>-0.17</c:v>
                </c:pt>
                <c:pt idx="687">
                  <c:v>1.34</c:v>
                </c:pt>
                <c:pt idx="688">
                  <c:v>-2.79</c:v>
                </c:pt>
                <c:pt idx="689">
                  <c:v>0.57999999999999996</c:v>
                </c:pt>
                <c:pt idx="690">
                  <c:v>6.53</c:v>
                </c:pt>
                <c:pt idx="691">
                  <c:v>0.64</c:v>
                </c:pt>
                <c:pt idx="692">
                  <c:v>0.3</c:v>
                </c:pt>
                <c:pt idx="693">
                  <c:v>0.63</c:v>
                </c:pt>
                <c:pt idx="694">
                  <c:v>0.18</c:v>
                </c:pt>
                <c:pt idx="695">
                  <c:v>-0.12</c:v>
                </c:pt>
                <c:pt idx="696">
                  <c:v>0.04</c:v>
                </c:pt>
                <c:pt idx="697">
                  <c:v>0.83</c:v>
                </c:pt>
                <c:pt idx="698">
                  <c:v>-0.2</c:v>
                </c:pt>
                <c:pt idx="699">
                  <c:v>-0.08</c:v>
                </c:pt>
                <c:pt idx="700">
                  <c:v>-1.59</c:v>
                </c:pt>
                <c:pt idx="701">
                  <c:v>0.2</c:v>
                </c:pt>
                <c:pt idx="702">
                  <c:v>0.28000000000000003</c:v>
                </c:pt>
                <c:pt idx="703">
                  <c:v>-0.39</c:v>
                </c:pt>
                <c:pt idx="704">
                  <c:v>0.01</c:v>
                </c:pt>
                <c:pt idx="705">
                  <c:v>0.43</c:v>
                </c:pt>
                <c:pt idx="706">
                  <c:v>-0.13</c:v>
                </c:pt>
                <c:pt idx="707">
                  <c:v>-1.1599999999999999</c:v>
                </c:pt>
                <c:pt idx="708">
                  <c:v>0.32</c:v>
                </c:pt>
                <c:pt idx="709">
                  <c:v>-2.54</c:v>
                </c:pt>
                <c:pt idx="710">
                  <c:v>0.12</c:v>
                </c:pt>
                <c:pt idx="711">
                  <c:v>0.28999999999999998</c:v>
                </c:pt>
                <c:pt idx="712">
                  <c:v>-1.1599999999999999</c:v>
                </c:pt>
                <c:pt idx="713">
                  <c:v>-1.9</c:v>
                </c:pt>
                <c:pt idx="714">
                  <c:v>0.88</c:v>
                </c:pt>
                <c:pt idx="715">
                  <c:v>0.56999999999999995</c:v>
                </c:pt>
                <c:pt idx="716">
                  <c:v>-0.17</c:v>
                </c:pt>
                <c:pt idx="717">
                  <c:v>0.02</c:v>
                </c:pt>
                <c:pt idx="718">
                  <c:v>-0.03</c:v>
                </c:pt>
                <c:pt idx="719">
                  <c:v>0.24</c:v>
                </c:pt>
                <c:pt idx="720">
                  <c:v>-0.32</c:v>
                </c:pt>
                <c:pt idx="721">
                  <c:v>0.46</c:v>
                </c:pt>
                <c:pt idx="722">
                  <c:v>-2.99</c:v>
                </c:pt>
                <c:pt idx="723">
                  <c:v>0.47</c:v>
                </c:pt>
                <c:pt idx="724">
                  <c:v>-0.06</c:v>
                </c:pt>
                <c:pt idx="725">
                  <c:v>0.92</c:v>
                </c:pt>
                <c:pt idx="726">
                  <c:v>0</c:v>
                </c:pt>
                <c:pt idx="727">
                  <c:v>-0.73</c:v>
                </c:pt>
                <c:pt idx="728">
                  <c:v>0.02</c:v>
                </c:pt>
                <c:pt idx="729">
                  <c:v>0.15</c:v>
                </c:pt>
                <c:pt idx="730">
                  <c:v>-0.5</c:v>
                </c:pt>
                <c:pt idx="731">
                  <c:v>0.48</c:v>
                </c:pt>
                <c:pt idx="732">
                  <c:v>-6.75</c:v>
                </c:pt>
                <c:pt idx="733">
                  <c:v>0.79</c:v>
                </c:pt>
                <c:pt idx="734">
                  <c:v>0.39</c:v>
                </c:pt>
                <c:pt idx="735">
                  <c:v>1.32</c:v>
                </c:pt>
                <c:pt idx="736">
                  <c:v>1.96</c:v>
                </c:pt>
                <c:pt idx="737">
                  <c:v>0.9</c:v>
                </c:pt>
                <c:pt idx="738">
                  <c:v>-0.64</c:v>
                </c:pt>
                <c:pt idx="739">
                  <c:v>-0.26</c:v>
                </c:pt>
                <c:pt idx="740">
                  <c:v>-0.72</c:v>
                </c:pt>
                <c:pt idx="741">
                  <c:v>2.25</c:v>
                </c:pt>
                <c:pt idx="742">
                  <c:v>-0.26</c:v>
                </c:pt>
                <c:pt idx="743">
                  <c:v>0.28999999999999998</c:v>
                </c:pt>
                <c:pt idx="744">
                  <c:v>0.82</c:v>
                </c:pt>
                <c:pt idx="745">
                  <c:v>0.41</c:v>
                </c:pt>
                <c:pt idx="746">
                  <c:v>-0.09</c:v>
                </c:pt>
                <c:pt idx="747">
                  <c:v>-1.53</c:v>
                </c:pt>
                <c:pt idx="748">
                  <c:v>0.11</c:v>
                </c:pt>
                <c:pt idx="749">
                  <c:v>0.71</c:v>
                </c:pt>
                <c:pt idx="750">
                  <c:v>0.17</c:v>
                </c:pt>
                <c:pt idx="751">
                  <c:v>0.19</c:v>
                </c:pt>
                <c:pt idx="752">
                  <c:v>1.83</c:v>
                </c:pt>
                <c:pt idx="753">
                  <c:v>0.45</c:v>
                </c:pt>
                <c:pt idx="754">
                  <c:v>0.61</c:v>
                </c:pt>
                <c:pt idx="755">
                  <c:v>0.1</c:v>
                </c:pt>
                <c:pt idx="756">
                  <c:v>1.83</c:v>
                </c:pt>
                <c:pt idx="757">
                  <c:v>0.76</c:v>
                </c:pt>
                <c:pt idx="758">
                  <c:v>-3.59</c:v>
                </c:pt>
                <c:pt idx="759">
                  <c:v>0.19</c:v>
                </c:pt>
                <c:pt idx="760">
                  <c:v>-2.16</c:v>
                </c:pt>
                <c:pt idx="761">
                  <c:v>0.52</c:v>
                </c:pt>
                <c:pt idx="762">
                  <c:v>1.1499999999999999</c:v>
                </c:pt>
                <c:pt idx="763">
                  <c:v>-1.25</c:v>
                </c:pt>
                <c:pt idx="764">
                  <c:v>1.07</c:v>
                </c:pt>
                <c:pt idx="765">
                  <c:v>-0.22</c:v>
                </c:pt>
                <c:pt idx="766">
                  <c:v>-0.96</c:v>
                </c:pt>
                <c:pt idx="767">
                  <c:v>-0.31</c:v>
                </c:pt>
                <c:pt idx="768">
                  <c:v>0.12</c:v>
                </c:pt>
                <c:pt idx="769">
                  <c:v>-2.48</c:v>
                </c:pt>
                <c:pt idx="770">
                  <c:v>-0.21</c:v>
                </c:pt>
                <c:pt idx="771">
                  <c:v>0.63</c:v>
                </c:pt>
                <c:pt idx="772">
                  <c:v>1.48</c:v>
                </c:pt>
                <c:pt idx="773">
                  <c:v>0.48</c:v>
                </c:pt>
                <c:pt idx="774">
                  <c:v>4.67</c:v>
                </c:pt>
                <c:pt idx="775">
                  <c:v>0.8</c:v>
                </c:pt>
                <c:pt idx="776">
                  <c:v>0.02</c:v>
                </c:pt>
                <c:pt idx="777">
                  <c:v>0.15</c:v>
                </c:pt>
                <c:pt idx="778">
                  <c:v>0.06</c:v>
                </c:pt>
                <c:pt idx="779">
                  <c:v>0.47</c:v>
                </c:pt>
                <c:pt idx="780">
                  <c:v>-0.6</c:v>
                </c:pt>
                <c:pt idx="781">
                  <c:v>0.97</c:v>
                </c:pt>
                <c:pt idx="782">
                  <c:v>-5.0999999999999996</c:v>
                </c:pt>
                <c:pt idx="783">
                  <c:v>-0.08</c:v>
                </c:pt>
                <c:pt idx="784">
                  <c:v>0.65</c:v>
                </c:pt>
                <c:pt idx="785">
                  <c:v>-0.9</c:v>
                </c:pt>
                <c:pt idx="786">
                  <c:v>-0.08</c:v>
                </c:pt>
                <c:pt idx="787">
                  <c:v>0.28000000000000003</c:v>
                </c:pt>
                <c:pt idx="788">
                  <c:v>-0.34</c:v>
                </c:pt>
                <c:pt idx="789">
                  <c:v>-0.03</c:v>
                </c:pt>
                <c:pt idx="790">
                  <c:v>-0.2</c:v>
                </c:pt>
                <c:pt idx="791">
                  <c:v>-0.11</c:v>
                </c:pt>
                <c:pt idx="792">
                  <c:v>-0.13</c:v>
                </c:pt>
                <c:pt idx="793">
                  <c:v>-0.05</c:v>
                </c:pt>
                <c:pt idx="794">
                  <c:v>-0.02</c:v>
                </c:pt>
                <c:pt idx="795">
                  <c:v>-7.0000000000000007E-2</c:v>
                </c:pt>
                <c:pt idx="796">
                  <c:v>-7.0000000000000007E-2</c:v>
                </c:pt>
                <c:pt idx="797">
                  <c:v>-0.05</c:v>
                </c:pt>
                <c:pt idx="798">
                  <c:v>0</c:v>
                </c:pt>
                <c:pt idx="799">
                  <c:v>-0.19</c:v>
                </c:pt>
                <c:pt idx="800">
                  <c:v>-0.16</c:v>
                </c:pt>
                <c:pt idx="801">
                  <c:v>0</c:v>
                </c:pt>
                <c:pt idx="802">
                  <c:v>7.0000000000000007E-2</c:v>
                </c:pt>
                <c:pt idx="803">
                  <c:v>0.12</c:v>
                </c:pt>
                <c:pt idx="804">
                  <c:v>-0.23</c:v>
                </c:pt>
                <c:pt idx="805">
                  <c:v>0.11</c:v>
                </c:pt>
                <c:pt idx="806">
                  <c:v>0.06</c:v>
                </c:pt>
                <c:pt idx="807">
                  <c:v>-0.17</c:v>
                </c:pt>
                <c:pt idx="808">
                  <c:v>-0.19</c:v>
                </c:pt>
                <c:pt idx="809">
                  <c:v>0.27</c:v>
                </c:pt>
                <c:pt idx="810">
                  <c:v>0.67</c:v>
                </c:pt>
                <c:pt idx="811">
                  <c:v>-0.85</c:v>
                </c:pt>
                <c:pt idx="812">
                  <c:v>-0.34</c:v>
                </c:pt>
                <c:pt idx="813">
                  <c:v>-0.09</c:v>
                </c:pt>
                <c:pt idx="814">
                  <c:v>-0.4</c:v>
                </c:pt>
                <c:pt idx="815">
                  <c:v>0.63</c:v>
                </c:pt>
                <c:pt idx="816">
                  <c:v>0.3</c:v>
                </c:pt>
                <c:pt idx="817">
                  <c:v>-0.13</c:v>
                </c:pt>
                <c:pt idx="818">
                  <c:v>-0.16</c:v>
                </c:pt>
                <c:pt idx="819">
                  <c:v>-7.0000000000000007E-2</c:v>
                </c:pt>
                <c:pt idx="820">
                  <c:v>0.1</c:v>
                </c:pt>
                <c:pt idx="821">
                  <c:v>-0.2</c:v>
                </c:pt>
                <c:pt idx="822">
                  <c:v>-0.06</c:v>
                </c:pt>
                <c:pt idx="823">
                  <c:v>0.3</c:v>
                </c:pt>
                <c:pt idx="824">
                  <c:v>-0.22</c:v>
                </c:pt>
                <c:pt idx="825">
                  <c:v>-0.28999999999999998</c:v>
                </c:pt>
                <c:pt idx="826">
                  <c:v>-0.13</c:v>
                </c:pt>
                <c:pt idx="827">
                  <c:v>0.01</c:v>
                </c:pt>
                <c:pt idx="828">
                  <c:v>-0.28000000000000003</c:v>
                </c:pt>
                <c:pt idx="829">
                  <c:v>-0.09</c:v>
                </c:pt>
                <c:pt idx="830">
                  <c:v>-1.5</c:v>
                </c:pt>
                <c:pt idx="831">
                  <c:v>-0.45</c:v>
                </c:pt>
                <c:pt idx="832">
                  <c:v>-0.26</c:v>
                </c:pt>
                <c:pt idx="833">
                  <c:v>-0.28000000000000003</c:v>
                </c:pt>
                <c:pt idx="834">
                  <c:v>-0.22</c:v>
                </c:pt>
                <c:pt idx="835">
                  <c:v>-0.11</c:v>
                </c:pt>
                <c:pt idx="836">
                  <c:v>-0.03</c:v>
                </c:pt>
                <c:pt idx="837">
                  <c:v>-0.61</c:v>
                </c:pt>
                <c:pt idx="838">
                  <c:v>0.7</c:v>
                </c:pt>
                <c:pt idx="839">
                  <c:v>-0.7</c:v>
                </c:pt>
                <c:pt idx="840">
                  <c:v>0.14000000000000001</c:v>
                </c:pt>
                <c:pt idx="841">
                  <c:v>-0.48</c:v>
                </c:pt>
                <c:pt idx="842">
                  <c:v>-0.24</c:v>
                </c:pt>
                <c:pt idx="843">
                  <c:v>-0.16</c:v>
                </c:pt>
                <c:pt idx="844">
                  <c:v>-0.38</c:v>
                </c:pt>
                <c:pt idx="845">
                  <c:v>0.06</c:v>
                </c:pt>
                <c:pt idx="846">
                  <c:v>-0.42</c:v>
                </c:pt>
                <c:pt idx="847">
                  <c:v>-0.3</c:v>
                </c:pt>
                <c:pt idx="848">
                  <c:v>-0.16</c:v>
                </c:pt>
                <c:pt idx="849">
                  <c:v>-1.31</c:v>
                </c:pt>
                <c:pt idx="850">
                  <c:v>0.04</c:v>
                </c:pt>
                <c:pt idx="851">
                  <c:v>-0.38</c:v>
                </c:pt>
                <c:pt idx="852">
                  <c:v>-0.32</c:v>
                </c:pt>
                <c:pt idx="853">
                  <c:v>-1</c:v>
                </c:pt>
                <c:pt idx="854">
                  <c:v>-0.21</c:v>
                </c:pt>
                <c:pt idx="855">
                  <c:v>0.17</c:v>
                </c:pt>
                <c:pt idx="856">
                  <c:v>1</c:v>
                </c:pt>
                <c:pt idx="857">
                  <c:v>-0.46</c:v>
                </c:pt>
                <c:pt idx="858">
                  <c:v>-0.28000000000000003</c:v>
                </c:pt>
                <c:pt idx="859">
                  <c:v>0.12</c:v>
                </c:pt>
                <c:pt idx="860">
                  <c:v>0.21</c:v>
                </c:pt>
                <c:pt idx="861">
                  <c:v>-0.89</c:v>
                </c:pt>
                <c:pt idx="862">
                  <c:v>-0.02</c:v>
                </c:pt>
                <c:pt idx="863">
                  <c:v>-0.23</c:v>
                </c:pt>
                <c:pt idx="864">
                  <c:v>-0.28999999999999998</c:v>
                </c:pt>
                <c:pt idx="865">
                  <c:v>-0.09</c:v>
                </c:pt>
                <c:pt idx="866">
                  <c:v>0.1</c:v>
                </c:pt>
                <c:pt idx="867">
                  <c:v>-7.0000000000000007E-2</c:v>
                </c:pt>
                <c:pt idx="868">
                  <c:v>-0.08</c:v>
                </c:pt>
                <c:pt idx="869">
                  <c:v>-0.39</c:v>
                </c:pt>
                <c:pt idx="870">
                  <c:v>-0.05</c:v>
                </c:pt>
                <c:pt idx="871">
                  <c:v>-0.17</c:v>
                </c:pt>
                <c:pt idx="872">
                  <c:v>-0.41</c:v>
                </c:pt>
                <c:pt idx="873">
                  <c:v>-0.22</c:v>
                </c:pt>
                <c:pt idx="874">
                  <c:v>-0.08</c:v>
                </c:pt>
                <c:pt idx="875">
                  <c:v>-0.02</c:v>
                </c:pt>
                <c:pt idx="876">
                  <c:v>-0.02</c:v>
                </c:pt>
                <c:pt idx="877">
                  <c:v>0.31</c:v>
                </c:pt>
                <c:pt idx="878">
                  <c:v>0.53</c:v>
                </c:pt>
                <c:pt idx="879">
                  <c:v>0.04</c:v>
                </c:pt>
                <c:pt idx="880">
                  <c:v>-0.26</c:v>
                </c:pt>
                <c:pt idx="881">
                  <c:v>-0.06</c:v>
                </c:pt>
                <c:pt idx="882">
                  <c:v>0.19</c:v>
                </c:pt>
                <c:pt idx="883">
                  <c:v>-0.11</c:v>
                </c:pt>
                <c:pt idx="884">
                  <c:v>-0.14000000000000001</c:v>
                </c:pt>
                <c:pt idx="885">
                  <c:v>0.19</c:v>
                </c:pt>
                <c:pt idx="886">
                  <c:v>3.3</c:v>
                </c:pt>
                <c:pt idx="887">
                  <c:v>5.43</c:v>
                </c:pt>
                <c:pt idx="888">
                  <c:v>2.2000000000000002</c:v>
                </c:pt>
                <c:pt idx="889">
                  <c:v>0.03</c:v>
                </c:pt>
                <c:pt idx="890">
                  <c:v>4.4800000000000004</c:v>
                </c:pt>
                <c:pt idx="891">
                  <c:v>0.02</c:v>
                </c:pt>
                <c:pt idx="892">
                  <c:v>-4.58</c:v>
                </c:pt>
                <c:pt idx="893">
                  <c:v>-4.26</c:v>
                </c:pt>
                <c:pt idx="894">
                  <c:v>-1.24</c:v>
                </c:pt>
                <c:pt idx="895">
                  <c:v>7.34</c:v>
                </c:pt>
                <c:pt idx="896">
                  <c:v>-6.89</c:v>
                </c:pt>
                <c:pt idx="897">
                  <c:v>1.55</c:v>
                </c:pt>
                <c:pt idx="898">
                  <c:v>1.93</c:v>
                </c:pt>
                <c:pt idx="899">
                  <c:v>-4.3499999999999996</c:v>
                </c:pt>
                <c:pt idx="900">
                  <c:v>0.55000000000000004</c:v>
                </c:pt>
                <c:pt idx="901">
                  <c:v>11.16</c:v>
                </c:pt>
                <c:pt idx="902">
                  <c:v>2.98</c:v>
                </c:pt>
                <c:pt idx="903">
                  <c:v>0.28999999999999998</c:v>
                </c:pt>
                <c:pt idx="904">
                  <c:v>4.62</c:v>
                </c:pt>
                <c:pt idx="905">
                  <c:v>-0.35</c:v>
                </c:pt>
                <c:pt idx="906">
                  <c:v>-7.69</c:v>
                </c:pt>
                <c:pt idx="907">
                  <c:v>-5.08</c:v>
                </c:pt>
                <c:pt idx="908">
                  <c:v>3.57</c:v>
                </c:pt>
                <c:pt idx="909">
                  <c:v>6.67</c:v>
                </c:pt>
                <c:pt idx="910">
                  <c:v>-4.49</c:v>
                </c:pt>
                <c:pt idx="911">
                  <c:v>-6.44</c:v>
                </c:pt>
                <c:pt idx="912">
                  <c:v>-5.12</c:v>
                </c:pt>
                <c:pt idx="913">
                  <c:v>-4.24</c:v>
                </c:pt>
                <c:pt idx="914">
                  <c:v>-3.51</c:v>
                </c:pt>
                <c:pt idx="915">
                  <c:v>-0.42</c:v>
                </c:pt>
                <c:pt idx="916">
                  <c:v>3.51</c:v>
                </c:pt>
                <c:pt idx="917">
                  <c:v>-0.28999999999999998</c:v>
                </c:pt>
                <c:pt idx="918">
                  <c:v>-2.57</c:v>
                </c:pt>
                <c:pt idx="919">
                  <c:v>5.97</c:v>
                </c:pt>
                <c:pt idx="920">
                  <c:v>-3.34</c:v>
                </c:pt>
                <c:pt idx="921">
                  <c:v>0.86</c:v>
                </c:pt>
                <c:pt idx="922">
                  <c:v>6.58</c:v>
                </c:pt>
                <c:pt idx="923">
                  <c:v>-4.2300000000000004</c:v>
                </c:pt>
                <c:pt idx="924">
                  <c:v>-0.9</c:v>
                </c:pt>
                <c:pt idx="925">
                  <c:v>-0.05</c:v>
                </c:pt>
                <c:pt idx="926">
                  <c:v>-1.57</c:v>
                </c:pt>
                <c:pt idx="927">
                  <c:v>-0.15</c:v>
                </c:pt>
                <c:pt idx="928">
                  <c:v>3.45</c:v>
                </c:pt>
                <c:pt idx="929">
                  <c:v>1.53</c:v>
                </c:pt>
                <c:pt idx="930">
                  <c:v>-4.18</c:v>
                </c:pt>
                <c:pt idx="931">
                  <c:v>1.83</c:v>
                </c:pt>
                <c:pt idx="932">
                  <c:v>1.86</c:v>
                </c:pt>
                <c:pt idx="933">
                  <c:v>0.76</c:v>
                </c:pt>
                <c:pt idx="934">
                  <c:v>-0.43</c:v>
                </c:pt>
                <c:pt idx="935">
                  <c:v>1.25</c:v>
                </c:pt>
                <c:pt idx="936">
                  <c:v>-0.13</c:v>
                </c:pt>
                <c:pt idx="937">
                  <c:v>0.28000000000000003</c:v>
                </c:pt>
                <c:pt idx="938">
                  <c:v>0.35</c:v>
                </c:pt>
                <c:pt idx="939">
                  <c:v>0.85</c:v>
                </c:pt>
                <c:pt idx="940">
                  <c:v>0.04</c:v>
                </c:pt>
                <c:pt idx="941">
                  <c:v>-2.35</c:v>
                </c:pt>
                <c:pt idx="942">
                  <c:v>-0.69</c:v>
                </c:pt>
                <c:pt idx="943">
                  <c:v>-0.22</c:v>
                </c:pt>
                <c:pt idx="944">
                  <c:v>-0.03</c:v>
                </c:pt>
                <c:pt idx="945">
                  <c:v>-0.87</c:v>
                </c:pt>
                <c:pt idx="946">
                  <c:v>17.79</c:v>
                </c:pt>
                <c:pt idx="947">
                  <c:v>-0.16</c:v>
                </c:pt>
                <c:pt idx="948">
                  <c:v>-1.63</c:v>
                </c:pt>
                <c:pt idx="949">
                  <c:v>1.25</c:v>
                </c:pt>
                <c:pt idx="950">
                  <c:v>-1.74</c:v>
                </c:pt>
                <c:pt idx="951">
                  <c:v>0.41</c:v>
                </c:pt>
                <c:pt idx="952">
                  <c:v>0.17</c:v>
                </c:pt>
                <c:pt idx="953">
                  <c:v>0.45</c:v>
                </c:pt>
                <c:pt idx="954">
                  <c:v>-1.23</c:v>
                </c:pt>
                <c:pt idx="955">
                  <c:v>-0.11</c:v>
                </c:pt>
                <c:pt idx="956">
                  <c:v>-1.53</c:v>
                </c:pt>
                <c:pt idx="957">
                  <c:v>-0.13</c:v>
                </c:pt>
                <c:pt idx="958">
                  <c:v>-0.22</c:v>
                </c:pt>
                <c:pt idx="959">
                  <c:v>-0.14000000000000001</c:v>
                </c:pt>
                <c:pt idx="960">
                  <c:v>-0.24</c:v>
                </c:pt>
                <c:pt idx="961">
                  <c:v>-0.13</c:v>
                </c:pt>
                <c:pt idx="962">
                  <c:v>-0.14000000000000001</c:v>
                </c:pt>
                <c:pt idx="963">
                  <c:v>-0.06</c:v>
                </c:pt>
                <c:pt idx="964">
                  <c:v>-0.12</c:v>
                </c:pt>
                <c:pt idx="965">
                  <c:v>-0.08</c:v>
                </c:pt>
                <c:pt idx="966">
                  <c:v>0.16</c:v>
                </c:pt>
                <c:pt idx="967">
                  <c:v>-0.42</c:v>
                </c:pt>
                <c:pt idx="968">
                  <c:v>-0.23</c:v>
                </c:pt>
                <c:pt idx="969">
                  <c:v>-0.35</c:v>
                </c:pt>
                <c:pt idx="970">
                  <c:v>-0.08</c:v>
                </c:pt>
                <c:pt idx="971">
                  <c:v>-0.03</c:v>
                </c:pt>
                <c:pt idx="972">
                  <c:v>-0.08</c:v>
                </c:pt>
                <c:pt idx="973">
                  <c:v>-0.46</c:v>
                </c:pt>
                <c:pt idx="974">
                  <c:v>0.88</c:v>
                </c:pt>
                <c:pt idx="975">
                  <c:v>-3.77</c:v>
                </c:pt>
                <c:pt idx="976">
                  <c:v>3.03</c:v>
                </c:pt>
                <c:pt idx="977">
                  <c:v>-0.41</c:v>
                </c:pt>
                <c:pt idx="978">
                  <c:v>0.54</c:v>
                </c:pt>
                <c:pt idx="979">
                  <c:v>5.71</c:v>
                </c:pt>
                <c:pt idx="980">
                  <c:v>-0.44</c:v>
                </c:pt>
                <c:pt idx="981">
                  <c:v>-0.88</c:v>
                </c:pt>
                <c:pt idx="982">
                  <c:v>-0.94</c:v>
                </c:pt>
                <c:pt idx="983">
                  <c:v>0.34</c:v>
                </c:pt>
                <c:pt idx="984">
                  <c:v>-1.19</c:v>
                </c:pt>
                <c:pt idx="985">
                  <c:v>-0.38</c:v>
                </c:pt>
                <c:pt idx="986">
                  <c:v>-0.31</c:v>
                </c:pt>
                <c:pt idx="987">
                  <c:v>-0.46</c:v>
                </c:pt>
                <c:pt idx="988">
                  <c:v>0.32</c:v>
                </c:pt>
                <c:pt idx="989">
                  <c:v>-0.35</c:v>
                </c:pt>
                <c:pt idx="990">
                  <c:v>-0.16</c:v>
                </c:pt>
                <c:pt idx="991">
                  <c:v>-0.21</c:v>
                </c:pt>
                <c:pt idx="992">
                  <c:v>-0.24</c:v>
                </c:pt>
                <c:pt idx="993">
                  <c:v>-0.02</c:v>
                </c:pt>
                <c:pt idx="994">
                  <c:v>-0.15</c:v>
                </c:pt>
                <c:pt idx="995">
                  <c:v>-0.45</c:v>
                </c:pt>
                <c:pt idx="996">
                  <c:v>0.37</c:v>
                </c:pt>
                <c:pt idx="997">
                  <c:v>-0.63</c:v>
                </c:pt>
                <c:pt idx="998">
                  <c:v>-0.25</c:v>
                </c:pt>
                <c:pt idx="999">
                  <c:v>0.53</c:v>
                </c:pt>
                <c:pt idx="1000">
                  <c:v>0.55000000000000004</c:v>
                </c:pt>
                <c:pt idx="1001">
                  <c:v>-0.2</c:v>
                </c:pt>
                <c:pt idx="1002">
                  <c:v>-0.12</c:v>
                </c:pt>
                <c:pt idx="1003">
                  <c:v>-0.37</c:v>
                </c:pt>
                <c:pt idx="1004">
                  <c:v>0.23</c:v>
                </c:pt>
                <c:pt idx="1005">
                  <c:v>-0.03</c:v>
                </c:pt>
                <c:pt idx="1006">
                  <c:v>0.06</c:v>
                </c:pt>
                <c:pt idx="1007">
                  <c:v>0.26</c:v>
                </c:pt>
                <c:pt idx="1008">
                  <c:v>-1.61</c:v>
                </c:pt>
                <c:pt idx="1009">
                  <c:v>0.56000000000000005</c:v>
                </c:pt>
                <c:pt idx="1010">
                  <c:v>-1.57</c:v>
                </c:pt>
                <c:pt idx="1011">
                  <c:v>-1.71</c:v>
                </c:pt>
                <c:pt idx="1012">
                  <c:v>-1.25</c:v>
                </c:pt>
                <c:pt idx="1013">
                  <c:v>-0.65</c:v>
                </c:pt>
                <c:pt idx="1014">
                  <c:v>-0.34</c:v>
                </c:pt>
                <c:pt idx="1015">
                  <c:v>-0.1</c:v>
                </c:pt>
                <c:pt idx="1016">
                  <c:v>-0.14000000000000001</c:v>
                </c:pt>
                <c:pt idx="1017">
                  <c:v>0.28000000000000003</c:v>
                </c:pt>
                <c:pt idx="1018">
                  <c:v>1.79</c:v>
                </c:pt>
                <c:pt idx="1019">
                  <c:v>-0.12</c:v>
                </c:pt>
                <c:pt idx="1020">
                  <c:v>-1.32</c:v>
                </c:pt>
                <c:pt idx="1021">
                  <c:v>0.04</c:v>
                </c:pt>
                <c:pt idx="1022">
                  <c:v>-0.01</c:v>
                </c:pt>
                <c:pt idx="1023">
                  <c:v>-0.13</c:v>
                </c:pt>
                <c:pt idx="1024">
                  <c:v>-0.49</c:v>
                </c:pt>
                <c:pt idx="1025">
                  <c:v>-0.23</c:v>
                </c:pt>
                <c:pt idx="1026">
                  <c:v>-0.71</c:v>
                </c:pt>
                <c:pt idx="1027">
                  <c:v>-0.19</c:v>
                </c:pt>
                <c:pt idx="1028">
                  <c:v>-0.52</c:v>
                </c:pt>
                <c:pt idx="1029">
                  <c:v>0.99</c:v>
                </c:pt>
                <c:pt idx="1030">
                  <c:v>-12.51</c:v>
                </c:pt>
                <c:pt idx="1031">
                  <c:v>-0.25</c:v>
                </c:pt>
                <c:pt idx="1032">
                  <c:v>-1.36</c:v>
                </c:pt>
                <c:pt idx="1033">
                  <c:v>-0.39</c:v>
                </c:pt>
                <c:pt idx="1034">
                  <c:v>0.36</c:v>
                </c:pt>
                <c:pt idx="1035">
                  <c:v>-1.66</c:v>
                </c:pt>
                <c:pt idx="1036">
                  <c:v>-1.41</c:v>
                </c:pt>
                <c:pt idx="1037">
                  <c:v>-2.64</c:v>
                </c:pt>
                <c:pt idx="1038">
                  <c:v>-2.59</c:v>
                </c:pt>
                <c:pt idx="1039">
                  <c:v>-1.1200000000000001</c:v>
                </c:pt>
                <c:pt idx="1040">
                  <c:v>-1.5</c:v>
                </c:pt>
                <c:pt idx="1041">
                  <c:v>-1.24</c:v>
                </c:pt>
                <c:pt idx="1042">
                  <c:v>-1.38</c:v>
                </c:pt>
                <c:pt idx="1043">
                  <c:v>-1.1000000000000001</c:v>
                </c:pt>
                <c:pt idx="1044">
                  <c:v>-1.08</c:v>
                </c:pt>
                <c:pt idx="1045">
                  <c:v>-1.1299999999999999</c:v>
                </c:pt>
                <c:pt idx="1046">
                  <c:v>-4.6100000000000003</c:v>
                </c:pt>
                <c:pt idx="1047">
                  <c:v>-1.44</c:v>
                </c:pt>
                <c:pt idx="1048">
                  <c:v>-1.79</c:v>
                </c:pt>
                <c:pt idx="1049">
                  <c:v>-1.59</c:v>
                </c:pt>
                <c:pt idx="1050">
                  <c:v>-1.54</c:v>
                </c:pt>
                <c:pt idx="1051">
                  <c:v>-1.76</c:v>
                </c:pt>
                <c:pt idx="1052">
                  <c:v>-1.71</c:v>
                </c:pt>
                <c:pt idx="1053">
                  <c:v>-1.1200000000000001</c:v>
                </c:pt>
                <c:pt idx="1054">
                  <c:v>-1.1599999999999999</c:v>
                </c:pt>
                <c:pt idx="1055">
                  <c:v>-1.88</c:v>
                </c:pt>
                <c:pt idx="1056">
                  <c:v>-1.1100000000000001</c:v>
                </c:pt>
                <c:pt idx="1057">
                  <c:v>-2.1</c:v>
                </c:pt>
                <c:pt idx="1058">
                  <c:v>-1.1399999999999999</c:v>
                </c:pt>
                <c:pt idx="1059">
                  <c:v>-0.98</c:v>
                </c:pt>
                <c:pt idx="1060">
                  <c:v>-0.82</c:v>
                </c:pt>
                <c:pt idx="1061">
                  <c:v>-0.52</c:v>
                </c:pt>
                <c:pt idx="1062">
                  <c:v>-0.35</c:v>
                </c:pt>
                <c:pt idx="1063">
                  <c:v>-0.22</c:v>
                </c:pt>
                <c:pt idx="1064">
                  <c:v>-0.15</c:v>
                </c:pt>
                <c:pt idx="1065">
                  <c:v>-0.12</c:v>
                </c:pt>
                <c:pt idx="1066">
                  <c:v>-0.48</c:v>
                </c:pt>
                <c:pt idx="1067">
                  <c:v>0.2</c:v>
                </c:pt>
                <c:pt idx="1068">
                  <c:v>0.32</c:v>
                </c:pt>
                <c:pt idx="1069">
                  <c:v>-1.59</c:v>
                </c:pt>
                <c:pt idx="1070">
                  <c:v>0.18</c:v>
                </c:pt>
                <c:pt idx="1071">
                  <c:v>-0.45</c:v>
                </c:pt>
                <c:pt idx="1072">
                  <c:v>-0.63</c:v>
                </c:pt>
                <c:pt idx="1073">
                  <c:v>-1.51</c:v>
                </c:pt>
                <c:pt idx="1074">
                  <c:v>-2.1</c:v>
                </c:pt>
                <c:pt idx="1075">
                  <c:v>-1.48</c:v>
                </c:pt>
                <c:pt idx="1076">
                  <c:v>0.01</c:v>
                </c:pt>
                <c:pt idx="1077">
                  <c:v>-2.12</c:v>
                </c:pt>
                <c:pt idx="1078">
                  <c:v>1.34</c:v>
                </c:pt>
                <c:pt idx="1079">
                  <c:v>1.71</c:v>
                </c:pt>
                <c:pt idx="1080">
                  <c:v>-1.68</c:v>
                </c:pt>
                <c:pt idx="1081">
                  <c:v>-2.54</c:v>
                </c:pt>
                <c:pt idx="1082">
                  <c:v>0.34</c:v>
                </c:pt>
                <c:pt idx="1083">
                  <c:v>-1.67</c:v>
                </c:pt>
                <c:pt idx="1084">
                  <c:v>-1.57</c:v>
                </c:pt>
                <c:pt idx="1085">
                  <c:v>-0.73</c:v>
                </c:pt>
                <c:pt idx="1086">
                  <c:v>2.86</c:v>
                </c:pt>
                <c:pt idx="1087">
                  <c:v>-0.2</c:v>
                </c:pt>
                <c:pt idx="1088">
                  <c:v>-0.65</c:v>
                </c:pt>
                <c:pt idx="1089">
                  <c:v>-1.38</c:v>
                </c:pt>
                <c:pt idx="1090">
                  <c:v>-1.17</c:v>
                </c:pt>
                <c:pt idx="1091">
                  <c:v>-3.27</c:v>
                </c:pt>
                <c:pt idx="1092">
                  <c:v>-1.27</c:v>
                </c:pt>
                <c:pt idx="1093">
                  <c:v>-1.19</c:v>
                </c:pt>
                <c:pt idx="1094">
                  <c:v>-2.06</c:v>
                </c:pt>
                <c:pt idx="1095">
                  <c:v>-0.52</c:v>
                </c:pt>
                <c:pt idx="1096">
                  <c:v>-2.33</c:v>
                </c:pt>
                <c:pt idx="1097">
                  <c:v>-1.48</c:v>
                </c:pt>
                <c:pt idx="1098">
                  <c:v>-1.81</c:v>
                </c:pt>
                <c:pt idx="1099">
                  <c:v>-1.62</c:v>
                </c:pt>
                <c:pt idx="1100">
                  <c:v>-1.74</c:v>
                </c:pt>
                <c:pt idx="1101">
                  <c:v>-0.9</c:v>
                </c:pt>
                <c:pt idx="1102">
                  <c:v>-0.26</c:v>
                </c:pt>
                <c:pt idx="1103">
                  <c:v>-2.68</c:v>
                </c:pt>
                <c:pt idx="1104">
                  <c:v>0.45</c:v>
                </c:pt>
                <c:pt idx="1105">
                  <c:v>-7.0000000000000007E-2</c:v>
                </c:pt>
                <c:pt idx="1106">
                  <c:v>-1.87</c:v>
                </c:pt>
                <c:pt idx="1107">
                  <c:v>-13.12</c:v>
                </c:pt>
                <c:pt idx="1108">
                  <c:v>-2.39</c:v>
                </c:pt>
                <c:pt idx="1109">
                  <c:v>-1.54</c:v>
                </c:pt>
                <c:pt idx="1110">
                  <c:v>-2.78</c:v>
                </c:pt>
                <c:pt idx="1111">
                  <c:v>-2.17</c:v>
                </c:pt>
                <c:pt idx="1112">
                  <c:v>-0.28000000000000003</c:v>
                </c:pt>
                <c:pt idx="1113">
                  <c:v>-1.01</c:v>
                </c:pt>
                <c:pt idx="1114">
                  <c:v>-3.65</c:v>
                </c:pt>
                <c:pt idx="1115">
                  <c:v>-0.09</c:v>
                </c:pt>
                <c:pt idx="1116">
                  <c:v>-1.39</c:v>
                </c:pt>
                <c:pt idx="1117">
                  <c:v>6.41</c:v>
                </c:pt>
                <c:pt idx="1118">
                  <c:v>-3.61</c:v>
                </c:pt>
                <c:pt idx="1119">
                  <c:v>-0.25</c:v>
                </c:pt>
                <c:pt idx="1120">
                  <c:v>-1.77</c:v>
                </c:pt>
                <c:pt idx="1121">
                  <c:v>-4.62</c:v>
                </c:pt>
                <c:pt idx="1122">
                  <c:v>-2.36</c:v>
                </c:pt>
                <c:pt idx="1123">
                  <c:v>-2.92</c:v>
                </c:pt>
                <c:pt idx="1124">
                  <c:v>-1.04</c:v>
                </c:pt>
                <c:pt idx="1125">
                  <c:v>1.21</c:v>
                </c:pt>
                <c:pt idx="1126">
                  <c:v>-2.11</c:v>
                </c:pt>
                <c:pt idx="1127">
                  <c:v>-1.5</c:v>
                </c:pt>
                <c:pt idx="1128">
                  <c:v>1.35</c:v>
                </c:pt>
                <c:pt idx="1129">
                  <c:v>-3.93</c:v>
                </c:pt>
                <c:pt idx="1130">
                  <c:v>-1.1200000000000001</c:v>
                </c:pt>
                <c:pt idx="1131">
                  <c:v>-5.55</c:v>
                </c:pt>
                <c:pt idx="1132">
                  <c:v>-2.94</c:v>
                </c:pt>
                <c:pt idx="1133">
                  <c:v>-1.99</c:v>
                </c:pt>
                <c:pt idx="1134">
                  <c:v>-2.4500000000000002</c:v>
                </c:pt>
                <c:pt idx="1135">
                  <c:v>-1.91</c:v>
                </c:pt>
                <c:pt idx="1136">
                  <c:v>-3.21</c:v>
                </c:pt>
                <c:pt idx="1137">
                  <c:v>-1.35</c:v>
                </c:pt>
                <c:pt idx="1138">
                  <c:v>-2.2999999999999998</c:v>
                </c:pt>
                <c:pt idx="1139">
                  <c:v>-2.16</c:v>
                </c:pt>
                <c:pt idx="1140">
                  <c:v>-2.2400000000000002</c:v>
                </c:pt>
                <c:pt idx="1141">
                  <c:v>-2</c:v>
                </c:pt>
                <c:pt idx="1142">
                  <c:v>-1.47</c:v>
                </c:pt>
                <c:pt idx="1143">
                  <c:v>-1.26</c:v>
                </c:pt>
                <c:pt idx="1144">
                  <c:v>-3.08</c:v>
                </c:pt>
                <c:pt idx="1145">
                  <c:v>-8.36</c:v>
                </c:pt>
                <c:pt idx="1146">
                  <c:v>-2.31</c:v>
                </c:pt>
                <c:pt idx="1147">
                  <c:v>-3.82</c:v>
                </c:pt>
                <c:pt idx="1148">
                  <c:v>-3.01</c:v>
                </c:pt>
                <c:pt idx="1149">
                  <c:v>-2.94</c:v>
                </c:pt>
                <c:pt idx="1150">
                  <c:v>-4.18</c:v>
                </c:pt>
                <c:pt idx="1151">
                  <c:v>-2.79</c:v>
                </c:pt>
                <c:pt idx="1152">
                  <c:v>-3.69</c:v>
                </c:pt>
                <c:pt idx="1153">
                  <c:v>-1.41</c:v>
                </c:pt>
                <c:pt idx="1154">
                  <c:v>-0.86</c:v>
                </c:pt>
                <c:pt idx="1155">
                  <c:v>-3.93</c:v>
                </c:pt>
                <c:pt idx="1156">
                  <c:v>-0.01</c:v>
                </c:pt>
                <c:pt idx="1157">
                  <c:v>-3.77</c:v>
                </c:pt>
                <c:pt idx="1158">
                  <c:v>-4.58</c:v>
                </c:pt>
                <c:pt idx="1159">
                  <c:v>-4.1900000000000004</c:v>
                </c:pt>
                <c:pt idx="1160">
                  <c:v>-5.62</c:v>
                </c:pt>
                <c:pt idx="1161">
                  <c:v>0.46</c:v>
                </c:pt>
                <c:pt idx="1162">
                  <c:v>-5.08</c:v>
                </c:pt>
                <c:pt idx="1163">
                  <c:v>1.47</c:v>
                </c:pt>
                <c:pt idx="1164">
                  <c:v>-2.4300000000000002</c:v>
                </c:pt>
                <c:pt idx="1165">
                  <c:v>-4.51</c:v>
                </c:pt>
                <c:pt idx="1166">
                  <c:v>-2.11</c:v>
                </c:pt>
                <c:pt idx="1167">
                  <c:v>-3.47</c:v>
                </c:pt>
                <c:pt idx="1168">
                  <c:v>-3.91</c:v>
                </c:pt>
                <c:pt idx="1169">
                  <c:v>-1.42</c:v>
                </c:pt>
                <c:pt idx="1170">
                  <c:v>-3.9</c:v>
                </c:pt>
                <c:pt idx="1171">
                  <c:v>-1.44</c:v>
                </c:pt>
                <c:pt idx="1172">
                  <c:v>-3.16</c:v>
                </c:pt>
                <c:pt idx="1173">
                  <c:v>-3.76</c:v>
                </c:pt>
                <c:pt idx="1174">
                  <c:v>-3.49</c:v>
                </c:pt>
                <c:pt idx="1175">
                  <c:v>-2.65</c:v>
                </c:pt>
                <c:pt idx="1176">
                  <c:v>-4.33</c:v>
                </c:pt>
                <c:pt idx="1177">
                  <c:v>-2.5499999999999998</c:v>
                </c:pt>
                <c:pt idx="1178">
                  <c:v>-3.51</c:v>
                </c:pt>
                <c:pt idx="1179">
                  <c:v>-2.86</c:v>
                </c:pt>
                <c:pt idx="1180">
                  <c:v>-4.21</c:v>
                </c:pt>
                <c:pt idx="1181">
                  <c:v>-3.43</c:v>
                </c:pt>
                <c:pt idx="1182">
                  <c:v>-3.56</c:v>
                </c:pt>
                <c:pt idx="1183">
                  <c:v>-4.17</c:v>
                </c:pt>
                <c:pt idx="1184">
                  <c:v>2.06</c:v>
                </c:pt>
                <c:pt idx="1185">
                  <c:v>-3.43</c:v>
                </c:pt>
                <c:pt idx="1186">
                  <c:v>-2.64</c:v>
                </c:pt>
                <c:pt idx="1187">
                  <c:v>-1.42</c:v>
                </c:pt>
                <c:pt idx="1188">
                  <c:v>-4.8099999999999996</c:v>
                </c:pt>
                <c:pt idx="1189">
                  <c:v>-0.81</c:v>
                </c:pt>
                <c:pt idx="1190">
                  <c:v>-2.11</c:v>
                </c:pt>
                <c:pt idx="1191">
                  <c:v>-2.1</c:v>
                </c:pt>
                <c:pt idx="1192">
                  <c:v>-2.0099999999999998</c:v>
                </c:pt>
                <c:pt idx="1193">
                  <c:v>-1.1200000000000001</c:v>
                </c:pt>
                <c:pt idx="1194">
                  <c:v>-0.01</c:v>
                </c:pt>
                <c:pt idx="1195">
                  <c:v>0</c:v>
                </c:pt>
                <c:pt idx="1196">
                  <c:v>0</c:v>
                </c:pt>
                <c:pt idx="1197">
                  <c:v>0</c:v>
                </c:pt>
                <c:pt idx="1198">
                  <c:v>0</c:v>
                </c:pt>
                <c:pt idx="1199">
                  <c:v>0</c:v>
                </c:pt>
                <c:pt idx="1200">
                  <c:v>0</c:v>
                </c:pt>
                <c:pt idx="1201">
                  <c:v>0</c:v>
                </c:pt>
                <c:pt idx="1202">
                  <c:v>0</c:v>
                </c:pt>
                <c:pt idx="1203">
                  <c:v>0</c:v>
                </c:pt>
                <c:pt idx="1204">
                  <c:v>0</c:v>
                </c:pt>
                <c:pt idx="1205">
                  <c:v>0</c:v>
                </c:pt>
                <c:pt idx="1206">
                  <c:v>0</c:v>
                </c:pt>
                <c:pt idx="1207">
                  <c:v>0</c:v>
                </c:pt>
                <c:pt idx="1208">
                  <c:v>0</c:v>
                </c:pt>
                <c:pt idx="1209">
                  <c:v>0</c:v>
                </c:pt>
                <c:pt idx="1210">
                  <c:v>0</c:v>
                </c:pt>
                <c:pt idx="1211">
                  <c:v>0</c:v>
                </c:pt>
                <c:pt idx="1212">
                  <c:v>0</c:v>
                </c:pt>
                <c:pt idx="1213">
                  <c:v>0</c:v>
                </c:pt>
                <c:pt idx="1214">
                  <c:v>0</c:v>
                </c:pt>
                <c:pt idx="1215">
                  <c:v>-16.420000000000002</c:v>
                </c:pt>
                <c:pt idx="1216">
                  <c:v>-12.1</c:v>
                </c:pt>
                <c:pt idx="1217">
                  <c:v>-13.13</c:v>
                </c:pt>
                <c:pt idx="1218">
                  <c:v>-9.19</c:v>
                </c:pt>
                <c:pt idx="1219">
                  <c:v>-15.09</c:v>
                </c:pt>
                <c:pt idx="1220">
                  <c:v>-15.21</c:v>
                </c:pt>
                <c:pt idx="1221">
                  <c:v>-14.8</c:v>
                </c:pt>
                <c:pt idx="1222">
                  <c:v>-0.01</c:v>
                </c:pt>
                <c:pt idx="1223">
                  <c:v>-0.01</c:v>
                </c:pt>
                <c:pt idx="1224">
                  <c:v>-0.01</c:v>
                </c:pt>
                <c:pt idx="1225">
                  <c:v>-0.01</c:v>
                </c:pt>
                <c:pt idx="1226">
                  <c:v>-0.01</c:v>
                </c:pt>
                <c:pt idx="1227">
                  <c:v>-0.01</c:v>
                </c:pt>
                <c:pt idx="1228">
                  <c:v>-0.01</c:v>
                </c:pt>
                <c:pt idx="1229">
                  <c:v>-0.01</c:v>
                </c:pt>
                <c:pt idx="1230">
                  <c:v>-0.01</c:v>
                </c:pt>
                <c:pt idx="1231">
                  <c:v>-0.01</c:v>
                </c:pt>
                <c:pt idx="1232">
                  <c:v>-0.01</c:v>
                </c:pt>
                <c:pt idx="1233">
                  <c:v>-0.01</c:v>
                </c:pt>
                <c:pt idx="1234">
                  <c:v>-0.01</c:v>
                </c:pt>
                <c:pt idx="1235">
                  <c:v>-0.01</c:v>
                </c:pt>
                <c:pt idx="1236">
                  <c:v>-0.01</c:v>
                </c:pt>
                <c:pt idx="1237">
                  <c:v>-0.01</c:v>
                </c:pt>
                <c:pt idx="1238">
                  <c:v>-0.01</c:v>
                </c:pt>
                <c:pt idx="1239">
                  <c:v>-0.01</c:v>
                </c:pt>
                <c:pt idx="1240">
                  <c:v>-0.01</c:v>
                </c:pt>
                <c:pt idx="1241">
                  <c:v>-0.01</c:v>
                </c:pt>
                <c:pt idx="1242">
                  <c:v>-0.01</c:v>
                </c:pt>
                <c:pt idx="1243">
                  <c:v>-0.01</c:v>
                </c:pt>
                <c:pt idx="1244">
                  <c:v>-0.01</c:v>
                </c:pt>
                <c:pt idx="1245">
                  <c:v>-0.01</c:v>
                </c:pt>
                <c:pt idx="1246">
                  <c:v>-0.01</c:v>
                </c:pt>
                <c:pt idx="1247">
                  <c:v>-0.01</c:v>
                </c:pt>
                <c:pt idx="1248">
                  <c:v>-0.01</c:v>
                </c:pt>
                <c:pt idx="1249">
                  <c:v>-0.01</c:v>
                </c:pt>
                <c:pt idx="1250">
                  <c:v>-0.01</c:v>
                </c:pt>
                <c:pt idx="1251">
                  <c:v>-0.01</c:v>
                </c:pt>
                <c:pt idx="1252">
                  <c:v>-0.01</c:v>
                </c:pt>
                <c:pt idx="1253">
                  <c:v>-0.01</c:v>
                </c:pt>
                <c:pt idx="1254">
                  <c:v>-0.01</c:v>
                </c:pt>
                <c:pt idx="1255">
                  <c:v>-0.01</c:v>
                </c:pt>
                <c:pt idx="1256">
                  <c:v>-0.01</c:v>
                </c:pt>
                <c:pt idx="1257">
                  <c:v>-0.01</c:v>
                </c:pt>
                <c:pt idx="1258">
                  <c:v>-0.01</c:v>
                </c:pt>
                <c:pt idx="1259">
                  <c:v>-0.01</c:v>
                </c:pt>
                <c:pt idx="1260">
                  <c:v>-0.01</c:v>
                </c:pt>
                <c:pt idx="1261">
                  <c:v>-0.01</c:v>
                </c:pt>
                <c:pt idx="1262">
                  <c:v>-0.01</c:v>
                </c:pt>
                <c:pt idx="1263">
                  <c:v>-0.01</c:v>
                </c:pt>
                <c:pt idx="1264">
                  <c:v>-0.01</c:v>
                </c:pt>
                <c:pt idx="1265">
                  <c:v>-0.01</c:v>
                </c:pt>
                <c:pt idx="1266">
                  <c:v>-0.01</c:v>
                </c:pt>
                <c:pt idx="1267">
                  <c:v>-0.01</c:v>
                </c:pt>
                <c:pt idx="1268">
                  <c:v>-0.01</c:v>
                </c:pt>
                <c:pt idx="1269">
                  <c:v>-0.01</c:v>
                </c:pt>
                <c:pt idx="1270">
                  <c:v>-0.01</c:v>
                </c:pt>
                <c:pt idx="1271">
                  <c:v>-0.01</c:v>
                </c:pt>
                <c:pt idx="1272">
                  <c:v>-0.01</c:v>
                </c:pt>
                <c:pt idx="1273">
                  <c:v>-0.01</c:v>
                </c:pt>
                <c:pt idx="1274">
                  <c:v>-0.01</c:v>
                </c:pt>
                <c:pt idx="1275">
                  <c:v>-0.01</c:v>
                </c:pt>
                <c:pt idx="1276">
                  <c:v>-0.01</c:v>
                </c:pt>
                <c:pt idx="1277">
                  <c:v>-0.01</c:v>
                </c:pt>
                <c:pt idx="1278">
                  <c:v>-0.01</c:v>
                </c:pt>
                <c:pt idx="1279">
                  <c:v>-0.01</c:v>
                </c:pt>
                <c:pt idx="1280">
                  <c:v>-0.01</c:v>
                </c:pt>
                <c:pt idx="1281">
                  <c:v>-0.01</c:v>
                </c:pt>
                <c:pt idx="1282">
                  <c:v>-0.01</c:v>
                </c:pt>
                <c:pt idx="1283">
                  <c:v>-0.01</c:v>
                </c:pt>
                <c:pt idx="1284">
                  <c:v>-0.01</c:v>
                </c:pt>
                <c:pt idx="1285">
                  <c:v>-0.01</c:v>
                </c:pt>
                <c:pt idx="1286">
                  <c:v>-0.01</c:v>
                </c:pt>
                <c:pt idx="1287">
                  <c:v>-0.01</c:v>
                </c:pt>
                <c:pt idx="1288">
                  <c:v>-0.01</c:v>
                </c:pt>
                <c:pt idx="1289">
                  <c:v>-0.01</c:v>
                </c:pt>
                <c:pt idx="1290">
                  <c:v>-0.01</c:v>
                </c:pt>
                <c:pt idx="1291">
                  <c:v>-0.01</c:v>
                </c:pt>
                <c:pt idx="1292">
                  <c:v>-0.01</c:v>
                </c:pt>
                <c:pt idx="1293">
                  <c:v>-0.01</c:v>
                </c:pt>
                <c:pt idx="1294">
                  <c:v>-0.01</c:v>
                </c:pt>
                <c:pt idx="1295">
                  <c:v>-0.01</c:v>
                </c:pt>
                <c:pt idx="1296">
                  <c:v>-0.01</c:v>
                </c:pt>
                <c:pt idx="1297">
                  <c:v>-0.01</c:v>
                </c:pt>
                <c:pt idx="1298">
                  <c:v>-0.01</c:v>
                </c:pt>
                <c:pt idx="1299">
                  <c:v>-0.01</c:v>
                </c:pt>
                <c:pt idx="1300">
                  <c:v>-0.01</c:v>
                </c:pt>
                <c:pt idx="1301">
                  <c:v>-0.01</c:v>
                </c:pt>
                <c:pt idx="1302">
                  <c:v>-0.01</c:v>
                </c:pt>
                <c:pt idx="1303">
                  <c:v>-0.01</c:v>
                </c:pt>
                <c:pt idx="1304">
                  <c:v>-0.01</c:v>
                </c:pt>
                <c:pt idx="1305">
                  <c:v>-0.01</c:v>
                </c:pt>
                <c:pt idx="1306">
                  <c:v>-0.01</c:v>
                </c:pt>
                <c:pt idx="1307">
                  <c:v>-0.01</c:v>
                </c:pt>
                <c:pt idx="1308">
                  <c:v>-0.01</c:v>
                </c:pt>
                <c:pt idx="1309">
                  <c:v>-0.01</c:v>
                </c:pt>
                <c:pt idx="1310">
                  <c:v>-0.01</c:v>
                </c:pt>
                <c:pt idx="1311">
                  <c:v>-0.01</c:v>
                </c:pt>
                <c:pt idx="1312">
                  <c:v>-0.01</c:v>
                </c:pt>
                <c:pt idx="1313">
                  <c:v>-0.01</c:v>
                </c:pt>
                <c:pt idx="1314">
                  <c:v>-0.01</c:v>
                </c:pt>
                <c:pt idx="1315">
                  <c:v>-0.01</c:v>
                </c:pt>
                <c:pt idx="1316">
                  <c:v>-0.01</c:v>
                </c:pt>
                <c:pt idx="1317">
                  <c:v>-0.01</c:v>
                </c:pt>
                <c:pt idx="1318">
                  <c:v>-0.01</c:v>
                </c:pt>
                <c:pt idx="1319">
                  <c:v>-0.01</c:v>
                </c:pt>
                <c:pt idx="1320">
                  <c:v>-0.01</c:v>
                </c:pt>
                <c:pt idx="1321">
                  <c:v>-0.01</c:v>
                </c:pt>
                <c:pt idx="1322">
                  <c:v>-0.01</c:v>
                </c:pt>
                <c:pt idx="1323">
                  <c:v>-0.01</c:v>
                </c:pt>
                <c:pt idx="1324">
                  <c:v>-0.01</c:v>
                </c:pt>
                <c:pt idx="1325">
                  <c:v>-0.01</c:v>
                </c:pt>
                <c:pt idx="1326">
                  <c:v>-0.01</c:v>
                </c:pt>
                <c:pt idx="1327">
                  <c:v>-0.01</c:v>
                </c:pt>
                <c:pt idx="1328">
                  <c:v>-0.01</c:v>
                </c:pt>
                <c:pt idx="1329">
                  <c:v>-0.01</c:v>
                </c:pt>
                <c:pt idx="1330">
                  <c:v>-0.01</c:v>
                </c:pt>
                <c:pt idx="1331">
                  <c:v>-0.01</c:v>
                </c:pt>
                <c:pt idx="1332">
                  <c:v>-0.01</c:v>
                </c:pt>
                <c:pt idx="1333">
                  <c:v>-0.01</c:v>
                </c:pt>
                <c:pt idx="1334">
                  <c:v>-0.01</c:v>
                </c:pt>
                <c:pt idx="1335">
                  <c:v>-0.01</c:v>
                </c:pt>
                <c:pt idx="1336">
                  <c:v>-0.01</c:v>
                </c:pt>
                <c:pt idx="1337">
                  <c:v>-0.01</c:v>
                </c:pt>
                <c:pt idx="1338">
                  <c:v>-0.01</c:v>
                </c:pt>
                <c:pt idx="1339">
                  <c:v>-0.01</c:v>
                </c:pt>
                <c:pt idx="1340">
                  <c:v>-0.01</c:v>
                </c:pt>
                <c:pt idx="1341">
                  <c:v>-0.01</c:v>
                </c:pt>
                <c:pt idx="1342">
                  <c:v>-0.01</c:v>
                </c:pt>
                <c:pt idx="1343">
                  <c:v>-0.01</c:v>
                </c:pt>
                <c:pt idx="1344">
                  <c:v>-0.01</c:v>
                </c:pt>
                <c:pt idx="1345">
                  <c:v>-0.01</c:v>
                </c:pt>
                <c:pt idx="1346">
                  <c:v>-0.01</c:v>
                </c:pt>
                <c:pt idx="1347">
                  <c:v>-0.01</c:v>
                </c:pt>
                <c:pt idx="1348">
                  <c:v>-0.01</c:v>
                </c:pt>
                <c:pt idx="1349">
                  <c:v>-0.01</c:v>
                </c:pt>
                <c:pt idx="1350">
                  <c:v>-0.01</c:v>
                </c:pt>
                <c:pt idx="1351">
                  <c:v>-0.01</c:v>
                </c:pt>
                <c:pt idx="1352">
                  <c:v>-0.01</c:v>
                </c:pt>
                <c:pt idx="1353">
                  <c:v>-0.01</c:v>
                </c:pt>
                <c:pt idx="1354">
                  <c:v>-0.01</c:v>
                </c:pt>
                <c:pt idx="1355">
                  <c:v>-0.01</c:v>
                </c:pt>
                <c:pt idx="1356">
                  <c:v>-0.01</c:v>
                </c:pt>
                <c:pt idx="1357">
                  <c:v>-0.01</c:v>
                </c:pt>
                <c:pt idx="1358">
                  <c:v>-0.01</c:v>
                </c:pt>
                <c:pt idx="1359">
                  <c:v>-0.01</c:v>
                </c:pt>
                <c:pt idx="1360">
                  <c:v>-0.01</c:v>
                </c:pt>
                <c:pt idx="1361">
                  <c:v>-0.01</c:v>
                </c:pt>
                <c:pt idx="1362">
                  <c:v>-0.01</c:v>
                </c:pt>
                <c:pt idx="1363">
                  <c:v>-0.01</c:v>
                </c:pt>
                <c:pt idx="1364">
                  <c:v>-0.01</c:v>
                </c:pt>
                <c:pt idx="1365">
                  <c:v>-0.01</c:v>
                </c:pt>
                <c:pt idx="1366">
                  <c:v>-0.01</c:v>
                </c:pt>
                <c:pt idx="1367">
                  <c:v>-0.01</c:v>
                </c:pt>
                <c:pt idx="1368">
                  <c:v>-0.01</c:v>
                </c:pt>
                <c:pt idx="1369">
                  <c:v>-0.01</c:v>
                </c:pt>
                <c:pt idx="1370">
                  <c:v>-0.01</c:v>
                </c:pt>
                <c:pt idx="1371">
                  <c:v>-0.01</c:v>
                </c:pt>
                <c:pt idx="1372">
                  <c:v>-0.01</c:v>
                </c:pt>
                <c:pt idx="1373">
                  <c:v>-0.01</c:v>
                </c:pt>
                <c:pt idx="1374">
                  <c:v>-0.01</c:v>
                </c:pt>
                <c:pt idx="1375">
                  <c:v>-0.01</c:v>
                </c:pt>
                <c:pt idx="1376">
                  <c:v>-0.01</c:v>
                </c:pt>
                <c:pt idx="1377">
                  <c:v>-0.01</c:v>
                </c:pt>
                <c:pt idx="1378">
                  <c:v>-0.01</c:v>
                </c:pt>
                <c:pt idx="1379">
                  <c:v>-0.01</c:v>
                </c:pt>
                <c:pt idx="1380">
                  <c:v>-0.01</c:v>
                </c:pt>
                <c:pt idx="1381">
                  <c:v>-0.01</c:v>
                </c:pt>
                <c:pt idx="1382">
                  <c:v>-0.01</c:v>
                </c:pt>
                <c:pt idx="1383">
                  <c:v>-0.01</c:v>
                </c:pt>
                <c:pt idx="1384">
                  <c:v>-0.01</c:v>
                </c:pt>
                <c:pt idx="1385">
                  <c:v>-0.01</c:v>
                </c:pt>
                <c:pt idx="1386">
                  <c:v>-0.01</c:v>
                </c:pt>
                <c:pt idx="1387">
                  <c:v>-0.01</c:v>
                </c:pt>
                <c:pt idx="1388">
                  <c:v>-0.01</c:v>
                </c:pt>
                <c:pt idx="1389">
                  <c:v>-0.01</c:v>
                </c:pt>
                <c:pt idx="1390">
                  <c:v>-0.01</c:v>
                </c:pt>
                <c:pt idx="1391">
                  <c:v>-0.01</c:v>
                </c:pt>
                <c:pt idx="1392">
                  <c:v>-0.01</c:v>
                </c:pt>
                <c:pt idx="1393">
                  <c:v>-0.01</c:v>
                </c:pt>
                <c:pt idx="1394">
                  <c:v>-0.01</c:v>
                </c:pt>
                <c:pt idx="1395">
                  <c:v>-0.01</c:v>
                </c:pt>
                <c:pt idx="1396">
                  <c:v>-0.01</c:v>
                </c:pt>
                <c:pt idx="1397">
                  <c:v>-0.01</c:v>
                </c:pt>
                <c:pt idx="1398">
                  <c:v>-0.01</c:v>
                </c:pt>
                <c:pt idx="1399">
                  <c:v>-0.01</c:v>
                </c:pt>
                <c:pt idx="1400">
                  <c:v>-0.01</c:v>
                </c:pt>
                <c:pt idx="1401">
                  <c:v>-0.01</c:v>
                </c:pt>
                <c:pt idx="1402">
                  <c:v>-0.01</c:v>
                </c:pt>
                <c:pt idx="1403">
                  <c:v>-0.01</c:v>
                </c:pt>
                <c:pt idx="1404">
                  <c:v>-0.01</c:v>
                </c:pt>
                <c:pt idx="1405">
                  <c:v>-0.01</c:v>
                </c:pt>
                <c:pt idx="1406">
                  <c:v>-0.01</c:v>
                </c:pt>
                <c:pt idx="1407">
                  <c:v>-0.01</c:v>
                </c:pt>
                <c:pt idx="1408">
                  <c:v>-0.01</c:v>
                </c:pt>
                <c:pt idx="1409">
                  <c:v>-0.01</c:v>
                </c:pt>
                <c:pt idx="1410">
                  <c:v>-0.01</c:v>
                </c:pt>
                <c:pt idx="1411">
                  <c:v>-0.01</c:v>
                </c:pt>
                <c:pt idx="1412">
                  <c:v>-0.01</c:v>
                </c:pt>
                <c:pt idx="1413">
                  <c:v>-0.01</c:v>
                </c:pt>
                <c:pt idx="1414">
                  <c:v>-0.01</c:v>
                </c:pt>
                <c:pt idx="1415">
                  <c:v>-0.01</c:v>
                </c:pt>
                <c:pt idx="1416">
                  <c:v>-0.01</c:v>
                </c:pt>
                <c:pt idx="1417">
                  <c:v>-0.01</c:v>
                </c:pt>
                <c:pt idx="1418">
                  <c:v>-0.01</c:v>
                </c:pt>
                <c:pt idx="1419">
                  <c:v>-0.01</c:v>
                </c:pt>
                <c:pt idx="1420">
                  <c:v>-0.01</c:v>
                </c:pt>
                <c:pt idx="1421">
                  <c:v>-0.01</c:v>
                </c:pt>
                <c:pt idx="1422">
                  <c:v>-0.01</c:v>
                </c:pt>
                <c:pt idx="1423">
                  <c:v>-0.01</c:v>
                </c:pt>
                <c:pt idx="1424">
                  <c:v>-0.01</c:v>
                </c:pt>
                <c:pt idx="1425">
                  <c:v>-0.01</c:v>
                </c:pt>
                <c:pt idx="1426">
                  <c:v>-0.01</c:v>
                </c:pt>
                <c:pt idx="1427">
                  <c:v>-0.01</c:v>
                </c:pt>
                <c:pt idx="1428">
                  <c:v>-0.01</c:v>
                </c:pt>
                <c:pt idx="1429">
                  <c:v>-0.01</c:v>
                </c:pt>
                <c:pt idx="1430">
                  <c:v>-0.01</c:v>
                </c:pt>
                <c:pt idx="1431">
                  <c:v>-0.01</c:v>
                </c:pt>
                <c:pt idx="1432">
                  <c:v>-0.01</c:v>
                </c:pt>
                <c:pt idx="1433">
                  <c:v>-0.01</c:v>
                </c:pt>
                <c:pt idx="1434">
                  <c:v>-0.01</c:v>
                </c:pt>
                <c:pt idx="1435">
                  <c:v>-0.01</c:v>
                </c:pt>
                <c:pt idx="1436">
                  <c:v>-0.01</c:v>
                </c:pt>
                <c:pt idx="1437">
                  <c:v>-0.01</c:v>
                </c:pt>
                <c:pt idx="1438">
                  <c:v>-0.01</c:v>
                </c:pt>
                <c:pt idx="1439">
                  <c:v>-0.01</c:v>
                </c:pt>
                <c:pt idx="1440">
                  <c:v>-0.01</c:v>
                </c:pt>
                <c:pt idx="1441">
                  <c:v>-0.01</c:v>
                </c:pt>
                <c:pt idx="1442">
                  <c:v>-0.01</c:v>
                </c:pt>
                <c:pt idx="1443">
                  <c:v>-0.01</c:v>
                </c:pt>
                <c:pt idx="1444">
                  <c:v>-0.01</c:v>
                </c:pt>
                <c:pt idx="1445">
                  <c:v>-0.01</c:v>
                </c:pt>
                <c:pt idx="1446">
                  <c:v>-0.01</c:v>
                </c:pt>
                <c:pt idx="1447">
                  <c:v>-0.01</c:v>
                </c:pt>
                <c:pt idx="1448">
                  <c:v>-0.01</c:v>
                </c:pt>
                <c:pt idx="1449">
                  <c:v>-0.01</c:v>
                </c:pt>
                <c:pt idx="1450">
                  <c:v>-0.01</c:v>
                </c:pt>
                <c:pt idx="1451">
                  <c:v>-0.01</c:v>
                </c:pt>
                <c:pt idx="1452">
                  <c:v>-0.01</c:v>
                </c:pt>
                <c:pt idx="1453">
                  <c:v>-0.01</c:v>
                </c:pt>
                <c:pt idx="1454">
                  <c:v>-0.01</c:v>
                </c:pt>
                <c:pt idx="1455">
                  <c:v>-0.01</c:v>
                </c:pt>
                <c:pt idx="1456">
                  <c:v>-0.01</c:v>
                </c:pt>
                <c:pt idx="1457">
                  <c:v>-0.01</c:v>
                </c:pt>
                <c:pt idx="1458">
                  <c:v>-0.01</c:v>
                </c:pt>
                <c:pt idx="1459">
                  <c:v>-0.01</c:v>
                </c:pt>
                <c:pt idx="1460">
                  <c:v>-0.01</c:v>
                </c:pt>
                <c:pt idx="1461">
                  <c:v>-0.01</c:v>
                </c:pt>
                <c:pt idx="1462">
                  <c:v>-0.01</c:v>
                </c:pt>
                <c:pt idx="1463">
                  <c:v>-0.01</c:v>
                </c:pt>
                <c:pt idx="1464">
                  <c:v>-0.01</c:v>
                </c:pt>
                <c:pt idx="1465">
                  <c:v>-0.01</c:v>
                </c:pt>
                <c:pt idx="1466">
                  <c:v>-0.01</c:v>
                </c:pt>
                <c:pt idx="1467">
                  <c:v>-0.01</c:v>
                </c:pt>
                <c:pt idx="1468">
                  <c:v>-0.01</c:v>
                </c:pt>
                <c:pt idx="1469">
                  <c:v>-0.01</c:v>
                </c:pt>
                <c:pt idx="1470">
                  <c:v>-0.01</c:v>
                </c:pt>
                <c:pt idx="1471">
                  <c:v>-0.01</c:v>
                </c:pt>
                <c:pt idx="1472">
                  <c:v>-0.01</c:v>
                </c:pt>
                <c:pt idx="1473">
                  <c:v>-0.01</c:v>
                </c:pt>
                <c:pt idx="1474">
                  <c:v>-0.01</c:v>
                </c:pt>
                <c:pt idx="1475">
                  <c:v>-0.01</c:v>
                </c:pt>
                <c:pt idx="1476">
                  <c:v>-0.01</c:v>
                </c:pt>
                <c:pt idx="1477">
                  <c:v>-0.01</c:v>
                </c:pt>
                <c:pt idx="1478">
                  <c:v>-0.01</c:v>
                </c:pt>
                <c:pt idx="1479">
                  <c:v>-0.01</c:v>
                </c:pt>
                <c:pt idx="1480">
                  <c:v>-0.01</c:v>
                </c:pt>
                <c:pt idx="1481">
                  <c:v>-0.01</c:v>
                </c:pt>
                <c:pt idx="1482">
                  <c:v>-0.01</c:v>
                </c:pt>
                <c:pt idx="1483">
                  <c:v>-0.01</c:v>
                </c:pt>
                <c:pt idx="1484">
                  <c:v>-0.01</c:v>
                </c:pt>
                <c:pt idx="1485">
                  <c:v>-0.01</c:v>
                </c:pt>
                <c:pt idx="1486">
                  <c:v>-0.01</c:v>
                </c:pt>
                <c:pt idx="1487">
                  <c:v>-0.01</c:v>
                </c:pt>
                <c:pt idx="1488">
                  <c:v>-0.01</c:v>
                </c:pt>
                <c:pt idx="1489">
                  <c:v>-0.01</c:v>
                </c:pt>
                <c:pt idx="1490">
                  <c:v>-0.01</c:v>
                </c:pt>
                <c:pt idx="1491">
                  <c:v>-0.01</c:v>
                </c:pt>
                <c:pt idx="1492">
                  <c:v>-0.01</c:v>
                </c:pt>
                <c:pt idx="1493">
                  <c:v>-0.01</c:v>
                </c:pt>
                <c:pt idx="1494">
                  <c:v>-0.01</c:v>
                </c:pt>
                <c:pt idx="1495">
                  <c:v>-0.01</c:v>
                </c:pt>
                <c:pt idx="1496">
                  <c:v>-0.01</c:v>
                </c:pt>
                <c:pt idx="1497">
                  <c:v>-0.01</c:v>
                </c:pt>
                <c:pt idx="1498">
                  <c:v>-0.01</c:v>
                </c:pt>
                <c:pt idx="1499">
                  <c:v>-0.01</c:v>
                </c:pt>
                <c:pt idx="1500">
                  <c:v>-0.01</c:v>
                </c:pt>
                <c:pt idx="1501">
                  <c:v>-0.01</c:v>
                </c:pt>
                <c:pt idx="1502">
                  <c:v>-0.01</c:v>
                </c:pt>
                <c:pt idx="1503">
                  <c:v>-0.01</c:v>
                </c:pt>
                <c:pt idx="1504">
                  <c:v>-0.01</c:v>
                </c:pt>
                <c:pt idx="1505">
                  <c:v>-0.01</c:v>
                </c:pt>
                <c:pt idx="1506">
                  <c:v>-0.01</c:v>
                </c:pt>
                <c:pt idx="1507">
                  <c:v>-0.01</c:v>
                </c:pt>
                <c:pt idx="1508">
                  <c:v>-0.01</c:v>
                </c:pt>
                <c:pt idx="1509">
                  <c:v>-0.01</c:v>
                </c:pt>
                <c:pt idx="1510">
                  <c:v>-0.01</c:v>
                </c:pt>
                <c:pt idx="1511">
                  <c:v>-0.01</c:v>
                </c:pt>
                <c:pt idx="1512">
                  <c:v>-0.01</c:v>
                </c:pt>
                <c:pt idx="1513">
                  <c:v>-0.01</c:v>
                </c:pt>
                <c:pt idx="1514">
                  <c:v>-0.01</c:v>
                </c:pt>
                <c:pt idx="1515">
                  <c:v>-0.01</c:v>
                </c:pt>
                <c:pt idx="1516">
                  <c:v>-0.01</c:v>
                </c:pt>
                <c:pt idx="1517">
                  <c:v>-0.01</c:v>
                </c:pt>
                <c:pt idx="1518">
                  <c:v>-0.01</c:v>
                </c:pt>
                <c:pt idx="1519">
                  <c:v>-0.01</c:v>
                </c:pt>
                <c:pt idx="1520">
                  <c:v>-0.01</c:v>
                </c:pt>
                <c:pt idx="1521">
                  <c:v>-0.01</c:v>
                </c:pt>
                <c:pt idx="1522">
                  <c:v>-0.01</c:v>
                </c:pt>
                <c:pt idx="1523">
                  <c:v>-0.01</c:v>
                </c:pt>
                <c:pt idx="1524">
                  <c:v>-0.01</c:v>
                </c:pt>
                <c:pt idx="1525">
                  <c:v>-0.01</c:v>
                </c:pt>
                <c:pt idx="1526">
                  <c:v>-0.01</c:v>
                </c:pt>
                <c:pt idx="1527">
                  <c:v>-0.01</c:v>
                </c:pt>
                <c:pt idx="1528">
                  <c:v>-0.01</c:v>
                </c:pt>
                <c:pt idx="1529">
                  <c:v>-0.01</c:v>
                </c:pt>
                <c:pt idx="1530">
                  <c:v>-0.01</c:v>
                </c:pt>
                <c:pt idx="1531">
                  <c:v>-0.01</c:v>
                </c:pt>
                <c:pt idx="1532">
                  <c:v>-0.01</c:v>
                </c:pt>
                <c:pt idx="1533">
                  <c:v>-0.01</c:v>
                </c:pt>
                <c:pt idx="1534">
                  <c:v>-0.01</c:v>
                </c:pt>
                <c:pt idx="1535">
                  <c:v>-0.01</c:v>
                </c:pt>
                <c:pt idx="1536">
                  <c:v>-0.01</c:v>
                </c:pt>
                <c:pt idx="1537">
                  <c:v>-0.01</c:v>
                </c:pt>
                <c:pt idx="1538">
                  <c:v>-0.01</c:v>
                </c:pt>
                <c:pt idx="1539">
                  <c:v>-0.01</c:v>
                </c:pt>
                <c:pt idx="1540">
                  <c:v>-0.01</c:v>
                </c:pt>
                <c:pt idx="1541">
                  <c:v>-0.01</c:v>
                </c:pt>
                <c:pt idx="1542">
                  <c:v>-0.01</c:v>
                </c:pt>
                <c:pt idx="1543">
                  <c:v>-0.01</c:v>
                </c:pt>
                <c:pt idx="1544">
                  <c:v>-0.01</c:v>
                </c:pt>
                <c:pt idx="1545">
                  <c:v>-0.01</c:v>
                </c:pt>
                <c:pt idx="1546">
                  <c:v>-0.01</c:v>
                </c:pt>
                <c:pt idx="1547">
                  <c:v>-0.01</c:v>
                </c:pt>
                <c:pt idx="1548">
                  <c:v>-0.01</c:v>
                </c:pt>
                <c:pt idx="1549">
                  <c:v>-0.01</c:v>
                </c:pt>
                <c:pt idx="1550">
                  <c:v>-0.01</c:v>
                </c:pt>
                <c:pt idx="1551">
                  <c:v>-0.01</c:v>
                </c:pt>
                <c:pt idx="1552">
                  <c:v>-0.01</c:v>
                </c:pt>
                <c:pt idx="1553">
                  <c:v>-0.01</c:v>
                </c:pt>
                <c:pt idx="1554">
                  <c:v>-0.01</c:v>
                </c:pt>
                <c:pt idx="1555">
                  <c:v>-0.01</c:v>
                </c:pt>
                <c:pt idx="1556">
                  <c:v>-0.01</c:v>
                </c:pt>
                <c:pt idx="1557">
                  <c:v>-0.01</c:v>
                </c:pt>
                <c:pt idx="1558">
                  <c:v>-0.01</c:v>
                </c:pt>
                <c:pt idx="1559">
                  <c:v>-0.01</c:v>
                </c:pt>
                <c:pt idx="1560">
                  <c:v>-0.01</c:v>
                </c:pt>
                <c:pt idx="1561">
                  <c:v>-0.01</c:v>
                </c:pt>
                <c:pt idx="1562">
                  <c:v>-0.01</c:v>
                </c:pt>
                <c:pt idx="1563">
                  <c:v>-0.01</c:v>
                </c:pt>
                <c:pt idx="1564">
                  <c:v>-0.01</c:v>
                </c:pt>
                <c:pt idx="1565">
                  <c:v>-0.01</c:v>
                </c:pt>
                <c:pt idx="1566">
                  <c:v>-0.01</c:v>
                </c:pt>
                <c:pt idx="1567">
                  <c:v>-0.01</c:v>
                </c:pt>
                <c:pt idx="1568">
                  <c:v>-0.01</c:v>
                </c:pt>
                <c:pt idx="1569">
                  <c:v>-0.01</c:v>
                </c:pt>
                <c:pt idx="1570">
                  <c:v>-0.01</c:v>
                </c:pt>
                <c:pt idx="1571">
                  <c:v>-0.01</c:v>
                </c:pt>
                <c:pt idx="1572">
                  <c:v>-0.01</c:v>
                </c:pt>
                <c:pt idx="1573">
                  <c:v>-0.01</c:v>
                </c:pt>
                <c:pt idx="1574">
                  <c:v>-0.01</c:v>
                </c:pt>
                <c:pt idx="1575">
                  <c:v>-0.01</c:v>
                </c:pt>
                <c:pt idx="1576">
                  <c:v>-0.01</c:v>
                </c:pt>
                <c:pt idx="1577">
                  <c:v>-0.01</c:v>
                </c:pt>
                <c:pt idx="1578">
                  <c:v>-0.01</c:v>
                </c:pt>
                <c:pt idx="1579">
                  <c:v>-0.01</c:v>
                </c:pt>
                <c:pt idx="1580">
                  <c:v>-0.01</c:v>
                </c:pt>
                <c:pt idx="1581">
                  <c:v>-0.01</c:v>
                </c:pt>
                <c:pt idx="1582">
                  <c:v>-0.01</c:v>
                </c:pt>
                <c:pt idx="1583">
                  <c:v>-0.01</c:v>
                </c:pt>
                <c:pt idx="1584">
                  <c:v>-0.01</c:v>
                </c:pt>
                <c:pt idx="1585">
                  <c:v>-0.01</c:v>
                </c:pt>
                <c:pt idx="1586">
                  <c:v>-0.01</c:v>
                </c:pt>
                <c:pt idx="1587">
                  <c:v>-0.01</c:v>
                </c:pt>
                <c:pt idx="1588">
                  <c:v>-0.01</c:v>
                </c:pt>
                <c:pt idx="1589">
                  <c:v>-0.01</c:v>
                </c:pt>
                <c:pt idx="1590">
                  <c:v>-0.01</c:v>
                </c:pt>
                <c:pt idx="1591">
                  <c:v>-0.01</c:v>
                </c:pt>
                <c:pt idx="1592">
                  <c:v>-0.01</c:v>
                </c:pt>
                <c:pt idx="1593">
                  <c:v>-0.01</c:v>
                </c:pt>
                <c:pt idx="1594">
                  <c:v>-0.01</c:v>
                </c:pt>
                <c:pt idx="1595">
                  <c:v>-0.01</c:v>
                </c:pt>
                <c:pt idx="1596">
                  <c:v>-0.01</c:v>
                </c:pt>
                <c:pt idx="1597">
                  <c:v>-0.01</c:v>
                </c:pt>
                <c:pt idx="1598">
                  <c:v>-0.01</c:v>
                </c:pt>
                <c:pt idx="1599">
                  <c:v>-0.01</c:v>
                </c:pt>
                <c:pt idx="1600">
                  <c:v>-0.01</c:v>
                </c:pt>
                <c:pt idx="1601">
                  <c:v>-0.01</c:v>
                </c:pt>
                <c:pt idx="1602">
                  <c:v>-0.01</c:v>
                </c:pt>
                <c:pt idx="1603">
                  <c:v>-0.01</c:v>
                </c:pt>
                <c:pt idx="1604">
                  <c:v>-0.01</c:v>
                </c:pt>
                <c:pt idx="1605">
                  <c:v>-0.01</c:v>
                </c:pt>
                <c:pt idx="1606">
                  <c:v>-0.01</c:v>
                </c:pt>
                <c:pt idx="1607">
                  <c:v>-0.01</c:v>
                </c:pt>
                <c:pt idx="1608">
                  <c:v>-0.01</c:v>
                </c:pt>
                <c:pt idx="1609">
                  <c:v>-0.01</c:v>
                </c:pt>
                <c:pt idx="1610">
                  <c:v>-0.01</c:v>
                </c:pt>
                <c:pt idx="1611">
                  <c:v>-0.01</c:v>
                </c:pt>
                <c:pt idx="1612">
                  <c:v>-0.01</c:v>
                </c:pt>
                <c:pt idx="1613">
                  <c:v>-0.01</c:v>
                </c:pt>
                <c:pt idx="1614">
                  <c:v>-0.01</c:v>
                </c:pt>
                <c:pt idx="1615">
                  <c:v>-0.01</c:v>
                </c:pt>
                <c:pt idx="1616">
                  <c:v>-0.01</c:v>
                </c:pt>
                <c:pt idx="1617">
                  <c:v>-0.01</c:v>
                </c:pt>
                <c:pt idx="1618">
                  <c:v>-0.01</c:v>
                </c:pt>
                <c:pt idx="1619">
                  <c:v>-0.01</c:v>
                </c:pt>
                <c:pt idx="1620">
                  <c:v>-0.01</c:v>
                </c:pt>
                <c:pt idx="1621">
                  <c:v>-0.01</c:v>
                </c:pt>
                <c:pt idx="1622">
                  <c:v>-0.01</c:v>
                </c:pt>
                <c:pt idx="1623">
                  <c:v>-0.01</c:v>
                </c:pt>
                <c:pt idx="1624">
                  <c:v>-0.01</c:v>
                </c:pt>
                <c:pt idx="1625">
                  <c:v>-0.01</c:v>
                </c:pt>
                <c:pt idx="1626">
                  <c:v>-0.01</c:v>
                </c:pt>
                <c:pt idx="1627">
                  <c:v>-0.01</c:v>
                </c:pt>
                <c:pt idx="1628">
                  <c:v>-0.01</c:v>
                </c:pt>
                <c:pt idx="1629">
                  <c:v>-0.01</c:v>
                </c:pt>
                <c:pt idx="1630">
                  <c:v>-0.01</c:v>
                </c:pt>
                <c:pt idx="1631">
                  <c:v>-0.01</c:v>
                </c:pt>
                <c:pt idx="1632">
                  <c:v>-0.01</c:v>
                </c:pt>
                <c:pt idx="1633">
                  <c:v>-0.01</c:v>
                </c:pt>
                <c:pt idx="1634">
                  <c:v>-0.01</c:v>
                </c:pt>
                <c:pt idx="1635">
                  <c:v>-0.01</c:v>
                </c:pt>
                <c:pt idx="1636">
                  <c:v>-0.01</c:v>
                </c:pt>
                <c:pt idx="1637">
                  <c:v>-0.01</c:v>
                </c:pt>
                <c:pt idx="1638">
                  <c:v>-0.01</c:v>
                </c:pt>
                <c:pt idx="1639">
                  <c:v>-0.01</c:v>
                </c:pt>
                <c:pt idx="1640">
                  <c:v>-0.01</c:v>
                </c:pt>
                <c:pt idx="1641">
                  <c:v>-0.01</c:v>
                </c:pt>
                <c:pt idx="1642">
                  <c:v>-0.01</c:v>
                </c:pt>
                <c:pt idx="1643">
                  <c:v>-0.01</c:v>
                </c:pt>
                <c:pt idx="1644">
                  <c:v>-0.01</c:v>
                </c:pt>
                <c:pt idx="1645">
                  <c:v>-0.01</c:v>
                </c:pt>
                <c:pt idx="1646">
                  <c:v>-0.01</c:v>
                </c:pt>
                <c:pt idx="1647">
                  <c:v>-0.01</c:v>
                </c:pt>
                <c:pt idx="1648">
                  <c:v>-0.01</c:v>
                </c:pt>
                <c:pt idx="1649">
                  <c:v>-0.01</c:v>
                </c:pt>
                <c:pt idx="1650">
                  <c:v>-0.01</c:v>
                </c:pt>
                <c:pt idx="1651">
                  <c:v>-0.01</c:v>
                </c:pt>
                <c:pt idx="1652">
                  <c:v>-0.01</c:v>
                </c:pt>
                <c:pt idx="1653">
                  <c:v>-0.01</c:v>
                </c:pt>
                <c:pt idx="1654">
                  <c:v>-0.01</c:v>
                </c:pt>
                <c:pt idx="1655">
                  <c:v>-0.01</c:v>
                </c:pt>
                <c:pt idx="1656">
                  <c:v>-0.01</c:v>
                </c:pt>
                <c:pt idx="1657">
                  <c:v>-0.01</c:v>
                </c:pt>
                <c:pt idx="1658">
                  <c:v>-0.01</c:v>
                </c:pt>
                <c:pt idx="1659">
                  <c:v>-0.01</c:v>
                </c:pt>
                <c:pt idx="1660">
                  <c:v>-0.01</c:v>
                </c:pt>
                <c:pt idx="1661">
                  <c:v>-0.01</c:v>
                </c:pt>
                <c:pt idx="1662">
                  <c:v>-0.01</c:v>
                </c:pt>
                <c:pt idx="1663">
                  <c:v>-0.01</c:v>
                </c:pt>
                <c:pt idx="1664">
                  <c:v>-0.01</c:v>
                </c:pt>
                <c:pt idx="1665">
                  <c:v>-0.01</c:v>
                </c:pt>
                <c:pt idx="1666">
                  <c:v>-0.01</c:v>
                </c:pt>
                <c:pt idx="1667">
                  <c:v>-0.01</c:v>
                </c:pt>
                <c:pt idx="1668">
                  <c:v>-0.01</c:v>
                </c:pt>
                <c:pt idx="1669">
                  <c:v>-0.01</c:v>
                </c:pt>
                <c:pt idx="1670">
                  <c:v>-0.01</c:v>
                </c:pt>
                <c:pt idx="1671">
                  <c:v>-0.01</c:v>
                </c:pt>
                <c:pt idx="1672">
                  <c:v>-0.01</c:v>
                </c:pt>
                <c:pt idx="1673">
                  <c:v>-0.01</c:v>
                </c:pt>
                <c:pt idx="1674">
                  <c:v>-0.01</c:v>
                </c:pt>
                <c:pt idx="1675">
                  <c:v>-0.01</c:v>
                </c:pt>
                <c:pt idx="1676">
                  <c:v>-0.01</c:v>
                </c:pt>
                <c:pt idx="1677">
                  <c:v>-0.01</c:v>
                </c:pt>
                <c:pt idx="1678">
                  <c:v>-0.01</c:v>
                </c:pt>
                <c:pt idx="1679">
                  <c:v>-0.01</c:v>
                </c:pt>
                <c:pt idx="1680">
                  <c:v>-0.01</c:v>
                </c:pt>
                <c:pt idx="1681">
                  <c:v>-0.01</c:v>
                </c:pt>
                <c:pt idx="1682">
                  <c:v>-0.01</c:v>
                </c:pt>
                <c:pt idx="1683">
                  <c:v>-0.01</c:v>
                </c:pt>
                <c:pt idx="1684">
                  <c:v>-0.01</c:v>
                </c:pt>
                <c:pt idx="1685">
                  <c:v>-0.01</c:v>
                </c:pt>
                <c:pt idx="1686">
                  <c:v>-0.01</c:v>
                </c:pt>
                <c:pt idx="1687">
                  <c:v>-0.01</c:v>
                </c:pt>
                <c:pt idx="1688">
                  <c:v>-0.01</c:v>
                </c:pt>
                <c:pt idx="1689">
                  <c:v>-0.01</c:v>
                </c:pt>
                <c:pt idx="1690">
                  <c:v>-0.01</c:v>
                </c:pt>
                <c:pt idx="1691">
                  <c:v>-0.01</c:v>
                </c:pt>
                <c:pt idx="1692">
                  <c:v>-0.01</c:v>
                </c:pt>
                <c:pt idx="1693">
                  <c:v>-0.01</c:v>
                </c:pt>
                <c:pt idx="1694">
                  <c:v>-0.01</c:v>
                </c:pt>
                <c:pt idx="1695">
                  <c:v>-0.01</c:v>
                </c:pt>
                <c:pt idx="1696">
                  <c:v>-0.01</c:v>
                </c:pt>
                <c:pt idx="1697">
                  <c:v>-0.01</c:v>
                </c:pt>
                <c:pt idx="1698">
                  <c:v>-0.01</c:v>
                </c:pt>
                <c:pt idx="1699">
                  <c:v>-0.01</c:v>
                </c:pt>
                <c:pt idx="1700">
                  <c:v>-0.01</c:v>
                </c:pt>
                <c:pt idx="1701">
                  <c:v>-0.01</c:v>
                </c:pt>
                <c:pt idx="1702">
                  <c:v>-0.01</c:v>
                </c:pt>
                <c:pt idx="1703">
                  <c:v>-0.01</c:v>
                </c:pt>
                <c:pt idx="1704">
                  <c:v>-0.01</c:v>
                </c:pt>
                <c:pt idx="1705">
                  <c:v>-0.01</c:v>
                </c:pt>
                <c:pt idx="1706">
                  <c:v>-0.01</c:v>
                </c:pt>
                <c:pt idx="1707">
                  <c:v>-0.01</c:v>
                </c:pt>
                <c:pt idx="1708">
                  <c:v>-0.01</c:v>
                </c:pt>
                <c:pt idx="1709">
                  <c:v>-0.01</c:v>
                </c:pt>
                <c:pt idx="1710">
                  <c:v>-0.01</c:v>
                </c:pt>
                <c:pt idx="1711">
                  <c:v>-0.01</c:v>
                </c:pt>
                <c:pt idx="1712">
                  <c:v>-0.01</c:v>
                </c:pt>
                <c:pt idx="1713">
                  <c:v>-0.01</c:v>
                </c:pt>
                <c:pt idx="1714">
                  <c:v>-0.01</c:v>
                </c:pt>
                <c:pt idx="1715">
                  <c:v>-0.01</c:v>
                </c:pt>
                <c:pt idx="1716">
                  <c:v>-0.01</c:v>
                </c:pt>
                <c:pt idx="1717">
                  <c:v>-0.01</c:v>
                </c:pt>
                <c:pt idx="1718">
                  <c:v>-0.01</c:v>
                </c:pt>
                <c:pt idx="1719">
                  <c:v>-0.01</c:v>
                </c:pt>
                <c:pt idx="1720">
                  <c:v>-0.01</c:v>
                </c:pt>
                <c:pt idx="1721">
                  <c:v>-0.01</c:v>
                </c:pt>
                <c:pt idx="1722">
                  <c:v>-0.01</c:v>
                </c:pt>
                <c:pt idx="1723">
                  <c:v>-0.01</c:v>
                </c:pt>
                <c:pt idx="1724">
                  <c:v>-0.01</c:v>
                </c:pt>
                <c:pt idx="1725">
                  <c:v>-0.01</c:v>
                </c:pt>
                <c:pt idx="1726">
                  <c:v>-0.01</c:v>
                </c:pt>
                <c:pt idx="1727">
                  <c:v>-0.01</c:v>
                </c:pt>
                <c:pt idx="1728">
                  <c:v>-0.01</c:v>
                </c:pt>
                <c:pt idx="1729">
                  <c:v>-0.01</c:v>
                </c:pt>
                <c:pt idx="1730">
                  <c:v>-0.01</c:v>
                </c:pt>
                <c:pt idx="1731">
                  <c:v>-0.01</c:v>
                </c:pt>
                <c:pt idx="1732">
                  <c:v>-0.01</c:v>
                </c:pt>
                <c:pt idx="1733">
                  <c:v>-0.01</c:v>
                </c:pt>
                <c:pt idx="1734">
                  <c:v>-0.01</c:v>
                </c:pt>
                <c:pt idx="1735">
                  <c:v>-0.01</c:v>
                </c:pt>
                <c:pt idx="1736">
                  <c:v>-0.01</c:v>
                </c:pt>
                <c:pt idx="1737">
                  <c:v>-0.01</c:v>
                </c:pt>
                <c:pt idx="1738">
                  <c:v>-0.01</c:v>
                </c:pt>
                <c:pt idx="1739">
                  <c:v>-0.01</c:v>
                </c:pt>
                <c:pt idx="1740">
                  <c:v>-0.01</c:v>
                </c:pt>
                <c:pt idx="1741">
                  <c:v>-0.01</c:v>
                </c:pt>
                <c:pt idx="1742">
                  <c:v>-0.01</c:v>
                </c:pt>
                <c:pt idx="1743">
                  <c:v>-0.01</c:v>
                </c:pt>
                <c:pt idx="1744">
                  <c:v>-0.01</c:v>
                </c:pt>
                <c:pt idx="1745">
                  <c:v>-0.01</c:v>
                </c:pt>
                <c:pt idx="1746">
                  <c:v>-0.01</c:v>
                </c:pt>
                <c:pt idx="1747">
                  <c:v>-0.01</c:v>
                </c:pt>
                <c:pt idx="1748">
                  <c:v>-0.01</c:v>
                </c:pt>
                <c:pt idx="1749">
                  <c:v>-0.01</c:v>
                </c:pt>
                <c:pt idx="1750">
                  <c:v>-0.01</c:v>
                </c:pt>
                <c:pt idx="1751">
                  <c:v>-0.01</c:v>
                </c:pt>
                <c:pt idx="1752">
                  <c:v>-0.01</c:v>
                </c:pt>
                <c:pt idx="1753">
                  <c:v>-0.01</c:v>
                </c:pt>
                <c:pt idx="1754">
                  <c:v>-0.01</c:v>
                </c:pt>
                <c:pt idx="1755">
                  <c:v>-0.01</c:v>
                </c:pt>
                <c:pt idx="1756">
                  <c:v>-0.01</c:v>
                </c:pt>
                <c:pt idx="1757">
                  <c:v>-0.01</c:v>
                </c:pt>
                <c:pt idx="1758">
                  <c:v>-0.01</c:v>
                </c:pt>
                <c:pt idx="1759">
                  <c:v>-0.01</c:v>
                </c:pt>
                <c:pt idx="1760">
                  <c:v>-0.01</c:v>
                </c:pt>
                <c:pt idx="1761">
                  <c:v>-0.01</c:v>
                </c:pt>
                <c:pt idx="1762">
                  <c:v>-0.01</c:v>
                </c:pt>
                <c:pt idx="1763">
                  <c:v>-0.01</c:v>
                </c:pt>
                <c:pt idx="1764">
                  <c:v>-0.01</c:v>
                </c:pt>
                <c:pt idx="1765">
                  <c:v>-0.01</c:v>
                </c:pt>
                <c:pt idx="1766">
                  <c:v>-0.01</c:v>
                </c:pt>
                <c:pt idx="1767">
                  <c:v>-0.01</c:v>
                </c:pt>
                <c:pt idx="1768">
                  <c:v>-0.01</c:v>
                </c:pt>
                <c:pt idx="1769">
                  <c:v>-0.01</c:v>
                </c:pt>
                <c:pt idx="1770">
                  <c:v>-0.01</c:v>
                </c:pt>
                <c:pt idx="1771">
                  <c:v>-0.01</c:v>
                </c:pt>
                <c:pt idx="1772">
                  <c:v>-0.01</c:v>
                </c:pt>
                <c:pt idx="1773">
                  <c:v>-0.01</c:v>
                </c:pt>
                <c:pt idx="1774">
                  <c:v>-0.01</c:v>
                </c:pt>
                <c:pt idx="1775">
                  <c:v>-0.01</c:v>
                </c:pt>
                <c:pt idx="1776">
                  <c:v>-0.01</c:v>
                </c:pt>
                <c:pt idx="1777">
                  <c:v>-0.01</c:v>
                </c:pt>
                <c:pt idx="1778">
                  <c:v>-0.01</c:v>
                </c:pt>
                <c:pt idx="1779">
                  <c:v>-0.01</c:v>
                </c:pt>
                <c:pt idx="1780">
                  <c:v>-0.01</c:v>
                </c:pt>
                <c:pt idx="1781">
                  <c:v>-0.01</c:v>
                </c:pt>
                <c:pt idx="1782">
                  <c:v>-0.01</c:v>
                </c:pt>
                <c:pt idx="1783">
                  <c:v>-0.01</c:v>
                </c:pt>
                <c:pt idx="1784">
                  <c:v>-0.01</c:v>
                </c:pt>
                <c:pt idx="1785">
                  <c:v>-0.01</c:v>
                </c:pt>
                <c:pt idx="1786">
                  <c:v>-0.01</c:v>
                </c:pt>
                <c:pt idx="1787">
                  <c:v>-0.01</c:v>
                </c:pt>
                <c:pt idx="1788">
                  <c:v>-0.01</c:v>
                </c:pt>
                <c:pt idx="1789">
                  <c:v>-0.01</c:v>
                </c:pt>
                <c:pt idx="1790">
                  <c:v>-0.01</c:v>
                </c:pt>
                <c:pt idx="1791">
                  <c:v>-0.01</c:v>
                </c:pt>
                <c:pt idx="1792">
                  <c:v>-0.01</c:v>
                </c:pt>
                <c:pt idx="1793">
                  <c:v>-0.01</c:v>
                </c:pt>
                <c:pt idx="1794">
                  <c:v>-0.01</c:v>
                </c:pt>
                <c:pt idx="1795">
                  <c:v>-0.01</c:v>
                </c:pt>
                <c:pt idx="1796">
                  <c:v>-0.01</c:v>
                </c:pt>
                <c:pt idx="1797">
                  <c:v>-0.01</c:v>
                </c:pt>
                <c:pt idx="1798">
                  <c:v>-0.01</c:v>
                </c:pt>
                <c:pt idx="1799">
                  <c:v>-0.01</c:v>
                </c:pt>
                <c:pt idx="1800">
                  <c:v>-0.01</c:v>
                </c:pt>
                <c:pt idx="1801">
                  <c:v>-0.01</c:v>
                </c:pt>
                <c:pt idx="1802">
                  <c:v>-0.01</c:v>
                </c:pt>
                <c:pt idx="1803">
                  <c:v>-0.01</c:v>
                </c:pt>
                <c:pt idx="1804">
                  <c:v>-0.01</c:v>
                </c:pt>
                <c:pt idx="1805">
                  <c:v>-0.01</c:v>
                </c:pt>
                <c:pt idx="1806">
                  <c:v>-0.01</c:v>
                </c:pt>
                <c:pt idx="1807">
                  <c:v>-0.01</c:v>
                </c:pt>
                <c:pt idx="1808">
                  <c:v>-0.01</c:v>
                </c:pt>
                <c:pt idx="1809">
                  <c:v>-0.01</c:v>
                </c:pt>
                <c:pt idx="1810">
                  <c:v>-0.01</c:v>
                </c:pt>
                <c:pt idx="1811">
                  <c:v>-0.01</c:v>
                </c:pt>
                <c:pt idx="1812">
                  <c:v>-0.01</c:v>
                </c:pt>
                <c:pt idx="1813">
                  <c:v>-0.01</c:v>
                </c:pt>
                <c:pt idx="1814">
                  <c:v>-0.01</c:v>
                </c:pt>
                <c:pt idx="1815">
                  <c:v>-0.01</c:v>
                </c:pt>
                <c:pt idx="1816">
                  <c:v>-0.01</c:v>
                </c:pt>
                <c:pt idx="1817">
                  <c:v>-0.01</c:v>
                </c:pt>
                <c:pt idx="1818">
                  <c:v>-0.01</c:v>
                </c:pt>
                <c:pt idx="1819">
                  <c:v>-0.01</c:v>
                </c:pt>
                <c:pt idx="1820">
                  <c:v>-0.01</c:v>
                </c:pt>
                <c:pt idx="1821">
                  <c:v>-0.01</c:v>
                </c:pt>
                <c:pt idx="1822">
                  <c:v>-0.01</c:v>
                </c:pt>
                <c:pt idx="1823">
                  <c:v>-0.01</c:v>
                </c:pt>
                <c:pt idx="1824">
                  <c:v>-0.01</c:v>
                </c:pt>
                <c:pt idx="1825">
                  <c:v>-0.01</c:v>
                </c:pt>
                <c:pt idx="1826">
                  <c:v>-0.01</c:v>
                </c:pt>
                <c:pt idx="1827">
                  <c:v>-0.01</c:v>
                </c:pt>
                <c:pt idx="1828">
                  <c:v>-0.01</c:v>
                </c:pt>
                <c:pt idx="1829">
                  <c:v>-0.01</c:v>
                </c:pt>
                <c:pt idx="1830">
                  <c:v>-0.01</c:v>
                </c:pt>
                <c:pt idx="1831">
                  <c:v>-0.01</c:v>
                </c:pt>
                <c:pt idx="1832">
                  <c:v>-0.01</c:v>
                </c:pt>
                <c:pt idx="1833">
                  <c:v>-0.01</c:v>
                </c:pt>
                <c:pt idx="1834">
                  <c:v>-0.01</c:v>
                </c:pt>
                <c:pt idx="1835">
                  <c:v>-0.01</c:v>
                </c:pt>
                <c:pt idx="1836">
                  <c:v>-0.01</c:v>
                </c:pt>
                <c:pt idx="1837">
                  <c:v>-0.01</c:v>
                </c:pt>
                <c:pt idx="1838">
                  <c:v>-0.01</c:v>
                </c:pt>
                <c:pt idx="1839">
                  <c:v>-0.01</c:v>
                </c:pt>
                <c:pt idx="1840">
                  <c:v>-0.01</c:v>
                </c:pt>
                <c:pt idx="1841">
                  <c:v>-0.01</c:v>
                </c:pt>
                <c:pt idx="1842">
                  <c:v>-0.01</c:v>
                </c:pt>
                <c:pt idx="1843">
                  <c:v>-0.01</c:v>
                </c:pt>
                <c:pt idx="1844">
                  <c:v>-0.01</c:v>
                </c:pt>
                <c:pt idx="1845">
                  <c:v>-0.01</c:v>
                </c:pt>
                <c:pt idx="1846">
                  <c:v>-0.01</c:v>
                </c:pt>
                <c:pt idx="1847">
                  <c:v>-0.01</c:v>
                </c:pt>
                <c:pt idx="1848">
                  <c:v>-0.01</c:v>
                </c:pt>
                <c:pt idx="1849">
                  <c:v>-0.01</c:v>
                </c:pt>
                <c:pt idx="1850">
                  <c:v>-0.01</c:v>
                </c:pt>
                <c:pt idx="1851">
                  <c:v>-0.01</c:v>
                </c:pt>
                <c:pt idx="1852">
                  <c:v>-0.01</c:v>
                </c:pt>
                <c:pt idx="1853">
                  <c:v>-0.01</c:v>
                </c:pt>
                <c:pt idx="1854">
                  <c:v>-0.01</c:v>
                </c:pt>
                <c:pt idx="1855">
                  <c:v>-0.01</c:v>
                </c:pt>
                <c:pt idx="1856">
                  <c:v>-0.01</c:v>
                </c:pt>
                <c:pt idx="1857">
                  <c:v>-0.01</c:v>
                </c:pt>
                <c:pt idx="1858">
                  <c:v>-0.01</c:v>
                </c:pt>
                <c:pt idx="1859">
                  <c:v>-0.01</c:v>
                </c:pt>
                <c:pt idx="1860">
                  <c:v>-0.01</c:v>
                </c:pt>
                <c:pt idx="1861">
                  <c:v>-0.01</c:v>
                </c:pt>
                <c:pt idx="1862">
                  <c:v>-0.01</c:v>
                </c:pt>
                <c:pt idx="1863">
                  <c:v>-0.01</c:v>
                </c:pt>
                <c:pt idx="1864">
                  <c:v>-0.01</c:v>
                </c:pt>
                <c:pt idx="1865">
                  <c:v>-0.01</c:v>
                </c:pt>
                <c:pt idx="1866">
                  <c:v>-0.01</c:v>
                </c:pt>
                <c:pt idx="1867">
                  <c:v>-0.01</c:v>
                </c:pt>
                <c:pt idx="1868">
                  <c:v>-0.01</c:v>
                </c:pt>
                <c:pt idx="1869">
                  <c:v>-0.01</c:v>
                </c:pt>
                <c:pt idx="1870">
                  <c:v>-0.01</c:v>
                </c:pt>
                <c:pt idx="1871">
                  <c:v>-0.01</c:v>
                </c:pt>
                <c:pt idx="1872">
                  <c:v>-0.01</c:v>
                </c:pt>
                <c:pt idx="1873">
                  <c:v>-0.01</c:v>
                </c:pt>
                <c:pt idx="1874">
                  <c:v>-0.01</c:v>
                </c:pt>
                <c:pt idx="1875">
                  <c:v>-0.01</c:v>
                </c:pt>
                <c:pt idx="1876">
                  <c:v>-0.01</c:v>
                </c:pt>
                <c:pt idx="1877">
                  <c:v>-0.01</c:v>
                </c:pt>
                <c:pt idx="1878">
                  <c:v>-0.01</c:v>
                </c:pt>
                <c:pt idx="1879">
                  <c:v>-0.01</c:v>
                </c:pt>
                <c:pt idx="1880">
                  <c:v>-0.01</c:v>
                </c:pt>
                <c:pt idx="1881">
                  <c:v>-0.01</c:v>
                </c:pt>
                <c:pt idx="1882">
                  <c:v>-0.01</c:v>
                </c:pt>
                <c:pt idx="1883">
                  <c:v>-0.01</c:v>
                </c:pt>
                <c:pt idx="1884">
                  <c:v>-0.01</c:v>
                </c:pt>
                <c:pt idx="1885">
                  <c:v>-0.01</c:v>
                </c:pt>
                <c:pt idx="1886">
                  <c:v>-0.01</c:v>
                </c:pt>
                <c:pt idx="1887">
                  <c:v>-0.01</c:v>
                </c:pt>
                <c:pt idx="1888">
                  <c:v>-0.01</c:v>
                </c:pt>
                <c:pt idx="1889">
                  <c:v>-0.01</c:v>
                </c:pt>
                <c:pt idx="1890">
                  <c:v>-0.01</c:v>
                </c:pt>
                <c:pt idx="1891">
                  <c:v>-0.01</c:v>
                </c:pt>
                <c:pt idx="1892">
                  <c:v>-0.01</c:v>
                </c:pt>
                <c:pt idx="1893">
                  <c:v>-0.01</c:v>
                </c:pt>
                <c:pt idx="1894">
                  <c:v>-0.01</c:v>
                </c:pt>
                <c:pt idx="1895">
                  <c:v>-0.01</c:v>
                </c:pt>
                <c:pt idx="1896">
                  <c:v>-0.01</c:v>
                </c:pt>
                <c:pt idx="1897">
                  <c:v>-0.01</c:v>
                </c:pt>
                <c:pt idx="1898">
                  <c:v>-0.01</c:v>
                </c:pt>
                <c:pt idx="1899">
                  <c:v>-0.01</c:v>
                </c:pt>
                <c:pt idx="1900">
                  <c:v>-0.01</c:v>
                </c:pt>
                <c:pt idx="1901">
                  <c:v>-0.01</c:v>
                </c:pt>
                <c:pt idx="1902">
                  <c:v>-0.01</c:v>
                </c:pt>
                <c:pt idx="1903">
                  <c:v>-0.01</c:v>
                </c:pt>
                <c:pt idx="1904">
                  <c:v>-0.01</c:v>
                </c:pt>
                <c:pt idx="1905">
                  <c:v>-0.01</c:v>
                </c:pt>
                <c:pt idx="1906">
                  <c:v>-0.01</c:v>
                </c:pt>
                <c:pt idx="1907">
                  <c:v>-0.01</c:v>
                </c:pt>
                <c:pt idx="1908">
                  <c:v>-0.01</c:v>
                </c:pt>
                <c:pt idx="1909">
                  <c:v>-0.01</c:v>
                </c:pt>
                <c:pt idx="1910">
                  <c:v>-0.01</c:v>
                </c:pt>
                <c:pt idx="1911">
                  <c:v>-0.01</c:v>
                </c:pt>
                <c:pt idx="1912">
                  <c:v>-0.01</c:v>
                </c:pt>
                <c:pt idx="1913">
                  <c:v>-0.01</c:v>
                </c:pt>
                <c:pt idx="1914">
                  <c:v>-0.01</c:v>
                </c:pt>
                <c:pt idx="1915">
                  <c:v>-0.01</c:v>
                </c:pt>
                <c:pt idx="1916">
                  <c:v>-0.01</c:v>
                </c:pt>
                <c:pt idx="1917">
                  <c:v>-0.01</c:v>
                </c:pt>
                <c:pt idx="1918">
                  <c:v>-0.01</c:v>
                </c:pt>
                <c:pt idx="1919">
                  <c:v>-0.01</c:v>
                </c:pt>
                <c:pt idx="1920">
                  <c:v>-0.01</c:v>
                </c:pt>
                <c:pt idx="1921">
                  <c:v>-0.01</c:v>
                </c:pt>
                <c:pt idx="1922">
                  <c:v>-0.01</c:v>
                </c:pt>
                <c:pt idx="1923">
                  <c:v>-0.01</c:v>
                </c:pt>
                <c:pt idx="1924">
                  <c:v>-0.01</c:v>
                </c:pt>
                <c:pt idx="1925">
                  <c:v>-0.01</c:v>
                </c:pt>
                <c:pt idx="1926">
                  <c:v>-0.01</c:v>
                </c:pt>
                <c:pt idx="1927">
                  <c:v>-0.01</c:v>
                </c:pt>
                <c:pt idx="1928">
                  <c:v>-0.01</c:v>
                </c:pt>
                <c:pt idx="1929">
                  <c:v>-0.01</c:v>
                </c:pt>
                <c:pt idx="1930">
                  <c:v>-0.01</c:v>
                </c:pt>
                <c:pt idx="1931">
                  <c:v>-0.01</c:v>
                </c:pt>
                <c:pt idx="1932">
                  <c:v>-0.01</c:v>
                </c:pt>
                <c:pt idx="1933">
                  <c:v>-0.01</c:v>
                </c:pt>
                <c:pt idx="1934">
                  <c:v>-0.01</c:v>
                </c:pt>
                <c:pt idx="1935">
                  <c:v>-0.01</c:v>
                </c:pt>
                <c:pt idx="1936">
                  <c:v>-0.01</c:v>
                </c:pt>
                <c:pt idx="1937">
                  <c:v>-0.01</c:v>
                </c:pt>
                <c:pt idx="1938">
                  <c:v>-0.01</c:v>
                </c:pt>
                <c:pt idx="1939">
                  <c:v>-0.01</c:v>
                </c:pt>
                <c:pt idx="1940">
                  <c:v>-0.01</c:v>
                </c:pt>
                <c:pt idx="1941">
                  <c:v>-0.01</c:v>
                </c:pt>
                <c:pt idx="1942">
                  <c:v>-0.01</c:v>
                </c:pt>
                <c:pt idx="1943">
                  <c:v>-0.01</c:v>
                </c:pt>
                <c:pt idx="1944">
                  <c:v>-0.01</c:v>
                </c:pt>
                <c:pt idx="1945">
                  <c:v>-0.01</c:v>
                </c:pt>
                <c:pt idx="1946">
                  <c:v>-0.01</c:v>
                </c:pt>
                <c:pt idx="1947">
                  <c:v>-0.01</c:v>
                </c:pt>
                <c:pt idx="1948">
                  <c:v>-0.01</c:v>
                </c:pt>
                <c:pt idx="1949">
                  <c:v>-0.01</c:v>
                </c:pt>
                <c:pt idx="1950">
                  <c:v>-0.01</c:v>
                </c:pt>
                <c:pt idx="1951">
                  <c:v>-0.01</c:v>
                </c:pt>
                <c:pt idx="1952">
                  <c:v>-0.01</c:v>
                </c:pt>
                <c:pt idx="1953">
                  <c:v>-0.01</c:v>
                </c:pt>
                <c:pt idx="1954">
                  <c:v>-0.01</c:v>
                </c:pt>
                <c:pt idx="1955">
                  <c:v>-0.01</c:v>
                </c:pt>
                <c:pt idx="1956">
                  <c:v>-0.01</c:v>
                </c:pt>
                <c:pt idx="1957">
                  <c:v>-0.01</c:v>
                </c:pt>
                <c:pt idx="1958">
                  <c:v>-0.01</c:v>
                </c:pt>
                <c:pt idx="1959">
                  <c:v>-0.01</c:v>
                </c:pt>
                <c:pt idx="1960">
                  <c:v>-0.01</c:v>
                </c:pt>
                <c:pt idx="1961">
                  <c:v>-0.01</c:v>
                </c:pt>
                <c:pt idx="1962">
                  <c:v>-0.01</c:v>
                </c:pt>
                <c:pt idx="1963">
                  <c:v>-0.01</c:v>
                </c:pt>
                <c:pt idx="1964">
                  <c:v>-0.01</c:v>
                </c:pt>
                <c:pt idx="1965">
                  <c:v>-0.01</c:v>
                </c:pt>
                <c:pt idx="1966">
                  <c:v>-0.01</c:v>
                </c:pt>
                <c:pt idx="1967">
                  <c:v>-0.01</c:v>
                </c:pt>
                <c:pt idx="1968">
                  <c:v>-0.01</c:v>
                </c:pt>
                <c:pt idx="1969">
                  <c:v>-0.01</c:v>
                </c:pt>
                <c:pt idx="1970">
                  <c:v>-0.01</c:v>
                </c:pt>
                <c:pt idx="1971">
                  <c:v>-0.01</c:v>
                </c:pt>
                <c:pt idx="1972">
                  <c:v>-0.01</c:v>
                </c:pt>
                <c:pt idx="1973">
                  <c:v>-0.01</c:v>
                </c:pt>
                <c:pt idx="1974">
                  <c:v>-0.01</c:v>
                </c:pt>
                <c:pt idx="1975">
                  <c:v>-0.01</c:v>
                </c:pt>
                <c:pt idx="1976">
                  <c:v>-0.01</c:v>
                </c:pt>
                <c:pt idx="1977">
                  <c:v>-0.01</c:v>
                </c:pt>
                <c:pt idx="1978">
                  <c:v>-0.01</c:v>
                </c:pt>
                <c:pt idx="1979">
                  <c:v>-0.01</c:v>
                </c:pt>
                <c:pt idx="1980">
                  <c:v>-0.01</c:v>
                </c:pt>
                <c:pt idx="1981">
                  <c:v>-0.01</c:v>
                </c:pt>
                <c:pt idx="1982">
                  <c:v>-0.01</c:v>
                </c:pt>
                <c:pt idx="1983">
                  <c:v>-0.01</c:v>
                </c:pt>
                <c:pt idx="1984">
                  <c:v>-0.01</c:v>
                </c:pt>
                <c:pt idx="1985">
                  <c:v>-0.01</c:v>
                </c:pt>
                <c:pt idx="1986">
                  <c:v>-0.01</c:v>
                </c:pt>
                <c:pt idx="1987">
                  <c:v>-0.01</c:v>
                </c:pt>
                <c:pt idx="1988">
                  <c:v>-0.01</c:v>
                </c:pt>
                <c:pt idx="1989">
                  <c:v>-0.01</c:v>
                </c:pt>
                <c:pt idx="1990">
                  <c:v>-0.01</c:v>
                </c:pt>
                <c:pt idx="1991">
                  <c:v>-0.01</c:v>
                </c:pt>
                <c:pt idx="1992">
                  <c:v>-0.01</c:v>
                </c:pt>
                <c:pt idx="1993">
                  <c:v>-0.01</c:v>
                </c:pt>
                <c:pt idx="1994">
                  <c:v>-0.01</c:v>
                </c:pt>
                <c:pt idx="1995">
                  <c:v>-0.01</c:v>
                </c:pt>
                <c:pt idx="1996">
                  <c:v>-0.01</c:v>
                </c:pt>
                <c:pt idx="1997">
                  <c:v>-0.01</c:v>
                </c:pt>
                <c:pt idx="1998">
                  <c:v>-0.01</c:v>
                </c:pt>
                <c:pt idx="1999">
                  <c:v>-0.01</c:v>
                </c:pt>
                <c:pt idx="2000">
                  <c:v>-0.01</c:v>
                </c:pt>
                <c:pt idx="2001">
                  <c:v>-0.01</c:v>
                </c:pt>
                <c:pt idx="2002">
                  <c:v>-0.01</c:v>
                </c:pt>
                <c:pt idx="2003">
                  <c:v>-0.01</c:v>
                </c:pt>
                <c:pt idx="2004">
                  <c:v>-0.01</c:v>
                </c:pt>
                <c:pt idx="2005">
                  <c:v>-0.01</c:v>
                </c:pt>
                <c:pt idx="2006">
                  <c:v>-0.01</c:v>
                </c:pt>
                <c:pt idx="2007">
                  <c:v>-0.01</c:v>
                </c:pt>
                <c:pt idx="2008">
                  <c:v>-0.01</c:v>
                </c:pt>
                <c:pt idx="2009">
                  <c:v>-0.01</c:v>
                </c:pt>
                <c:pt idx="2010">
                  <c:v>-0.01</c:v>
                </c:pt>
                <c:pt idx="2011">
                  <c:v>-0.01</c:v>
                </c:pt>
                <c:pt idx="2012">
                  <c:v>-0.01</c:v>
                </c:pt>
                <c:pt idx="2013">
                  <c:v>-0.01</c:v>
                </c:pt>
                <c:pt idx="2014">
                  <c:v>-0.01</c:v>
                </c:pt>
                <c:pt idx="2015">
                  <c:v>-0.01</c:v>
                </c:pt>
                <c:pt idx="2016">
                  <c:v>-0.01</c:v>
                </c:pt>
                <c:pt idx="2017">
                  <c:v>-0.01</c:v>
                </c:pt>
                <c:pt idx="2018">
                  <c:v>-0.01</c:v>
                </c:pt>
                <c:pt idx="2019">
                  <c:v>-0.01</c:v>
                </c:pt>
                <c:pt idx="2020">
                  <c:v>-0.01</c:v>
                </c:pt>
                <c:pt idx="2021">
                  <c:v>-0.01</c:v>
                </c:pt>
                <c:pt idx="2022">
                  <c:v>-0.01</c:v>
                </c:pt>
                <c:pt idx="2023">
                  <c:v>-0.01</c:v>
                </c:pt>
                <c:pt idx="2024">
                  <c:v>-0.01</c:v>
                </c:pt>
                <c:pt idx="2025">
                  <c:v>-0.01</c:v>
                </c:pt>
                <c:pt idx="2026">
                  <c:v>-0.01</c:v>
                </c:pt>
                <c:pt idx="2027">
                  <c:v>-0.01</c:v>
                </c:pt>
                <c:pt idx="2028">
                  <c:v>-0.01</c:v>
                </c:pt>
                <c:pt idx="2029">
                  <c:v>-0.01</c:v>
                </c:pt>
                <c:pt idx="2030">
                  <c:v>-0.01</c:v>
                </c:pt>
                <c:pt idx="2031">
                  <c:v>-0.01</c:v>
                </c:pt>
                <c:pt idx="2032">
                  <c:v>-0.01</c:v>
                </c:pt>
                <c:pt idx="2033">
                  <c:v>-0.01</c:v>
                </c:pt>
                <c:pt idx="2034">
                  <c:v>-0.01</c:v>
                </c:pt>
                <c:pt idx="2035">
                  <c:v>-0.01</c:v>
                </c:pt>
                <c:pt idx="2036">
                  <c:v>-0.01</c:v>
                </c:pt>
                <c:pt idx="2037">
                  <c:v>-0.01</c:v>
                </c:pt>
                <c:pt idx="2038">
                  <c:v>-0.01</c:v>
                </c:pt>
                <c:pt idx="2039">
                  <c:v>-0.01</c:v>
                </c:pt>
                <c:pt idx="2040">
                  <c:v>-0.01</c:v>
                </c:pt>
                <c:pt idx="2041">
                  <c:v>-0.01</c:v>
                </c:pt>
                <c:pt idx="2042">
                  <c:v>-0.01</c:v>
                </c:pt>
                <c:pt idx="2043">
                  <c:v>-0.01</c:v>
                </c:pt>
                <c:pt idx="2044">
                  <c:v>-0.01</c:v>
                </c:pt>
                <c:pt idx="2045">
                  <c:v>-0.01</c:v>
                </c:pt>
                <c:pt idx="2046">
                  <c:v>-0.01</c:v>
                </c:pt>
                <c:pt idx="2047">
                  <c:v>-0.01</c:v>
                </c:pt>
                <c:pt idx="2048">
                  <c:v>-0.01</c:v>
                </c:pt>
                <c:pt idx="2049">
                  <c:v>-0.01</c:v>
                </c:pt>
                <c:pt idx="2050">
                  <c:v>-0.01</c:v>
                </c:pt>
                <c:pt idx="2051">
                  <c:v>-0.01</c:v>
                </c:pt>
                <c:pt idx="2052">
                  <c:v>-0.01</c:v>
                </c:pt>
                <c:pt idx="2053">
                  <c:v>-0.01</c:v>
                </c:pt>
                <c:pt idx="2054">
                  <c:v>-0.01</c:v>
                </c:pt>
                <c:pt idx="2055">
                  <c:v>-0.01</c:v>
                </c:pt>
                <c:pt idx="2056">
                  <c:v>-0.01</c:v>
                </c:pt>
                <c:pt idx="2057">
                  <c:v>-0.01</c:v>
                </c:pt>
              </c:numCache>
            </c:numRef>
          </c:yVal>
          <c:smooth val="0"/>
          <c:extLst>
            <c:ext xmlns:c16="http://schemas.microsoft.com/office/drawing/2014/chart" uri="{C3380CC4-5D6E-409C-BE32-E72D297353CC}">
              <c16:uniqueId val="{00000002-A53D-4D56-ABE0-CA0A781805D5}"/>
            </c:ext>
          </c:extLst>
        </c:ser>
        <c:dLbls>
          <c:showLegendKey val="0"/>
          <c:showVal val="0"/>
          <c:showCatName val="0"/>
          <c:showSerName val="0"/>
          <c:showPercent val="0"/>
          <c:showBubbleSize val="0"/>
        </c:dLbls>
        <c:axId val="239299128"/>
        <c:axId val="239299520"/>
      </c:scatterChart>
      <c:valAx>
        <c:axId val="2392991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299520"/>
        <c:crosses val="autoZero"/>
        <c:crossBetween val="midCat"/>
      </c:valAx>
      <c:valAx>
        <c:axId val="2392995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eleratio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3929912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113D8D7-8ED5-4002-AD58-93959B308275}">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h18</b:Tag>
    <b:SourceType>InternetSite</b:SourceType>
    <b:Guid>{56BFDBE9-1072-438E-81A0-0EB008AC6017}</b:Guid>
    <b:Title>thrustcurve.org</b:Title>
    <b:Year>2018</b:Year>
    <b:Author>
      <b:Author>
        <b:NameList>
          <b:Person>
            <b:Last>Coker</b:Last>
            <b:First>John</b:First>
          </b:Person>
        </b:NameList>
      </b:Author>
    </b:Author>
    <b:InternetSiteTitle>ThrustCurve</b:InternetSiteTitle>
    <b:Month>12</b:Month>
    <b:Day>11</b:Day>
    <b:URL>http://www.thrustcurve.org/</b:URL>
    <b:RefOrder>1</b:RefOrder>
  </b:Source>
</b:Sources>
</file>

<file path=customXml/itemProps1.xml><?xml version="1.0" encoding="utf-8"?>
<ds:datastoreItem xmlns:ds="http://schemas.openxmlformats.org/officeDocument/2006/customXml" ds:itemID="{1F0468B9-BD2D-40AB-BA99-DF4FC308F9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63</Pages>
  <Words>16316</Words>
  <Characters>93002</Characters>
  <Application>Microsoft Office Word</Application>
  <DocSecurity>0</DocSecurity>
  <Lines>775</Lines>
  <Paragraphs>218</Paragraphs>
  <ScaleCrop>false</ScaleCrop>
  <HeadingPairs>
    <vt:vector size="2" baseType="variant">
      <vt:variant>
        <vt:lpstr>Title</vt:lpstr>
      </vt:variant>
      <vt:variant>
        <vt:i4>1</vt:i4>
      </vt:variant>
    </vt:vector>
  </HeadingPairs>
  <TitlesOfParts>
    <vt:vector size="1" baseType="lpstr">
      <vt:lpstr/>
    </vt:vector>
  </TitlesOfParts>
  <Company>Worcester Polytechnic Institute</Company>
  <LinksUpToDate>false</LinksUpToDate>
  <CharactersWithSpaces>109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ce Gerhardt;jkwhitehouse@wpi.edu;erkelly@wpi.edu;aralvarez@wpi.edu;jroneill@wpi.edu</dc:creator>
  <cp:keywords/>
  <dc:description/>
  <cp:lastModifiedBy>Jack O'Neill</cp:lastModifiedBy>
  <cp:revision>8</cp:revision>
  <dcterms:created xsi:type="dcterms:W3CDTF">2019-02-26T19:04:00Z</dcterms:created>
  <dcterms:modified xsi:type="dcterms:W3CDTF">2019-02-28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ac6115-ef04-313f-a392-96b2e9131872</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